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6D534F" w14:textId="77777777" w:rsidR="00AF123D" w:rsidRPr="00546534" w:rsidRDefault="00AF123D" w:rsidP="00F34674">
      <w:pPr>
        <w:pStyle w:val="Caption"/>
        <w:rPr>
          <w:rFonts w:ascii="Times New Roman" w:hAnsi="Times New Roman" w:cs="Times New Roman"/>
          <w:sz w:val="24"/>
          <w:szCs w:val="24"/>
        </w:rPr>
      </w:pPr>
    </w:p>
    <w:p w14:paraId="1621F942" w14:textId="77777777" w:rsidR="00AF123D" w:rsidRPr="00546534" w:rsidRDefault="00AF123D" w:rsidP="00F34674">
      <w:pPr>
        <w:spacing w:line="240" w:lineRule="auto"/>
        <w:jc w:val="center"/>
        <w:rPr>
          <w:rFonts w:ascii="Times New Roman" w:hAnsi="Times New Roman" w:cs="Times New Roman"/>
          <w:b/>
          <w:sz w:val="24"/>
          <w:szCs w:val="24"/>
        </w:rPr>
      </w:pPr>
      <w:r w:rsidRPr="00546534">
        <w:rPr>
          <w:rFonts w:ascii="Times New Roman" w:hAnsi="Times New Roman" w:cs="Times New Roman"/>
          <w:b/>
          <w:noProof/>
          <w:sz w:val="24"/>
          <w:szCs w:val="24"/>
        </w:rPr>
        <w:drawing>
          <wp:inline distT="0" distB="0" distL="0" distR="0" wp14:anchorId="281D6995" wp14:editId="0B6837C6">
            <wp:extent cx="4057650" cy="1990725"/>
            <wp:effectExtent l="0" t="0" r="0" b="9525"/>
            <wp:docPr id="2" name="Picture 2" descr="logo-green1.f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green1.fw"/>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57650" cy="1990725"/>
                    </a:xfrm>
                    <a:prstGeom prst="rect">
                      <a:avLst/>
                    </a:prstGeom>
                    <a:noFill/>
                    <a:ln>
                      <a:noFill/>
                    </a:ln>
                  </pic:spPr>
                </pic:pic>
              </a:graphicData>
            </a:graphic>
          </wp:inline>
        </w:drawing>
      </w:r>
    </w:p>
    <w:p w14:paraId="306420AF" w14:textId="77777777" w:rsidR="00AF123D" w:rsidRPr="00546534" w:rsidRDefault="00AF123D" w:rsidP="00F34674">
      <w:pPr>
        <w:spacing w:line="240" w:lineRule="auto"/>
        <w:jc w:val="center"/>
        <w:rPr>
          <w:rFonts w:ascii="Times New Roman" w:hAnsi="Times New Roman" w:cs="Times New Roman"/>
          <w:b/>
          <w:sz w:val="24"/>
          <w:szCs w:val="24"/>
        </w:rPr>
      </w:pPr>
      <w:r w:rsidRPr="00546534">
        <w:rPr>
          <w:rFonts w:ascii="Times New Roman" w:hAnsi="Times New Roman" w:cs="Times New Roman"/>
          <w:b/>
          <w:sz w:val="24"/>
          <w:szCs w:val="24"/>
        </w:rPr>
        <w:t>SCHOOL OF COMPUTER SCIENCE AND INFORMATION TECHNOLOGY</w:t>
      </w:r>
    </w:p>
    <w:p w14:paraId="0C46ACE6" w14:textId="77777777" w:rsidR="00AF123D" w:rsidRPr="00546534" w:rsidRDefault="00AF123D" w:rsidP="00F34674">
      <w:pPr>
        <w:spacing w:line="240" w:lineRule="auto"/>
        <w:jc w:val="center"/>
        <w:rPr>
          <w:rFonts w:ascii="Times New Roman" w:hAnsi="Times New Roman" w:cs="Times New Roman"/>
          <w:b/>
          <w:sz w:val="24"/>
          <w:szCs w:val="24"/>
        </w:rPr>
      </w:pPr>
      <w:r w:rsidRPr="00546534">
        <w:rPr>
          <w:rFonts w:ascii="Times New Roman" w:hAnsi="Times New Roman" w:cs="Times New Roman"/>
          <w:b/>
          <w:sz w:val="24"/>
          <w:szCs w:val="24"/>
        </w:rPr>
        <w:t>DEPARTMENT OF INFORMATION TECHNOLOGY</w:t>
      </w:r>
    </w:p>
    <w:p w14:paraId="0E63A66F" w14:textId="77777777" w:rsidR="00AF123D" w:rsidRPr="00546534" w:rsidRDefault="00AF123D" w:rsidP="00F34674">
      <w:pPr>
        <w:spacing w:line="240" w:lineRule="auto"/>
        <w:rPr>
          <w:rFonts w:ascii="Times New Roman" w:hAnsi="Times New Roman" w:cs="Times New Roman"/>
          <w:b/>
          <w:sz w:val="24"/>
          <w:szCs w:val="24"/>
        </w:rPr>
      </w:pPr>
    </w:p>
    <w:p w14:paraId="1FF4B09D" w14:textId="56DC8645" w:rsidR="00AF123D" w:rsidRPr="00546534" w:rsidRDefault="00AF123D" w:rsidP="00F34674">
      <w:pPr>
        <w:spacing w:line="240" w:lineRule="auto"/>
        <w:jc w:val="center"/>
        <w:rPr>
          <w:rFonts w:ascii="Times New Roman" w:hAnsi="Times New Roman" w:cs="Times New Roman"/>
          <w:b/>
          <w:sz w:val="24"/>
          <w:szCs w:val="24"/>
        </w:rPr>
      </w:pPr>
      <w:r w:rsidRPr="00546534">
        <w:rPr>
          <w:rFonts w:ascii="Times New Roman" w:hAnsi="Times New Roman" w:cs="Times New Roman"/>
          <w:b/>
          <w:sz w:val="24"/>
          <w:szCs w:val="24"/>
        </w:rPr>
        <w:t xml:space="preserve">PROJECT TITLE: </w:t>
      </w:r>
      <w:r w:rsidR="006D77E0" w:rsidRPr="00546534">
        <w:rPr>
          <w:rFonts w:ascii="Times New Roman" w:hAnsi="Times New Roman" w:cs="Times New Roman"/>
          <w:b/>
          <w:sz w:val="24"/>
          <w:szCs w:val="24"/>
        </w:rPr>
        <w:t>SMART ACCOUNTING</w:t>
      </w:r>
      <w:r w:rsidRPr="00546534">
        <w:rPr>
          <w:rFonts w:ascii="Times New Roman" w:hAnsi="Times New Roman" w:cs="Times New Roman"/>
          <w:b/>
          <w:sz w:val="24"/>
          <w:szCs w:val="24"/>
        </w:rPr>
        <w:t xml:space="preserve"> APPLICATION</w:t>
      </w:r>
      <w:r w:rsidR="00AD3770" w:rsidRPr="00546534">
        <w:rPr>
          <w:rFonts w:ascii="Times New Roman" w:hAnsi="Times New Roman" w:cs="Times New Roman"/>
          <w:b/>
          <w:sz w:val="24"/>
          <w:szCs w:val="24"/>
        </w:rPr>
        <w:t xml:space="preserve"> (SMARTBIZ)</w:t>
      </w:r>
    </w:p>
    <w:p w14:paraId="09284B09" w14:textId="77777777" w:rsidR="00AF123D" w:rsidRPr="00546534" w:rsidRDefault="00AF123D" w:rsidP="00F34674">
      <w:pPr>
        <w:spacing w:line="240" w:lineRule="auto"/>
        <w:jc w:val="center"/>
        <w:rPr>
          <w:rFonts w:ascii="Times New Roman" w:hAnsi="Times New Roman" w:cs="Times New Roman"/>
          <w:b/>
          <w:sz w:val="24"/>
          <w:szCs w:val="24"/>
        </w:rPr>
      </w:pPr>
    </w:p>
    <w:p w14:paraId="69D33D22" w14:textId="77777777" w:rsidR="00AF123D" w:rsidRPr="00546534" w:rsidRDefault="00AF123D" w:rsidP="00F34674">
      <w:pPr>
        <w:spacing w:line="240" w:lineRule="auto"/>
        <w:jc w:val="center"/>
        <w:rPr>
          <w:rFonts w:ascii="Times New Roman" w:hAnsi="Times New Roman" w:cs="Times New Roman"/>
          <w:b/>
          <w:sz w:val="24"/>
          <w:szCs w:val="24"/>
        </w:rPr>
      </w:pPr>
      <w:r w:rsidRPr="00546534">
        <w:rPr>
          <w:rFonts w:ascii="Times New Roman" w:hAnsi="Times New Roman" w:cs="Times New Roman"/>
          <w:b/>
          <w:sz w:val="24"/>
          <w:szCs w:val="24"/>
        </w:rPr>
        <w:t>NAME:  ONDIEKI CALVIN KUMBA</w:t>
      </w:r>
    </w:p>
    <w:p w14:paraId="67DD2946" w14:textId="77777777" w:rsidR="00AF123D" w:rsidRPr="00546534" w:rsidRDefault="00AF123D" w:rsidP="00F34674">
      <w:pPr>
        <w:spacing w:line="240" w:lineRule="auto"/>
        <w:jc w:val="center"/>
        <w:rPr>
          <w:rFonts w:ascii="Times New Roman" w:hAnsi="Times New Roman" w:cs="Times New Roman"/>
          <w:b/>
          <w:sz w:val="24"/>
          <w:szCs w:val="24"/>
        </w:rPr>
      </w:pPr>
      <w:r w:rsidRPr="00546534">
        <w:rPr>
          <w:rFonts w:ascii="Times New Roman" w:hAnsi="Times New Roman" w:cs="Times New Roman"/>
          <w:b/>
          <w:sz w:val="24"/>
          <w:szCs w:val="24"/>
        </w:rPr>
        <w:t>REGISTRATION NUMBER: C025-01-1450/2015</w:t>
      </w:r>
    </w:p>
    <w:p w14:paraId="7CC6DC4E" w14:textId="77777777" w:rsidR="006F396D" w:rsidRPr="00546534" w:rsidRDefault="006F396D" w:rsidP="00F34674">
      <w:pPr>
        <w:spacing w:line="240" w:lineRule="auto"/>
        <w:jc w:val="center"/>
        <w:rPr>
          <w:rFonts w:ascii="Times New Roman" w:hAnsi="Times New Roman" w:cs="Times New Roman"/>
          <w:b/>
          <w:sz w:val="24"/>
          <w:szCs w:val="24"/>
        </w:rPr>
      </w:pPr>
      <w:r w:rsidRPr="00546534">
        <w:rPr>
          <w:rFonts w:ascii="Times New Roman" w:hAnsi="Times New Roman" w:cs="Times New Roman"/>
          <w:b/>
          <w:sz w:val="24"/>
          <w:szCs w:val="24"/>
        </w:rPr>
        <w:t>SUPERVISOR</w:t>
      </w:r>
    </w:p>
    <w:p w14:paraId="73FEA18E" w14:textId="65135CDE" w:rsidR="006F396D" w:rsidRPr="00546534" w:rsidRDefault="006F396D" w:rsidP="00F34674">
      <w:pPr>
        <w:spacing w:line="240" w:lineRule="auto"/>
        <w:jc w:val="center"/>
        <w:rPr>
          <w:rFonts w:ascii="Times New Roman" w:hAnsi="Times New Roman" w:cs="Times New Roman"/>
          <w:b/>
          <w:sz w:val="24"/>
          <w:szCs w:val="24"/>
        </w:rPr>
      </w:pPr>
      <w:r w:rsidRPr="00546534">
        <w:rPr>
          <w:rFonts w:ascii="Times New Roman" w:hAnsi="Times New Roman" w:cs="Times New Roman"/>
          <w:b/>
          <w:sz w:val="24"/>
          <w:szCs w:val="24"/>
        </w:rPr>
        <w:t>MR. PATRICK NDUNGU</w:t>
      </w:r>
    </w:p>
    <w:p w14:paraId="0A88C34B" w14:textId="77777777" w:rsidR="006F396D" w:rsidRPr="00546534" w:rsidRDefault="006F396D" w:rsidP="00F34674">
      <w:pPr>
        <w:autoSpaceDE w:val="0"/>
        <w:autoSpaceDN w:val="0"/>
        <w:adjustRightInd w:val="0"/>
        <w:spacing w:after="0" w:line="240" w:lineRule="auto"/>
        <w:jc w:val="center"/>
        <w:rPr>
          <w:rFonts w:ascii="Times New Roman" w:hAnsi="Times New Roman" w:cs="Times New Roman"/>
          <w:b/>
          <w:bCs/>
          <w:color w:val="000000"/>
          <w:sz w:val="24"/>
          <w:szCs w:val="24"/>
        </w:rPr>
      </w:pPr>
      <w:r w:rsidRPr="00546534">
        <w:rPr>
          <w:rFonts w:ascii="Times New Roman" w:hAnsi="Times New Roman" w:cs="Times New Roman"/>
          <w:b/>
          <w:bCs/>
          <w:color w:val="000000"/>
          <w:sz w:val="24"/>
          <w:szCs w:val="24"/>
        </w:rPr>
        <w:t xml:space="preserve">Project documentation submitted to the Department of Information Technology in the school of computer science and Information Technology in partial fulfillment of the requirements for the award of the degree of BSc. in Information Technology at </w:t>
      </w:r>
      <w:proofErr w:type="spellStart"/>
      <w:r w:rsidRPr="00546534">
        <w:rPr>
          <w:rFonts w:ascii="Times New Roman" w:hAnsi="Times New Roman" w:cs="Times New Roman"/>
          <w:b/>
          <w:bCs/>
          <w:color w:val="000000"/>
          <w:sz w:val="24"/>
          <w:szCs w:val="24"/>
        </w:rPr>
        <w:t>Dedan</w:t>
      </w:r>
      <w:proofErr w:type="spellEnd"/>
      <w:r w:rsidRPr="00546534">
        <w:rPr>
          <w:rFonts w:ascii="Times New Roman" w:hAnsi="Times New Roman" w:cs="Times New Roman"/>
          <w:b/>
          <w:bCs/>
          <w:color w:val="000000"/>
          <w:sz w:val="24"/>
          <w:szCs w:val="24"/>
        </w:rPr>
        <w:t xml:space="preserve"> Kimathi University of Technology</w:t>
      </w:r>
    </w:p>
    <w:p w14:paraId="3BB8CDB7" w14:textId="77777777" w:rsidR="006F396D" w:rsidRPr="00546534" w:rsidRDefault="006F396D" w:rsidP="00F34674">
      <w:pPr>
        <w:autoSpaceDE w:val="0"/>
        <w:autoSpaceDN w:val="0"/>
        <w:adjustRightInd w:val="0"/>
        <w:spacing w:after="0" w:line="240" w:lineRule="auto"/>
        <w:jc w:val="center"/>
        <w:rPr>
          <w:rFonts w:ascii="Times New Roman" w:hAnsi="Times New Roman" w:cs="Times New Roman"/>
          <w:b/>
          <w:bCs/>
          <w:color w:val="000000"/>
          <w:sz w:val="24"/>
          <w:szCs w:val="24"/>
        </w:rPr>
      </w:pPr>
    </w:p>
    <w:p w14:paraId="3BB8CB89" w14:textId="77777777" w:rsidR="006F396D" w:rsidRPr="00546534" w:rsidRDefault="006F396D" w:rsidP="00F34674">
      <w:pPr>
        <w:autoSpaceDE w:val="0"/>
        <w:autoSpaceDN w:val="0"/>
        <w:adjustRightInd w:val="0"/>
        <w:spacing w:after="0" w:line="240" w:lineRule="auto"/>
        <w:jc w:val="center"/>
        <w:rPr>
          <w:rFonts w:ascii="Times New Roman" w:hAnsi="Times New Roman" w:cs="Times New Roman"/>
          <w:b/>
          <w:bCs/>
          <w:color w:val="000000"/>
          <w:sz w:val="24"/>
          <w:szCs w:val="24"/>
        </w:rPr>
      </w:pPr>
      <w:r w:rsidRPr="00546534">
        <w:rPr>
          <w:rFonts w:ascii="Times New Roman" w:hAnsi="Times New Roman" w:cs="Times New Roman"/>
          <w:b/>
          <w:bCs/>
          <w:color w:val="000000"/>
          <w:sz w:val="24"/>
          <w:szCs w:val="24"/>
        </w:rPr>
        <w:t>November, 2018</w:t>
      </w:r>
    </w:p>
    <w:p w14:paraId="3B650962" w14:textId="77777777" w:rsidR="006F396D" w:rsidRPr="00546534" w:rsidRDefault="006F396D" w:rsidP="00F34674">
      <w:pPr>
        <w:pStyle w:val="Default"/>
        <w:ind w:left="2160" w:right="160"/>
        <w:jc w:val="both"/>
        <w:rPr>
          <w:color w:val="auto"/>
        </w:rPr>
      </w:pPr>
      <w:r w:rsidRPr="00546534">
        <w:rPr>
          <w:color w:val="auto"/>
        </w:rPr>
        <w:t xml:space="preserve"> </w:t>
      </w:r>
    </w:p>
    <w:p w14:paraId="2E25BA70" w14:textId="565B0937" w:rsidR="009B76B6" w:rsidRDefault="006F396D">
      <w:pPr>
        <w:spacing w:line="259" w:lineRule="auto"/>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18D26762" wp14:editId="3D1C13BE">
                <wp:simplePos x="0" y="0"/>
                <wp:positionH relativeFrom="column">
                  <wp:posOffset>-323850</wp:posOffset>
                </wp:positionH>
                <wp:positionV relativeFrom="page">
                  <wp:posOffset>8858250</wp:posOffset>
                </wp:positionV>
                <wp:extent cx="914400" cy="914400"/>
                <wp:effectExtent l="0" t="0" r="0" b="0"/>
                <wp:wrapNone/>
                <wp:docPr id="34" name="Rectangle 34"/>
                <wp:cNvGraphicFramePr/>
                <a:graphic xmlns:a="http://schemas.openxmlformats.org/drawingml/2006/main">
                  <a:graphicData uri="http://schemas.microsoft.com/office/word/2010/wordprocessingShape">
                    <wps:wsp>
                      <wps:cNvSpPr/>
                      <wps:spPr>
                        <a:xfrm>
                          <a:off x="0" y="0"/>
                          <a:ext cx="914400" cy="9144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32EB3C" id="Rectangle 34" o:spid="_x0000_s1026" style="position:absolute;margin-left:-25.5pt;margin-top:697.5pt;width:1in;height:1in;z-index:251750400;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" fillcolor="white [3201]" stroked="f" strokeweight="1pt">
                <w10:wrap anchory="page"/>
              </v:rect>
            </w:pict>
          </mc:Fallback>
        </mc:AlternateContent>
      </w:r>
    </w:p>
    <w:p w14:paraId="5F1468BF" w14:textId="77777777" w:rsidR="009B76B6" w:rsidRPr="009B76B6" w:rsidRDefault="009B76B6" w:rsidP="009B76B6">
      <w:pPr>
        <w:rPr>
          <w:rFonts w:ascii="Times New Roman" w:hAnsi="Times New Roman" w:cs="Times New Roman"/>
          <w:sz w:val="24"/>
          <w:szCs w:val="24"/>
        </w:rPr>
      </w:pPr>
    </w:p>
    <w:p w14:paraId="74A304E8" w14:textId="77777777" w:rsidR="009B76B6" w:rsidRPr="009B76B6" w:rsidRDefault="009B76B6" w:rsidP="009B76B6">
      <w:pPr>
        <w:rPr>
          <w:rFonts w:ascii="Times New Roman" w:hAnsi="Times New Roman" w:cs="Times New Roman"/>
          <w:sz w:val="24"/>
          <w:szCs w:val="24"/>
        </w:rPr>
      </w:pPr>
    </w:p>
    <w:p w14:paraId="7975E1F8" w14:textId="77777777" w:rsidR="009B76B6" w:rsidRPr="009B76B6" w:rsidRDefault="009B76B6" w:rsidP="009B76B6">
      <w:pPr>
        <w:rPr>
          <w:rFonts w:ascii="Times New Roman" w:hAnsi="Times New Roman" w:cs="Times New Roman"/>
          <w:sz w:val="24"/>
          <w:szCs w:val="24"/>
        </w:rPr>
      </w:pPr>
    </w:p>
    <w:p w14:paraId="2EB468E9" w14:textId="77777777" w:rsidR="009B76B6" w:rsidRPr="009B76B6" w:rsidRDefault="009B76B6" w:rsidP="009B76B6">
      <w:pPr>
        <w:rPr>
          <w:rFonts w:ascii="Times New Roman" w:hAnsi="Times New Roman" w:cs="Times New Roman"/>
          <w:sz w:val="24"/>
          <w:szCs w:val="24"/>
        </w:rPr>
      </w:pPr>
    </w:p>
    <w:p w14:paraId="06D9E467" w14:textId="77777777" w:rsidR="009B76B6" w:rsidRPr="009B76B6" w:rsidRDefault="009B76B6" w:rsidP="009B76B6">
      <w:pPr>
        <w:rPr>
          <w:rFonts w:ascii="Times New Roman" w:hAnsi="Times New Roman" w:cs="Times New Roman"/>
          <w:sz w:val="24"/>
          <w:szCs w:val="24"/>
        </w:rPr>
      </w:pPr>
    </w:p>
    <w:p w14:paraId="3C5EFEB2" w14:textId="77777777" w:rsidR="009B76B6" w:rsidRDefault="009B76B6" w:rsidP="009B76B6">
      <w:pPr>
        <w:tabs>
          <w:tab w:val="left" w:pos="2119"/>
        </w:tabs>
        <w:spacing w:line="259" w:lineRule="auto"/>
        <w:rPr>
          <w:rFonts w:ascii="Times New Roman" w:hAnsi="Times New Roman" w:cs="Times New Roman"/>
          <w:sz w:val="24"/>
          <w:szCs w:val="24"/>
        </w:rPr>
        <w:sectPr w:rsidR="009B76B6" w:rsidSect="006B70A5">
          <w:headerReference w:type="default" r:id="rId9"/>
          <w:footerReference w:type="default" r:id="rId10"/>
          <w:pgSz w:w="12240" w:h="15840"/>
          <w:pgMar w:top="1440" w:right="1440" w:bottom="1440" w:left="1440" w:header="708" w:footer="708" w:gutter="0"/>
          <w:pgBorders w:offsetFrom="page">
            <w:top w:val="single" w:sz="4" w:space="24" w:color="D34817" w:themeColor="accent1"/>
            <w:left w:val="single" w:sz="4" w:space="24" w:color="D34817" w:themeColor="accent1"/>
            <w:bottom w:val="single" w:sz="4" w:space="24" w:color="D34817" w:themeColor="accent1"/>
            <w:right w:val="single" w:sz="4" w:space="24" w:color="D34817" w:themeColor="accent1"/>
          </w:pgBorders>
          <w:cols w:space="708"/>
          <w:titlePg/>
          <w:docGrid w:linePitch="360"/>
        </w:sectPr>
      </w:pPr>
      <w:r>
        <w:rPr>
          <w:rFonts w:ascii="Times New Roman" w:hAnsi="Times New Roman" w:cs="Times New Roman"/>
          <w:sz w:val="24"/>
          <w:szCs w:val="24"/>
        </w:rPr>
        <w:tab/>
      </w:r>
    </w:p>
    <w:p w14:paraId="7E11C762" w14:textId="5218C198" w:rsidR="009B76B6" w:rsidRDefault="009B76B6">
      <w:pPr>
        <w:spacing w:line="259" w:lineRule="auto"/>
        <w:rPr>
          <w:rFonts w:ascii="Times New Roman" w:hAnsi="Times New Roman" w:cs="Times New Roman"/>
          <w:sz w:val="24"/>
          <w:szCs w:val="24"/>
        </w:rPr>
      </w:pPr>
    </w:p>
    <w:p w14:paraId="24178DF7" w14:textId="5D4AE743" w:rsidR="009B76B6" w:rsidRDefault="009B76B6">
      <w:pPr>
        <w:spacing w:line="259" w:lineRule="auto"/>
        <w:rPr>
          <w:rFonts w:ascii="Times New Roman" w:hAnsi="Times New Roman" w:cs="Times New Roman"/>
          <w:sz w:val="24"/>
          <w:szCs w:val="24"/>
        </w:rPr>
      </w:pPr>
    </w:p>
    <w:p w14:paraId="6E159F64" w14:textId="77777777" w:rsidR="006F396D" w:rsidRPr="00546534" w:rsidRDefault="006F396D" w:rsidP="00F34674">
      <w:pPr>
        <w:spacing w:line="240" w:lineRule="auto"/>
        <w:jc w:val="both"/>
        <w:rPr>
          <w:rFonts w:ascii="Times New Roman" w:hAnsi="Times New Roman" w:cs="Times New Roman"/>
          <w:sz w:val="24"/>
          <w:szCs w:val="24"/>
        </w:rPr>
      </w:pPr>
    </w:p>
    <w:p w14:paraId="786E1940" w14:textId="77777777" w:rsidR="006F396D" w:rsidRPr="00546534" w:rsidRDefault="006F396D" w:rsidP="00F34674">
      <w:pPr>
        <w:pStyle w:val="Heading1"/>
        <w:spacing w:line="240" w:lineRule="auto"/>
        <w:rPr>
          <w:rFonts w:ascii="Times New Roman" w:hAnsi="Times New Roman" w:cs="Times New Roman"/>
          <w:sz w:val="24"/>
          <w:szCs w:val="24"/>
        </w:rPr>
      </w:pPr>
      <w:bookmarkStart w:id="0" w:name="_Toc530516589"/>
      <w:bookmarkStart w:id="1" w:name="_Toc3723456"/>
      <w:r w:rsidRPr="00546534">
        <w:rPr>
          <w:rFonts w:ascii="Times New Roman" w:hAnsi="Times New Roman" w:cs="Times New Roman"/>
          <w:sz w:val="24"/>
          <w:szCs w:val="24"/>
        </w:rPr>
        <w:t>DECLARATION</w:t>
      </w:r>
      <w:bookmarkEnd w:id="0"/>
      <w:bookmarkEnd w:id="1"/>
    </w:p>
    <w:p w14:paraId="32CB9FCA" w14:textId="011FB561" w:rsidR="006F396D" w:rsidRPr="00BA367A" w:rsidRDefault="006F396D" w:rsidP="00F34674">
      <w:pPr>
        <w:spacing w:after="0" w:line="240" w:lineRule="auto"/>
        <w:ind w:right="160"/>
        <w:jc w:val="both"/>
        <w:rPr>
          <w:rFonts w:ascii="Times New Roman" w:eastAsia="Times New Roman" w:hAnsi="Times New Roman" w:cs="Times New Roman"/>
          <w:sz w:val="24"/>
          <w:szCs w:val="24"/>
        </w:rPr>
      </w:pPr>
      <w:r w:rsidRPr="00BA367A">
        <w:rPr>
          <w:rFonts w:ascii="Times New Roman" w:eastAsia="Times New Roman" w:hAnsi="Times New Roman" w:cs="Times New Roman"/>
          <w:spacing w:val="-15"/>
          <w:sz w:val="24"/>
          <w:szCs w:val="24"/>
        </w:rPr>
        <w:t xml:space="preserve">I hereby declare that SMART </w:t>
      </w:r>
      <w:r w:rsidR="00636894" w:rsidRPr="00BA367A">
        <w:rPr>
          <w:rFonts w:ascii="Times New Roman" w:eastAsia="Times New Roman" w:hAnsi="Times New Roman" w:cs="Times New Roman"/>
          <w:spacing w:val="-15"/>
          <w:sz w:val="24"/>
          <w:szCs w:val="24"/>
        </w:rPr>
        <w:t>ACCOUNTING Application</w:t>
      </w:r>
      <w:r w:rsidR="00AD3770" w:rsidRPr="00BA367A">
        <w:rPr>
          <w:rFonts w:ascii="Times New Roman" w:eastAsia="Times New Roman" w:hAnsi="Times New Roman" w:cs="Times New Roman"/>
          <w:spacing w:val="-15"/>
          <w:sz w:val="24"/>
          <w:szCs w:val="24"/>
        </w:rPr>
        <w:t xml:space="preserve"> (</w:t>
      </w:r>
      <w:proofErr w:type="spellStart"/>
      <w:r w:rsidR="00AD3770" w:rsidRPr="00BA367A">
        <w:rPr>
          <w:rFonts w:ascii="Times New Roman" w:eastAsia="Times New Roman" w:hAnsi="Times New Roman" w:cs="Times New Roman"/>
          <w:spacing w:val="-15"/>
          <w:sz w:val="24"/>
          <w:szCs w:val="24"/>
        </w:rPr>
        <w:t>smartbiz</w:t>
      </w:r>
      <w:proofErr w:type="spellEnd"/>
      <w:r w:rsidR="00636894" w:rsidRPr="00BA367A">
        <w:rPr>
          <w:rFonts w:ascii="Times New Roman" w:eastAsia="Times New Roman" w:hAnsi="Times New Roman" w:cs="Times New Roman"/>
          <w:spacing w:val="-15"/>
          <w:sz w:val="24"/>
          <w:szCs w:val="24"/>
        </w:rPr>
        <w:t>) is</w:t>
      </w:r>
      <w:r w:rsidRPr="00BA367A">
        <w:rPr>
          <w:rFonts w:ascii="Times New Roman" w:eastAsia="Times New Roman" w:hAnsi="Times New Roman" w:cs="Times New Roman"/>
          <w:spacing w:val="-15"/>
          <w:sz w:val="24"/>
          <w:szCs w:val="24"/>
        </w:rPr>
        <w:t xml:space="preserve"> my original work and has never been submitted or presented for any academic purpose in any University or any other institution as a whole or in part except where specifically </w:t>
      </w:r>
      <w:r w:rsidRPr="00BA367A">
        <w:rPr>
          <w:rFonts w:ascii="Times New Roman" w:eastAsia="Times New Roman" w:hAnsi="Times New Roman" w:cs="Times New Roman"/>
          <w:sz w:val="24"/>
          <w:szCs w:val="24"/>
        </w:rPr>
        <w:t>acknowledged. The contents of this project may be made available for academic purpose.</w:t>
      </w:r>
      <w:r w:rsidRPr="00BA367A">
        <w:rPr>
          <w:rFonts w:ascii="Times New Roman" w:hAnsi="Times New Roman" w:cs="Times New Roman"/>
          <w:sz w:val="24"/>
          <w:szCs w:val="24"/>
        </w:rPr>
        <w:t xml:space="preserve"> </w:t>
      </w:r>
    </w:p>
    <w:p w14:paraId="48BDE5D1" w14:textId="13B1696F" w:rsidR="006F396D" w:rsidRPr="00BA367A" w:rsidRDefault="006F396D" w:rsidP="00F34674">
      <w:pPr>
        <w:spacing w:line="240" w:lineRule="auto"/>
        <w:jc w:val="both"/>
        <w:rPr>
          <w:rFonts w:ascii="Times New Roman" w:hAnsi="Times New Roman" w:cs="Times New Roman"/>
          <w:sz w:val="24"/>
          <w:szCs w:val="24"/>
        </w:rPr>
      </w:pPr>
      <w:r w:rsidRPr="00BA367A">
        <w:rPr>
          <w:rFonts w:ascii="Times New Roman" w:hAnsi="Times New Roman" w:cs="Times New Roman"/>
          <w:sz w:val="24"/>
          <w:szCs w:val="24"/>
        </w:rPr>
        <w:t>Name: Ondieki Calvin Kumba</w:t>
      </w:r>
    </w:p>
    <w:p w14:paraId="3826702C" w14:textId="77777777" w:rsidR="006F396D" w:rsidRPr="00BA367A" w:rsidRDefault="006F396D" w:rsidP="00F34674">
      <w:pPr>
        <w:spacing w:line="240" w:lineRule="auto"/>
        <w:jc w:val="both"/>
        <w:rPr>
          <w:rFonts w:ascii="Times New Roman" w:hAnsi="Times New Roman" w:cs="Times New Roman"/>
          <w:sz w:val="24"/>
          <w:szCs w:val="24"/>
        </w:rPr>
      </w:pPr>
      <w:r w:rsidRPr="00BA367A">
        <w:rPr>
          <w:rFonts w:ascii="Times New Roman" w:hAnsi="Times New Roman" w:cs="Times New Roman"/>
          <w:sz w:val="24"/>
          <w:szCs w:val="24"/>
        </w:rPr>
        <w:t>Signature: ………………………                                           Date: ………………………</w:t>
      </w:r>
    </w:p>
    <w:p w14:paraId="35AA1B61" w14:textId="77777777" w:rsidR="006F396D" w:rsidRPr="00BA367A" w:rsidRDefault="006F396D" w:rsidP="00F34674">
      <w:pPr>
        <w:spacing w:line="240" w:lineRule="auto"/>
        <w:jc w:val="both"/>
        <w:rPr>
          <w:rFonts w:ascii="Times New Roman" w:hAnsi="Times New Roman" w:cs="Times New Roman"/>
          <w:sz w:val="24"/>
          <w:szCs w:val="24"/>
        </w:rPr>
      </w:pPr>
      <w:r w:rsidRPr="00BA367A">
        <w:rPr>
          <w:rFonts w:ascii="Times New Roman" w:hAnsi="Times New Roman" w:cs="Times New Roman"/>
          <w:sz w:val="24"/>
          <w:szCs w:val="24"/>
        </w:rPr>
        <w:t xml:space="preserve">This project has been submitted with my approval as the University supervisor, </w:t>
      </w:r>
      <w:proofErr w:type="spellStart"/>
      <w:r w:rsidRPr="00BA367A">
        <w:rPr>
          <w:rFonts w:ascii="Times New Roman" w:hAnsi="Times New Roman" w:cs="Times New Roman"/>
          <w:sz w:val="24"/>
          <w:szCs w:val="24"/>
        </w:rPr>
        <w:t>Dedan</w:t>
      </w:r>
      <w:proofErr w:type="spellEnd"/>
      <w:r w:rsidRPr="00BA367A">
        <w:rPr>
          <w:rFonts w:ascii="Times New Roman" w:hAnsi="Times New Roman" w:cs="Times New Roman"/>
          <w:sz w:val="24"/>
          <w:szCs w:val="24"/>
        </w:rPr>
        <w:t xml:space="preserve"> Kimathi University of Technology.</w:t>
      </w:r>
    </w:p>
    <w:p w14:paraId="59E93872" w14:textId="6D326D40" w:rsidR="006F396D" w:rsidRPr="00BA367A" w:rsidRDefault="006F396D" w:rsidP="00F34674">
      <w:pPr>
        <w:spacing w:line="240" w:lineRule="auto"/>
        <w:jc w:val="both"/>
        <w:rPr>
          <w:rFonts w:ascii="Times New Roman" w:hAnsi="Times New Roman" w:cs="Times New Roman"/>
          <w:sz w:val="24"/>
          <w:szCs w:val="24"/>
        </w:rPr>
      </w:pPr>
      <w:r w:rsidRPr="00BA367A">
        <w:rPr>
          <w:rFonts w:ascii="Times New Roman" w:hAnsi="Times New Roman" w:cs="Times New Roman"/>
          <w:sz w:val="24"/>
          <w:szCs w:val="24"/>
        </w:rPr>
        <w:t xml:space="preserve">Name: Mr. Patrick </w:t>
      </w:r>
      <w:proofErr w:type="spellStart"/>
      <w:r w:rsidRPr="00BA367A">
        <w:rPr>
          <w:rFonts w:ascii="Times New Roman" w:hAnsi="Times New Roman" w:cs="Times New Roman"/>
          <w:sz w:val="24"/>
          <w:szCs w:val="24"/>
        </w:rPr>
        <w:t>Ndungu</w:t>
      </w:r>
      <w:proofErr w:type="spellEnd"/>
    </w:p>
    <w:p w14:paraId="63274FF1" w14:textId="77777777" w:rsidR="006F396D" w:rsidRPr="00BA367A" w:rsidRDefault="006F396D" w:rsidP="00F34674">
      <w:pPr>
        <w:spacing w:line="240" w:lineRule="auto"/>
        <w:jc w:val="both"/>
        <w:rPr>
          <w:rFonts w:ascii="Times New Roman" w:hAnsi="Times New Roman" w:cs="Times New Roman"/>
          <w:sz w:val="24"/>
          <w:szCs w:val="24"/>
        </w:rPr>
      </w:pPr>
      <w:r w:rsidRPr="00BA367A">
        <w:rPr>
          <w:rFonts w:ascii="Times New Roman" w:hAnsi="Times New Roman" w:cs="Times New Roman"/>
          <w:sz w:val="24"/>
          <w:szCs w:val="24"/>
        </w:rPr>
        <w:t>Signature: ………………………                                             Date: ……………………</w:t>
      </w:r>
    </w:p>
    <w:p w14:paraId="7632CB48" w14:textId="77777777" w:rsidR="006F396D" w:rsidRPr="00BA367A" w:rsidRDefault="006F396D" w:rsidP="00F34674">
      <w:pPr>
        <w:spacing w:line="240" w:lineRule="auto"/>
        <w:jc w:val="both"/>
        <w:rPr>
          <w:rFonts w:ascii="Times New Roman" w:hAnsi="Times New Roman" w:cs="Times New Roman"/>
          <w:sz w:val="24"/>
          <w:szCs w:val="24"/>
        </w:rPr>
      </w:pPr>
    </w:p>
    <w:p w14:paraId="15AD773B" w14:textId="77777777" w:rsidR="006F396D" w:rsidRPr="00546534" w:rsidRDefault="006F396D" w:rsidP="00F34674">
      <w:p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br w:type="page"/>
      </w:r>
    </w:p>
    <w:p w14:paraId="3AC3BF77" w14:textId="77777777" w:rsidR="006F396D" w:rsidRPr="00546534" w:rsidRDefault="006F396D" w:rsidP="00F34674">
      <w:pPr>
        <w:pStyle w:val="Heading1"/>
        <w:spacing w:line="240" w:lineRule="auto"/>
        <w:rPr>
          <w:rFonts w:ascii="Times New Roman" w:hAnsi="Times New Roman" w:cs="Times New Roman"/>
          <w:sz w:val="24"/>
          <w:szCs w:val="24"/>
        </w:rPr>
      </w:pPr>
      <w:bookmarkStart w:id="2" w:name="_Toc530516590"/>
      <w:bookmarkStart w:id="3" w:name="_Toc3723457"/>
      <w:r w:rsidRPr="00546534">
        <w:rPr>
          <w:rFonts w:ascii="Times New Roman" w:hAnsi="Times New Roman" w:cs="Times New Roman"/>
          <w:sz w:val="24"/>
          <w:szCs w:val="24"/>
        </w:rPr>
        <w:lastRenderedPageBreak/>
        <w:t>DEDICATION</w:t>
      </w:r>
      <w:bookmarkEnd w:id="2"/>
      <w:bookmarkEnd w:id="3"/>
    </w:p>
    <w:p w14:paraId="02951871" w14:textId="479BED0D" w:rsidR="006F396D" w:rsidRPr="00546534" w:rsidRDefault="006F396D" w:rsidP="00F34674">
      <w:p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To my l</w:t>
      </w:r>
      <w:r w:rsidR="00483CA5" w:rsidRPr="00546534">
        <w:rPr>
          <w:rFonts w:ascii="Times New Roman" w:hAnsi="Times New Roman" w:cs="Times New Roman"/>
          <w:sz w:val="24"/>
          <w:szCs w:val="24"/>
        </w:rPr>
        <w:t xml:space="preserve">oving parents, Mr. and Mrs. </w:t>
      </w:r>
      <w:proofErr w:type="spellStart"/>
      <w:r w:rsidR="00483CA5" w:rsidRPr="00546534">
        <w:rPr>
          <w:rFonts w:ascii="Times New Roman" w:hAnsi="Times New Roman" w:cs="Times New Roman"/>
          <w:sz w:val="24"/>
          <w:szCs w:val="24"/>
        </w:rPr>
        <w:t>Mareri</w:t>
      </w:r>
      <w:proofErr w:type="spellEnd"/>
      <w:r w:rsidRPr="00546534">
        <w:rPr>
          <w:rFonts w:ascii="Times New Roman" w:hAnsi="Times New Roman" w:cs="Times New Roman"/>
          <w:sz w:val="24"/>
          <w:szCs w:val="24"/>
        </w:rPr>
        <w:t>, for their continuous support without which I would not have discovered my path.</w:t>
      </w:r>
    </w:p>
    <w:p w14:paraId="2CD76338" w14:textId="77777777" w:rsidR="006F396D" w:rsidRPr="00546534" w:rsidRDefault="006F396D" w:rsidP="00F34674">
      <w:p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br w:type="page"/>
      </w:r>
    </w:p>
    <w:p w14:paraId="5E062FB7" w14:textId="77777777" w:rsidR="006F396D" w:rsidRPr="00546534" w:rsidRDefault="006F396D" w:rsidP="00F34674">
      <w:pPr>
        <w:pStyle w:val="Heading1"/>
        <w:spacing w:line="240" w:lineRule="auto"/>
        <w:rPr>
          <w:rFonts w:ascii="Times New Roman" w:hAnsi="Times New Roman" w:cs="Times New Roman"/>
          <w:sz w:val="24"/>
          <w:szCs w:val="24"/>
        </w:rPr>
      </w:pPr>
      <w:bookmarkStart w:id="4" w:name="_Toc530516591"/>
      <w:bookmarkStart w:id="5" w:name="_Toc3723458"/>
      <w:r w:rsidRPr="00546534">
        <w:rPr>
          <w:rFonts w:ascii="Times New Roman" w:hAnsi="Times New Roman" w:cs="Times New Roman"/>
          <w:sz w:val="24"/>
          <w:szCs w:val="24"/>
        </w:rPr>
        <w:lastRenderedPageBreak/>
        <w:t>ACKNOWLEDGEMENT</w:t>
      </w:r>
      <w:bookmarkEnd w:id="4"/>
      <w:bookmarkEnd w:id="5"/>
    </w:p>
    <w:p w14:paraId="2E615E31" w14:textId="77777777" w:rsidR="006F396D" w:rsidRPr="00546534" w:rsidRDefault="006F396D" w:rsidP="00F34674">
      <w:pPr>
        <w:spacing w:line="240" w:lineRule="auto"/>
        <w:jc w:val="both"/>
        <w:rPr>
          <w:rFonts w:ascii="Times New Roman" w:hAnsi="Times New Roman" w:cs="Times New Roman"/>
          <w:sz w:val="24"/>
          <w:szCs w:val="24"/>
          <w:lang w:val="en"/>
        </w:rPr>
      </w:pPr>
      <w:r w:rsidRPr="00546534">
        <w:rPr>
          <w:rFonts w:ascii="Times New Roman" w:hAnsi="Times New Roman" w:cs="Times New Roman"/>
          <w:sz w:val="24"/>
          <w:szCs w:val="24"/>
          <w:lang w:val="en"/>
        </w:rPr>
        <w:t>I acknowledge the Almighty God for guiding me through the whole process of this project development from idea generation to actual project implementation.</w:t>
      </w:r>
    </w:p>
    <w:p w14:paraId="6867480D" w14:textId="6D6AFEA6" w:rsidR="006F396D" w:rsidRPr="00546534" w:rsidRDefault="006F396D" w:rsidP="00F34674">
      <w:pPr>
        <w:spacing w:line="240" w:lineRule="auto"/>
        <w:jc w:val="both"/>
        <w:rPr>
          <w:rFonts w:ascii="Times New Roman" w:hAnsi="Times New Roman" w:cs="Times New Roman"/>
          <w:sz w:val="24"/>
          <w:szCs w:val="24"/>
          <w:lang w:val="en"/>
        </w:rPr>
      </w:pPr>
      <w:r w:rsidRPr="00546534">
        <w:rPr>
          <w:rFonts w:ascii="Times New Roman" w:hAnsi="Times New Roman" w:cs="Times New Roman"/>
          <w:sz w:val="24"/>
          <w:szCs w:val="24"/>
          <w:lang w:val="en"/>
        </w:rPr>
        <w:t xml:space="preserve">I also acknowledge my supervisor, Mr. Patrick </w:t>
      </w:r>
      <w:proofErr w:type="spellStart"/>
      <w:r w:rsidRPr="00546534">
        <w:rPr>
          <w:rFonts w:ascii="Times New Roman" w:hAnsi="Times New Roman" w:cs="Times New Roman"/>
          <w:sz w:val="24"/>
          <w:szCs w:val="24"/>
          <w:lang w:val="en"/>
        </w:rPr>
        <w:t>Ndungu</w:t>
      </w:r>
      <w:proofErr w:type="spellEnd"/>
      <w:r w:rsidRPr="00546534">
        <w:rPr>
          <w:rFonts w:ascii="Times New Roman" w:hAnsi="Times New Roman" w:cs="Times New Roman"/>
          <w:sz w:val="24"/>
          <w:szCs w:val="24"/>
          <w:lang w:val="en"/>
        </w:rPr>
        <w:t>, for his guidance and continuous support throughout the project.</w:t>
      </w:r>
    </w:p>
    <w:p w14:paraId="5D441B26" w14:textId="6204526D" w:rsidR="006F396D" w:rsidRPr="00546534" w:rsidRDefault="006F396D" w:rsidP="00F34674">
      <w:pPr>
        <w:spacing w:line="240" w:lineRule="auto"/>
        <w:jc w:val="both"/>
        <w:rPr>
          <w:rFonts w:ascii="Times New Roman" w:hAnsi="Times New Roman" w:cs="Times New Roman"/>
          <w:sz w:val="24"/>
          <w:szCs w:val="24"/>
          <w:lang w:val="en"/>
        </w:rPr>
      </w:pPr>
      <w:r w:rsidRPr="00546534">
        <w:rPr>
          <w:rFonts w:ascii="Times New Roman" w:hAnsi="Times New Roman" w:cs="Times New Roman"/>
          <w:sz w:val="24"/>
          <w:szCs w:val="24"/>
          <w:lang w:val="en"/>
        </w:rPr>
        <w:t xml:space="preserve">I wish to acknowledge my friends and family for their prayers and emotional support throughout the process. Special acknowledgements to my parents for their continued support and </w:t>
      </w:r>
      <w:r w:rsidR="00E0535F" w:rsidRPr="00546534">
        <w:rPr>
          <w:rFonts w:ascii="Times New Roman" w:hAnsi="Times New Roman" w:cs="Times New Roman"/>
          <w:sz w:val="24"/>
          <w:szCs w:val="24"/>
          <w:lang w:val="en"/>
        </w:rPr>
        <w:t xml:space="preserve">trust. </w:t>
      </w:r>
      <w:r w:rsidRPr="00546534">
        <w:rPr>
          <w:rFonts w:ascii="Times New Roman" w:hAnsi="Times New Roman" w:cs="Times New Roman"/>
          <w:sz w:val="24"/>
          <w:szCs w:val="24"/>
          <w:lang w:val="en"/>
        </w:rPr>
        <w:t>I could also wish to acknowledge my Sister Ethel Ondieki for the support financial and morally till this time. May the Al</w:t>
      </w:r>
      <w:r w:rsidR="00483CA5" w:rsidRPr="00546534">
        <w:rPr>
          <w:rFonts w:ascii="Times New Roman" w:hAnsi="Times New Roman" w:cs="Times New Roman"/>
          <w:sz w:val="24"/>
          <w:szCs w:val="24"/>
          <w:lang w:val="en"/>
        </w:rPr>
        <w:t xml:space="preserve">mighty God bless you </w:t>
      </w:r>
      <w:proofErr w:type="gramStart"/>
      <w:r w:rsidR="00483CA5" w:rsidRPr="00546534">
        <w:rPr>
          <w:rFonts w:ascii="Times New Roman" w:hAnsi="Times New Roman" w:cs="Times New Roman"/>
          <w:sz w:val="24"/>
          <w:szCs w:val="24"/>
          <w:lang w:val="en"/>
        </w:rPr>
        <w:t>abundantly.</w:t>
      </w:r>
      <w:proofErr w:type="gramEnd"/>
    </w:p>
    <w:p w14:paraId="49A653B0" w14:textId="77777777" w:rsidR="00B77F92" w:rsidRPr="00546534" w:rsidRDefault="00B77F92" w:rsidP="00F34674">
      <w:pPr>
        <w:spacing w:line="240" w:lineRule="auto"/>
        <w:jc w:val="both"/>
        <w:rPr>
          <w:rFonts w:ascii="Times New Roman" w:hAnsi="Times New Roman" w:cs="Times New Roman"/>
          <w:sz w:val="24"/>
          <w:szCs w:val="24"/>
          <w:lang w:val="en"/>
        </w:rPr>
      </w:pPr>
    </w:p>
    <w:p w14:paraId="0CE57490" w14:textId="77777777" w:rsidR="00B77F92" w:rsidRPr="00546534" w:rsidRDefault="00B77F92" w:rsidP="00F34674">
      <w:pPr>
        <w:spacing w:line="240" w:lineRule="auto"/>
        <w:jc w:val="both"/>
        <w:rPr>
          <w:rFonts w:ascii="Times New Roman" w:hAnsi="Times New Roman" w:cs="Times New Roman"/>
          <w:sz w:val="24"/>
          <w:szCs w:val="24"/>
          <w:lang w:val="en"/>
        </w:rPr>
      </w:pPr>
    </w:p>
    <w:p w14:paraId="59B561D2" w14:textId="77777777" w:rsidR="00B77F92" w:rsidRPr="00546534" w:rsidRDefault="00B77F92" w:rsidP="00F34674">
      <w:pPr>
        <w:spacing w:line="240" w:lineRule="auto"/>
        <w:jc w:val="both"/>
        <w:rPr>
          <w:rFonts w:ascii="Times New Roman" w:hAnsi="Times New Roman" w:cs="Times New Roman"/>
          <w:sz w:val="24"/>
          <w:szCs w:val="24"/>
          <w:lang w:val="en"/>
        </w:rPr>
      </w:pPr>
    </w:p>
    <w:p w14:paraId="1E76A742" w14:textId="77777777" w:rsidR="00B77F92" w:rsidRPr="00546534" w:rsidRDefault="00B77F92" w:rsidP="00F34674">
      <w:pPr>
        <w:spacing w:line="240" w:lineRule="auto"/>
        <w:jc w:val="both"/>
        <w:rPr>
          <w:rFonts w:ascii="Times New Roman" w:hAnsi="Times New Roman" w:cs="Times New Roman"/>
          <w:sz w:val="24"/>
          <w:szCs w:val="24"/>
          <w:lang w:val="en"/>
        </w:rPr>
      </w:pPr>
    </w:p>
    <w:p w14:paraId="48FB4D04" w14:textId="77777777" w:rsidR="00B77F92" w:rsidRPr="00546534" w:rsidRDefault="00B77F92" w:rsidP="00F34674">
      <w:pPr>
        <w:spacing w:line="240" w:lineRule="auto"/>
        <w:jc w:val="both"/>
        <w:rPr>
          <w:rFonts w:ascii="Times New Roman" w:hAnsi="Times New Roman" w:cs="Times New Roman"/>
          <w:sz w:val="24"/>
          <w:szCs w:val="24"/>
          <w:lang w:val="en"/>
        </w:rPr>
      </w:pPr>
    </w:p>
    <w:p w14:paraId="6BC67B93" w14:textId="77777777" w:rsidR="00B77F92" w:rsidRPr="00546534" w:rsidRDefault="00B77F92" w:rsidP="00F34674">
      <w:pPr>
        <w:spacing w:line="240" w:lineRule="auto"/>
        <w:jc w:val="both"/>
        <w:rPr>
          <w:rFonts w:ascii="Times New Roman" w:hAnsi="Times New Roman" w:cs="Times New Roman"/>
          <w:sz w:val="24"/>
          <w:szCs w:val="24"/>
          <w:lang w:val="en"/>
        </w:rPr>
      </w:pPr>
    </w:p>
    <w:p w14:paraId="387FB089" w14:textId="77777777" w:rsidR="00B77F92" w:rsidRPr="00546534" w:rsidRDefault="00B77F92" w:rsidP="00F34674">
      <w:pPr>
        <w:spacing w:line="240" w:lineRule="auto"/>
        <w:jc w:val="both"/>
        <w:rPr>
          <w:rFonts w:ascii="Times New Roman" w:hAnsi="Times New Roman" w:cs="Times New Roman"/>
          <w:sz w:val="24"/>
          <w:szCs w:val="24"/>
          <w:lang w:val="en"/>
        </w:rPr>
      </w:pPr>
    </w:p>
    <w:p w14:paraId="15A4549C" w14:textId="77777777" w:rsidR="00B77F92" w:rsidRPr="00546534" w:rsidRDefault="00B77F92" w:rsidP="00F34674">
      <w:pPr>
        <w:spacing w:line="240" w:lineRule="auto"/>
        <w:jc w:val="both"/>
        <w:rPr>
          <w:rFonts w:ascii="Times New Roman" w:hAnsi="Times New Roman" w:cs="Times New Roman"/>
          <w:sz w:val="24"/>
          <w:szCs w:val="24"/>
          <w:lang w:val="en"/>
        </w:rPr>
      </w:pPr>
    </w:p>
    <w:p w14:paraId="5C4E9A2B" w14:textId="77777777" w:rsidR="00B77F92" w:rsidRPr="00546534" w:rsidRDefault="00B77F92" w:rsidP="00F34674">
      <w:pPr>
        <w:spacing w:line="240" w:lineRule="auto"/>
        <w:jc w:val="both"/>
        <w:rPr>
          <w:rFonts w:ascii="Times New Roman" w:hAnsi="Times New Roman" w:cs="Times New Roman"/>
          <w:sz w:val="24"/>
          <w:szCs w:val="24"/>
          <w:lang w:val="en"/>
        </w:rPr>
      </w:pPr>
    </w:p>
    <w:p w14:paraId="4E7D57FC" w14:textId="77777777" w:rsidR="00B77F92" w:rsidRPr="00546534" w:rsidRDefault="00B77F92" w:rsidP="00F34674">
      <w:pPr>
        <w:spacing w:line="240" w:lineRule="auto"/>
        <w:jc w:val="both"/>
        <w:rPr>
          <w:rFonts w:ascii="Times New Roman" w:hAnsi="Times New Roman" w:cs="Times New Roman"/>
          <w:sz w:val="24"/>
          <w:szCs w:val="24"/>
          <w:lang w:val="en"/>
        </w:rPr>
      </w:pPr>
    </w:p>
    <w:p w14:paraId="39A53BC2" w14:textId="77777777" w:rsidR="00B77F92" w:rsidRPr="00546534" w:rsidRDefault="00B77F92" w:rsidP="00F34674">
      <w:pPr>
        <w:spacing w:line="240" w:lineRule="auto"/>
        <w:jc w:val="both"/>
        <w:rPr>
          <w:rFonts w:ascii="Times New Roman" w:hAnsi="Times New Roman" w:cs="Times New Roman"/>
          <w:sz w:val="24"/>
          <w:szCs w:val="24"/>
          <w:lang w:val="en"/>
        </w:rPr>
      </w:pPr>
    </w:p>
    <w:p w14:paraId="12F259D2" w14:textId="77777777" w:rsidR="00B77F92" w:rsidRPr="00546534" w:rsidRDefault="00B77F92" w:rsidP="00F34674">
      <w:pPr>
        <w:spacing w:line="240" w:lineRule="auto"/>
        <w:jc w:val="both"/>
        <w:rPr>
          <w:rFonts w:ascii="Times New Roman" w:hAnsi="Times New Roman" w:cs="Times New Roman"/>
          <w:sz w:val="24"/>
          <w:szCs w:val="24"/>
          <w:lang w:val="en"/>
        </w:rPr>
      </w:pPr>
    </w:p>
    <w:p w14:paraId="766C86AE" w14:textId="77777777" w:rsidR="00B77F92" w:rsidRPr="00546534" w:rsidRDefault="00B77F92" w:rsidP="00F34674">
      <w:pPr>
        <w:spacing w:line="240" w:lineRule="auto"/>
        <w:jc w:val="both"/>
        <w:rPr>
          <w:rFonts w:ascii="Times New Roman" w:hAnsi="Times New Roman" w:cs="Times New Roman"/>
          <w:sz w:val="24"/>
          <w:szCs w:val="24"/>
          <w:lang w:val="en"/>
        </w:rPr>
      </w:pPr>
    </w:p>
    <w:p w14:paraId="3C77C6A9" w14:textId="77777777" w:rsidR="00B77F92" w:rsidRPr="00546534" w:rsidRDefault="00B77F92" w:rsidP="00F34674">
      <w:pPr>
        <w:spacing w:line="240" w:lineRule="auto"/>
        <w:jc w:val="both"/>
        <w:rPr>
          <w:rFonts w:ascii="Times New Roman" w:hAnsi="Times New Roman" w:cs="Times New Roman"/>
          <w:sz w:val="24"/>
          <w:szCs w:val="24"/>
          <w:lang w:val="en"/>
        </w:rPr>
      </w:pPr>
    </w:p>
    <w:p w14:paraId="5A0D0833" w14:textId="77777777" w:rsidR="00B77F92" w:rsidRPr="00546534" w:rsidRDefault="00B77F92" w:rsidP="00F34674">
      <w:pPr>
        <w:spacing w:line="240" w:lineRule="auto"/>
        <w:jc w:val="both"/>
        <w:rPr>
          <w:rFonts w:ascii="Times New Roman" w:hAnsi="Times New Roman" w:cs="Times New Roman"/>
          <w:sz w:val="24"/>
          <w:szCs w:val="24"/>
          <w:lang w:val="en"/>
        </w:rPr>
      </w:pPr>
    </w:p>
    <w:p w14:paraId="41007F51" w14:textId="77777777" w:rsidR="00B77F92" w:rsidRPr="00546534" w:rsidRDefault="00B77F92" w:rsidP="00F34674">
      <w:pPr>
        <w:spacing w:line="240" w:lineRule="auto"/>
        <w:jc w:val="both"/>
        <w:rPr>
          <w:rFonts w:ascii="Times New Roman" w:hAnsi="Times New Roman" w:cs="Times New Roman"/>
          <w:sz w:val="24"/>
          <w:szCs w:val="24"/>
          <w:lang w:val="en"/>
        </w:rPr>
      </w:pPr>
    </w:p>
    <w:p w14:paraId="4B212AC1" w14:textId="77777777" w:rsidR="00B77F92" w:rsidRPr="00546534" w:rsidRDefault="00B77F92" w:rsidP="00F34674">
      <w:pPr>
        <w:spacing w:line="240" w:lineRule="auto"/>
        <w:jc w:val="both"/>
        <w:rPr>
          <w:rFonts w:ascii="Times New Roman" w:hAnsi="Times New Roman" w:cs="Times New Roman"/>
          <w:sz w:val="24"/>
          <w:szCs w:val="24"/>
          <w:lang w:val="en"/>
        </w:rPr>
      </w:pPr>
    </w:p>
    <w:p w14:paraId="52721045" w14:textId="77777777" w:rsidR="00B77F92" w:rsidRPr="00546534" w:rsidRDefault="00B77F92" w:rsidP="00F34674">
      <w:pPr>
        <w:spacing w:line="240" w:lineRule="auto"/>
        <w:jc w:val="both"/>
        <w:rPr>
          <w:rFonts w:ascii="Times New Roman" w:hAnsi="Times New Roman" w:cs="Times New Roman"/>
          <w:sz w:val="24"/>
          <w:szCs w:val="24"/>
          <w:lang w:val="en"/>
        </w:rPr>
      </w:pPr>
    </w:p>
    <w:p w14:paraId="7CE6FEF4" w14:textId="77777777" w:rsidR="00B77F92" w:rsidRPr="00546534" w:rsidRDefault="00B77F92" w:rsidP="00F34674">
      <w:pPr>
        <w:spacing w:line="240" w:lineRule="auto"/>
        <w:jc w:val="both"/>
        <w:rPr>
          <w:rFonts w:ascii="Times New Roman" w:hAnsi="Times New Roman" w:cs="Times New Roman"/>
          <w:sz w:val="24"/>
          <w:szCs w:val="24"/>
          <w:lang w:val="en"/>
        </w:rPr>
      </w:pPr>
    </w:p>
    <w:p w14:paraId="44CFD951" w14:textId="77777777" w:rsidR="00B77F92" w:rsidRPr="00546534" w:rsidRDefault="00B77F92" w:rsidP="00F34674">
      <w:pPr>
        <w:spacing w:line="240" w:lineRule="auto"/>
        <w:jc w:val="both"/>
        <w:rPr>
          <w:rFonts w:ascii="Times New Roman" w:hAnsi="Times New Roman" w:cs="Times New Roman"/>
          <w:sz w:val="24"/>
          <w:szCs w:val="24"/>
          <w:lang w:val="en"/>
        </w:rPr>
      </w:pPr>
    </w:p>
    <w:p w14:paraId="74D0C9DF" w14:textId="77777777" w:rsidR="00B77F92" w:rsidRPr="00546534" w:rsidRDefault="00B77F92" w:rsidP="00F34674">
      <w:pPr>
        <w:spacing w:line="240" w:lineRule="auto"/>
        <w:jc w:val="both"/>
        <w:rPr>
          <w:rFonts w:ascii="Times New Roman" w:hAnsi="Times New Roman" w:cs="Times New Roman"/>
          <w:sz w:val="24"/>
          <w:szCs w:val="24"/>
          <w:lang w:val="en"/>
        </w:rPr>
      </w:pPr>
    </w:p>
    <w:p w14:paraId="08DD5ADD" w14:textId="77777777" w:rsidR="00B77F92" w:rsidRPr="00546534" w:rsidRDefault="00B77F92" w:rsidP="00F34674">
      <w:pPr>
        <w:spacing w:line="240" w:lineRule="auto"/>
        <w:jc w:val="both"/>
        <w:rPr>
          <w:rFonts w:ascii="Times New Roman" w:hAnsi="Times New Roman" w:cs="Times New Roman"/>
          <w:sz w:val="24"/>
          <w:szCs w:val="24"/>
          <w:lang w:val="en"/>
        </w:rPr>
      </w:pPr>
    </w:p>
    <w:p w14:paraId="164ED81B" w14:textId="77777777" w:rsidR="00AF123D" w:rsidRPr="00546534" w:rsidRDefault="00AF123D" w:rsidP="00F34674">
      <w:pPr>
        <w:pStyle w:val="Heading1"/>
        <w:spacing w:line="240" w:lineRule="auto"/>
        <w:rPr>
          <w:rFonts w:ascii="Times New Roman" w:hAnsi="Times New Roman" w:cs="Times New Roman"/>
          <w:color w:val="auto"/>
          <w:sz w:val="24"/>
          <w:szCs w:val="24"/>
        </w:rPr>
      </w:pPr>
      <w:bookmarkStart w:id="6" w:name="_Toc3723459"/>
      <w:r w:rsidRPr="00546534">
        <w:rPr>
          <w:rFonts w:ascii="Times New Roman" w:hAnsi="Times New Roman" w:cs="Times New Roman"/>
          <w:color w:val="auto"/>
          <w:sz w:val="24"/>
          <w:szCs w:val="24"/>
        </w:rPr>
        <w:lastRenderedPageBreak/>
        <w:t>ABSTRACT</w:t>
      </w:r>
      <w:bookmarkEnd w:id="6"/>
    </w:p>
    <w:p w14:paraId="69C546DE"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Small businesses are always looking for ways to increase revenue. Whether by increasing sales, eliminating redundancies or decreasing internal expenses, organizations are on the lookout for the next big cost-saving measure that will free up valuable cash flow. What many small businesses may never calculate, however, is their business’ profit margin, an essential figure for anyone trying to find ways to increase the bottom line. A company’s profit margin is the easiest and quickest way to tell how efficiently a company uses its resources, and it’s a great tool to gauge a company’s profitability. Profit margin is defined as a ratio of profits earned to total costs over a defined period (e.g. a quarter, a year, etc.). Each industry generally has its own average profit margin due to the differences in costs and materials needed for different products and services.</w:t>
      </w:r>
    </w:p>
    <w:p w14:paraId="503CA24A"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There are two types of profit margin that small businesses might find useful:</w:t>
      </w:r>
    </w:p>
    <w:p w14:paraId="412AE373"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Gross Profit Margin: The gross profit margin equation is typically used to determine the profit margin of a singular product or service, not of an organization as a whole</w:t>
      </w:r>
    </w:p>
    <w:p w14:paraId="25648234" w14:textId="77777777" w:rsidR="00AF123D" w:rsidRPr="00546534" w:rsidRDefault="00AF123D" w:rsidP="00F34674">
      <w:pPr>
        <w:spacing w:line="240" w:lineRule="auto"/>
        <w:rPr>
          <w:rFonts w:ascii="Times New Roman" w:hAnsi="Times New Roman" w:cs="Times New Roman"/>
          <w:b/>
          <w:sz w:val="24"/>
          <w:szCs w:val="24"/>
        </w:rPr>
      </w:pPr>
      <w:r w:rsidRPr="00546534">
        <w:rPr>
          <w:rFonts w:ascii="Times New Roman" w:hAnsi="Times New Roman" w:cs="Times New Roman"/>
          <w:sz w:val="24"/>
          <w:szCs w:val="24"/>
        </w:rPr>
        <w:t>Net Profit Margin: This is often the equation used to determine an entire organization’s profit margin. Net profit margin is calculated by taking the company’s total sales for a given time period, subtracting total expenses and then dividing that figure by total revenue While it’s useful to know your business’ gross profit margin, we’re going to focus our attention on net profit margin and its uses for business.</w:t>
      </w:r>
    </w:p>
    <w:p w14:paraId="1BE3CD0D" w14:textId="77777777" w:rsidR="00AF123D" w:rsidRPr="00546534" w:rsidRDefault="00AF123D" w:rsidP="00F34674">
      <w:pPr>
        <w:spacing w:line="240" w:lineRule="auto"/>
        <w:rPr>
          <w:rFonts w:ascii="Times New Roman" w:hAnsi="Times New Roman" w:cs="Times New Roman"/>
          <w:sz w:val="24"/>
          <w:szCs w:val="24"/>
        </w:rPr>
      </w:pPr>
    </w:p>
    <w:p w14:paraId="0D3E1C21" w14:textId="77777777" w:rsidR="00AF123D" w:rsidRPr="00546534" w:rsidRDefault="00AF123D" w:rsidP="00F34674">
      <w:pPr>
        <w:spacing w:line="240" w:lineRule="auto"/>
        <w:rPr>
          <w:rFonts w:ascii="Times New Roman" w:hAnsi="Times New Roman" w:cs="Times New Roman"/>
          <w:sz w:val="24"/>
          <w:szCs w:val="24"/>
        </w:rPr>
      </w:pPr>
    </w:p>
    <w:p w14:paraId="22C9DE81" w14:textId="77777777" w:rsidR="00AF123D" w:rsidRPr="00546534" w:rsidRDefault="00AF123D" w:rsidP="00F34674">
      <w:pPr>
        <w:spacing w:line="240" w:lineRule="auto"/>
        <w:rPr>
          <w:rFonts w:ascii="Times New Roman" w:hAnsi="Times New Roman" w:cs="Times New Roman"/>
          <w:sz w:val="24"/>
          <w:szCs w:val="24"/>
        </w:rPr>
      </w:pPr>
    </w:p>
    <w:p w14:paraId="3569BD67" w14:textId="77777777" w:rsidR="00AF123D" w:rsidRPr="00546534" w:rsidRDefault="00AF123D" w:rsidP="00F34674">
      <w:pPr>
        <w:spacing w:line="240" w:lineRule="auto"/>
        <w:rPr>
          <w:rFonts w:ascii="Times New Roman" w:hAnsi="Times New Roman" w:cs="Times New Roman"/>
          <w:sz w:val="24"/>
          <w:szCs w:val="24"/>
        </w:rPr>
      </w:pPr>
    </w:p>
    <w:p w14:paraId="3493D749" w14:textId="77777777" w:rsidR="00AF123D" w:rsidRDefault="00AF123D" w:rsidP="00F34674">
      <w:pPr>
        <w:spacing w:line="240" w:lineRule="auto"/>
        <w:rPr>
          <w:rFonts w:ascii="Times New Roman" w:hAnsi="Times New Roman" w:cs="Times New Roman"/>
          <w:sz w:val="24"/>
          <w:szCs w:val="24"/>
        </w:rPr>
      </w:pPr>
    </w:p>
    <w:p w14:paraId="387DF8B2" w14:textId="77777777" w:rsidR="00636894" w:rsidRDefault="00636894" w:rsidP="00F34674">
      <w:pPr>
        <w:spacing w:line="240" w:lineRule="auto"/>
        <w:rPr>
          <w:rFonts w:ascii="Times New Roman" w:hAnsi="Times New Roman" w:cs="Times New Roman"/>
          <w:sz w:val="24"/>
          <w:szCs w:val="24"/>
        </w:rPr>
      </w:pPr>
    </w:p>
    <w:p w14:paraId="53BA8FD1" w14:textId="77777777" w:rsidR="00636894" w:rsidRDefault="00636894" w:rsidP="00F34674">
      <w:pPr>
        <w:spacing w:line="240" w:lineRule="auto"/>
        <w:rPr>
          <w:rFonts w:ascii="Times New Roman" w:hAnsi="Times New Roman" w:cs="Times New Roman"/>
          <w:sz w:val="24"/>
          <w:szCs w:val="24"/>
        </w:rPr>
      </w:pPr>
    </w:p>
    <w:p w14:paraId="372C3159" w14:textId="77777777" w:rsidR="00636894" w:rsidRDefault="00636894" w:rsidP="00F34674">
      <w:pPr>
        <w:spacing w:line="240" w:lineRule="auto"/>
        <w:rPr>
          <w:rFonts w:ascii="Times New Roman" w:hAnsi="Times New Roman" w:cs="Times New Roman"/>
          <w:sz w:val="24"/>
          <w:szCs w:val="24"/>
        </w:rPr>
      </w:pPr>
    </w:p>
    <w:p w14:paraId="356DF6CE" w14:textId="77777777" w:rsidR="00636894" w:rsidRDefault="00636894" w:rsidP="00F34674">
      <w:pPr>
        <w:spacing w:line="240" w:lineRule="auto"/>
        <w:rPr>
          <w:rFonts w:ascii="Times New Roman" w:hAnsi="Times New Roman" w:cs="Times New Roman"/>
          <w:sz w:val="24"/>
          <w:szCs w:val="24"/>
        </w:rPr>
      </w:pPr>
    </w:p>
    <w:p w14:paraId="56A1FDA6" w14:textId="77777777" w:rsidR="00636894" w:rsidRDefault="00636894" w:rsidP="00F34674">
      <w:pPr>
        <w:spacing w:line="240" w:lineRule="auto"/>
        <w:rPr>
          <w:rFonts w:ascii="Times New Roman" w:hAnsi="Times New Roman" w:cs="Times New Roman"/>
          <w:sz w:val="24"/>
          <w:szCs w:val="24"/>
        </w:rPr>
      </w:pPr>
    </w:p>
    <w:p w14:paraId="1F8CA7B7" w14:textId="77777777" w:rsidR="00636894" w:rsidRDefault="00636894" w:rsidP="00F34674">
      <w:pPr>
        <w:spacing w:line="240" w:lineRule="auto"/>
        <w:rPr>
          <w:rFonts w:ascii="Times New Roman" w:hAnsi="Times New Roman" w:cs="Times New Roman"/>
          <w:sz w:val="24"/>
          <w:szCs w:val="24"/>
        </w:rPr>
      </w:pPr>
    </w:p>
    <w:p w14:paraId="720AEC39" w14:textId="77777777" w:rsidR="00636894" w:rsidRPr="00546534" w:rsidRDefault="00636894" w:rsidP="00F34674">
      <w:pPr>
        <w:spacing w:line="240" w:lineRule="auto"/>
        <w:rPr>
          <w:rFonts w:ascii="Times New Roman" w:hAnsi="Times New Roman" w:cs="Times New Roman"/>
          <w:sz w:val="24"/>
          <w:szCs w:val="24"/>
        </w:rPr>
      </w:pPr>
    </w:p>
    <w:p w14:paraId="26B6CE35" w14:textId="77777777" w:rsidR="00AF123D" w:rsidRPr="00546534" w:rsidRDefault="00AF123D" w:rsidP="00F34674">
      <w:pPr>
        <w:spacing w:line="240" w:lineRule="auto"/>
        <w:rPr>
          <w:rFonts w:ascii="Times New Roman" w:hAnsi="Times New Roman" w:cs="Times New Roman"/>
          <w:sz w:val="24"/>
          <w:szCs w:val="24"/>
        </w:rPr>
      </w:pPr>
    </w:p>
    <w:p w14:paraId="4E11940E" w14:textId="77777777" w:rsidR="00AF123D" w:rsidRPr="00546534" w:rsidRDefault="00AF123D" w:rsidP="00F34674">
      <w:pPr>
        <w:spacing w:line="240" w:lineRule="auto"/>
        <w:rPr>
          <w:rFonts w:ascii="Times New Roman" w:hAnsi="Times New Roman" w:cs="Times New Roman"/>
          <w:sz w:val="24"/>
          <w:szCs w:val="24"/>
        </w:rPr>
      </w:pPr>
    </w:p>
    <w:p w14:paraId="1369BDE5" w14:textId="77777777" w:rsidR="00AF123D" w:rsidRPr="00546534" w:rsidRDefault="00AF123D" w:rsidP="00F34674">
      <w:pPr>
        <w:pStyle w:val="Heading1"/>
        <w:spacing w:line="240" w:lineRule="auto"/>
        <w:rPr>
          <w:rFonts w:ascii="Times New Roman" w:hAnsi="Times New Roman" w:cs="Times New Roman"/>
          <w:color w:val="auto"/>
          <w:sz w:val="24"/>
          <w:szCs w:val="24"/>
        </w:rPr>
      </w:pPr>
      <w:bookmarkStart w:id="7" w:name="_Toc3723460"/>
      <w:r w:rsidRPr="00546534">
        <w:rPr>
          <w:rFonts w:ascii="Times New Roman" w:hAnsi="Times New Roman" w:cs="Times New Roman"/>
          <w:color w:val="auto"/>
          <w:sz w:val="24"/>
          <w:szCs w:val="24"/>
        </w:rPr>
        <w:lastRenderedPageBreak/>
        <w:t>TABLE OF CONTENT</w:t>
      </w:r>
      <w:bookmarkEnd w:id="7"/>
    </w:p>
    <w:sdt>
      <w:sdtPr>
        <w:rPr>
          <w:rFonts w:asciiTheme="minorHAnsi" w:eastAsiaTheme="minorHAnsi" w:hAnsiTheme="minorHAnsi" w:cstheme="minorBidi"/>
          <w:color w:val="auto"/>
          <w:sz w:val="22"/>
          <w:szCs w:val="22"/>
        </w:rPr>
        <w:id w:val="1409651597"/>
        <w:docPartObj>
          <w:docPartGallery w:val="Table of Contents"/>
          <w:docPartUnique/>
        </w:docPartObj>
      </w:sdtPr>
      <w:sdtEndPr>
        <w:rPr>
          <w:b/>
          <w:bCs/>
          <w:noProof/>
        </w:rPr>
      </w:sdtEndPr>
      <w:sdtContent>
        <w:p w14:paraId="7FE19007" w14:textId="75571D10" w:rsidR="009C3651" w:rsidRDefault="009C3651" w:rsidP="00F34674">
          <w:pPr>
            <w:pStyle w:val="TOCHeading"/>
            <w:spacing w:line="240" w:lineRule="auto"/>
          </w:pPr>
          <w:r>
            <w:t>Table of Contents</w:t>
          </w:r>
        </w:p>
        <w:p w14:paraId="372F8018" w14:textId="77777777" w:rsidR="009C09BA" w:rsidRPr="001F518C" w:rsidRDefault="009C3651">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723456" w:history="1">
            <w:r w:rsidR="009C09BA" w:rsidRPr="001F518C">
              <w:rPr>
                <w:rStyle w:val="Hyperlink"/>
                <w:rFonts w:ascii="Times New Roman" w:hAnsi="Times New Roman" w:cs="Times New Roman"/>
                <w:noProof/>
              </w:rPr>
              <w:t>DECLARATION</w:t>
            </w:r>
            <w:r w:rsidR="009C09BA" w:rsidRPr="001F518C">
              <w:rPr>
                <w:noProof/>
                <w:webHidden/>
              </w:rPr>
              <w:tab/>
            </w:r>
            <w:r w:rsidR="009C09BA" w:rsidRPr="001F518C">
              <w:rPr>
                <w:noProof/>
                <w:webHidden/>
              </w:rPr>
              <w:fldChar w:fldCharType="begin"/>
            </w:r>
            <w:r w:rsidR="009C09BA" w:rsidRPr="001F518C">
              <w:rPr>
                <w:noProof/>
                <w:webHidden/>
              </w:rPr>
              <w:instrText xml:space="preserve"> PAGEREF _Toc3723456 \h </w:instrText>
            </w:r>
            <w:r w:rsidR="009C09BA" w:rsidRPr="001F518C">
              <w:rPr>
                <w:noProof/>
                <w:webHidden/>
              </w:rPr>
            </w:r>
            <w:r w:rsidR="009C09BA" w:rsidRPr="001F518C">
              <w:rPr>
                <w:noProof/>
                <w:webHidden/>
              </w:rPr>
              <w:fldChar w:fldCharType="separate"/>
            </w:r>
            <w:r w:rsidR="001F518C">
              <w:rPr>
                <w:noProof/>
                <w:webHidden/>
              </w:rPr>
              <w:t>ii</w:t>
            </w:r>
            <w:r w:rsidR="009C09BA" w:rsidRPr="001F518C">
              <w:rPr>
                <w:noProof/>
                <w:webHidden/>
              </w:rPr>
              <w:fldChar w:fldCharType="end"/>
            </w:r>
          </w:hyperlink>
        </w:p>
        <w:p w14:paraId="3451F196" w14:textId="77777777" w:rsidR="009C09BA" w:rsidRPr="001F518C" w:rsidRDefault="009C09BA">
          <w:pPr>
            <w:pStyle w:val="TOC1"/>
            <w:tabs>
              <w:tab w:val="right" w:leader="dot" w:pos="9350"/>
            </w:tabs>
            <w:rPr>
              <w:rFonts w:eastAsiaTheme="minorEastAsia"/>
              <w:noProof/>
            </w:rPr>
          </w:pPr>
          <w:hyperlink w:anchor="_Toc3723457" w:history="1">
            <w:r w:rsidRPr="001F518C">
              <w:rPr>
                <w:rStyle w:val="Hyperlink"/>
                <w:rFonts w:ascii="Times New Roman" w:hAnsi="Times New Roman" w:cs="Times New Roman"/>
                <w:noProof/>
              </w:rPr>
              <w:t>DEDICATION</w:t>
            </w:r>
            <w:r w:rsidRPr="001F518C">
              <w:rPr>
                <w:noProof/>
                <w:webHidden/>
              </w:rPr>
              <w:tab/>
            </w:r>
            <w:r w:rsidRPr="001F518C">
              <w:rPr>
                <w:noProof/>
                <w:webHidden/>
              </w:rPr>
              <w:fldChar w:fldCharType="begin"/>
            </w:r>
            <w:r w:rsidRPr="001F518C">
              <w:rPr>
                <w:noProof/>
                <w:webHidden/>
              </w:rPr>
              <w:instrText xml:space="preserve"> PAGEREF _Toc3723457 \h </w:instrText>
            </w:r>
            <w:r w:rsidRPr="001F518C">
              <w:rPr>
                <w:noProof/>
                <w:webHidden/>
              </w:rPr>
            </w:r>
            <w:r w:rsidRPr="001F518C">
              <w:rPr>
                <w:noProof/>
                <w:webHidden/>
              </w:rPr>
              <w:fldChar w:fldCharType="separate"/>
            </w:r>
            <w:r w:rsidR="001F518C">
              <w:rPr>
                <w:noProof/>
                <w:webHidden/>
              </w:rPr>
              <w:t>iii</w:t>
            </w:r>
            <w:r w:rsidRPr="001F518C">
              <w:rPr>
                <w:noProof/>
                <w:webHidden/>
              </w:rPr>
              <w:fldChar w:fldCharType="end"/>
            </w:r>
          </w:hyperlink>
        </w:p>
        <w:p w14:paraId="46ADCB4D" w14:textId="77777777" w:rsidR="009C09BA" w:rsidRPr="001F518C" w:rsidRDefault="009C09BA">
          <w:pPr>
            <w:pStyle w:val="TOC1"/>
            <w:tabs>
              <w:tab w:val="right" w:leader="dot" w:pos="9350"/>
            </w:tabs>
            <w:rPr>
              <w:rFonts w:eastAsiaTheme="minorEastAsia"/>
              <w:noProof/>
            </w:rPr>
          </w:pPr>
          <w:hyperlink w:anchor="_Toc3723458" w:history="1">
            <w:r w:rsidRPr="001F518C">
              <w:rPr>
                <w:rStyle w:val="Hyperlink"/>
                <w:rFonts w:ascii="Times New Roman" w:hAnsi="Times New Roman" w:cs="Times New Roman"/>
                <w:noProof/>
              </w:rPr>
              <w:t>ACKNOWLEDGEMENT</w:t>
            </w:r>
            <w:r w:rsidRPr="001F518C">
              <w:rPr>
                <w:noProof/>
                <w:webHidden/>
              </w:rPr>
              <w:tab/>
            </w:r>
            <w:r w:rsidRPr="001F518C">
              <w:rPr>
                <w:noProof/>
                <w:webHidden/>
              </w:rPr>
              <w:fldChar w:fldCharType="begin"/>
            </w:r>
            <w:r w:rsidRPr="001F518C">
              <w:rPr>
                <w:noProof/>
                <w:webHidden/>
              </w:rPr>
              <w:instrText xml:space="preserve"> PAGEREF _Toc3723458 \h </w:instrText>
            </w:r>
            <w:r w:rsidRPr="001F518C">
              <w:rPr>
                <w:noProof/>
                <w:webHidden/>
              </w:rPr>
            </w:r>
            <w:r w:rsidRPr="001F518C">
              <w:rPr>
                <w:noProof/>
                <w:webHidden/>
              </w:rPr>
              <w:fldChar w:fldCharType="separate"/>
            </w:r>
            <w:r w:rsidR="001F518C">
              <w:rPr>
                <w:noProof/>
                <w:webHidden/>
              </w:rPr>
              <w:t>iv</w:t>
            </w:r>
            <w:r w:rsidRPr="001F518C">
              <w:rPr>
                <w:noProof/>
                <w:webHidden/>
              </w:rPr>
              <w:fldChar w:fldCharType="end"/>
            </w:r>
          </w:hyperlink>
        </w:p>
        <w:p w14:paraId="145D3193" w14:textId="77777777" w:rsidR="009C09BA" w:rsidRPr="001F518C" w:rsidRDefault="009C09BA">
          <w:pPr>
            <w:pStyle w:val="TOC1"/>
            <w:tabs>
              <w:tab w:val="right" w:leader="dot" w:pos="9350"/>
            </w:tabs>
            <w:rPr>
              <w:rFonts w:eastAsiaTheme="minorEastAsia"/>
              <w:noProof/>
            </w:rPr>
          </w:pPr>
          <w:hyperlink w:anchor="_Toc3723459" w:history="1">
            <w:r w:rsidRPr="001F518C">
              <w:rPr>
                <w:rStyle w:val="Hyperlink"/>
                <w:rFonts w:ascii="Times New Roman" w:hAnsi="Times New Roman" w:cs="Times New Roman"/>
                <w:noProof/>
              </w:rPr>
              <w:t>ABSTRACT</w:t>
            </w:r>
            <w:r w:rsidRPr="001F518C">
              <w:rPr>
                <w:noProof/>
                <w:webHidden/>
              </w:rPr>
              <w:tab/>
            </w:r>
            <w:r w:rsidRPr="001F518C">
              <w:rPr>
                <w:noProof/>
                <w:webHidden/>
              </w:rPr>
              <w:fldChar w:fldCharType="begin"/>
            </w:r>
            <w:r w:rsidRPr="001F518C">
              <w:rPr>
                <w:noProof/>
                <w:webHidden/>
              </w:rPr>
              <w:instrText xml:space="preserve"> PAGEREF _Toc3723459 \h </w:instrText>
            </w:r>
            <w:r w:rsidRPr="001F518C">
              <w:rPr>
                <w:noProof/>
                <w:webHidden/>
              </w:rPr>
            </w:r>
            <w:r w:rsidRPr="001F518C">
              <w:rPr>
                <w:noProof/>
                <w:webHidden/>
              </w:rPr>
              <w:fldChar w:fldCharType="separate"/>
            </w:r>
            <w:r w:rsidR="001F518C">
              <w:rPr>
                <w:noProof/>
                <w:webHidden/>
              </w:rPr>
              <w:t>v</w:t>
            </w:r>
            <w:r w:rsidRPr="001F518C">
              <w:rPr>
                <w:noProof/>
                <w:webHidden/>
              </w:rPr>
              <w:fldChar w:fldCharType="end"/>
            </w:r>
          </w:hyperlink>
        </w:p>
        <w:p w14:paraId="56439DC2" w14:textId="77777777" w:rsidR="009C09BA" w:rsidRPr="001F518C" w:rsidRDefault="009C09BA">
          <w:pPr>
            <w:pStyle w:val="TOC1"/>
            <w:tabs>
              <w:tab w:val="right" w:leader="dot" w:pos="9350"/>
            </w:tabs>
            <w:rPr>
              <w:rFonts w:eastAsiaTheme="minorEastAsia"/>
              <w:noProof/>
            </w:rPr>
          </w:pPr>
          <w:hyperlink w:anchor="_Toc3723460" w:history="1">
            <w:r w:rsidRPr="001F518C">
              <w:rPr>
                <w:rStyle w:val="Hyperlink"/>
                <w:rFonts w:ascii="Times New Roman" w:hAnsi="Times New Roman" w:cs="Times New Roman"/>
                <w:noProof/>
              </w:rPr>
              <w:t>TABLE OF CONTENT</w:t>
            </w:r>
            <w:r w:rsidRPr="001F518C">
              <w:rPr>
                <w:noProof/>
                <w:webHidden/>
              </w:rPr>
              <w:tab/>
            </w:r>
            <w:r w:rsidRPr="001F518C">
              <w:rPr>
                <w:noProof/>
                <w:webHidden/>
              </w:rPr>
              <w:fldChar w:fldCharType="begin"/>
            </w:r>
            <w:r w:rsidRPr="001F518C">
              <w:rPr>
                <w:noProof/>
                <w:webHidden/>
              </w:rPr>
              <w:instrText xml:space="preserve"> PAGEREF _Toc3723460 \h </w:instrText>
            </w:r>
            <w:r w:rsidRPr="001F518C">
              <w:rPr>
                <w:noProof/>
                <w:webHidden/>
              </w:rPr>
            </w:r>
            <w:r w:rsidRPr="001F518C">
              <w:rPr>
                <w:noProof/>
                <w:webHidden/>
              </w:rPr>
              <w:fldChar w:fldCharType="separate"/>
            </w:r>
            <w:r w:rsidR="001F518C">
              <w:rPr>
                <w:noProof/>
                <w:webHidden/>
              </w:rPr>
              <w:t>vi</w:t>
            </w:r>
            <w:r w:rsidRPr="001F518C">
              <w:rPr>
                <w:noProof/>
                <w:webHidden/>
              </w:rPr>
              <w:fldChar w:fldCharType="end"/>
            </w:r>
          </w:hyperlink>
        </w:p>
        <w:p w14:paraId="7B07EEA5" w14:textId="77777777" w:rsidR="009C09BA" w:rsidRPr="001F518C" w:rsidRDefault="009C09BA">
          <w:pPr>
            <w:pStyle w:val="TOC1"/>
            <w:tabs>
              <w:tab w:val="right" w:leader="dot" w:pos="9350"/>
            </w:tabs>
            <w:rPr>
              <w:rFonts w:eastAsiaTheme="minorEastAsia"/>
              <w:noProof/>
            </w:rPr>
          </w:pPr>
          <w:hyperlink w:anchor="_Toc3723461" w:history="1">
            <w:r w:rsidRPr="001F518C">
              <w:rPr>
                <w:rStyle w:val="Hyperlink"/>
                <w:rFonts w:ascii="Times New Roman" w:hAnsi="Times New Roman" w:cs="Times New Roman"/>
                <w:noProof/>
              </w:rPr>
              <w:t>LIST OF FIGURES</w:t>
            </w:r>
            <w:r w:rsidRPr="001F518C">
              <w:rPr>
                <w:noProof/>
                <w:webHidden/>
              </w:rPr>
              <w:tab/>
            </w:r>
            <w:r w:rsidRPr="001F518C">
              <w:rPr>
                <w:noProof/>
                <w:webHidden/>
              </w:rPr>
              <w:fldChar w:fldCharType="begin"/>
            </w:r>
            <w:r w:rsidRPr="001F518C">
              <w:rPr>
                <w:noProof/>
                <w:webHidden/>
              </w:rPr>
              <w:instrText xml:space="preserve"> PAGEREF _Toc3723461 \h </w:instrText>
            </w:r>
            <w:r w:rsidRPr="001F518C">
              <w:rPr>
                <w:noProof/>
                <w:webHidden/>
              </w:rPr>
            </w:r>
            <w:r w:rsidRPr="001F518C">
              <w:rPr>
                <w:noProof/>
                <w:webHidden/>
              </w:rPr>
              <w:fldChar w:fldCharType="separate"/>
            </w:r>
            <w:r w:rsidR="001F518C">
              <w:rPr>
                <w:noProof/>
                <w:webHidden/>
              </w:rPr>
              <w:t>viii</w:t>
            </w:r>
            <w:r w:rsidRPr="001F518C">
              <w:rPr>
                <w:noProof/>
                <w:webHidden/>
              </w:rPr>
              <w:fldChar w:fldCharType="end"/>
            </w:r>
          </w:hyperlink>
        </w:p>
        <w:p w14:paraId="7A5B219B" w14:textId="77777777" w:rsidR="009C09BA" w:rsidRPr="001F518C" w:rsidRDefault="009C09BA">
          <w:pPr>
            <w:pStyle w:val="TOC1"/>
            <w:tabs>
              <w:tab w:val="right" w:leader="dot" w:pos="9350"/>
            </w:tabs>
            <w:rPr>
              <w:rFonts w:eastAsiaTheme="minorEastAsia"/>
              <w:noProof/>
            </w:rPr>
          </w:pPr>
          <w:hyperlink w:anchor="_Toc3723462" w:history="1">
            <w:r w:rsidRPr="001F518C">
              <w:rPr>
                <w:rStyle w:val="Hyperlink"/>
                <w:rFonts w:ascii="Times New Roman" w:hAnsi="Times New Roman" w:cs="Times New Roman"/>
                <w:noProof/>
              </w:rPr>
              <w:t>CHAPTER ONE: INTRODUCTION</w:t>
            </w:r>
            <w:r w:rsidRPr="001F518C">
              <w:rPr>
                <w:noProof/>
                <w:webHidden/>
              </w:rPr>
              <w:tab/>
            </w:r>
            <w:r w:rsidRPr="001F518C">
              <w:rPr>
                <w:noProof/>
                <w:webHidden/>
              </w:rPr>
              <w:fldChar w:fldCharType="begin"/>
            </w:r>
            <w:r w:rsidRPr="001F518C">
              <w:rPr>
                <w:noProof/>
                <w:webHidden/>
              </w:rPr>
              <w:instrText xml:space="preserve"> PAGEREF _Toc3723462 \h </w:instrText>
            </w:r>
            <w:r w:rsidRPr="001F518C">
              <w:rPr>
                <w:noProof/>
                <w:webHidden/>
              </w:rPr>
            </w:r>
            <w:r w:rsidRPr="001F518C">
              <w:rPr>
                <w:noProof/>
                <w:webHidden/>
              </w:rPr>
              <w:fldChar w:fldCharType="separate"/>
            </w:r>
            <w:r w:rsidR="001F518C">
              <w:rPr>
                <w:noProof/>
                <w:webHidden/>
              </w:rPr>
              <w:t>1</w:t>
            </w:r>
            <w:r w:rsidRPr="001F518C">
              <w:rPr>
                <w:noProof/>
                <w:webHidden/>
              </w:rPr>
              <w:fldChar w:fldCharType="end"/>
            </w:r>
          </w:hyperlink>
        </w:p>
        <w:p w14:paraId="15252648" w14:textId="77777777" w:rsidR="009C09BA" w:rsidRPr="001F518C" w:rsidRDefault="009C09BA">
          <w:pPr>
            <w:pStyle w:val="TOC2"/>
            <w:tabs>
              <w:tab w:val="left" w:pos="880"/>
              <w:tab w:val="right" w:leader="dot" w:pos="9350"/>
            </w:tabs>
            <w:rPr>
              <w:rFonts w:eastAsiaTheme="minorEastAsia"/>
              <w:noProof/>
            </w:rPr>
          </w:pPr>
          <w:hyperlink w:anchor="_Toc3723463" w:history="1">
            <w:r w:rsidRPr="001F518C">
              <w:rPr>
                <w:rStyle w:val="Hyperlink"/>
                <w:rFonts w:ascii="Times New Roman" w:hAnsi="Times New Roman" w:cs="Times New Roman"/>
                <w:noProof/>
              </w:rPr>
              <w:t>1.1</w:t>
            </w:r>
            <w:r w:rsidRPr="001F518C">
              <w:rPr>
                <w:rFonts w:eastAsiaTheme="minorEastAsia"/>
                <w:noProof/>
              </w:rPr>
              <w:tab/>
            </w:r>
            <w:r w:rsidRPr="001F518C">
              <w:rPr>
                <w:rStyle w:val="Hyperlink"/>
                <w:rFonts w:ascii="Times New Roman" w:hAnsi="Times New Roman" w:cs="Times New Roman"/>
                <w:noProof/>
              </w:rPr>
              <w:t>BACKGROUND OF THE STUDY</w:t>
            </w:r>
            <w:r w:rsidRPr="001F518C">
              <w:rPr>
                <w:noProof/>
                <w:webHidden/>
              </w:rPr>
              <w:tab/>
            </w:r>
            <w:r w:rsidRPr="001F518C">
              <w:rPr>
                <w:noProof/>
                <w:webHidden/>
              </w:rPr>
              <w:fldChar w:fldCharType="begin"/>
            </w:r>
            <w:r w:rsidRPr="001F518C">
              <w:rPr>
                <w:noProof/>
                <w:webHidden/>
              </w:rPr>
              <w:instrText xml:space="preserve"> PAGEREF _Toc3723463 \h </w:instrText>
            </w:r>
            <w:r w:rsidRPr="001F518C">
              <w:rPr>
                <w:noProof/>
                <w:webHidden/>
              </w:rPr>
            </w:r>
            <w:r w:rsidRPr="001F518C">
              <w:rPr>
                <w:noProof/>
                <w:webHidden/>
              </w:rPr>
              <w:fldChar w:fldCharType="separate"/>
            </w:r>
            <w:r w:rsidR="001F518C">
              <w:rPr>
                <w:noProof/>
                <w:webHidden/>
              </w:rPr>
              <w:t>1</w:t>
            </w:r>
            <w:r w:rsidRPr="001F518C">
              <w:rPr>
                <w:noProof/>
                <w:webHidden/>
              </w:rPr>
              <w:fldChar w:fldCharType="end"/>
            </w:r>
          </w:hyperlink>
        </w:p>
        <w:p w14:paraId="4D3A4C15" w14:textId="77777777" w:rsidR="009C09BA" w:rsidRPr="001F518C" w:rsidRDefault="009C09BA">
          <w:pPr>
            <w:pStyle w:val="TOC2"/>
            <w:tabs>
              <w:tab w:val="left" w:pos="880"/>
              <w:tab w:val="right" w:leader="dot" w:pos="9350"/>
            </w:tabs>
            <w:rPr>
              <w:rFonts w:eastAsiaTheme="minorEastAsia"/>
              <w:noProof/>
            </w:rPr>
          </w:pPr>
          <w:hyperlink w:anchor="_Toc3723464" w:history="1">
            <w:r w:rsidRPr="001F518C">
              <w:rPr>
                <w:rStyle w:val="Hyperlink"/>
                <w:rFonts w:ascii="Times New Roman" w:hAnsi="Times New Roman" w:cs="Times New Roman"/>
                <w:noProof/>
              </w:rPr>
              <w:t>1.2</w:t>
            </w:r>
            <w:r w:rsidRPr="001F518C">
              <w:rPr>
                <w:rFonts w:eastAsiaTheme="minorEastAsia"/>
                <w:noProof/>
              </w:rPr>
              <w:tab/>
            </w:r>
            <w:r w:rsidRPr="001F518C">
              <w:rPr>
                <w:rStyle w:val="Hyperlink"/>
                <w:rFonts w:ascii="Times New Roman" w:hAnsi="Times New Roman" w:cs="Times New Roman"/>
                <w:noProof/>
              </w:rPr>
              <w:t>PROBLEM STATEMENT</w:t>
            </w:r>
            <w:r w:rsidRPr="001F518C">
              <w:rPr>
                <w:noProof/>
                <w:webHidden/>
              </w:rPr>
              <w:tab/>
            </w:r>
            <w:r w:rsidRPr="001F518C">
              <w:rPr>
                <w:noProof/>
                <w:webHidden/>
              </w:rPr>
              <w:fldChar w:fldCharType="begin"/>
            </w:r>
            <w:r w:rsidRPr="001F518C">
              <w:rPr>
                <w:noProof/>
                <w:webHidden/>
              </w:rPr>
              <w:instrText xml:space="preserve"> PAGEREF _Toc3723464 \h </w:instrText>
            </w:r>
            <w:r w:rsidRPr="001F518C">
              <w:rPr>
                <w:noProof/>
                <w:webHidden/>
              </w:rPr>
            </w:r>
            <w:r w:rsidRPr="001F518C">
              <w:rPr>
                <w:noProof/>
                <w:webHidden/>
              </w:rPr>
              <w:fldChar w:fldCharType="separate"/>
            </w:r>
            <w:r w:rsidR="001F518C">
              <w:rPr>
                <w:noProof/>
                <w:webHidden/>
              </w:rPr>
              <w:t>1</w:t>
            </w:r>
            <w:r w:rsidRPr="001F518C">
              <w:rPr>
                <w:noProof/>
                <w:webHidden/>
              </w:rPr>
              <w:fldChar w:fldCharType="end"/>
            </w:r>
          </w:hyperlink>
        </w:p>
        <w:p w14:paraId="508596BF" w14:textId="77777777" w:rsidR="009C09BA" w:rsidRPr="001F518C" w:rsidRDefault="009C09BA">
          <w:pPr>
            <w:pStyle w:val="TOC2"/>
            <w:tabs>
              <w:tab w:val="right" w:leader="dot" w:pos="9350"/>
            </w:tabs>
            <w:rPr>
              <w:rFonts w:eastAsiaTheme="minorEastAsia"/>
              <w:noProof/>
            </w:rPr>
          </w:pPr>
          <w:hyperlink w:anchor="_Toc3723465" w:history="1">
            <w:r w:rsidRPr="001F518C">
              <w:rPr>
                <w:rStyle w:val="Hyperlink"/>
                <w:rFonts w:ascii="Times New Roman" w:hAnsi="Times New Roman" w:cs="Times New Roman"/>
                <w:noProof/>
              </w:rPr>
              <w:t>1.3 OBJECTIVES</w:t>
            </w:r>
            <w:r w:rsidRPr="001F518C">
              <w:rPr>
                <w:noProof/>
                <w:webHidden/>
              </w:rPr>
              <w:tab/>
            </w:r>
            <w:r w:rsidRPr="001F518C">
              <w:rPr>
                <w:noProof/>
                <w:webHidden/>
              </w:rPr>
              <w:fldChar w:fldCharType="begin"/>
            </w:r>
            <w:r w:rsidRPr="001F518C">
              <w:rPr>
                <w:noProof/>
                <w:webHidden/>
              </w:rPr>
              <w:instrText xml:space="preserve"> PAGEREF _Toc3723465 \h </w:instrText>
            </w:r>
            <w:r w:rsidRPr="001F518C">
              <w:rPr>
                <w:noProof/>
                <w:webHidden/>
              </w:rPr>
            </w:r>
            <w:r w:rsidRPr="001F518C">
              <w:rPr>
                <w:noProof/>
                <w:webHidden/>
              </w:rPr>
              <w:fldChar w:fldCharType="separate"/>
            </w:r>
            <w:r w:rsidR="001F518C">
              <w:rPr>
                <w:noProof/>
                <w:webHidden/>
              </w:rPr>
              <w:t>2</w:t>
            </w:r>
            <w:r w:rsidRPr="001F518C">
              <w:rPr>
                <w:noProof/>
                <w:webHidden/>
              </w:rPr>
              <w:fldChar w:fldCharType="end"/>
            </w:r>
          </w:hyperlink>
        </w:p>
        <w:p w14:paraId="2FF5046A" w14:textId="77777777" w:rsidR="009C09BA" w:rsidRPr="001F518C" w:rsidRDefault="009C09BA">
          <w:pPr>
            <w:pStyle w:val="TOC3"/>
            <w:tabs>
              <w:tab w:val="right" w:leader="dot" w:pos="9350"/>
            </w:tabs>
            <w:rPr>
              <w:rFonts w:eastAsiaTheme="minorEastAsia"/>
              <w:noProof/>
            </w:rPr>
          </w:pPr>
          <w:hyperlink w:anchor="_Toc3723466" w:history="1">
            <w:r w:rsidRPr="001F518C">
              <w:rPr>
                <w:rStyle w:val="Hyperlink"/>
                <w:rFonts w:ascii="Times New Roman" w:hAnsi="Times New Roman" w:cs="Times New Roman"/>
                <w:noProof/>
              </w:rPr>
              <w:t>1.3.1 General Objectives</w:t>
            </w:r>
            <w:r w:rsidRPr="001F518C">
              <w:rPr>
                <w:noProof/>
                <w:webHidden/>
              </w:rPr>
              <w:tab/>
            </w:r>
            <w:r w:rsidRPr="001F518C">
              <w:rPr>
                <w:noProof/>
                <w:webHidden/>
              </w:rPr>
              <w:fldChar w:fldCharType="begin"/>
            </w:r>
            <w:r w:rsidRPr="001F518C">
              <w:rPr>
                <w:noProof/>
                <w:webHidden/>
              </w:rPr>
              <w:instrText xml:space="preserve"> PAGEREF _Toc3723466 \h </w:instrText>
            </w:r>
            <w:r w:rsidRPr="001F518C">
              <w:rPr>
                <w:noProof/>
                <w:webHidden/>
              </w:rPr>
            </w:r>
            <w:r w:rsidRPr="001F518C">
              <w:rPr>
                <w:noProof/>
                <w:webHidden/>
              </w:rPr>
              <w:fldChar w:fldCharType="separate"/>
            </w:r>
            <w:r w:rsidR="001F518C">
              <w:rPr>
                <w:noProof/>
                <w:webHidden/>
              </w:rPr>
              <w:t>2</w:t>
            </w:r>
            <w:r w:rsidRPr="001F518C">
              <w:rPr>
                <w:noProof/>
                <w:webHidden/>
              </w:rPr>
              <w:fldChar w:fldCharType="end"/>
            </w:r>
          </w:hyperlink>
        </w:p>
        <w:p w14:paraId="65B726FB" w14:textId="77777777" w:rsidR="009C09BA" w:rsidRPr="001F518C" w:rsidRDefault="009C09BA">
          <w:pPr>
            <w:pStyle w:val="TOC3"/>
            <w:tabs>
              <w:tab w:val="right" w:leader="dot" w:pos="9350"/>
            </w:tabs>
            <w:rPr>
              <w:rFonts w:eastAsiaTheme="minorEastAsia"/>
              <w:noProof/>
            </w:rPr>
          </w:pPr>
          <w:hyperlink w:anchor="_Toc3723467" w:history="1">
            <w:r w:rsidRPr="001F518C">
              <w:rPr>
                <w:rStyle w:val="Hyperlink"/>
                <w:rFonts w:ascii="Times New Roman" w:hAnsi="Times New Roman" w:cs="Times New Roman"/>
                <w:noProof/>
              </w:rPr>
              <w:t>1.3.2 Specific Objectives</w:t>
            </w:r>
            <w:r w:rsidRPr="001F518C">
              <w:rPr>
                <w:noProof/>
                <w:webHidden/>
              </w:rPr>
              <w:tab/>
            </w:r>
            <w:r w:rsidRPr="001F518C">
              <w:rPr>
                <w:noProof/>
                <w:webHidden/>
              </w:rPr>
              <w:fldChar w:fldCharType="begin"/>
            </w:r>
            <w:r w:rsidRPr="001F518C">
              <w:rPr>
                <w:noProof/>
                <w:webHidden/>
              </w:rPr>
              <w:instrText xml:space="preserve"> PAGEREF _Toc3723467 \h </w:instrText>
            </w:r>
            <w:r w:rsidRPr="001F518C">
              <w:rPr>
                <w:noProof/>
                <w:webHidden/>
              </w:rPr>
            </w:r>
            <w:r w:rsidRPr="001F518C">
              <w:rPr>
                <w:noProof/>
                <w:webHidden/>
              </w:rPr>
              <w:fldChar w:fldCharType="separate"/>
            </w:r>
            <w:r w:rsidR="001F518C">
              <w:rPr>
                <w:noProof/>
                <w:webHidden/>
              </w:rPr>
              <w:t>2</w:t>
            </w:r>
            <w:r w:rsidRPr="001F518C">
              <w:rPr>
                <w:noProof/>
                <w:webHidden/>
              </w:rPr>
              <w:fldChar w:fldCharType="end"/>
            </w:r>
          </w:hyperlink>
        </w:p>
        <w:p w14:paraId="3E5F482C" w14:textId="77777777" w:rsidR="009C09BA" w:rsidRPr="001F518C" w:rsidRDefault="009C09BA">
          <w:pPr>
            <w:pStyle w:val="TOC2"/>
            <w:tabs>
              <w:tab w:val="left" w:pos="880"/>
              <w:tab w:val="right" w:leader="dot" w:pos="9350"/>
            </w:tabs>
            <w:rPr>
              <w:rFonts w:eastAsiaTheme="minorEastAsia"/>
              <w:noProof/>
            </w:rPr>
          </w:pPr>
          <w:hyperlink w:anchor="_Toc3723468" w:history="1">
            <w:r w:rsidRPr="001F518C">
              <w:rPr>
                <w:rStyle w:val="Hyperlink"/>
                <w:rFonts w:ascii="Times New Roman" w:hAnsi="Times New Roman" w:cs="Times New Roman"/>
                <w:noProof/>
              </w:rPr>
              <w:t>1.3</w:t>
            </w:r>
            <w:r w:rsidRPr="001F518C">
              <w:rPr>
                <w:rFonts w:eastAsiaTheme="minorEastAsia"/>
                <w:noProof/>
              </w:rPr>
              <w:tab/>
            </w:r>
            <w:r w:rsidRPr="001F518C">
              <w:rPr>
                <w:rStyle w:val="Hyperlink"/>
                <w:rFonts w:ascii="Times New Roman" w:hAnsi="Times New Roman" w:cs="Times New Roman"/>
                <w:noProof/>
              </w:rPr>
              <w:t>SCOPE OF RESEARCH</w:t>
            </w:r>
            <w:r w:rsidRPr="001F518C">
              <w:rPr>
                <w:noProof/>
                <w:webHidden/>
              </w:rPr>
              <w:tab/>
            </w:r>
            <w:r w:rsidRPr="001F518C">
              <w:rPr>
                <w:noProof/>
                <w:webHidden/>
              </w:rPr>
              <w:fldChar w:fldCharType="begin"/>
            </w:r>
            <w:r w:rsidRPr="001F518C">
              <w:rPr>
                <w:noProof/>
                <w:webHidden/>
              </w:rPr>
              <w:instrText xml:space="preserve"> PAGEREF _Toc3723468 \h </w:instrText>
            </w:r>
            <w:r w:rsidRPr="001F518C">
              <w:rPr>
                <w:noProof/>
                <w:webHidden/>
              </w:rPr>
            </w:r>
            <w:r w:rsidRPr="001F518C">
              <w:rPr>
                <w:noProof/>
                <w:webHidden/>
              </w:rPr>
              <w:fldChar w:fldCharType="separate"/>
            </w:r>
            <w:r w:rsidR="001F518C">
              <w:rPr>
                <w:noProof/>
                <w:webHidden/>
              </w:rPr>
              <w:t>2</w:t>
            </w:r>
            <w:r w:rsidRPr="001F518C">
              <w:rPr>
                <w:noProof/>
                <w:webHidden/>
              </w:rPr>
              <w:fldChar w:fldCharType="end"/>
            </w:r>
          </w:hyperlink>
        </w:p>
        <w:p w14:paraId="6860836B" w14:textId="77777777" w:rsidR="009C09BA" w:rsidRPr="001F518C" w:rsidRDefault="009C09BA">
          <w:pPr>
            <w:pStyle w:val="TOC2"/>
            <w:tabs>
              <w:tab w:val="left" w:pos="880"/>
              <w:tab w:val="right" w:leader="dot" w:pos="9350"/>
            </w:tabs>
            <w:rPr>
              <w:rFonts w:eastAsiaTheme="minorEastAsia"/>
              <w:noProof/>
            </w:rPr>
          </w:pPr>
          <w:hyperlink w:anchor="_Toc3723469" w:history="1">
            <w:r w:rsidRPr="001F518C">
              <w:rPr>
                <w:rStyle w:val="Hyperlink"/>
                <w:rFonts w:ascii="Times New Roman" w:hAnsi="Times New Roman" w:cs="Times New Roman"/>
                <w:noProof/>
              </w:rPr>
              <w:t>1.4</w:t>
            </w:r>
            <w:r w:rsidRPr="001F518C">
              <w:rPr>
                <w:rFonts w:eastAsiaTheme="minorEastAsia"/>
                <w:noProof/>
              </w:rPr>
              <w:tab/>
            </w:r>
            <w:r w:rsidRPr="001F518C">
              <w:rPr>
                <w:rStyle w:val="Hyperlink"/>
                <w:rFonts w:ascii="Times New Roman" w:hAnsi="Times New Roman" w:cs="Times New Roman"/>
                <w:noProof/>
              </w:rPr>
              <w:t>ASSUMPTIONS MADE</w:t>
            </w:r>
            <w:r w:rsidRPr="001F518C">
              <w:rPr>
                <w:noProof/>
                <w:webHidden/>
              </w:rPr>
              <w:tab/>
            </w:r>
            <w:r w:rsidRPr="001F518C">
              <w:rPr>
                <w:noProof/>
                <w:webHidden/>
              </w:rPr>
              <w:fldChar w:fldCharType="begin"/>
            </w:r>
            <w:r w:rsidRPr="001F518C">
              <w:rPr>
                <w:noProof/>
                <w:webHidden/>
              </w:rPr>
              <w:instrText xml:space="preserve"> PAGEREF _Toc3723469 \h </w:instrText>
            </w:r>
            <w:r w:rsidRPr="001F518C">
              <w:rPr>
                <w:noProof/>
                <w:webHidden/>
              </w:rPr>
            </w:r>
            <w:r w:rsidRPr="001F518C">
              <w:rPr>
                <w:noProof/>
                <w:webHidden/>
              </w:rPr>
              <w:fldChar w:fldCharType="separate"/>
            </w:r>
            <w:r w:rsidR="001F518C">
              <w:rPr>
                <w:noProof/>
                <w:webHidden/>
              </w:rPr>
              <w:t>2</w:t>
            </w:r>
            <w:r w:rsidRPr="001F518C">
              <w:rPr>
                <w:noProof/>
                <w:webHidden/>
              </w:rPr>
              <w:fldChar w:fldCharType="end"/>
            </w:r>
          </w:hyperlink>
        </w:p>
        <w:p w14:paraId="599E8BFE" w14:textId="77777777" w:rsidR="009C09BA" w:rsidRPr="001F518C" w:rsidRDefault="009C09BA">
          <w:pPr>
            <w:pStyle w:val="TOC2"/>
            <w:tabs>
              <w:tab w:val="left" w:pos="880"/>
              <w:tab w:val="right" w:leader="dot" w:pos="9350"/>
            </w:tabs>
            <w:rPr>
              <w:rFonts w:eastAsiaTheme="minorEastAsia"/>
              <w:noProof/>
            </w:rPr>
          </w:pPr>
          <w:hyperlink w:anchor="_Toc3723470" w:history="1">
            <w:r w:rsidRPr="001F518C">
              <w:rPr>
                <w:rStyle w:val="Hyperlink"/>
                <w:rFonts w:ascii="Times New Roman" w:hAnsi="Times New Roman" w:cs="Times New Roman"/>
                <w:noProof/>
              </w:rPr>
              <w:t>1.5</w:t>
            </w:r>
            <w:r w:rsidRPr="001F518C">
              <w:rPr>
                <w:rFonts w:eastAsiaTheme="minorEastAsia"/>
                <w:noProof/>
              </w:rPr>
              <w:tab/>
            </w:r>
            <w:r w:rsidRPr="001F518C">
              <w:rPr>
                <w:rStyle w:val="Hyperlink"/>
                <w:rFonts w:ascii="Times New Roman" w:hAnsi="Times New Roman" w:cs="Times New Roman"/>
                <w:noProof/>
              </w:rPr>
              <w:t>LIMITATIONS</w:t>
            </w:r>
            <w:r w:rsidRPr="001F518C">
              <w:rPr>
                <w:noProof/>
                <w:webHidden/>
              </w:rPr>
              <w:tab/>
            </w:r>
            <w:r w:rsidRPr="001F518C">
              <w:rPr>
                <w:noProof/>
                <w:webHidden/>
              </w:rPr>
              <w:fldChar w:fldCharType="begin"/>
            </w:r>
            <w:r w:rsidRPr="001F518C">
              <w:rPr>
                <w:noProof/>
                <w:webHidden/>
              </w:rPr>
              <w:instrText xml:space="preserve"> PAGEREF _Toc3723470 \h </w:instrText>
            </w:r>
            <w:r w:rsidRPr="001F518C">
              <w:rPr>
                <w:noProof/>
                <w:webHidden/>
              </w:rPr>
            </w:r>
            <w:r w:rsidRPr="001F518C">
              <w:rPr>
                <w:noProof/>
                <w:webHidden/>
              </w:rPr>
              <w:fldChar w:fldCharType="separate"/>
            </w:r>
            <w:r w:rsidR="001F518C">
              <w:rPr>
                <w:noProof/>
                <w:webHidden/>
              </w:rPr>
              <w:t>2</w:t>
            </w:r>
            <w:r w:rsidRPr="001F518C">
              <w:rPr>
                <w:noProof/>
                <w:webHidden/>
              </w:rPr>
              <w:fldChar w:fldCharType="end"/>
            </w:r>
          </w:hyperlink>
        </w:p>
        <w:p w14:paraId="326D6D3C" w14:textId="77777777" w:rsidR="009C09BA" w:rsidRPr="001F518C" w:rsidRDefault="009C09BA">
          <w:pPr>
            <w:pStyle w:val="TOC1"/>
            <w:tabs>
              <w:tab w:val="right" w:leader="dot" w:pos="9350"/>
            </w:tabs>
            <w:rPr>
              <w:rFonts w:eastAsiaTheme="minorEastAsia"/>
              <w:noProof/>
            </w:rPr>
          </w:pPr>
          <w:hyperlink w:anchor="_Toc3723471" w:history="1">
            <w:r w:rsidRPr="001F518C">
              <w:rPr>
                <w:rStyle w:val="Hyperlink"/>
                <w:rFonts w:ascii="Times New Roman" w:hAnsi="Times New Roman" w:cs="Times New Roman"/>
                <w:noProof/>
              </w:rPr>
              <w:t>CHAPTER TWO: LITERATURE REVIEW</w:t>
            </w:r>
            <w:r w:rsidRPr="001F518C">
              <w:rPr>
                <w:noProof/>
                <w:webHidden/>
              </w:rPr>
              <w:tab/>
            </w:r>
            <w:r w:rsidRPr="001F518C">
              <w:rPr>
                <w:noProof/>
                <w:webHidden/>
              </w:rPr>
              <w:fldChar w:fldCharType="begin"/>
            </w:r>
            <w:r w:rsidRPr="001F518C">
              <w:rPr>
                <w:noProof/>
                <w:webHidden/>
              </w:rPr>
              <w:instrText xml:space="preserve"> PAGEREF _Toc3723471 \h </w:instrText>
            </w:r>
            <w:r w:rsidRPr="001F518C">
              <w:rPr>
                <w:noProof/>
                <w:webHidden/>
              </w:rPr>
            </w:r>
            <w:r w:rsidRPr="001F518C">
              <w:rPr>
                <w:noProof/>
                <w:webHidden/>
              </w:rPr>
              <w:fldChar w:fldCharType="separate"/>
            </w:r>
            <w:r w:rsidR="001F518C">
              <w:rPr>
                <w:noProof/>
                <w:webHidden/>
              </w:rPr>
              <w:t>3</w:t>
            </w:r>
            <w:r w:rsidRPr="001F518C">
              <w:rPr>
                <w:noProof/>
                <w:webHidden/>
              </w:rPr>
              <w:fldChar w:fldCharType="end"/>
            </w:r>
          </w:hyperlink>
        </w:p>
        <w:p w14:paraId="2B046818" w14:textId="77777777" w:rsidR="009C09BA" w:rsidRPr="001F518C" w:rsidRDefault="009C09BA">
          <w:pPr>
            <w:pStyle w:val="TOC2"/>
            <w:tabs>
              <w:tab w:val="right" w:leader="dot" w:pos="9350"/>
            </w:tabs>
            <w:rPr>
              <w:rFonts w:eastAsiaTheme="minorEastAsia"/>
              <w:noProof/>
            </w:rPr>
          </w:pPr>
          <w:hyperlink w:anchor="_Toc3723472" w:history="1">
            <w:r w:rsidRPr="001F518C">
              <w:rPr>
                <w:rStyle w:val="Hyperlink"/>
                <w:rFonts w:ascii="Times New Roman" w:hAnsi="Times New Roman" w:cs="Times New Roman"/>
                <w:noProof/>
              </w:rPr>
              <w:t>2.1 INTRODUCTION</w:t>
            </w:r>
            <w:r w:rsidRPr="001F518C">
              <w:rPr>
                <w:noProof/>
                <w:webHidden/>
              </w:rPr>
              <w:tab/>
            </w:r>
            <w:r w:rsidRPr="001F518C">
              <w:rPr>
                <w:noProof/>
                <w:webHidden/>
              </w:rPr>
              <w:fldChar w:fldCharType="begin"/>
            </w:r>
            <w:r w:rsidRPr="001F518C">
              <w:rPr>
                <w:noProof/>
                <w:webHidden/>
              </w:rPr>
              <w:instrText xml:space="preserve"> PAGEREF _Toc3723472 \h </w:instrText>
            </w:r>
            <w:r w:rsidRPr="001F518C">
              <w:rPr>
                <w:noProof/>
                <w:webHidden/>
              </w:rPr>
            </w:r>
            <w:r w:rsidRPr="001F518C">
              <w:rPr>
                <w:noProof/>
                <w:webHidden/>
              </w:rPr>
              <w:fldChar w:fldCharType="separate"/>
            </w:r>
            <w:r w:rsidR="001F518C">
              <w:rPr>
                <w:noProof/>
                <w:webHidden/>
              </w:rPr>
              <w:t>3</w:t>
            </w:r>
            <w:r w:rsidRPr="001F518C">
              <w:rPr>
                <w:noProof/>
                <w:webHidden/>
              </w:rPr>
              <w:fldChar w:fldCharType="end"/>
            </w:r>
          </w:hyperlink>
        </w:p>
        <w:p w14:paraId="631A3DA1" w14:textId="77777777" w:rsidR="009C09BA" w:rsidRPr="001F518C" w:rsidRDefault="009C09BA">
          <w:pPr>
            <w:pStyle w:val="TOC2"/>
            <w:tabs>
              <w:tab w:val="right" w:leader="dot" w:pos="9350"/>
            </w:tabs>
            <w:rPr>
              <w:rFonts w:eastAsiaTheme="minorEastAsia"/>
              <w:noProof/>
            </w:rPr>
          </w:pPr>
          <w:hyperlink w:anchor="_Toc3723473" w:history="1">
            <w:r w:rsidRPr="001F518C">
              <w:rPr>
                <w:rStyle w:val="Hyperlink"/>
                <w:noProof/>
              </w:rPr>
              <w:t>2.2. Case studies</w:t>
            </w:r>
            <w:r w:rsidRPr="001F518C">
              <w:rPr>
                <w:noProof/>
                <w:webHidden/>
              </w:rPr>
              <w:tab/>
            </w:r>
            <w:r w:rsidRPr="001F518C">
              <w:rPr>
                <w:noProof/>
                <w:webHidden/>
              </w:rPr>
              <w:fldChar w:fldCharType="begin"/>
            </w:r>
            <w:r w:rsidRPr="001F518C">
              <w:rPr>
                <w:noProof/>
                <w:webHidden/>
              </w:rPr>
              <w:instrText xml:space="preserve"> PAGEREF _Toc3723473 \h </w:instrText>
            </w:r>
            <w:r w:rsidRPr="001F518C">
              <w:rPr>
                <w:noProof/>
                <w:webHidden/>
              </w:rPr>
            </w:r>
            <w:r w:rsidRPr="001F518C">
              <w:rPr>
                <w:noProof/>
                <w:webHidden/>
              </w:rPr>
              <w:fldChar w:fldCharType="separate"/>
            </w:r>
            <w:r w:rsidR="001F518C">
              <w:rPr>
                <w:noProof/>
                <w:webHidden/>
              </w:rPr>
              <w:t>3</w:t>
            </w:r>
            <w:r w:rsidRPr="001F518C">
              <w:rPr>
                <w:noProof/>
                <w:webHidden/>
              </w:rPr>
              <w:fldChar w:fldCharType="end"/>
            </w:r>
          </w:hyperlink>
        </w:p>
        <w:p w14:paraId="00BB2C53" w14:textId="77777777" w:rsidR="009C09BA" w:rsidRPr="001F518C" w:rsidRDefault="009C09BA">
          <w:pPr>
            <w:pStyle w:val="TOC3"/>
            <w:tabs>
              <w:tab w:val="right" w:leader="dot" w:pos="9350"/>
            </w:tabs>
            <w:rPr>
              <w:rFonts w:eastAsiaTheme="minorEastAsia"/>
              <w:noProof/>
            </w:rPr>
          </w:pPr>
          <w:hyperlink w:anchor="_Toc3723474" w:history="1">
            <w:r w:rsidRPr="001F518C">
              <w:rPr>
                <w:rStyle w:val="Hyperlink"/>
                <w:rFonts w:ascii="Times New Roman" w:hAnsi="Times New Roman" w:cs="Times New Roman"/>
                <w:noProof/>
              </w:rPr>
              <w:t>2.2.1. Nextar point of sale system</w:t>
            </w:r>
            <w:r w:rsidRPr="001F518C">
              <w:rPr>
                <w:noProof/>
                <w:webHidden/>
              </w:rPr>
              <w:tab/>
            </w:r>
            <w:r w:rsidRPr="001F518C">
              <w:rPr>
                <w:noProof/>
                <w:webHidden/>
              </w:rPr>
              <w:fldChar w:fldCharType="begin"/>
            </w:r>
            <w:r w:rsidRPr="001F518C">
              <w:rPr>
                <w:noProof/>
                <w:webHidden/>
              </w:rPr>
              <w:instrText xml:space="preserve"> PAGEREF _Toc3723474 \h </w:instrText>
            </w:r>
            <w:r w:rsidRPr="001F518C">
              <w:rPr>
                <w:noProof/>
                <w:webHidden/>
              </w:rPr>
            </w:r>
            <w:r w:rsidRPr="001F518C">
              <w:rPr>
                <w:noProof/>
                <w:webHidden/>
              </w:rPr>
              <w:fldChar w:fldCharType="separate"/>
            </w:r>
            <w:r w:rsidR="001F518C">
              <w:rPr>
                <w:noProof/>
                <w:webHidden/>
              </w:rPr>
              <w:t>3</w:t>
            </w:r>
            <w:r w:rsidRPr="001F518C">
              <w:rPr>
                <w:noProof/>
                <w:webHidden/>
              </w:rPr>
              <w:fldChar w:fldCharType="end"/>
            </w:r>
          </w:hyperlink>
        </w:p>
        <w:p w14:paraId="27A00FAC" w14:textId="77777777" w:rsidR="009C09BA" w:rsidRPr="001F518C" w:rsidRDefault="009C09BA">
          <w:pPr>
            <w:pStyle w:val="TOC3"/>
            <w:tabs>
              <w:tab w:val="right" w:leader="dot" w:pos="9350"/>
            </w:tabs>
            <w:rPr>
              <w:rFonts w:eastAsiaTheme="minorEastAsia"/>
              <w:noProof/>
            </w:rPr>
          </w:pPr>
          <w:hyperlink w:anchor="_Toc3723475" w:history="1">
            <w:r w:rsidRPr="001F518C">
              <w:rPr>
                <w:rStyle w:val="Hyperlink"/>
                <w:rFonts w:ascii="Times New Roman" w:hAnsi="Times New Roman" w:cs="Times New Roman"/>
                <w:noProof/>
              </w:rPr>
              <w:t>2.2.2 SHOPRITE SUPERMARKET MANAGEMENT SYSTEM</w:t>
            </w:r>
            <w:r w:rsidRPr="001F518C">
              <w:rPr>
                <w:noProof/>
                <w:webHidden/>
              </w:rPr>
              <w:tab/>
            </w:r>
            <w:r w:rsidRPr="001F518C">
              <w:rPr>
                <w:noProof/>
                <w:webHidden/>
              </w:rPr>
              <w:fldChar w:fldCharType="begin"/>
            </w:r>
            <w:r w:rsidRPr="001F518C">
              <w:rPr>
                <w:noProof/>
                <w:webHidden/>
              </w:rPr>
              <w:instrText xml:space="preserve"> PAGEREF _Toc3723475 \h </w:instrText>
            </w:r>
            <w:r w:rsidRPr="001F518C">
              <w:rPr>
                <w:noProof/>
                <w:webHidden/>
              </w:rPr>
            </w:r>
            <w:r w:rsidRPr="001F518C">
              <w:rPr>
                <w:noProof/>
                <w:webHidden/>
              </w:rPr>
              <w:fldChar w:fldCharType="separate"/>
            </w:r>
            <w:r w:rsidR="001F518C">
              <w:rPr>
                <w:noProof/>
                <w:webHidden/>
              </w:rPr>
              <w:t>4</w:t>
            </w:r>
            <w:r w:rsidRPr="001F518C">
              <w:rPr>
                <w:noProof/>
                <w:webHidden/>
              </w:rPr>
              <w:fldChar w:fldCharType="end"/>
            </w:r>
          </w:hyperlink>
        </w:p>
        <w:p w14:paraId="4285F0B5" w14:textId="77777777" w:rsidR="009C09BA" w:rsidRPr="001F518C" w:rsidRDefault="009C09BA">
          <w:pPr>
            <w:pStyle w:val="TOC3"/>
            <w:tabs>
              <w:tab w:val="right" w:leader="dot" w:pos="9350"/>
            </w:tabs>
            <w:rPr>
              <w:rFonts w:eastAsiaTheme="minorEastAsia"/>
              <w:noProof/>
            </w:rPr>
          </w:pPr>
          <w:hyperlink w:anchor="_Toc3723476" w:history="1">
            <w:r w:rsidRPr="001F518C">
              <w:rPr>
                <w:rStyle w:val="Hyperlink"/>
                <w:rFonts w:ascii="Times New Roman" w:hAnsi="Times New Roman" w:cs="Times New Roman"/>
                <w:noProof/>
              </w:rPr>
              <w:t>2.2.3 MegTools Point of Sale System:</w:t>
            </w:r>
            <w:r w:rsidRPr="001F518C">
              <w:rPr>
                <w:noProof/>
                <w:webHidden/>
              </w:rPr>
              <w:tab/>
            </w:r>
            <w:r w:rsidRPr="001F518C">
              <w:rPr>
                <w:noProof/>
                <w:webHidden/>
              </w:rPr>
              <w:fldChar w:fldCharType="begin"/>
            </w:r>
            <w:r w:rsidRPr="001F518C">
              <w:rPr>
                <w:noProof/>
                <w:webHidden/>
              </w:rPr>
              <w:instrText xml:space="preserve"> PAGEREF _Toc3723476 \h </w:instrText>
            </w:r>
            <w:r w:rsidRPr="001F518C">
              <w:rPr>
                <w:noProof/>
                <w:webHidden/>
              </w:rPr>
            </w:r>
            <w:r w:rsidRPr="001F518C">
              <w:rPr>
                <w:noProof/>
                <w:webHidden/>
              </w:rPr>
              <w:fldChar w:fldCharType="separate"/>
            </w:r>
            <w:r w:rsidR="001F518C">
              <w:rPr>
                <w:noProof/>
                <w:webHidden/>
              </w:rPr>
              <w:t>4</w:t>
            </w:r>
            <w:r w:rsidRPr="001F518C">
              <w:rPr>
                <w:noProof/>
                <w:webHidden/>
              </w:rPr>
              <w:fldChar w:fldCharType="end"/>
            </w:r>
          </w:hyperlink>
        </w:p>
        <w:p w14:paraId="27703013" w14:textId="77777777" w:rsidR="009C09BA" w:rsidRPr="001F518C" w:rsidRDefault="009C09BA">
          <w:pPr>
            <w:pStyle w:val="TOC3"/>
            <w:tabs>
              <w:tab w:val="right" w:leader="dot" w:pos="9350"/>
            </w:tabs>
            <w:rPr>
              <w:rFonts w:eastAsiaTheme="minorEastAsia"/>
              <w:noProof/>
            </w:rPr>
          </w:pPr>
          <w:hyperlink w:anchor="_Toc3723477" w:history="1">
            <w:r w:rsidRPr="001F518C">
              <w:rPr>
                <w:rStyle w:val="Hyperlink"/>
                <w:rFonts w:ascii="Times New Roman" w:hAnsi="Times New Roman" w:cs="Times New Roman"/>
                <w:noProof/>
              </w:rPr>
              <w:t>2.2.4. Paper based system</w:t>
            </w:r>
            <w:r w:rsidRPr="001F518C">
              <w:rPr>
                <w:noProof/>
                <w:webHidden/>
              </w:rPr>
              <w:tab/>
            </w:r>
            <w:r w:rsidRPr="001F518C">
              <w:rPr>
                <w:noProof/>
                <w:webHidden/>
              </w:rPr>
              <w:fldChar w:fldCharType="begin"/>
            </w:r>
            <w:r w:rsidRPr="001F518C">
              <w:rPr>
                <w:noProof/>
                <w:webHidden/>
              </w:rPr>
              <w:instrText xml:space="preserve"> PAGEREF _Toc3723477 \h </w:instrText>
            </w:r>
            <w:r w:rsidRPr="001F518C">
              <w:rPr>
                <w:noProof/>
                <w:webHidden/>
              </w:rPr>
            </w:r>
            <w:r w:rsidRPr="001F518C">
              <w:rPr>
                <w:noProof/>
                <w:webHidden/>
              </w:rPr>
              <w:fldChar w:fldCharType="separate"/>
            </w:r>
            <w:r w:rsidR="001F518C">
              <w:rPr>
                <w:noProof/>
                <w:webHidden/>
              </w:rPr>
              <w:t>5</w:t>
            </w:r>
            <w:r w:rsidRPr="001F518C">
              <w:rPr>
                <w:noProof/>
                <w:webHidden/>
              </w:rPr>
              <w:fldChar w:fldCharType="end"/>
            </w:r>
          </w:hyperlink>
        </w:p>
        <w:p w14:paraId="15F122AB" w14:textId="77777777" w:rsidR="009C09BA" w:rsidRPr="001F518C" w:rsidRDefault="009C09BA">
          <w:pPr>
            <w:pStyle w:val="TOC2"/>
            <w:tabs>
              <w:tab w:val="right" w:leader="dot" w:pos="9350"/>
            </w:tabs>
            <w:rPr>
              <w:rFonts w:eastAsiaTheme="minorEastAsia"/>
              <w:noProof/>
            </w:rPr>
          </w:pPr>
          <w:hyperlink w:anchor="_Toc3723478" w:history="1">
            <w:r w:rsidRPr="001F518C">
              <w:rPr>
                <w:rStyle w:val="Hyperlink"/>
                <w:rFonts w:ascii="Times New Roman" w:hAnsi="Times New Roman" w:cs="Times New Roman"/>
                <w:noProof/>
              </w:rPr>
              <w:t>2.3. SUMMARY</w:t>
            </w:r>
            <w:r w:rsidRPr="001F518C">
              <w:rPr>
                <w:noProof/>
                <w:webHidden/>
              </w:rPr>
              <w:tab/>
            </w:r>
            <w:r w:rsidRPr="001F518C">
              <w:rPr>
                <w:noProof/>
                <w:webHidden/>
              </w:rPr>
              <w:fldChar w:fldCharType="begin"/>
            </w:r>
            <w:r w:rsidRPr="001F518C">
              <w:rPr>
                <w:noProof/>
                <w:webHidden/>
              </w:rPr>
              <w:instrText xml:space="preserve"> PAGEREF _Toc3723478 \h </w:instrText>
            </w:r>
            <w:r w:rsidRPr="001F518C">
              <w:rPr>
                <w:noProof/>
                <w:webHidden/>
              </w:rPr>
            </w:r>
            <w:r w:rsidRPr="001F518C">
              <w:rPr>
                <w:noProof/>
                <w:webHidden/>
              </w:rPr>
              <w:fldChar w:fldCharType="separate"/>
            </w:r>
            <w:r w:rsidR="001F518C">
              <w:rPr>
                <w:noProof/>
                <w:webHidden/>
              </w:rPr>
              <w:t>5</w:t>
            </w:r>
            <w:r w:rsidRPr="001F518C">
              <w:rPr>
                <w:noProof/>
                <w:webHidden/>
              </w:rPr>
              <w:fldChar w:fldCharType="end"/>
            </w:r>
          </w:hyperlink>
        </w:p>
        <w:p w14:paraId="5ECBC4D3" w14:textId="77777777" w:rsidR="009C09BA" w:rsidRPr="001F518C" w:rsidRDefault="009C09BA">
          <w:pPr>
            <w:pStyle w:val="TOC1"/>
            <w:tabs>
              <w:tab w:val="right" w:leader="dot" w:pos="9350"/>
            </w:tabs>
            <w:rPr>
              <w:rFonts w:eastAsiaTheme="minorEastAsia"/>
              <w:noProof/>
            </w:rPr>
          </w:pPr>
          <w:hyperlink w:anchor="_Toc3723479" w:history="1">
            <w:r w:rsidRPr="001F518C">
              <w:rPr>
                <w:rStyle w:val="Hyperlink"/>
                <w:rFonts w:ascii="Times New Roman" w:hAnsi="Times New Roman" w:cs="Times New Roman"/>
                <w:noProof/>
              </w:rPr>
              <w:t>CHAPTER THREE METHODOLOGY</w:t>
            </w:r>
            <w:r w:rsidRPr="001F518C">
              <w:rPr>
                <w:noProof/>
                <w:webHidden/>
              </w:rPr>
              <w:tab/>
            </w:r>
            <w:r w:rsidRPr="001F518C">
              <w:rPr>
                <w:noProof/>
                <w:webHidden/>
              </w:rPr>
              <w:fldChar w:fldCharType="begin"/>
            </w:r>
            <w:r w:rsidRPr="001F518C">
              <w:rPr>
                <w:noProof/>
                <w:webHidden/>
              </w:rPr>
              <w:instrText xml:space="preserve"> PAGEREF _Toc3723479 \h </w:instrText>
            </w:r>
            <w:r w:rsidRPr="001F518C">
              <w:rPr>
                <w:noProof/>
                <w:webHidden/>
              </w:rPr>
            </w:r>
            <w:r w:rsidRPr="001F518C">
              <w:rPr>
                <w:noProof/>
                <w:webHidden/>
              </w:rPr>
              <w:fldChar w:fldCharType="separate"/>
            </w:r>
            <w:r w:rsidR="001F518C">
              <w:rPr>
                <w:noProof/>
                <w:webHidden/>
              </w:rPr>
              <w:t>6</w:t>
            </w:r>
            <w:r w:rsidRPr="001F518C">
              <w:rPr>
                <w:noProof/>
                <w:webHidden/>
              </w:rPr>
              <w:fldChar w:fldCharType="end"/>
            </w:r>
          </w:hyperlink>
        </w:p>
        <w:p w14:paraId="4A4AB02A" w14:textId="77777777" w:rsidR="009C09BA" w:rsidRPr="001F518C" w:rsidRDefault="009C09BA">
          <w:pPr>
            <w:pStyle w:val="TOC2"/>
            <w:tabs>
              <w:tab w:val="right" w:leader="dot" w:pos="9350"/>
            </w:tabs>
            <w:rPr>
              <w:rFonts w:eastAsiaTheme="minorEastAsia"/>
              <w:noProof/>
            </w:rPr>
          </w:pPr>
          <w:hyperlink w:anchor="_Toc3723480" w:history="1">
            <w:r w:rsidRPr="001F518C">
              <w:rPr>
                <w:rStyle w:val="Hyperlink"/>
                <w:rFonts w:ascii="Times New Roman" w:hAnsi="Times New Roman" w:cs="Times New Roman"/>
                <w:noProof/>
              </w:rPr>
              <w:t>3.1 Introduction</w:t>
            </w:r>
            <w:r w:rsidRPr="001F518C">
              <w:rPr>
                <w:noProof/>
                <w:webHidden/>
              </w:rPr>
              <w:tab/>
            </w:r>
            <w:r w:rsidRPr="001F518C">
              <w:rPr>
                <w:noProof/>
                <w:webHidden/>
              </w:rPr>
              <w:fldChar w:fldCharType="begin"/>
            </w:r>
            <w:r w:rsidRPr="001F518C">
              <w:rPr>
                <w:noProof/>
                <w:webHidden/>
              </w:rPr>
              <w:instrText xml:space="preserve"> PAGEREF _Toc3723480 \h </w:instrText>
            </w:r>
            <w:r w:rsidRPr="001F518C">
              <w:rPr>
                <w:noProof/>
                <w:webHidden/>
              </w:rPr>
            </w:r>
            <w:r w:rsidRPr="001F518C">
              <w:rPr>
                <w:noProof/>
                <w:webHidden/>
              </w:rPr>
              <w:fldChar w:fldCharType="separate"/>
            </w:r>
            <w:r w:rsidR="001F518C">
              <w:rPr>
                <w:noProof/>
                <w:webHidden/>
              </w:rPr>
              <w:t>6</w:t>
            </w:r>
            <w:r w:rsidRPr="001F518C">
              <w:rPr>
                <w:noProof/>
                <w:webHidden/>
              </w:rPr>
              <w:fldChar w:fldCharType="end"/>
            </w:r>
          </w:hyperlink>
        </w:p>
        <w:p w14:paraId="2E55091C" w14:textId="77777777" w:rsidR="009C09BA" w:rsidRPr="001F518C" w:rsidRDefault="009C09BA">
          <w:pPr>
            <w:pStyle w:val="TOC2"/>
            <w:tabs>
              <w:tab w:val="right" w:leader="dot" w:pos="9350"/>
            </w:tabs>
            <w:rPr>
              <w:rFonts w:eastAsiaTheme="minorEastAsia"/>
              <w:noProof/>
            </w:rPr>
          </w:pPr>
          <w:hyperlink w:anchor="_Toc3723481" w:history="1">
            <w:r w:rsidRPr="001F518C">
              <w:rPr>
                <w:rStyle w:val="Hyperlink"/>
                <w:rFonts w:ascii="Times New Roman" w:hAnsi="Times New Roman" w:cs="Times New Roman"/>
                <w:noProof/>
              </w:rPr>
              <w:t>3.2 System Development and Methodology</w:t>
            </w:r>
            <w:r w:rsidRPr="001F518C">
              <w:rPr>
                <w:noProof/>
                <w:webHidden/>
              </w:rPr>
              <w:tab/>
            </w:r>
            <w:r w:rsidRPr="001F518C">
              <w:rPr>
                <w:noProof/>
                <w:webHidden/>
              </w:rPr>
              <w:fldChar w:fldCharType="begin"/>
            </w:r>
            <w:r w:rsidRPr="001F518C">
              <w:rPr>
                <w:noProof/>
                <w:webHidden/>
              </w:rPr>
              <w:instrText xml:space="preserve"> PAGEREF _Toc3723481 \h </w:instrText>
            </w:r>
            <w:r w:rsidRPr="001F518C">
              <w:rPr>
                <w:noProof/>
                <w:webHidden/>
              </w:rPr>
            </w:r>
            <w:r w:rsidRPr="001F518C">
              <w:rPr>
                <w:noProof/>
                <w:webHidden/>
              </w:rPr>
              <w:fldChar w:fldCharType="separate"/>
            </w:r>
            <w:r w:rsidR="001F518C">
              <w:rPr>
                <w:noProof/>
                <w:webHidden/>
              </w:rPr>
              <w:t>6</w:t>
            </w:r>
            <w:r w:rsidRPr="001F518C">
              <w:rPr>
                <w:noProof/>
                <w:webHidden/>
              </w:rPr>
              <w:fldChar w:fldCharType="end"/>
            </w:r>
          </w:hyperlink>
        </w:p>
        <w:p w14:paraId="0F4B4673" w14:textId="77777777" w:rsidR="009C09BA" w:rsidRPr="001F518C" w:rsidRDefault="009C09BA">
          <w:pPr>
            <w:pStyle w:val="TOC2"/>
            <w:tabs>
              <w:tab w:val="right" w:leader="dot" w:pos="9350"/>
            </w:tabs>
            <w:rPr>
              <w:rFonts w:eastAsiaTheme="minorEastAsia"/>
              <w:noProof/>
            </w:rPr>
          </w:pPr>
          <w:hyperlink w:anchor="_Toc3723482" w:history="1">
            <w:r w:rsidRPr="001F518C">
              <w:rPr>
                <w:rStyle w:val="Hyperlink"/>
                <w:rFonts w:ascii="Times New Roman" w:hAnsi="Times New Roman" w:cs="Times New Roman"/>
                <w:noProof/>
              </w:rPr>
              <w:t>3.3 Data Collection Methods</w:t>
            </w:r>
            <w:r w:rsidRPr="001F518C">
              <w:rPr>
                <w:noProof/>
                <w:webHidden/>
              </w:rPr>
              <w:tab/>
            </w:r>
            <w:r w:rsidRPr="001F518C">
              <w:rPr>
                <w:noProof/>
                <w:webHidden/>
              </w:rPr>
              <w:fldChar w:fldCharType="begin"/>
            </w:r>
            <w:r w:rsidRPr="001F518C">
              <w:rPr>
                <w:noProof/>
                <w:webHidden/>
              </w:rPr>
              <w:instrText xml:space="preserve"> PAGEREF _Toc3723482 \h </w:instrText>
            </w:r>
            <w:r w:rsidRPr="001F518C">
              <w:rPr>
                <w:noProof/>
                <w:webHidden/>
              </w:rPr>
            </w:r>
            <w:r w:rsidRPr="001F518C">
              <w:rPr>
                <w:noProof/>
                <w:webHidden/>
              </w:rPr>
              <w:fldChar w:fldCharType="separate"/>
            </w:r>
            <w:r w:rsidR="001F518C">
              <w:rPr>
                <w:noProof/>
                <w:webHidden/>
              </w:rPr>
              <w:t>7</w:t>
            </w:r>
            <w:r w:rsidRPr="001F518C">
              <w:rPr>
                <w:noProof/>
                <w:webHidden/>
              </w:rPr>
              <w:fldChar w:fldCharType="end"/>
            </w:r>
          </w:hyperlink>
        </w:p>
        <w:p w14:paraId="55DA63FF" w14:textId="77777777" w:rsidR="009C09BA" w:rsidRPr="001F518C" w:rsidRDefault="009C09BA">
          <w:pPr>
            <w:pStyle w:val="TOC3"/>
            <w:tabs>
              <w:tab w:val="right" w:leader="dot" w:pos="9350"/>
            </w:tabs>
            <w:rPr>
              <w:rFonts w:eastAsiaTheme="minorEastAsia"/>
              <w:noProof/>
            </w:rPr>
          </w:pPr>
          <w:hyperlink w:anchor="_Toc3723483" w:history="1">
            <w:r w:rsidRPr="001F518C">
              <w:rPr>
                <w:rStyle w:val="Hyperlink"/>
                <w:rFonts w:ascii="Times New Roman" w:hAnsi="Times New Roman" w:cs="Times New Roman"/>
                <w:noProof/>
              </w:rPr>
              <w:t>3.3.1 Primary data collection methods</w:t>
            </w:r>
            <w:r w:rsidRPr="001F518C">
              <w:rPr>
                <w:noProof/>
                <w:webHidden/>
              </w:rPr>
              <w:tab/>
            </w:r>
            <w:r w:rsidRPr="001F518C">
              <w:rPr>
                <w:noProof/>
                <w:webHidden/>
              </w:rPr>
              <w:fldChar w:fldCharType="begin"/>
            </w:r>
            <w:r w:rsidRPr="001F518C">
              <w:rPr>
                <w:noProof/>
                <w:webHidden/>
              </w:rPr>
              <w:instrText xml:space="preserve"> PAGEREF _Toc3723483 \h </w:instrText>
            </w:r>
            <w:r w:rsidRPr="001F518C">
              <w:rPr>
                <w:noProof/>
                <w:webHidden/>
              </w:rPr>
            </w:r>
            <w:r w:rsidRPr="001F518C">
              <w:rPr>
                <w:noProof/>
                <w:webHidden/>
              </w:rPr>
              <w:fldChar w:fldCharType="separate"/>
            </w:r>
            <w:r w:rsidR="001F518C">
              <w:rPr>
                <w:noProof/>
                <w:webHidden/>
              </w:rPr>
              <w:t>7</w:t>
            </w:r>
            <w:r w:rsidRPr="001F518C">
              <w:rPr>
                <w:noProof/>
                <w:webHidden/>
              </w:rPr>
              <w:fldChar w:fldCharType="end"/>
            </w:r>
          </w:hyperlink>
        </w:p>
        <w:p w14:paraId="363B0CA6" w14:textId="77777777" w:rsidR="009C09BA" w:rsidRPr="001F518C" w:rsidRDefault="009C09BA">
          <w:pPr>
            <w:pStyle w:val="TOC3"/>
            <w:tabs>
              <w:tab w:val="right" w:leader="dot" w:pos="9350"/>
            </w:tabs>
            <w:rPr>
              <w:rFonts w:eastAsiaTheme="minorEastAsia"/>
              <w:noProof/>
            </w:rPr>
          </w:pPr>
          <w:hyperlink w:anchor="_Toc3723484" w:history="1">
            <w:r w:rsidRPr="001F518C">
              <w:rPr>
                <w:rStyle w:val="Hyperlink"/>
                <w:rFonts w:ascii="Times New Roman" w:hAnsi="Times New Roman" w:cs="Times New Roman"/>
                <w:noProof/>
              </w:rPr>
              <w:t>3.3.2 Secondary data collection methods</w:t>
            </w:r>
            <w:r w:rsidRPr="001F518C">
              <w:rPr>
                <w:noProof/>
                <w:webHidden/>
              </w:rPr>
              <w:tab/>
            </w:r>
            <w:r w:rsidRPr="001F518C">
              <w:rPr>
                <w:noProof/>
                <w:webHidden/>
              </w:rPr>
              <w:fldChar w:fldCharType="begin"/>
            </w:r>
            <w:r w:rsidRPr="001F518C">
              <w:rPr>
                <w:noProof/>
                <w:webHidden/>
              </w:rPr>
              <w:instrText xml:space="preserve"> PAGEREF _Toc3723484 \h </w:instrText>
            </w:r>
            <w:r w:rsidRPr="001F518C">
              <w:rPr>
                <w:noProof/>
                <w:webHidden/>
              </w:rPr>
            </w:r>
            <w:r w:rsidRPr="001F518C">
              <w:rPr>
                <w:noProof/>
                <w:webHidden/>
              </w:rPr>
              <w:fldChar w:fldCharType="separate"/>
            </w:r>
            <w:r w:rsidR="001F518C">
              <w:rPr>
                <w:noProof/>
                <w:webHidden/>
              </w:rPr>
              <w:t>7</w:t>
            </w:r>
            <w:r w:rsidRPr="001F518C">
              <w:rPr>
                <w:noProof/>
                <w:webHidden/>
              </w:rPr>
              <w:fldChar w:fldCharType="end"/>
            </w:r>
          </w:hyperlink>
        </w:p>
        <w:p w14:paraId="1260FC12" w14:textId="77777777" w:rsidR="009C09BA" w:rsidRPr="001F518C" w:rsidRDefault="009C09BA">
          <w:pPr>
            <w:pStyle w:val="TOC2"/>
            <w:tabs>
              <w:tab w:val="right" w:leader="dot" w:pos="9350"/>
            </w:tabs>
            <w:rPr>
              <w:rFonts w:eastAsiaTheme="minorEastAsia"/>
              <w:noProof/>
            </w:rPr>
          </w:pPr>
          <w:hyperlink w:anchor="_Toc3723485" w:history="1">
            <w:r w:rsidRPr="001F518C">
              <w:rPr>
                <w:rStyle w:val="Hyperlink"/>
                <w:rFonts w:ascii="Times New Roman" w:hAnsi="Times New Roman" w:cs="Times New Roman"/>
                <w:noProof/>
              </w:rPr>
              <w:t>3.4 Implementation</w:t>
            </w:r>
            <w:r w:rsidRPr="001F518C">
              <w:rPr>
                <w:noProof/>
                <w:webHidden/>
              </w:rPr>
              <w:tab/>
            </w:r>
            <w:r w:rsidRPr="001F518C">
              <w:rPr>
                <w:noProof/>
                <w:webHidden/>
              </w:rPr>
              <w:fldChar w:fldCharType="begin"/>
            </w:r>
            <w:r w:rsidRPr="001F518C">
              <w:rPr>
                <w:noProof/>
                <w:webHidden/>
              </w:rPr>
              <w:instrText xml:space="preserve"> PAGEREF _Toc3723485 \h </w:instrText>
            </w:r>
            <w:r w:rsidRPr="001F518C">
              <w:rPr>
                <w:noProof/>
                <w:webHidden/>
              </w:rPr>
            </w:r>
            <w:r w:rsidRPr="001F518C">
              <w:rPr>
                <w:noProof/>
                <w:webHidden/>
              </w:rPr>
              <w:fldChar w:fldCharType="separate"/>
            </w:r>
            <w:r w:rsidR="001F518C">
              <w:rPr>
                <w:noProof/>
                <w:webHidden/>
              </w:rPr>
              <w:t>7</w:t>
            </w:r>
            <w:r w:rsidRPr="001F518C">
              <w:rPr>
                <w:noProof/>
                <w:webHidden/>
              </w:rPr>
              <w:fldChar w:fldCharType="end"/>
            </w:r>
          </w:hyperlink>
        </w:p>
        <w:p w14:paraId="2DB3081F" w14:textId="77777777" w:rsidR="009C09BA" w:rsidRPr="001F518C" w:rsidRDefault="009C09BA">
          <w:pPr>
            <w:pStyle w:val="TOC1"/>
            <w:tabs>
              <w:tab w:val="right" w:leader="dot" w:pos="9350"/>
            </w:tabs>
            <w:rPr>
              <w:rFonts w:eastAsiaTheme="minorEastAsia"/>
              <w:noProof/>
            </w:rPr>
          </w:pPr>
          <w:hyperlink w:anchor="_Toc3723486" w:history="1">
            <w:r w:rsidRPr="001F518C">
              <w:rPr>
                <w:rStyle w:val="Hyperlink"/>
                <w:noProof/>
              </w:rPr>
              <w:t>CHAPTER FOUR: SYSTEM ANALYSIS AND DESIGN</w:t>
            </w:r>
            <w:r w:rsidRPr="001F518C">
              <w:rPr>
                <w:noProof/>
                <w:webHidden/>
              </w:rPr>
              <w:tab/>
            </w:r>
            <w:r w:rsidRPr="001F518C">
              <w:rPr>
                <w:noProof/>
                <w:webHidden/>
              </w:rPr>
              <w:fldChar w:fldCharType="begin"/>
            </w:r>
            <w:r w:rsidRPr="001F518C">
              <w:rPr>
                <w:noProof/>
                <w:webHidden/>
              </w:rPr>
              <w:instrText xml:space="preserve"> PAGEREF _Toc3723486 \h </w:instrText>
            </w:r>
            <w:r w:rsidRPr="001F518C">
              <w:rPr>
                <w:noProof/>
                <w:webHidden/>
              </w:rPr>
            </w:r>
            <w:r w:rsidRPr="001F518C">
              <w:rPr>
                <w:noProof/>
                <w:webHidden/>
              </w:rPr>
              <w:fldChar w:fldCharType="separate"/>
            </w:r>
            <w:r w:rsidR="001F518C">
              <w:rPr>
                <w:noProof/>
                <w:webHidden/>
              </w:rPr>
              <w:t>8</w:t>
            </w:r>
            <w:r w:rsidRPr="001F518C">
              <w:rPr>
                <w:noProof/>
                <w:webHidden/>
              </w:rPr>
              <w:fldChar w:fldCharType="end"/>
            </w:r>
          </w:hyperlink>
        </w:p>
        <w:p w14:paraId="484B4EF9" w14:textId="77777777" w:rsidR="009C09BA" w:rsidRPr="001F518C" w:rsidRDefault="009C09BA">
          <w:pPr>
            <w:pStyle w:val="TOC2"/>
            <w:tabs>
              <w:tab w:val="right" w:leader="dot" w:pos="9350"/>
            </w:tabs>
            <w:rPr>
              <w:rFonts w:eastAsiaTheme="minorEastAsia"/>
              <w:noProof/>
            </w:rPr>
          </w:pPr>
          <w:hyperlink w:anchor="_Toc3723487" w:history="1">
            <w:r w:rsidRPr="001F518C">
              <w:rPr>
                <w:rStyle w:val="Hyperlink"/>
                <w:rFonts w:ascii="Times New Roman" w:hAnsi="Times New Roman" w:cs="Times New Roman"/>
                <w:noProof/>
              </w:rPr>
              <w:t>4.1 Introduction</w:t>
            </w:r>
            <w:r w:rsidRPr="001F518C">
              <w:rPr>
                <w:noProof/>
                <w:webHidden/>
              </w:rPr>
              <w:tab/>
            </w:r>
            <w:r w:rsidRPr="001F518C">
              <w:rPr>
                <w:noProof/>
                <w:webHidden/>
              </w:rPr>
              <w:fldChar w:fldCharType="begin"/>
            </w:r>
            <w:r w:rsidRPr="001F518C">
              <w:rPr>
                <w:noProof/>
                <w:webHidden/>
              </w:rPr>
              <w:instrText xml:space="preserve"> PAGEREF _Toc3723487 \h </w:instrText>
            </w:r>
            <w:r w:rsidRPr="001F518C">
              <w:rPr>
                <w:noProof/>
                <w:webHidden/>
              </w:rPr>
            </w:r>
            <w:r w:rsidRPr="001F518C">
              <w:rPr>
                <w:noProof/>
                <w:webHidden/>
              </w:rPr>
              <w:fldChar w:fldCharType="separate"/>
            </w:r>
            <w:r w:rsidR="001F518C">
              <w:rPr>
                <w:noProof/>
                <w:webHidden/>
              </w:rPr>
              <w:t>8</w:t>
            </w:r>
            <w:r w:rsidRPr="001F518C">
              <w:rPr>
                <w:noProof/>
                <w:webHidden/>
              </w:rPr>
              <w:fldChar w:fldCharType="end"/>
            </w:r>
          </w:hyperlink>
        </w:p>
        <w:p w14:paraId="0C218BC3" w14:textId="77777777" w:rsidR="009C09BA" w:rsidRPr="001F518C" w:rsidRDefault="009C09BA">
          <w:pPr>
            <w:pStyle w:val="TOC2"/>
            <w:tabs>
              <w:tab w:val="right" w:leader="dot" w:pos="9350"/>
            </w:tabs>
            <w:rPr>
              <w:rFonts w:eastAsiaTheme="minorEastAsia"/>
              <w:noProof/>
            </w:rPr>
          </w:pPr>
          <w:hyperlink w:anchor="_Toc3723488" w:history="1">
            <w:r w:rsidRPr="001F518C">
              <w:rPr>
                <w:rStyle w:val="Hyperlink"/>
                <w:rFonts w:ascii="Times New Roman" w:hAnsi="Times New Roman" w:cs="Times New Roman"/>
                <w:noProof/>
              </w:rPr>
              <w:t>4.2 Requirement analysis</w:t>
            </w:r>
            <w:r w:rsidRPr="001F518C">
              <w:rPr>
                <w:noProof/>
                <w:webHidden/>
              </w:rPr>
              <w:tab/>
            </w:r>
            <w:r w:rsidRPr="001F518C">
              <w:rPr>
                <w:noProof/>
                <w:webHidden/>
              </w:rPr>
              <w:fldChar w:fldCharType="begin"/>
            </w:r>
            <w:r w:rsidRPr="001F518C">
              <w:rPr>
                <w:noProof/>
                <w:webHidden/>
              </w:rPr>
              <w:instrText xml:space="preserve"> PAGEREF _Toc3723488 \h </w:instrText>
            </w:r>
            <w:r w:rsidRPr="001F518C">
              <w:rPr>
                <w:noProof/>
                <w:webHidden/>
              </w:rPr>
            </w:r>
            <w:r w:rsidRPr="001F518C">
              <w:rPr>
                <w:noProof/>
                <w:webHidden/>
              </w:rPr>
              <w:fldChar w:fldCharType="separate"/>
            </w:r>
            <w:r w:rsidR="001F518C">
              <w:rPr>
                <w:noProof/>
                <w:webHidden/>
              </w:rPr>
              <w:t>8</w:t>
            </w:r>
            <w:r w:rsidRPr="001F518C">
              <w:rPr>
                <w:noProof/>
                <w:webHidden/>
              </w:rPr>
              <w:fldChar w:fldCharType="end"/>
            </w:r>
          </w:hyperlink>
        </w:p>
        <w:p w14:paraId="7DFB817E" w14:textId="77777777" w:rsidR="009C09BA" w:rsidRPr="001F518C" w:rsidRDefault="009C09BA">
          <w:pPr>
            <w:pStyle w:val="TOC3"/>
            <w:tabs>
              <w:tab w:val="right" w:leader="dot" w:pos="9350"/>
            </w:tabs>
            <w:rPr>
              <w:rFonts w:eastAsiaTheme="minorEastAsia"/>
              <w:noProof/>
            </w:rPr>
          </w:pPr>
          <w:hyperlink w:anchor="_Toc3723489" w:history="1">
            <w:r w:rsidRPr="001F518C">
              <w:rPr>
                <w:rStyle w:val="Hyperlink"/>
                <w:rFonts w:ascii="Times New Roman" w:hAnsi="Times New Roman" w:cs="Times New Roman"/>
                <w:noProof/>
              </w:rPr>
              <w:t>4.2.1 Functional Requirements</w:t>
            </w:r>
            <w:r w:rsidRPr="001F518C">
              <w:rPr>
                <w:noProof/>
                <w:webHidden/>
              </w:rPr>
              <w:tab/>
            </w:r>
            <w:r w:rsidRPr="001F518C">
              <w:rPr>
                <w:noProof/>
                <w:webHidden/>
              </w:rPr>
              <w:fldChar w:fldCharType="begin"/>
            </w:r>
            <w:r w:rsidRPr="001F518C">
              <w:rPr>
                <w:noProof/>
                <w:webHidden/>
              </w:rPr>
              <w:instrText xml:space="preserve"> PAGEREF _Toc3723489 \h </w:instrText>
            </w:r>
            <w:r w:rsidRPr="001F518C">
              <w:rPr>
                <w:noProof/>
                <w:webHidden/>
              </w:rPr>
            </w:r>
            <w:r w:rsidRPr="001F518C">
              <w:rPr>
                <w:noProof/>
                <w:webHidden/>
              </w:rPr>
              <w:fldChar w:fldCharType="separate"/>
            </w:r>
            <w:r w:rsidR="001F518C">
              <w:rPr>
                <w:noProof/>
                <w:webHidden/>
              </w:rPr>
              <w:t>8</w:t>
            </w:r>
            <w:r w:rsidRPr="001F518C">
              <w:rPr>
                <w:noProof/>
                <w:webHidden/>
              </w:rPr>
              <w:fldChar w:fldCharType="end"/>
            </w:r>
          </w:hyperlink>
        </w:p>
        <w:p w14:paraId="34A3ADD1" w14:textId="77777777" w:rsidR="009C09BA" w:rsidRPr="001F518C" w:rsidRDefault="009C09BA">
          <w:pPr>
            <w:pStyle w:val="TOC3"/>
            <w:tabs>
              <w:tab w:val="right" w:leader="dot" w:pos="9350"/>
            </w:tabs>
            <w:rPr>
              <w:rFonts w:eastAsiaTheme="minorEastAsia"/>
              <w:noProof/>
            </w:rPr>
          </w:pPr>
          <w:hyperlink w:anchor="_Toc3723490" w:history="1">
            <w:r w:rsidRPr="001F518C">
              <w:rPr>
                <w:rStyle w:val="Hyperlink"/>
                <w:rFonts w:ascii="Times New Roman" w:hAnsi="Times New Roman" w:cs="Times New Roman"/>
                <w:noProof/>
              </w:rPr>
              <w:t>4.2.2 Non-Functional Requirements</w:t>
            </w:r>
            <w:r w:rsidRPr="001F518C">
              <w:rPr>
                <w:noProof/>
                <w:webHidden/>
              </w:rPr>
              <w:tab/>
            </w:r>
            <w:r w:rsidRPr="001F518C">
              <w:rPr>
                <w:noProof/>
                <w:webHidden/>
              </w:rPr>
              <w:fldChar w:fldCharType="begin"/>
            </w:r>
            <w:r w:rsidRPr="001F518C">
              <w:rPr>
                <w:noProof/>
                <w:webHidden/>
              </w:rPr>
              <w:instrText xml:space="preserve"> PAGEREF _Toc3723490 \h </w:instrText>
            </w:r>
            <w:r w:rsidRPr="001F518C">
              <w:rPr>
                <w:noProof/>
                <w:webHidden/>
              </w:rPr>
            </w:r>
            <w:r w:rsidRPr="001F518C">
              <w:rPr>
                <w:noProof/>
                <w:webHidden/>
              </w:rPr>
              <w:fldChar w:fldCharType="separate"/>
            </w:r>
            <w:r w:rsidR="001F518C">
              <w:rPr>
                <w:noProof/>
                <w:webHidden/>
              </w:rPr>
              <w:t>8</w:t>
            </w:r>
            <w:r w:rsidRPr="001F518C">
              <w:rPr>
                <w:noProof/>
                <w:webHidden/>
              </w:rPr>
              <w:fldChar w:fldCharType="end"/>
            </w:r>
          </w:hyperlink>
        </w:p>
        <w:p w14:paraId="06500C43" w14:textId="77777777" w:rsidR="009C09BA" w:rsidRPr="001F518C" w:rsidRDefault="009C09BA">
          <w:pPr>
            <w:pStyle w:val="TOC3"/>
            <w:tabs>
              <w:tab w:val="right" w:leader="dot" w:pos="9350"/>
            </w:tabs>
            <w:rPr>
              <w:rFonts w:eastAsiaTheme="minorEastAsia"/>
              <w:noProof/>
            </w:rPr>
          </w:pPr>
          <w:hyperlink w:anchor="_Toc3723491" w:history="1">
            <w:r w:rsidRPr="001F518C">
              <w:rPr>
                <w:rStyle w:val="Hyperlink"/>
                <w:rFonts w:ascii="Times New Roman" w:hAnsi="Times New Roman" w:cs="Times New Roman"/>
                <w:noProof/>
              </w:rPr>
              <w:t>4.2.3 Hardware and Software Requirements</w:t>
            </w:r>
            <w:r w:rsidRPr="001F518C">
              <w:rPr>
                <w:noProof/>
                <w:webHidden/>
              </w:rPr>
              <w:tab/>
            </w:r>
            <w:r w:rsidRPr="001F518C">
              <w:rPr>
                <w:noProof/>
                <w:webHidden/>
              </w:rPr>
              <w:fldChar w:fldCharType="begin"/>
            </w:r>
            <w:r w:rsidRPr="001F518C">
              <w:rPr>
                <w:noProof/>
                <w:webHidden/>
              </w:rPr>
              <w:instrText xml:space="preserve"> PAGEREF _Toc3723491 \h </w:instrText>
            </w:r>
            <w:r w:rsidRPr="001F518C">
              <w:rPr>
                <w:noProof/>
                <w:webHidden/>
              </w:rPr>
            </w:r>
            <w:r w:rsidRPr="001F518C">
              <w:rPr>
                <w:noProof/>
                <w:webHidden/>
              </w:rPr>
              <w:fldChar w:fldCharType="separate"/>
            </w:r>
            <w:r w:rsidR="001F518C">
              <w:rPr>
                <w:noProof/>
                <w:webHidden/>
              </w:rPr>
              <w:t>8</w:t>
            </w:r>
            <w:r w:rsidRPr="001F518C">
              <w:rPr>
                <w:noProof/>
                <w:webHidden/>
              </w:rPr>
              <w:fldChar w:fldCharType="end"/>
            </w:r>
          </w:hyperlink>
        </w:p>
        <w:p w14:paraId="47F317F1" w14:textId="77777777" w:rsidR="009C09BA" w:rsidRPr="001F518C" w:rsidRDefault="009C09BA">
          <w:pPr>
            <w:pStyle w:val="TOC3"/>
            <w:tabs>
              <w:tab w:val="right" w:leader="dot" w:pos="9350"/>
            </w:tabs>
            <w:rPr>
              <w:rFonts w:eastAsiaTheme="minorEastAsia"/>
              <w:noProof/>
            </w:rPr>
          </w:pPr>
          <w:hyperlink w:anchor="_Toc3723492" w:history="1">
            <w:r w:rsidRPr="001F518C">
              <w:rPr>
                <w:rStyle w:val="Hyperlink"/>
                <w:rFonts w:ascii="Times New Roman" w:hAnsi="Times New Roman" w:cs="Times New Roman"/>
                <w:noProof/>
              </w:rPr>
              <w:t>4.2.4 Software Requirements</w:t>
            </w:r>
            <w:r w:rsidRPr="001F518C">
              <w:rPr>
                <w:noProof/>
                <w:webHidden/>
              </w:rPr>
              <w:tab/>
            </w:r>
            <w:r w:rsidRPr="001F518C">
              <w:rPr>
                <w:noProof/>
                <w:webHidden/>
              </w:rPr>
              <w:fldChar w:fldCharType="begin"/>
            </w:r>
            <w:r w:rsidRPr="001F518C">
              <w:rPr>
                <w:noProof/>
                <w:webHidden/>
              </w:rPr>
              <w:instrText xml:space="preserve"> PAGEREF _Toc3723492 \h </w:instrText>
            </w:r>
            <w:r w:rsidRPr="001F518C">
              <w:rPr>
                <w:noProof/>
                <w:webHidden/>
              </w:rPr>
            </w:r>
            <w:r w:rsidRPr="001F518C">
              <w:rPr>
                <w:noProof/>
                <w:webHidden/>
              </w:rPr>
              <w:fldChar w:fldCharType="separate"/>
            </w:r>
            <w:r w:rsidR="001F518C">
              <w:rPr>
                <w:noProof/>
                <w:webHidden/>
              </w:rPr>
              <w:t>8</w:t>
            </w:r>
            <w:r w:rsidRPr="001F518C">
              <w:rPr>
                <w:noProof/>
                <w:webHidden/>
              </w:rPr>
              <w:fldChar w:fldCharType="end"/>
            </w:r>
          </w:hyperlink>
        </w:p>
        <w:p w14:paraId="53EA5BD4" w14:textId="77777777" w:rsidR="009C09BA" w:rsidRPr="001F518C" w:rsidRDefault="009C09BA">
          <w:pPr>
            <w:pStyle w:val="TOC3"/>
            <w:tabs>
              <w:tab w:val="right" w:leader="dot" w:pos="9350"/>
            </w:tabs>
            <w:rPr>
              <w:rFonts w:eastAsiaTheme="minorEastAsia"/>
              <w:noProof/>
            </w:rPr>
          </w:pPr>
          <w:hyperlink w:anchor="_Toc3723493" w:history="1">
            <w:r w:rsidRPr="001F518C">
              <w:rPr>
                <w:rStyle w:val="Hyperlink"/>
                <w:rFonts w:ascii="Times New Roman" w:hAnsi="Times New Roman" w:cs="Times New Roman"/>
                <w:noProof/>
              </w:rPr>
              <w:t>4.2.5 Hardware Requirements</w:t>
            </w:r>
            <w:r w:rsidRPr="001F518C">
              <w:rPr>
                <w:noProof/>
                <w:webHidden/>
              </w:rPr>
              <w:tab/>
            </w:r>
            <w:r w:rsidRPr="001F518C">
              <w:rPr>
                <w:noProof/>
                <w:webHidden/>
              </w:rPr>
              <w:fldChar w:fldCharType="begin"/>
            </w:r>
            <w:r w:rsidRPr="001F518C">
              <w:rPr>
                <w:noProof/>
                <w:webHidden/>
              </w:rPr>
              <w:instrText xml:space="preserve"> PAGEREF _Toc3723493 \h </w:instrText>
            </w:r>
            <w:r w:rsidRPr="001F518C">
              <w:rPr>
                <w:noProof/>
                <w:webHidden/>
              </w:rPr>
            </w:r>
            <w:r w:rsidRPr="001F518C">
              <w:rPr>
                <w:noProof/>
                <w:webHidden/>
              </w:rPr>
              <w:fldChar w:fldCharType="separate"/>
            </w:r>
            <w:r w:rsidR="001F518C">
              <w:rPr>
                <w:noProof/>
                <w:webHidden/>
              </w:rPr>
              <w:t>9</w:t>
            </w:r>
            <w:r w:rsidRPr="001F518C">
              <w:rPr>
                <w:noProof/>
                <w:webHidden/>
              </w:rPr>
              <w:fldChar w:fldCharType="end"/>
            </w:r>
          </w:hyperlink>
        </w:p>
        <w:p w14:paraId="60D1C7B4" w14:textId="77777777" w:rsidR="009C09BA" w:rsidRPr="001F518C" w:rsidRDefault="009C09BA">
          <w:pPr>
            <w:pStyle w:val="TOC3"/>
            <w:tabs>
              <w:tab w:val="right" w:leader="dot" w:pos="9350"/>
            </w:tabs>
            <w:rPr>
              <w:rFonts w:eastAsiaTheme="minorEastAsia"/>
              <w:noProof/>
            </w:rPr>
          </w:pPr>
          <w:hyperlink w:anchor="_Toc3723494" w:history="1">
            <w:r w:rsidRPr="001F518C">
              <w:rPr>
                <w:rStyle w:val="Hyperlink"/>
                <w:rFonts w:ascii="Times New Roman" w:hAnsi="Times New Roman" w:cs="Times New Roman"/>
                <w:noProof/>
              </w:rPr>
              <w:t>4.2.6 Economic Requirements</w:t>
            </w:r>
            <w:r w:rsidRPr="001F518C">
              <w:rPr>
                <w:noProof/>
                <w:webHidden/>
              </w:rPr>
              <w:tab/>
            </w:r>
            <w:r w:rsidRPr="001F518C">
              <w:rPr>
                <w:noProof/>
                <w:webHidden/>
              </w:rPr>
              <w:fldChar w:fldCharType="begin"/>
            </w:r>
            <w:r w:rsidRPr="001F518C">
              <w:rPr>
                <w:noProof/>
                <w:webHidden/>
              </w:rPr>
              <w:instrText xml:space="preserve"> PAGEREF _Toc3723494 \h </w:instrText>
            </w:r>
            <w:r w:rsidRPr="001F518C">
              <w:rPr>
                <w:noProof/>
                <w:webHidden/>
              </w:rPr>
            </w:r>
            <w:r w:rsidRPr="001F518C">
              <w:rPr>
                <w:noProof/>
                <w:webHidden/>
              </w:rPr>
              <w:fldChar w:fldCharType="separate"/>
            </w:r>
            <w:r w:rsidR="001F518C">
              <w:rPr>
                <w:noProof/>
                <w:webHidden/>
              </w:rPr>
              <w:t>9</w:t>
            </w:r>
            <w:r w:rsidRPr="001F518C">
              <w:rPr>
                <w:noProof/>
                <w:webHidden/>
              </w:rPr>
              <w:fldChar w:fldCharType="end"/>
            </w:r>
          </w:hyperlink>
        </w:p>
        <w:p w14:paraId="6AE72F9C" w14:textId="77777777" w:rsidR="009C09BA" w:rsidRPr="001F518C" w:rsidRDefault="009C09BA">
          <w:pPr>
            <w:pStyle w:val="TOC3"/>
            <w:tabs>
              <w:tab w:val="right" w:leader="dot" w:pos="9350"/>
            </w:tabs>
            <w:rPr>
              <w:rFonts w:eastAsiaTheme="minorEastAsia"/>
              <w:noProof/>
            </w:rPr>
          </w:pPr>
          <w:hyperlink w:anchor="_Toc3723495" w:history="1">
            <w:r w:rsidRPr="001F518C">
              <w:rPr>
                <w:rStyle w:val="Hyperlink"/>
                <w:rFonts w:ascii="Times New Roman" w:hAnsi="Times New Roman" w:cs="Times New Roman"/>
                <w:noProof/>
              </w:rPr>
              <w:t>4.2.7 Security Requirements</w:t>
            </w:r>
            <w:r w:rsidRPr="001F518C">
              <w:rPr>
                <w:noProof/>
                <w:webHidden/>
              </w:rPr>
              <w:tab/>
            </w:r>
            <w:r w:rsidRPr="001F518C">
              <w:rPr>
                <w:noProof/>
                <w:webHidden/>
              </w:rPr>
              <w:fldChar w:fldCharType="begin"/>
            </w:r>
            <w:r w:rsidRPr="001F518C">
              <w:rPr>
                <w:noProof/>
                <w:webHidden/>
              </w:rPr>
              <w:instrText xml:space="preserve"> PAGEREF _Toc3723495 \h </w:instrText>
            </w:r>
            <w:r w:rsidRPr="001F518C">
              <w:rPr>
                <w:noProof/>
                <w:webHidden/>
              </w:rPr>
            </w:r>
            <w:r w:rsidRPr="001F518C">
              <w:rPr>
                <w:noProof/>
                <w:webHidden/>
              </w:rPr>
              <w:fldChar w:fldCharType="separate"/>
            </w:r>
            <w:r w:rsidR="001F518C">
              <w:rPr>
                <w:noProof/>
                <w:webHidden/>
              </w:rPr>
              <w:t>9</w:t>
            </w:r>
            <w:r w:rsidRPr="001F518C">
              <w:rPr>
                <w:noProof/>
                <w:webHidden/>
              </w:rPr>
              <w:fldChar w:fldCharType="end"/>
            </w:r>
          </w:hyperlink>
        </w:p>
        <w:p w14:paraId="421A711A" w14:textId="77777777" w:rsidR="009C09BA" w:rsidRPr="001F518C" w:rsidRDefault="009C09BA">
          <w:pPr>
            <w:pStyle w:val="TOC2"/>
            <w:tabs>
              <w:tab w:val="right" w:leader="dot" w:pos="9350"/>
            </w:tabs>
            <w:rPr>
              <w:rFonts w:eastAsiaTheme="minorEastAsia"/>
              <w:noProof/>
            </w:rPr>
          </w:pPr>
          <w:hyperlink w:anchor="_Toc3723496" w:history="1">
            <w:r w:rsidRPr="001F518C">
              <w:rPr>
                <w:rStyle w:val="Hyperlink"/>
                <w:rFonts w:ascii="Times New Roman" w:hAnsi="Times New Roman" w:cs="Times New Roman"/>
                <w:noProof/>
              </w:rPr>
              <w:t>4.3. System Analysis</w:t>
            </w:r>
            <w:r w:rsidRPr="001F518C">
              <w:rPr>
                <w:noProof/>
                <w:webHidden/>
              </w:rPr>
              <w:tab/>
            </w:r>
            <w:r w:rsidRPr="001F518C">
              <w:rPr>
                <w:noProof/>
                <w:webHidden/>
              </w:rPr>
              <w:fldChar w:fldCharType="begin"/>
            </w:r>
            <w:r w:rsidRPr="001F518C">
              <w:rPr>
                <w:noProof/>
                <w:webHidden/>
              </w:rPr>
              <w:instrText xml:space="preserve"> PAGEREF _Toc3723496 \h </w:instrText>
            </w:r>
            <w:r w:rsidRPr="001F518C">
              <w:rPr>
                <w:noProof/>
                <w:webHidden/>
              </w:rPr>
            </w:r>
            <w:r w:rsidRPr="001F518C">
              <w:rPr>
                <w:noProof/>
                <w:webHidden/>
              </w:rPr>
              <w:fldChar w:fldCharType="separate"/>
            </w:r>
            <w:r w:rsidR="001F518C">
              <w:rPr>
                <w:noProof/>
                <w:webHidden/>
              </w:rPr>
              <w:t>10</w:t>
            </w:r>
            <w:r w:rsidRPr="001F518C">
              <w:rPr>
                <w:noProof/>
                <w:webHidden/>
              </w:rPr>
              <w:fldChar w:fldCharType="end"/>
            </w:r>
          </w:hyperlink>
        </w:p>
        <w:p w14:paraId="0B71CEFC" w14:textId="77777777" w:rsidR="009C09BA" w:rsidRPr="001F518C" w:rsidRDefault="009C09BA">
          <w:pPr>
            <w:pStyle w:val="TOC3"/>
            <w:tabs>
              <w:tab w:val="right" w:leader="dot" w:pos="9350"/>
            </w:tabs>
            <w:rPr>
              <w:rFonts w:eastAsiaTheme="minorEastAsia"/>
              <w:noProof/>
            </w:rPr>
          </w:pPr>
          <w:hyperlink w:anchor="_Toc3723497" w:history="1">
            <w:r w:rsidRPr="001F518C">
              <w:rPr>
                <w:rStyle w:val="Hyperlink"/>
                <w:rFonts w:ascii="Times New Roman" w:hAnsi="Times New Roman" w:cs="Times New Roman"/>
                <w:noProof/>
              </w:rPr>
              <w:t>4.3.1. Use Case Diagram</w:t>
            </w:r>
            <w:r w:rsidRPr="001F518C">
              <w:rPr>
                <w:noProof/>
                <w:webHidden/>
              </w:rPr>
              <w:tab/>
            </w:r>
            <w:r w:rsidRPr="001F518C">
              <w:rPr>
                <w:noProof/>
                <w:webHidden/>
              </w:rPr>
              <w:fldChar w:fldCharType="begin"/>
            </w:r>
            <w:r w:rsidRPr="001F518C">
              <w:rPr>
                <w:noProof/>
                <w:webHidden/>
              </w:rPr>
              <w:instrText xml:space="preserve"> PAGEREF _Toc3723497 \h </w:instrText>
            </w:r>
            <w:r w:rsidRPr="001F518C">
              <w:rPr>
                <w:noProof/>
                <w:webHidden/>
              </w:rPr>
            </w:r>
            <w:r w:rsidRPr="001F518C">
              <w:rPr>
                <w:noProof/>
                <w:webHidden/>
              </w:rPr>
              <w:fldChar w:fldCharType="separate"/>
            </w:r>
            <w:r w:rsidR="001F518C">
              <w:rPr>
                <w:noProof/>
                <w:webHidden/>
              </w:rPr>
              <w:t>10</w:t>
            </w:r>
            <w:r w:rsidRPr="001F518C">
              <w:rPr>
                <w:noProof/>
                <w:webHidden/>
              </w:rPr>
              <w:fldChar w:fldCharType="end"/>
            </w:r>
          </w:hyperlink>
        </w:p>
        <w:p w14:paraId="281E598A" w14:textId="77777777" w:rsidR="009C09BA" w:rsidRPr="001F518C" w:rsidRDefault="009C09BA">
          <w:pPr>
            <w:pStyle w:val="TOC3"/>
            <w:tabs>
              <w:tab w:val="right" w:leader="dot" w:pos="9350"/>
            </w:tabs>
            <w:rPr>
              <w:rFonts w:eastAsiaTheme="minorEastAsia"/>
              <w:noProof/>
            </w:rPr>
          </w:pPr>
          <w:hyperlink w:anchor="_Toc3723498" w:history="1">
            <w:r w:rsidRPr="001F518C">
              <w:rPr>
                <w:rStyle w:val="Hyperlink"/>
                <w:rFonts w:ascii="Times New Roman" w:hAnsi="Times New Roman" w:cs="Times New Roman"/>
                <w:noProof/>
              </w:rPr>
              <w:t>4.3.2 Sequence Diagram</w:t>
            </w:r>
            <w:r w:rsidRPr="001F518C">
              <w:rPr>
                <w:noProof/>
                <w:webHidden/>
              </w:rPr>
              <w:tab/>
            </w:r>
            <w:r w:rsidRPr="001F518C">
              <w:rPr>
                <w:noProof/>
                <w:webHidden/>
              </w:rPr>
              <w:fldChar w:fldCharType="begin"/>
            </w:r>
            <w:r w:rsidRPr="001F518C">
              <w:rPr>
                <w:noProof/>
                <w:webHidden/>
              </w:rPr>
              <w:instrText xml:space="preserve"> PAGEREF _Toc3723498 \h </w:instrText>
            </w:r>
            <w:r w:rsidRPr="001F518C">
              <w:rPr>
                <w:noProof/>
                <w:webHidden/>
              </w:rPr>
            </w:r>
            <w:r w:rsidRPr="001F518C">
              <w:rPr>
                <w:noProof/>
                <w:webHidden/>
              </w:rPr>
              <w:fldChar w:fldCharType="separate"/>
            </w:r>
            <w:r w:rsidR="001F518C">
              <w:rPr>
                <w:noProof/>
                <w:webHidden/>
              </w:rPr>
              <w:t>11</w:t>
            </w:r>
            <w:r w:rsidRPr="001F518C">
              <w:rPr>
                <w:noProof/>
                <w:webHidden/>
              </w:rPr>
              <w:fldChar w:fldCharType="end"/>
            </w:r>
          </w:hyperlink>
        </w:p>
        <w:p w14:paraId="2F5DBB41" w14:textId="77777777" w:rsidR="009C09BA" w:rsidRPr="001F518C" w:rsidRDefault="009C09BA">
          <w:pPr>
            <w:pStyle w:val="TOC2"/>
            <w:tabs>
              <w:tab w:val="right" w:leader="dot" w:pos="9350"/>
            </w:tabs>
            <w:rPr>
              <w:rFonts w:eastAsiaTheme="minorEastAsia"/>
              <w:noProof/>
            </w:rPr>
          </w:pPr>
          <w:hyperlink w:anchor="_Toc3723499" w:history="1">
            <w:r w:rsidRPr="001F518C">
              <w:rPr>
                <w:rStyle w:val="Hyperlink"/>
                <w:rFonts w:ascii="Times New Roman" w:hAnsi="Times New Roman" w:cs="Times New Roman"/>
                <w:noProof/>
              </w:rPr>
              <w:t>4.4. System design</w:t>
            </w:r>
            <w:r w:rsidRPr="001F518C">
              <w:rPr>
                <w:noProof/>
                <w:webHidden/>
              </w:rPr>
              <w:tab/>
            </w:r>
            <w:r w:rsidRPr="001F518C">
              <w:rPr>
                <w:noProof/>
                <w:webHidden/>
              </w:rPr>
              <w:fldChar w:fldCharType="begin"/>
            </w:r>
            <w:r w:rsidRPr="001F518C">
              <w:rPr>
                <w:noProof/>
                <w:webHidden/>
              </w:rPr>
              <w:instrText xml:space="preserve"> PAGEREF _Toc3723499 \h </w:instrText>
            </w:r>
            <w:r w:rsidRPr="001F518C">
              <w:rPr>
                <w:noProof/>
                <w:webHidden/>
              </w:rPr>
            </w:r>
            <w:r w:rsidRPr="001F518C">
              <w:rPr>
                <w:noProof/>
                <w:webHidden/>
              </w:rPr>
              <w:fldChar w:fldCharType="separate"/>
            </w:r>
            <w:r w:rsidR="001F518C">
              <w:rPr>
                <w:noProof/>
                <w:webHidden/>
              </w:rPr>
              <w:t>13</w:t>
            </w:r>
            <w:r w:rsidRPr="001F518C">
              <w:rPr>
                <w:noProof/>
                <w:webHidden/>
              </w:rPr>
              <w:fldChar w:fldCharType="end"/>
            </w:r>
          </w:hyperlink>
        </w:p>
        <w:p w14:paraId="39E58854" w14:textId="77777777" w:rsidR="009C09BA" w:rsidRPr="001F518C" w:rsidRDefault="009C09BA">
          <w:pPr>
            <w:pStyle w:val="TOC3"/>
            <w:tabs>
              <w:tab w:val="right" w:leader="dot" w:pos="9350"/>
            </w:tabs>
            <w:rPr>
              <w:rFonts w:eastAsiaTheme="minorEastAsia"/>
              <w:noProof/>
            </w:rPr>
          </w:pPr>
          <w:hyperlink w:anchor="_Toc3723500" w:history="1">
            <w:r w:rsidRPr="001F518C">
              <w:rPr>
                <w:rStyle w:val="Hyperlink"/>
                <w:rFonts w:ascii="Times New Roman" w:hAnsi="Times New Roman" w:cs="Times New Roman"/>
                <w:noProof/>
              </w:rPr>
              <w:t>4.4.1 Flowchart Diagrams</w:t>
            </w:r>
            <w:r w:rsidRPr="001F518C">
              <w:rPr>
                <w:noProof/>
                <w:webHidden/>
              </w:rPr>
              <w:tab/>
            </w:r>
            <w:r w:rsidRPr="001F518C">
              <w:rPr>
                <w:noProof/>
                <w:webHidden/>
              </w:rPr>
              <w:fldChar w:fldCharType="begin"/>
            </w:r>
            <w:r w:rsidRPr="001F518C">
              <w:rPr>
                <w:noProof/>
                <w:webHidden/>
              </w:rPr>
              <w:instrText xml:space="preserve"> PAGEREF _Toc3723500 \h </w:instrText>
            </w:r>
            <w:r w:rsidRPr="001F518C">
              <w:rPr>
                <w:noProof/>
                <w:webHidden/>
              </w:rPr>
            </w:r>
            <w:r w:rsidRPr="001F518C">
              <w:rPr>
                <w:noProof/>
                <w:webHidden/>
              </w:rPr>
              <w:fldChar w:fldCharType="separate"/>
            </w:r>
            <w:r w:rsidR="001F518C">
              <w:rPr>
                <w:noProof/>
                <w:webHidden/>
              </w:rPr>
              <w:t>13</w:t>
            </w:r>
            <w:r w:rsidRPr="001F518C">
              <w:rPr>
                <w:noProof/>
                <w:webHidden/>
              </w:rPr>
              <w:fldChar w:fldCharType="end"/>
            </w:r>
          </w:hyperlink>
        </w:p>
        <w:p w14:paraId="18BB1939" w14:textId="40E238BE" w:rsidR="009C09BA" w:rsidRPr="001F518C" w:rsidRDefault="009C09BA" w:rsidP="009C09BA">
          <w:pPr>
            <w:pStyle w:val="TOC3"/>
            <w:tabs>
              <w:tab w:val="right" w:leader="dot" w:pos="9350"/>
            </w:tabs>
            <w:rPr>
              <w:rFonts w:eastAsiaTheme="minorEastAsia"/>
              <w:noProof/>
            </w:rPr>
          </w:pPr>
          <w:hyperlink w:anchor="_Toc3723501" w:history="1">
            <w:r w:rsidRPr="001F518C">
              <w:rPr>
                <w:rStyle w:val="Hyperlink"/>
                <w:rFonts w:ascii="Times New Roman" w:hAnsi="Times New Roman" w:cs="Times New Roman"/>
                <w:noProof/>
              </w:rPr>
              <w:t>4.4.1.1. Flowchart Diagram</w:t>
            </w:r>
            <w:r w:rsidRPr="001F518C">
              <w:rPr>
                <w:noProof/>
                <w:webHidden/>
              </w:rPr>
              <w:tab/>
            </w:r>
            <w:r w:rsidRPr="001F518C">
              <w:rPr>
                <w:noProof/>
                <w:webHidden/>
              </w:rPr>
              <w:fldChar w:fldCharType="begin"/>
            </w:r>
            <w:r w:rsidRPr="001F518C">
              <w:rPr>
                <w:noProof/>
                <w:webHidden/>
              </w:rPr>
              <w:instrText xml:space="preserve"> PAGEREF _Toc3723501 \h </w:instrText>
            </w:r>
            <w:r w:rsidRPr="001F518C">
              <w:rPr>
                <w:noProof/>
                <w:webHidden/>
              </w:rPr>
            </w:r>
            <w:r w:rsidRPr="001F518C">
              <w:rPr>
                <w:noProof/>
                <w:webHidden/>
              </w:rPr>
              <w:fldChar w:fldCharType="separate"/>
            </w:r>
            <w:r w:rsidR="001F518C">
              <w:rPr>
                <w:noProof/>
                <w:webHidden/>
              </w:rPr>
              <w:t>14</w:t>
            </w:r>
            <w:r w:rsidRPr="001F518C">
              <w:rPr>
                <w:noProof/>
                <w:webHidden/>
              </w:rPr>
              <w:fldChar w:fldCharType="end"/>
            </w:r>
          </w:hyperlink>
        </w:p>
        <w:p w14:paraId="5CC350EF" w14:textId="77777777" w:rsidR="009C09BA" w:rsidRPr="001F518C" w:rsidRDefault="009C09BA">
          <w:pPr>
            <w:pStyle w:val="TOC3"/>
            <w:tabs>
              <w:tab w:val="right" w:leader="dot" w:pos="9350"/>
            </w:tabs>
            <w:rPr>
              <w:rFonts w:eastAsiaTheme="minorEastAsia"/>
              <w:noProof/>
            </w:rPr>
          </w:pPr>
          <w:hyperlink w:anchor="_Toc3723503" w:history="1">
            <w:r w:rsidRPr="001F518C">
              <w:rPr>
                <w:rStyle w:val="Hyperlink"/>
                <w:rFonts w:ascii="Times New Roman" w:hAnsi="Times New Roman" w:cs="Times New Roman"/>
                <w:noProof/>
              </w:rPr>
              <w:t>4.4.2. Data flow diagram</w:t>
            </w:r>
            <w:r w:rsidRPr="001F518C">
              <w:rPr>
                <w:noProof/>
                <w:webHidden/>
              </w:rPr>
              <w:tab/>
            </w:r>
            <w:r w:rsidRPr="001F518C">
              <w:rPr>
                <w:noProof/>
                <w:webHidden/>
              </w:rPr>
              <w:fldChar w:fldCharType="begin"/>
            </w:r>
            <w:r w:rsidRPr="001F518C">
              <w:rPr>
                <w:noProof/>
                <w:webHidden/>
              </w:rPr>
              <w:instrText xml:space="preserve"> PAGEREF _Toc3723503 \h </w:instrText>
            </w:r>
            <w:r w:rsidRPr="001F518C">
              <w:rPr>
                <w:noProof/>
                <w:webHidden/>
              </w:rPr>
            </w:r>
            <w:r w:rsidRPr="001F518C">
              <w:rPr>
                <w:noProof/>
                <w:webHidden/>
              </w:rPr>
              <w:fldChar w:fldCharType="separate"/>
            </w:r>
            <w:r w:rsidR="001F518C">
              <w:rPr>
                <w:noProof/>
                <w:webHidden/>
              </w:rPr>
              <w:t>15</w:t>
            </w:r>
            <w:r w:rsidRPr="001F518C">
              <w:rPr>
                <w:noProof/>
                <w:webHidden/>
              </w:rPr>
              <w:fldChar w:fldCharType="end"/>
            </w:r>
          </w:hyperlink>
        </w:p>
        <w:p w14:paraId="4C04C7A0" w14:textId="77777777" w:rsidR="009C09BA" w:rsidRPr="001F518C" w:rsidRDefault="009C09BA">
          <w:pPr>
            <w:pStyle w:val="TOC3"/>
            <w:tabs>
              <w:tab w:val="right" w:leader="dot" w:pos="9350"/>
            </w:tabs>
            <w:rPr>
              <w:rFonts w:eastAsiaTheme="minorEastAsia"/>
              <w:noProof/>
            </w:rPr>
          </w:pPr>
          <w:hyperlink w:anchor="_Toc3723504" w:history="1">
            <w:r w:rsidRPr="001F518C">
              <w:rPr>
                <w:rStyle w:val="Hyperlink"/>
                <w:rFonts w:ascii="Times New Roman" w:hAnsi="Times New Roman" w:cs="Times New Roman"/>
                <w:noProof/>
              </w:rPr>
              <w:t>4.4.3. Entity Relationship Diagram</w:t>
            </w:r>
            <w:r w:rsidRPr="001F518C">
              <w:rPr>
                <w:noProof/>
                <w:webHidden/>
              </w:rPr>
              <w:tab/>
            </w:r>
            <w:r w:rsidRPr="001F518C">
              <w:rPr>
                <w:noProof/>
                <w:webHidden/>
              </w:rPr>
              <w:fldChar w:fldCharType="begin"/>
            </w:r>
            <w:r w:rsidRPr="001F518C">
              <w:rPr>
                <w:noProof/>
                <w:webHidden/>
              </w:rPr>
              <w:instrText xml:space="preserve"> PAGEREF _Toc3723504 \h </w:instrText>
            </w:r>
            <w:r w:rsidRPr="001F518C">
              <w:rPr>
                <w:noProof/>
                <w:webHidden/>
              </w:rPr>
            </w:r>
            <w:r w:rsidRPr="001F518C">
              <w:rPr>
                <w:noProof/>
                <w:webHidden/>
              </w:rPr>
              <w:fldChar w:fldCharType="separate"/>
            </w:r>
            <w:r w:rsidR="001F518C">
              <w:rPr>
                <w:noProof/>
                <w:webHidden/>
              </w:rPr>
              <w:t>16</w:t>
            </w:r>
            <w:r w:rsidRPr="001F518C">
              <w:rPr>
                <w:noProof/>
                <w:webHidden/>
              </w:rPr>
              <w:fldChar w:fldCharType="end"/>
            </w:r>
          </w:hyperlink>
        </w:p>
        <w:p w14:paraId="6E6B270E" w14:textId="77777777" w:rsidR="009C09BA" w:rsidRPr="001F518C" w:rsidRDefault="009C09BA">
          <w:pPr>
            <w:pStyle w:val="TOC3"/>
            <w:tabs>
              <w:tab w:val="right" w:leader="dot" w:pos="9350"/>
            </w:tabs>
            <w:rPr>
              <w:rFonts w:eastAsiaTheme="minorEastAsia"/>
              <w:noProof/>
            </w:rPr>
          </w:pPr>
          <w:hyperlink w:anchor="_Toc3723505" w:history="1">
            <w:r w:rsidRPr="001F518C">
              <w:rPr>
                <w:rStyle w:val="Hyperlink"/>
                <w:rFonts w:ascii="Times New Roman" w:hAnsi="Times New Roman" w:cs="Times New Roman"/>
                <w:noProof/>
              </w:rPr>
              <w:t xml:space="preserve">Figure </w:t>
            </w:r>
            <w:r w:rsidRPr="001F518C">
              <w:rPr>
                <w:rStyle w:val="Hyperlink"/>
                <w:rFonts w:ascii="Times New Roman" w:hAnsi="Times New Roman" w:cs="Times New Roman"/>
                <w:noProof/>
                <w:lang w:val="en-GB"/>
              </w:rPr>
              <w:t>4.4.6 ERD</w:t>
            </w:r>
            <w:r w:rsidRPr="001F518C">
              <w:rPr>
                <w:noProof/>
                <w:webHidden/>
              </w:rPr>
              <w:tab/>
            </w:r>
            <w:r w:rsidRPr="001F518C">
              <w:rPr>
                <w:noProof/>
                <w:webHidden/>
              </w:rPr>
              <w:fldChar w:fldCharType="begin"/>
            </w:r>
            <w:r w:rsidRPr="001F518C">
              <w:rPr>
                <w:noProof/>
                <w:webHidden/>
              </w:rPr>
              <w:instrText xml:space="preserve"> PAGEREF _Toc3723505 \h </w:instrText>
            </w:r>
            <w:r w:rsidRPr="001F518C">
              <w:rPr>
                <w:noProof/>
                <w:webHidden/>
              </w:rPr>
            </w:r>
            <w:r w:rsidRPr="001F518C">
              <w:rPr>
                <w:noProof/>
                <w:webHidden/>
              </w:rPr>
              <w:fldChar w:fldCharType="separate"/>
            </w:r>
            <w:r w:rsidR="001F518C">
              <w:rPr>
                <w:noProof/>
                <w:webHidden/>
              </w:rPr>
              <w:t>16</w:t>
            </w:r>
            <w:r w:rsidRPr="001F518C">
              <w:rPr>
                <w:noProof/>
                <w:webHidden/>
              </w:rPr>
              <w:fldChar w:fldCharType="end"/>
            </w:r>
          </w:hyperlink>
        </w:p>
        <w:p w14:paraId="1FC62D70" w14:textId="77777777" w:rsidR="009C09BA" w:rsidRDefault="009C09BA">
          <w:pPr>
            <w:pStyle w:val="TOC3"/>
            <w:tabs>
              <w:tab w:val="right" w:leader="dot" w:pos="9350"/>
            </w:tabs>
            <w:rPr>
              <w:rFonts w:eastAsiaTheme="minorEastAsia"/>
              <w:noProof/>
            </w:rPr>
          </w:pPr>
          <w:hyperlink w:anchor="_Toc3723506" w:history="1">
            <w:r w:rsidRPr="001F518C">
              <w:rPr>
                <w:rStyle w:val="Hyperlink"/>
                <w:rFonts w:ascii="Times New Roman" w:hAnsi="Times New Roman" w:cs="Times New Roman"/>
                <w:noProof/>
              </w:rPr>
              <w:t>4.4.4. Data Analysis Methods and Techniques</w:t>
            </w:r>
            <w:r w:rsidRPr="001F518C">
              <w:rPr>
                <w:noProof/>
                <w:webHidden/>
              </w:rPr>
              <w:tab/>
            </w:r>
            <w:r w:rsidRPr="001F518C">
              <w:rPr>
                <w:noProof/>
                <w:webHidden/>
              </w:rPr>
              <w:fldChar w:fldCharType="begin"/>
            </w:r>
            <w:r w:rsidRPr="001F518C">
              <w:rPr>
                <w:noProof/>
                <w:webHidden/>
              </w:rPr>
              <w:instrText xml:space="preserve"> PAGEREF _Toc3723506 \h </w:instrText>
            </w:r>
            <w:r w:rsidRPr="001F518C">
              <w:rPr>
                <w:noProof/>
                <w:webHidden/>
              </w:rPr>
            </w:r>
            <w:r w:rsidRPr="001F518C">
              <w:rPr>
                <w:noProof/>
                <w:webHidden/>
              </w:rPr>
              <w:fldChar w:fldCharType="separate"/>
            </w:r>
            <w:r w:rsidR="001F518C">
              <w:rPr>
                <w:noProof/>
                <w:webHidden/>
              </w:rPr>
              <w:t>17</w:t>
            </w:r>
            <w:r w:rsidRPr="001F518C">
              <w:rPr>
                <w:noProof/>
                <w:webHidden/>
              </w:rPr>
              <w:fldChar w:fldCharType="end"/>
            </w:r>
          </w:hyperlink>
        </w:p>
        <w:p w14:paraId="10C9E427" w14:textId="77777777" w:rsidR="009C09BA" w:rsidRDefault="009C09BA">
          <w:pPr>
            <w:pStyle w:val="TOC1"/>
            <w:tabs>
              <w:tab w:val="right" w:leader="dot" w:pos="9350"/>
            </w:tabs>
            <w:rPr>
              <w:rFonts w:eastAsiaTheme="minorEastAsia"/>
              <w:noProof/>
            </w:rPr>
          </w:pPr>
          <w:hyperlink w:anchor="_Toc3723507" w:history="1">
            <w:r w:rsidRPr="000F2A6A">
              <w:rPr>
                <w:rStyle w:val="Hyperlink"/>
                <w:noProof/>
              </w:rPr>
              <w:t>CHAPTER FIVE: IMPLEMENTATION, DEPLOYMENT AND CHALLENGES</w:t>
            </w:r>
            <w:r>
              <w:rPr>
                <w:noProof/>
                <w:webHidden/>
              </w:rPr>
              <w:tab/>
            </w:r>
            <w:r>
              <w:rPr>
                <w:noProof/>
                <w:webHidden/>
              </w:rPr>
              <w:fldChar w:fldCharType="begin"/>
            </w:r>
            <w:r>
              <w:rPr>
                <w:noProof/>
                <w:webHidden/>
              </w:rPr>
              <w:instrText xml:space="preserve"> PAGEREF _Toc3723507 \h </w:instrText>
            </w:r>
            <w:r>
              <w:rPr>
                <w:noProof/>
                <w:webHidden/>
              </w:rPr>
            </w:r>
            <w:r>
              <w:rPr>
                <w:noProof/>
                <w:webHidden/>
              </w:rPr>
              <w:fldChar w:fldCharType="separate"/>
            </w:r>
            <w:r w:rsidR="001F518C">
              <w:rPr>
                <w:noProof/>
                <w:webHidden/>
              </w:rPr>
              <w:t>20</w:t>
            </w:r>
            <w:r>
              <w:rPr>
                <w:noProof/>
                <w:webHidden/>
              </w:rPr>
              <w:fldChar w:fldCharType="end"/>
            </w:r>
          </w:hyperlink>
        </w:p>
        <w:p w14:paraId="2C426411" w14:textId="77777777" w:rsidR="009C09BA" w:rsidRDefault="009C09BA">
          <w:pPr>
            <w:pStyle w:val="TOC3"/>
            <w:tabs>
              <w:tab w:val="right" w:leader="dot" w:pos="9350"/>
            </w:tabs>
            <w:rPr>
              <w:rFonts w:eastAsiaTheme="minorEastAsia"/>
              <w:noProof/>
            </w:rPr>
          </w:pPr>
          <w:hyperlink w:anchor="_Toc3723508" w:history="1">
            <w:r w:rsidRPr="000F2A6A">
              <w:rPr>
                <w:rStyle w:val="Hyperlink"/>
                <w:rFonts w:ascii="Times New Roman" w:hAnsi="Times New Roman" w:cs="Times New Roman"/>
                <w:noProof/>
              </w:rPr>
              <w:t>5.1 Introduction</w:t>
            </w:r>
            <w:r>
              <w:rPr>
                <w:noProof/>
                <w:webHidden/>
              </w:rPr>
              <w:tab/>
            </w:r>
            <w:r>
              <w:rPr>
                <w:noProof/>
                <w:webHidden/>
              </w:rPr>
              <w:fldChar w:fldCharType="begin"/>
            </w:r>
            <w:r>
              <w:rPr>
                <w:noProof/>
                <w:webHidden/>
              </w:rPr>
              <w:instrText xml:space="preserve"> PAGEREF _Toc3723508 \h </w:instrText>
            </w:r>
            <w:r>
              <w:rPr>
                <w:noProof/>
                <w:webHidden/>
              </w:rPr>
            </w:r>
            <w:r>
              <w:rPr>
                <w:noProof/>
                <w:webHidden/>
              </w:rPr>
              <w:fldChar w:fldCharType="separate"/>
            </w:r>
            <w:r w:rsidR="001F518C">
              <w:rPr>
                <w:noProof/>
                <w:webHidden/>
              </w:rPr>
              <w:t>20</w:t>
            </w:r>
            <w:r>
              <w:rPr>
                <w:noProof/>
                <w:webHidden/>
              </w:rPr>
              <w:fldChar w:fldCharType="end"/>
            </w:r>
          </w:hyperlink>
        </w:p>
        <w:p w14:paraId="0A05A6FD" w14:textId="77777777" w:rsidR="009C09BA" w:rsidRDefault="009C09BA">
          <w:pPr>
            <w:pStyle w:val="TOC3"/>
            <w:tabs>
              <w:tab w:val="right" w:leader="dot" w:pos="9350"/>
            </w:tabs>
            <w:rPr>
              <w:rFonts w:eastAsiaTheme="minorEastAsia"/>
              <w:noProof/>
            </w:rPr>
          </w:pPr>
          <w:hyperlink w:anchor="_Toc3723509" w:history="1">
            <w:r w:rsidRPr="000F2A6A">
              <w:rPr>
                <w:rStyle w:val="Hyperlink"/>
                <w:rFonts w:ascii="Times New Roman" w:hAnsi="Times New Roman" w:cs="Times New Roman"/>
                <w:noProof/>
              </w:rPr>
              <w:t>5.4.4 Test Case 3: Adding product with dates of expiry.</w:t>
            </w:r>
            <w:r>
              <w:rPr>
                <w:noProof/>
                <w:webHidden/>
              </w:rPr>
              <w:tab/>
            </w:r>
            <w:r>
              <w:rPr>
                <w:noProof/>
                <w:webHidden/>
              </w:rPr>
              <w:fldChar w:fldCharType="begin"/>
            </w:r>
            <w:r>
              <w:rPr>
                <w:noProof/>
                <w:webHidden/>
              </w:rPr>
              <w:instrText xml:space="preserve"> PAGEREF _Toc3723509 \h </w:instrText>
            </w:r>
            <w:r>
              <w:rPr>
                <w:noProof/>
                <w:webHidden/>
              </w:rPr>
            </w:r>
            <w:r>
              <w:rPr>
                <w:noProof/>
                <w:webHidden/>
              </w:rPr>
              <w:fldChar w:fldCharType="separate"/>
            </w:r>
            <w:r w:rsidR="001F518C">
              <w:rPr>
                <w:noProof/>
                <w:webHidden/>
              </w:rPr>
              <w:t>21</w:t>
            </w:r>
            <w:r>
              <w:rPr>
                <w:noProof/>
                <w:webHidden/>
              </w:rPr>
              <w:fldChar w:fldCharType="end"/>
            </w:r>
          </w:hyperlink>
        </w:p>
        <w:p w14:paraId="15E3DDFA" w14:textId="77777777" w:rsidR="009C09BA" w:rsidRDefault="009C09BA">
          <w:pPr>
            <w:pStyle w:val="TOC3"/>
            <w:tabs>
              <w:tab w:val="right" w:leader="dot" w:pos="9350"/>
            </w:tabs>
            <w:rPr>
              <w:rFonts w:eastAsiaTheme="minorEastAsia"/>
              <w:noProof/>
            </w:rPr>
          </w:pPr>
          <w:hyperlink w:anchor="_Toc3723510" w:history="1">
            <w:r w:rsidRPr="000F2A6A">
              <w:rPr>
                <w:rStyle w:val="Hyperlink"/>
                <w:rFonts w:ascii="Times New Roman" w:hAnsi="Times New Roman" w:cs="Times New Roman"/>
                <w:noProof/>
              </w:rPr>
              <w:t>5.3.3 Sample result 3: M-pesa transaction Page</w:t>
            </w:r>
            <w:r>
              <w:rPr>
                <w:noProof/>
                <w:webHidden/>
              </w:rPr>
              <w:tab/>
            </w:r>
            <w:r>
              <w:rPr>
                <w:noProof/>
                <w:webHidden/>
              </w:rPr>
              <w:fldChar w:fldCharType="begin"/>
            </w:r>
            <w:r>
              <w:rPr>
                <w:noProof/>
                <w:webHidden/>
              </w:rPr>
              <w:instrText xml:space="preserve"> PAGEREF _Toc3723510 \h </w:instrText>
            </w:r>
            <w:r>
              <w:rPr>
                <w:noProof/>
                <w:webHidden/>
              </w:rPr>
            </w:r>
            <w:r>
              <w:rPr>
                <w:noProof/>
                <w:webHidden/>
              </w:rPr>
              <w:fldChar w:fldCharType="separate"/>
            </w:r>
            <w:r w:rsidR="001F518C">
              <w:rPr>
                <w:noProof/>
                <w:webHidden/>
              </w:rPr>
              <w:t>24</w:t>
            </w:r>
            <w:r>
              <w:rPr>
                <w:noProof/>
                <w:webHidden/>
              </w:rPr>
              <w:fldChar w:fldCharType="end"/>
            </w:r>
          </w:hyperlink>
        </w:p>
        <w:p w14:paraId="61C77DC9" w14:textId="77777777" w:rsidR="009C09BA" w:rsidRDefault="009C09BA">
          <w:pPr>
            <w:pStyle w:val="TOC3"/>
            <w:tabs>
              <w:tab w:val="right" w:leader="dot" w:pos="9350"/>
            </w:tabs>
            <w:rPr>
              <w:rFonts w:eastAsiaTheme="minorEastAsia"/>
              <w:noProof/>
            </w:rPr>
          </w:pPr>
          <w:hyperlink w:anchor="_Toc3723511" w:history="1">
            <w:r w:rsidRPr="000F2A6A">
              <w:rPr>
                <w:rStyle w:val="Hyperlink"/>
                <w:rFonts w:ascii="Times New Roman" w:hAnsi="Times New Roman" w:cs="Times New Roman"/>
                <w:noProof/>
              </w:rPr>
              <w:t>5.4 Installation</w:t>
            </w:r>
            <w:r>
              <w:rPr>
                <w:noProof/>
                <w:webHidden/>
              </w:rPr>
              <w:tab/>
            </w:r>
            <w:r>
              <w:rPr>
                <w:noProof/>
                <w:webHidden/>
              </w:rPr>
              <w:fldChar w:fldCharType="begin"/>
            </w:r>
            <w:r>
              <w:rPr>
                <w:noProof/>
                <w:webHidden/>
              </w:rPr>
              <w:instrText xml:space="preserve"> PAGEREF _Toc3723511 \h </w:instrText>
            </w:r>
            <w:r>
              <w:rPr>
                <w:noProof/>
                <w:webHidden/>
              </w:rPr>
            </w:r>
            <w:r>
              <w:rPr>
                <w:noProof/>
                <w:webHidden/>
              </w:rPr>
              <w:fldChar w:fldCharType="separate"/>
            </w:r>
            <w:r w:rsidR="001F518C">
              <w:rPr>
                <w:noProof/>
                <w:webHidden/>
              </w:rPr>
              <w:t>25</w:t>
            </w:r>
            <w:r>
              <w:rPr>
                <w:noProof/>
                <w:webHidden/>
              </w:rPr>
              <w:fldChar w:fldCharType="end"/>
            </w:r>
          </w:hyperlink>
        </w:p>
        <w:p w14:paraId="3D316A2D" w14:textId="77777777" w:rsidR="009C09BA" w:rsidRDefault="009C09BA">
          <w:pPr>
            <w:pStyle w:val="TOC3"/>
            <w:tabs>
              <w:tab w:val="right" w:leader="dot" w:pos="9350"/>
            </w:tabs>
            <w:rPr>
              <w:rFonts w:eastAsiaTheme="minorEastAsia"/>
              <w:noProof/>
            </w:rPr>
          </w:pPr>
          <w:hyperlink w:anchor="_Toc3723512" w:history="1">
            <w:r w:rsidRPr="000F2A6A">
              <w:rPr>
                <w:rStyle w:val="Hyperlink"/>
                <w:rFonts w:ascii="Times New Roman" w:hAnsi="Times New Roman" w:cs="Times New Roman"/>
                <w:noProof/>
              </w:rPr>
              <w:t>5.4 Support and Training</w:t>
            </w:r>
            <w:r>
              <w:rPr>
                <w:noProof/>
                <w:webHidden/>
              </w:rPr>
              <w:tab/>
            </w:r>
            <w:r>
              <w:rPr>
                <w:noProof/>
                <w:webHidden/>
              </w:rPr>
              <w:fldChar w:fldCharType="begin"/>
            </w:r>
            <w:r>
              <w:rPr>
                <w:noProof/>
                <w:webHidden/>
              </w:rPr>
              <w:instrText xml:space="preserve"> PAGEREF _Toc3723512 \h </w:instrText>
            </w:r>
            <w:r>
              <w:rPr>
                <w:noProof/>
                <w:webHidden/>
              </w:rPr>
            </w:r>
            <w:r>
              <w:rPr>
                <w:noProof/>
                <w:webHidden/>
              </w:rPr>
              <w:fldChar w:fldCharType="separate"/>
            </w:r>
            <w:r w:rsidR="001F518C">
              <w:rPr>
                <w:noProof/>
                <w:webHidden/>
              </w:rPr>
              <w:t>25</w:t>
            </w:r>
            <w:r>
              <w:rPr>
                <w:noProof/>
                <w:webHidden/>
              </w:rPr>
              <w:fldChar w:fldCharType="end"/>
            </w:r>
          </w:hyperlink>
        </w:p>
        <w:p w14:paraId="2BC3183D" w14:textId="77777777" w:rsidR="009C09BA" w:rsidRDefault="009C09BA">
          <w:pPr>
            <w:pStyle w:val="TOC3"/>
            <w:tabs>
              <w:tab w:val="right" w:leader="dot" w:pos="9350"/>
            </w:tabs>
            <w:rPr>
              <w:rFonts w:eastAsiaTheme="minorEastAsia"/>
              <w:noProof/>
            </w:rPr>
          </w:pPr>
          <w:hyperlink w:anchor="_Toc3723513" w:history="1">
            <w:r w:rsidRPr="000F2A6A">
              <w:rPr>
                <w:rStyle w:val="Hyperlink"/>
                <w:rFonts w:ascii="Times New Roman" w:hAnsi="Times New Roman" w:cs="Times New Roman"/>
                <w:noProof/>
              </w:rPr>
              <w:t>5.4 Maintenance</w:t>
            </w:r>
            <w:r>
              <w:rPr>
                <w:noProof/>
                <w:webHidden/>
              </w:rPr>
              <w:tab/>
            </w:r>
            <w:r>
              <w:rPr>
                <w:noProof/>
                <w:webHidden/>
              </w:rPr>
              <w:fldChar w:fldCharType="begin"/>
            </w:r>
            <w:r>
              <w:rPr>
                <w:noProof/>
                <w:webHidden/>
              </w:rPr>
              <w:instrText xml:space="preserve"> PAGEREF _Toc3723513 \h </w:instrText>
            </w:r>
            <w:r>
              <w:rPr>
                <w:noProof/>
                <w:webHidden/>
              </w:rPr>
            </w:r>
            <w:r>
              <w:rPr>
                <w:noProof/>
                <w:webHidden/>
              </w:rPr>
              <w:fldChar w:fldCharType="separate"/>
            </w:r>
            <w:r w:rsidR="001F518C">
              <w:rPr>
                <w:noProof/>
                <w:webHidden/>
              </w:rPr>
              <w:t>25</w:t>
            </w:r>
            <w:r>
              <w:rPr>
                <w:noProof/>
                <w:webHidden/>
              </w:rPr>
              <w:fldChar w:fldCharType="end"/>
            </w:r>
          </w:hyperlink>
        </w:p>
        <w:p w14:paraId="7685B878" w14:textId="77777777" w:rsidR="009C09BA" w:rsidRDefault="009C09BA">
          <w:pPr>
            <w:pStyle w:val="TOC1"/>
            <w:tabs>
              <w:tab w:val="right" w:leader="dot" w:pos="9350"/>
            </w:tabs>
            <w:rPr>
              <w:rFonts w:eastAsiaTheme="minorEastAsia"/>
              <w:noProof/>
            </w:rPr>
          </w:pPr>
          <w:hyperlink w:anchor="_Toc3723514" w:history="1">
            <w:r w:rsidRPr="000F2A6A">
              <w:rPr>
                <w:rStyle w:val="Hyperlink"/>
                <w:noProof/>
              </w:rPr>
              <w:t>CHAPTER SIX: CONCLUSION, LIMITATIONS AND RECOMMENDATION</w:t>
            </w:r>
            <w:r>
              <w:rPr>
                <w:noProof/>
                <w:webHidden/>
              </w:rPr>
              <w:tab/>
            </w:r>
            <w:r>
              <w:rPr>
                <w:noProof/>
                <w:webHidden/>
              </w:rPr>
              <w:fldChar w:fldCharType="begin"/>
            </w:r>
            <w:r>
              <w:rPr>
                <w:noProof/>
                <w:webHidden/>
              </w:rPr>
              <w:instrText xml:space="preserve"> PAGEREF _Toc3723514 \h </w:instrText>
            </w:r>
            <w:r>
              <w:rPr>
                <w:noProof/>
                <w:webHidden/>
              </w:rPr>
            </w:r>
            <w:r>
              <w:rPr>
                <w:noProof/>
                <w:webHidden/>
              </w:rPr>
              <w:fldChar w:fldCharType="separate"/>
            </w:r>
            <w:r w:rsidR="001F518C">
              <w:rPr>
                <w:noProof/>
                <w:webHidden/>
              </w:rPr>
              <w:t>26</w:t>
            </w:r>
            <w:r>
              <w:rPr>
                <w:noProof/>
                <w:webHidden/>
              </w:rPr>
              <w:fldChar w:fldCharType="end"/>
            </w:r>
          </w:hyperlink>
        </w:p>
        <w:p w14:paraId="0302CB68" w14:textId="77777777" w:rsidR="009C09BA" w:rsidRDefault="009C09BA">
          <w:pPr>
            <w:pStyle w:val="TOC3"/>
            <w:tabs>
              <w:tab w:val="right" w:leader="dot" w:pos="9350"/>
            </w:tabs>
            <w:rPr>
              <w:rFonts w:eastAsiaTheme="minorEastAsia"/>
              <w:noProof/>
            </w:rPr>
          </w:pPr>
          <w:hyperlink w:anchor="_Toc3723515" w:history="1">
            <w:r w:rsidRPr="000F2A6A">
              <w:rPr>
                <w:rStyle w:val="Hyperlink"/>
                <w:rFonts w:ascii="Times New Roman" w:hAnsi="Times New Roman" w:cs="Times New Roman"/>
                <w:noProof/>
              </w:rPr>
              <w:t>6.1 Conclusion</w:t>
            </w:r>
            <w:r>
              <w:rPr>
                <w:noProof/>
                <w:webHidden/>
              </w:rPr>
              <w:tab/>
            </w:r>
            <w:r>
              <w:rPr>
                <w:noProof/>
                <w:webHidden/>
              </w:rPr>
              <w:fldChar w:fldCharType="begin"/>
            </w:r>
            <w:r>
              <w:rPr>
                <w:noProof/>
                <w:webHidden/>
              </w:rPr>
              <w:instrText xml:space="preserve"> PAGEREF _Toc3723515 \h </w:instrText>
            </w:r>
            <w:r>
              <w:rPr>
                <w:noProof/>
                <w:webHidden/>
              </w:rPr>
            </w:r>
            <w:r>
              <w:rPr>
                <w:noProof/>
                <w:webHidden/>
              </w:rPr>
              <w:fldChar w:fldCharType="separate"/>
            </w:r>
            <w:r w:rsidR="001F518C">
              <w:rPr>
                <w:noProof/>
                <w:webHidden/>
              </w:rPr>
              <w:t>26</w:t>
            </w:r>
            <w:r>
              <w:rPr>
                <w:noProof/>
                <w:webHidden/>
              </w:rPr>
              <w:fldChar w:fldCharType="end"/>
            </w:r>
          </w:hyperlink>
        </w:p>
        <w:p w14:paraId="1D421958" w14:textId="77777777" w:rsidR="009C09BA" w:rsidRDefault="009C09BA">
          <w:pPr>
            <w:pStyle w:val="TOC3"/>
            <w:tabs>
              <w:tab w:val="right" w:leader="dot" w:pos="9350"/>
            </w:tabs>
            <w:rPr>
              <w:rFonts w:eastAsiaTheme="minorEastAsia"/>
              <w:noProof/>
            </w:rPr>
          </w:pPr>
          <w:hyperlink w:anchor="_Toc3723516" w:history="1">
            <w:r w:rsidRPr="000F2A6A">
              <w:rPr>
                <w:rStyle w:val="Hyperlink"/>
                <w:rFonts w:ascii="Times New Roman" w:hAnsi="Times New Roman" w:cs="Times New Roman"/>
                <w:noProof/>
              </w:rPr>
              <w:t>6.2 Limitations.</w:t>
            </w:r>
            <w:r>
              <w:rPr>
                <w:noProof/>
                <w:webHidden/>
              </w:rPr>
              <w:tab/>
            </w:r>
            <w:r>
              <w:rPr>
                <w:noProof/>
                <w:webHidden/>
              </w:rPr>
              <w:fldChar w:fldCharType="begin"/>
            </w:r>
            <w:r>
              <w:rPr>
                <w:noProof/>
                <w:webHidden/>
              </w:rPr>
              <w:instrText xml:space="preserve"> PAGEREF _Toc3723516 \h </w:instrText>
            </w:r>
            <w:r>
              <w:rPr>
                <w:noProof/>
                <w:webHidden/>
              </w:rPr>
            </w:r>
            <w:r>
              <w:rPr>
                <w:noProof/>
                <w:webHidden/>
              </w:rPr>
              <w:fldChar w:fldCharType="separate"/>
            </w:r>
            <w:r w:rsidR="001F518C">
              <w:rPr>
                <w:noProof/>
                <w:webHidden/>
              </w:rPr>
              <w:t>26</w:t>
            </w:r>
            <w:r>
              <w:rPr>
                <w:noProof/>
                <w:webHidden/>
              </w:rPr>
              <w:fldChar w:fldCharType="end"/>
            </w:r>
          </w:hyperlink>
        </w:p>
        <w:p w14:paraId="0BD3002B" w14:textId="77777777" w:rsidR="009C09BA" w:rsidRDefault="009C09BA">
          <w:pPr>
            <w:pStyle w:val="TOC3"/>
            <w:tabs>
              <w:tab w:val="right" w:leader="dot" w:pos="9350"/>
            </w:tabs>
            <w:rPr>
              <w:rFonts w:eastAsiaTheme="minorEastAsia"/>
              <w:noProof/>
            </w:rPr>
          </w:pPr>
          <w:hyperlink w:anchor="_Toc3723517" w:history="1">
            <w:r w:rsidRPr="000F2A6A">
              <w:rPr>
                <w:rStyle w:val="Hyperlink"/>
                <w:rFonts w:ascii="Times New Roman" w:hAnsi="Times New Roman" w:cs="Times New Roman"/>
                <w:noProof/>
              </w:rPr>
              <w:t>6.3 Recommendation</w:t>
            </w:r>
            <w:r>
              <w:rPr>
                <w:noProof/>
                <w:webHidden/>
              </w:rPr>
              <w:tab/>
            </w:r>
            <w:r>
              <w:rPr>
                <w:noProof/>
                <w:webHidden/>
              </w:rPr>
              <w:fldChar w:fldCharType="begin"/>
            </w:r>
            <w:r>
              <w:rPr>
                <w:noProof/>
                <w:webHidden/>
              </w:rPr>
              <w:instrText xml:space="preserve"> PAGEREF _Toc3723517 \h </w:instrText>
            </w:r>
            <w:r>
              <w:rPr>
                <w:noProof/>
                <w:webHidden/>
              </w:rPr>
            </w:r>
            <w:r>
              <w:rPr>
                <w:noProof/>
                <w:webHidden/>
              </w:rPr>
              <w:fldChar w:fldCharType="separate"/>
            </w:r>
            <w:r w:rsidR="001F518C">
              <w:rPr>
                <w:noProof/>
                <w:webHidden/>
              </w:rPr>
              <w:t>26</w:t>
            </w:r>
            <w:r>
              <w:rPr>
                <w:noProof/>
                <w:webHidden/>
              </w:rPr>
              <w:fldChar w:fldCharType="end"/>
            </w:r>
          </w:hyperlink>
        </w:p>
        <w:p w14:paraId="38BA28C5" w14:textId="77777777" w:rsidR="009C09BA" w:rsidRDefault="009C09BA">
          <w:pPr>
            <w:pStyle w:val="TOC1"/>
            <w:tabs>
              <w:tab w:val="right" w:leader="dot" w:pos="9350"/>
            </w:tabs>
            <w:rPr>
              <w:rFonts w:eastAsiaTheme="minorEastAsia"/>
              <w:noProof/>
            </w:rPr>
          </w:pPr>
          <w:hyperlink w:anchor="_Toc3723518" w:history="1">
            <w:r w:rsidRPr="000F2A6A">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3723518 \h </w:instrText>
            </w:r>
            <w:r>
              <w:rPr>
                <w:noProof/>
                <w:webHidden/>
              </w:rPr>
            </w:r>
            <w:r>
              <w:rPr>
                <w:noProof/>
                <w:webHidden/>
              </w:rPr>
              <w:fldChar w:fldCharType="separate"/>
            </w:r>
            <w:r w:rsidR="001F518C">
              <w:rPr>
                <w:noProof/>
                <w:webHidden/>
              </w:rPr>
              <w:t>27</w:t>
            </w:r>
            <w:r>
              <w:rPr>
                <w:noProof/>
                <w:webHidden/>
              </w:rPr>
              <w:fldChar w:fldCharType="end"/>
            </w:r>
          </w:hyperlink>
        </w:p>
        <w:p w14:paraId="58BADB6A" w14:textId="77777777" w:rsidR="009C09BA" w:rsidRDefault="009C09BA">
          <w:pPr>
            <w:pStyle w:val="TOC2"/>
            <w:tabs>
              <w:tab w:val="right" w:leader="dot" w:pos="9350"/>
            </w:tabs>
            <w:rPr>
              <w:rFonts w:eastAsiaTheme="minorEastAsia"/>
              <w:noProof/>
            </w:rPr>
          </w:pPr>
          <w:hyperlink w:anchor="_Toc3723519" w:history="1">
            <w:r w:rsidRPr="000F2A6A">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3723519 \h </w:instrText>
            </w:r>
            <w:r>
              <w:rPr>
                <w:noProof/>
                <w:webHidden/>
              </w:rPr>
            </w:r>
            <w:r>
              <w:rPr>
                <w:noProof/>
                <w:webHidden/>
              </w:rPr>
              <w:fldChar w:fldCharType="separate"/>
            </w:r>
            <w:r w:rsidR="001F518C">
              <w:rPr>
                <w:noProof/>
                <w:webHidden/>
              </w:rPr>
              <w:t>27</w:t>
            </w:r>
            <w:r>
              <w:rPr>
                <w:noProof/>
                <w:webHidden/>
              </w:rPr>
              <w:fldChar w:fldCharType="end"/>
            </w:r>
          </w:hyperlink>
        </w:p>
        <w:p w14:paraId="13806726" w14:textId="77777777" w:rsidR="009C09BA" w:rsidRDefault="009C09BA">
          <w:pPr>
            <w:pStyle w:val="TOC2"/>
            <w:tabs>
              <w:tab w:val="right" w:leader="dot" w:pos="9350"/>
            </w:tabs>
            <w:rPr>
              <w:rFonts w:eastAsiaTheme="minorEastAsia"/>
              <w:noProof/>
            </w:rPr>
          </w:pPr>
          <w:hyperlink w:anchor="_Toc3723520" w:history="1">
            <w:r w:rsidRPr="000F2A6A">
              <w:rPr>
                <w:rStyle w:val="Hyperlink"/>
                <w:rFonts w:ascii="Times New Roman" w:hAnsi="Times New Roman" w:cs="Times New Roman"/>
                <w:noProof/>
              </w:rPr>
              <w:t>Appendices</w:t>
            </w:r>
            <w:r>
              <w:rPr>
                <w:noProof/>
                <w:webHidden/>
              </w:rPr>
              <w:tab/>
            </w:r>
            <w:r>
              <w:rPr>
                <w:noProof/>
                <w:webHidden/>
              </w:rPr>
              <w:fldChar w:fldCharType="begin"/>
            </w:r>
            <w:r>
              <w:rPr>
                <w:noProof/>
                <w:webHidden/>
              </w:rPr>
              <w:instrText xml:space="preserve"> PAGEREF _Toc3723520 \h </w:instrText>
            </w:r>
            <w:r>
              <w:rPr>
                <w:noProof/>
                <w:webHidden/>
              </w:rPr>
            </w:r>
            <w:r>
              <w:rPr>
                <w:noProof/>
                <w:webHidden/>
              </w:rPr>
              <w:fldChar w:fldCharType="separate"/>
            </w:r>
            <w:r w:rsidR="001F518C">
              <w:rPr>
                <w:noProof/>
                <w:webHidden/>
              </w:rPr>
              <w:t>28</w:t>
            </w:r>
            <w:r>
              <w:rPr>
                <w:noProof/>
                <w:webHidden/>
              </w:rPr>
              <w:fldChar w:fldCharType="end"/>
            </w:r>
          </w:hyperlink>
        </w:p>
        <w:p w14:paraId="4001D706" w14:textId="38B4A158" w:rsidR="009C09BA" w:rsidRDefault="00201B4E">
          <w:pPr>
            <w:pStyle w:val="TOC3"/>
            <w:tabs>
              <w:tab w:val="right" w:leader="dot" w:pos="9350"/>
            </w:tabs>
            <w:rPr>
              <w:rFonts w:eastAsiaTheme="minorEastAsia"/>
              <w:noProof/>
            </w:rPr>
          </w:pPr>
          <w:r w:rsidRPr="00201B4E">
            <w:rPr>
              <w:rStyle w:val="Hyperlink"/>
              <w:noProof/>
              <w:color w:val="000000" w:themeColor="text1"/>
              <w:u w:val="none"/>
            </w:rPr>
            <w:lastRenderedPageBreak/>
            <w:t>Appendix 1:</w:t>
          </w:r>
          <w:hyperlink w:anchor="_Toc3723521" w:history="1">
            <w:r w:rsidR="009C09BA" w:rsidRPr="000F2A6A">
              <w:rPr>
                <w:rStyle w:val="Hyperlink"/>
                <w:rFonts w:ascii="Times New Roman" w:hAnsi="Times New Roman" w:cs="Times New Roman"/>
                <w:noProof/>
              </w:rPr>
              <w:t xml:space="preserve"> Budget</w:t>
            </w:r>
            <w:r w:rsidR="009C09BA">
              <w:rPr>
                <w:noProof/>
                <w:webHidden/>
              </w:rPr>
              <w:tab/>
            </w:r>
            <w:r w:rsidR="009C09BA">
              <w:rPr>
                <w:noProof/>
                <w:webHidden/>
              </w:rPr>
              <w:fldChar w:fldCharType="begin"/>
            </w:r>
            <w:r w:rsidR="009C09BA">
              <w:rPr>
                <w:noProof/>
                <w:webHidden/>
              </w:rPr>
              <w:instrText xml:space="preserve"> PAGEREF _Toc3723521 \h </w:instrText>
            </w:r>
            <w:r w:rsidR="009C09BA">
              <w:rPr>
                <w:noProof/>
                <w:webHidden/>
              </w:rPr>
            </w:r>
            <w:r w:rsidR="009C09BA">
              <w:rPr>
                <w:noProof/>
                <w:webHidden/>
              </w:rPr>
              <w:fldChar w:fldCharType="separate"/>
            </w:r>
            <w:r w:rsidR="001F518C">
              <w:rPr>
                <w:noProof/>
                <w:webHidden/>
              </w:rPr>
              <w:t>28</w:t>
            </w:r>
            <w:r w:rsidR="009C09BA">
              <w:rPr>
                <w:noProof/>
                <w:webHidden/>
              </w:rPr>
              <w:fldChar w:fldCharType="end"/>
            </w:r>
          </w:hyperlink>
        </w:p>
        <w:p w14:paraId="21A2E031" w14:textId="437573C2" w:rsidR="009C09BA" w:rsidRPr="00201B4E" w:rsidRDefault="009A64EC" w:rsidP="00201B4E">
          <w:pPr>
            <w:pStyle w:val="TOC2"/>
            <w:tabs>
              <w:tab w:val="right" w:leader="dot" w:pos="9350"/>
            </w:tabs>
            <w:rPr>
              <w:noProof/>
              <w:color w:val="CC9900" w:themeColor="hyperlink"/>
              <w:u w:val="single"/>
            </w:rPr>
          </w:pPr>
          <w:r>
            <w:rPr>
              <w:rStyle w:val="Hyperlink"/>
              <w:noProof/>
            </w:rPr>
            <w:t xml:space="preserve"> </w:t>
          </w:r>
          <w:r w:rsidRPr="00201B4E">
            <w:rPr>
              <w:rStyle w:val="Hyperlink"/>
              <w:noProof/>
              <w:color w:val="auto"/>
              <w:u w:val="none"/>
            </w:rPr>
            <w:t xml:space="preserve"> </w:t>
          </w:r>
          <w:r w:rsidR="00201B4E" w:rsidRPr="00201B4E">
            <w:rPr>
              <w:rStyle w:val="Hyperlink"/>
              <w:noProof/>
              <w:color w:val="auto"/>
              <w:u w:val="none"/>
            </w:rPr>
            <w:t>2</w:t>
          </w:r>
          <w:r w:rsidRPr="00201B4E">
            <w:rPr>
              <w:rStyle w:val="Hyperlink"/>
              <w:noProof/>
              <w:color w:val="auto"/>
              <w:u w:val="none"/>
            </w:rPr>
            <w:t xml:space="preserve"> </w:t>
          </w:r>
          <w:r w:rsidR="00201B4E" w:rsidRPr="00201B4E">
            <w:rPr>
              <w:rStyle w:val="Hyperlink"/>
              <w:noProof/>
              <w:color w:val="auto"/>
              <w:u w:val="none"/>
            </w:rPr>
            <w:t>:</w:t>
          </w:r>
          <w:hyperlink w:anchor="_Toc3723522" w:history="1">
            <w:r w:rsidR="009C09BA" w:rsidRPr="009A64EC">
              <w:rPr>
                <w:rStyle w:val="Hyperlink"/>
                <w:noProof/>
              </w:rPr>
              <w:t>Gantt chart Schedule</w:t>
            </w:r>
            <w:r w:rsidR="009C09BA">
              <w:rPr>
                <w:noProof/>
                <w:webHidden/>
              </w:rPr>
              <w:tab/>
            </w:r>
            <w:r w:rsidR="009C09BA">
              <w:rPr>
                <w:noProof/>
                <w:webHidden/>
              </w:rPr>
              <w:fldChar w:fldCharType="begin"/>
            </w:r>
            <w:r w:rsidR="009C09BA">
              <w:rPr>
                <w:noProof/>
                <w:webHidden/>
              </w:rPr>
              <w:instrText xml:space="preserve"> PAGEREF _Toc3723522 \h </w:instrText>
            </w:r>
            <w:r w:rsidR="009C09BA">
              <w:rPr>
                <w:noProof/>
                <w:webHidden/>
              </w:rPr>
            </w:r>
            <w:r w:rsidR="009C09BA">
              <w:rPr>
                <w:noProof/>
                <w:webHidden/>
              </w:rPr>
              <w:fldChar w:fldCharType="separate"/>
            </w:r>
            <w:r w:rsidR="001F518C">
              <w:rPr>
                <w:noProof/>
                <w:webHidden/>
              </w:rPr>
              <w:t>28</w:t>
            </w:r>
            <w:r w:rsidR="009C09BA">
              <w:rPr>
                <w:noProof/>
                <w:webHidden/>
              </w:rPr>
              <w:fldChar w:fldCharType="end"/>
            </w:r>
          </w:hyperlink>
        </w:p>
        <w:p w14:paraId="007F7792" w14:textId="51E87663" w:rsidR="009C09BA" w:rsidRDefault="00201B4E">
          <w:pPr>
            <w:pStyle w:val="TOC3"/>
            <w:tabs>
              <w:tab w:val="right" w:leader="dot" w:pos="9350"/>
            </w:tabs>
            <w:rPr>
              <w:rFonts w:eastAsiaTheme="minorEastAsia"/>
              <w:noProof/>
            </w:rPr>
          </w:pPr>
          <w:r w:rsidRPr="00201B4E">
            <w:rPr>
              <w:rStyle w:val="Hyperlink"/>
              <w:noProof/>
              <w:color w:val="auto"/>
              <w:u w:val="none"/>
            </w:rPr>
            <w:t>3:</w:t>
          </w:r>
          <w:hyperlink w:anchor="_Toc3723523" w:history="1">
            <w:r w:rsidR="009C09BA" w:rsidRPr="000F2A6A">
              <w:rPr>
                <w:rStyle w:val="Hyperlink"/>
                <w:rFonts w:ascii="Times New Roman" w:hAnsi="Times New Roman" w:cs="Times New Roman"/>
                <w:noProof/>
              </w:rPr>
              <w:t>Questionnaires</w:t>
            </w:r>
            <w:r w:rsidR="009C09BA">
              <w:rPr>
                <w:noProof/>
                <w:webHidden/>
              </w:rPr>
              <w:tab/>
            </w:r>
            <w:r w:rsidR="009C09BA">
              <w:rPr>
                <w:noProof/>
                <w:webHidden/>
              </w:rPr>
              <w:fldChar w:fldCharType="begin"/>
            </w:r>
            <w:r w:rsidR="009C09BA">
              <w:rPr>
                <w:noProof/>
                <w:webHidden/>
              </w:rPr>
              <w:instrText xml:space="preserve"> PAGEREF _Toc3723523 \h </w:instrText>
            </w:r>
            <w:r w:rsidR="009C09BA">
              <w:rPr>
                <w:noProof/>
                <w:webHidden/>
              </w:rPr>
            </w:r>
            <w:r w:rsidR="009C09BA">
              <w:rPr>
                <w:noProof/>
                <w:webHidden/>
              </w:rPr>
              <w:fldChar w:fldCharType="separate"/>
            </w:r>
            <w:r w:rsidR="001F518C">
              <w:rPr>
                <w:noProof/>
                <w:webHidden/>
              </w:rPr>
              <w:t>29</w:t>
            </w:r>
            <w:r w:rsidR="009C09BA">
              <w:rPr>
                <w:noProof/>
                <w:webHidden/>
              </w:rPr>
              <w:fldChar w:fldCharType="end"/>
            </w:r>
          </w:hyperlink>
        </w:p>
        <w:p w14:paraId="351ABF42" w14:textId="0BE6C4DA" w:rsidR="009C09BA" w:rsidRDefault="00201B4E">
          <w:pPr>
            <w:pStyle w:val="TOC3"/>
            <w:tabs>
              <w:tab w:val="right" w:leader="dot" w:pos="9350"/>
            </w:tabs>
            <w:rPr>
              <w:rFonts w:eastAsiaTheme="minorEastAsia"/>
              <w:noProof/>
            </w:rPr>
          </w:pPr>
          <w:r w:rsidRPr="00201B4E">
            <w:rPr>
              <w:rStyle w:val="Hyperlink"/>
              <w:noProof/>
              <w:color w:val="auto"/>
              <w:u w:val="none"/>
            </w:rPr>
            <w:t>4:</w:t>
          </w:r>
          <w:hyperlink w:anchor="_Toc3723524" w:history="1">
            <w:r w:rsidR="009C09BA" w:rsidRPr="000F2A6A">
              <w:rPr>
                <w:rStyle w:val="Hyperlink"/>
                <w:noProof/>
              </w:rPr>
              <w:t xml:space="preserve"> Sample code</w:t>
            </w:r>
            <w:r w:rsidR="009C09BA">
              <w:rPr>
                <w:noProof/>
                <w:webHidden/>
              </w:rPr>
              <w:tab/>
            </w:r>
            <w:r w:rsidR="009C09BA">
              <w:rPr>
                <w:noProof/>
                <w:webHidden/>
              </w:rPr>
              <w:fldChar w:fldCharType="begin"/>
            </w:r>
            <w:r w:rsidR="009C09BA">
              <w:rPr>
                <w:noProof/>
                <w:webHidden/>
              </w:rPr>
              <w:instrText xml:space="preserve"> PAGEREF _Toc3723524 \h </w:instrText>
            </w:r>
            <w:r w:rsidR="009C09BA">
              <w:rPr>
                <w:noProof/>
                <w:webHidden/>
              </w:rPr>
            </w:r>
            <w:r w:rsidR="009C09BA">
              <w:rPr>
                <w:noProof/>
                <w:webHidden/>
              </w:rPr>
              <w:fldChar w:fldCharType="separate"/>
            </w:r>
            <w:r w:rsidR="001F518C">
              <w:rPr>
                <w:noProof/>
                <w:webHidden/>
              </w:rPr>
              <w:t>33</w:t>
            </w:r>
            <w:r w:rsidR="009C09BA">
              <w:rPr>
                <w:noProof/>
                <w:webHidden/>
              </w:rPr>
              <w:fldChar w:fldCharType="end"/>
            </w:r>
          </w:hyperlink>
        </w:p>
        <w:p w14:paraId="0B5F6AE9" w14:textId="2E3D00DE" w:rsidR="009C3651" w:rsidRDefault="009C3651" w:rsidP="00F34674">
          <w:pPr>
            <w:spacing w:line="240" w:lineRule="auto"/>
          </w:pPr>
          <w:r>
            <w:rPr>
              <w:b/>
              <w:bCs/>
              <w:noProof/>
            </w:rPr>
            <w:fldChar w:fldCharType="end"/>
          </w:r>
        </w:p>
      </w:sdtContent>
    </w:sdt>
    <w:p w14:paraId="79E190CD" w14:textId="77777777" w:rsidR="00AF123D" w:rsidRDefault="00AF123D" w:rsidP="00F34674">
      <w:pPr>
        <w:spacing w:line="240" w:lineRule="auto"/>
        <w:rPr>
          <w:rFonts w:ascii="Times New Roman" w:hAnsi="Times New Roman" w:cs="Times New Roman"/>
          <w:sz w:val="24"/>
          <w:szCs w:val="24"/>
        </w:rPr>
      </w:pPr>
      <w:bookmarkStart w:id="8" w:name="_GoBack"/>
      <w:bookmarkEnd w:id="8"/>
    </w:p>
    <w:p w14:paraId="421A2146" w14:textId="77777777" w:rsidR="00F34674" w:rsidRPr="00546534" w:rsidRDefault="00F34674" w:rsidP="00F34674">
      <w:pPr>
        <w:spacing w:line="240" w:lineRule="auto"/>
        <w:rPr>
          <w:rFonts w:ascii="Times New Roman" w:hAnsi="Times New Roman" w:cs="Times New Roman"/>
          <w:sz w:val="24"/>
          <w:szCs w:val="24"/>
        </w:rPr>
      </w:pPr>
    </w:p>
    <w:p w14:paraId="24224099" w14:textId="77777777" w:rsidR="00AF123D" w:rsidRPr="00546534" w:rsidRDefault="00AF123D" w:rsidP="00F34674">
      <w:pPr>
        <w:pStyle w:val="Heading1"/>
        <w:spacing w:line="240" w:lineRule="auto"/>
        <w:rPr>
          <w:rFonts w:ascii="Times New Roman" w:hAnsi="Times New Roman" w:cs="Times New Roman"/>
          <w:color w:val="auto"/>
          <w:sz w:val="24"/>
          <w:szCs w:val="24"/>
        </w:rPr>
      </w:pPr>
      <w:bookmarkStart w:id="9" w:name="_Toc3723461"/>
      <w:r w:rsidRPr="00546534">
        <w:rPr>
          <w:rFonts w:ascii="Times New Roman" w:hAnsi="Times New Roman" w:cs="Times New Roman"/>
          <w:color w:val="auto"/>
          <w:sz w:val="24"/>
          <w:szCs w:val="24"/>
        </w:rPr>
        <w:t>LIST OF FIGURES</w:t>
      </w:r>
      <w:bookmarkEnd w:id="9"/>
    </w:p>
    <w:p w14:paraId="25CD3AEE" w14:textId="77777777" w:rsidR="00546534" w:rsidRDefault="00546534" w:rsidP="00F34674">
      <w:pPr>
        <w:pStyle w:val="TableofFigures"/>
        <w:tabs>
          <w:tab w:val="right" w:leader="dot" w:pos="9350"/>
        </w:tabs>
        <w:spacing w:line="240" w:lineRule="auto"/>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Figure" </w:instrText>
      </w:r>
      <w:r>
        <w:rPr>
          <w:rFonts w:ascii="Times New Roman" w:hAnsi="Times New Roman" w:cs="Times New Roman"/>
          <w:sz w:val="24"/>
          <w:szCs w:val="24"/>
        </w:rPr>
        <w:fldChar w:fldCharType="separate"/>
      </w:r>
      <w:hyperlink w:anchor="_Toc299566" w:history="1">
        <w:r w:rsidRPr="00CB6F90">
          <w:rPr>
            <w:rStyle w:val="Hyperlink"/>
            <w:rFonts w:ascii="Times New Roman" w:hAnsi="Times New Roman" w:cs="Times New Roman"/>
            <w:noProof/>
          </w:rPr>
          <w:t>Figure 4.1:Use case Diagram</w:t>
        </w:r>
        <w:r>
          <w:rPr>
            <w:noProof/>
            <w:webHidden/>
          </w:rPr>
          <w:tab/>
        </w:r>
        <w:r>
          <w:rPr>
            <w:noProof/>
            <w:webHidden/>
          </w:rPr>
          <w:fldChar w:fldCharType="begin"/>
        </w:r>
        <w:r>
          <w:rPr>
            <w:noProof/>
            <w:webHidden/>
          </w:rPr>
          <w:instrText xml:space="preserve"> PAGEREF _Toc299566 \h </w:instrText>
        </w:r>
        <w:r>
          <w:rPr>
            <w:noProof/>
            <w:webHidden/>
          </w:rPr>
        </w:r>
        <w:r>
          <w:rPr>
            <w:noProof/>
            <w:webHidden/>
          </w:rPr>
          <w:fldChar w:fldCharType="separate"/>
        </w:r>
        <w:r>
          <w:rPr>
            <w:noProof/>
            <w:webHidden/>
          </w:rPr>
          <w:t>22</w:t>
        </w:r>
        <w:r>
          <w:rPr>
            <w:noProof/>
            <w:webHidden/>
          </w:rPr>
          <w:fldChar w:fldCharType="end"/>
        </w:r>
      </w:hyperlink>
    </w:p>
    <w:p w14:paraId="4D5A7A93" w14:textId="77777777" w:rsidR="00546534" w:rsidRDefault="009A64EC" w:rsidP="00F34674">
      <w:pPr>
        <w:pStyle w:val="TableofFigures"/>
        <w:tabs>
          <w:tab w:val="right" w:leader="dot" w:pos="9350"/>
        </w:tabs>
        <w:spacing w:line="240" w:lineRule="auto"/>
        <w:rPr>
          <w:rFonts w:eastAsiaTheme="minorEastAsia"/>
          <w:noProof/>
        </w:rPr>
      </w:pPr>
      <w:hyperlink w:anchor="_Toc299567" w:history="1">
        <w:r w:rsidR="00546534" w:rsidRPr="00CB6F90">
          <w:rPr>
            <w:rStyle w:val="Hyperlink"/>
            <w:rFonts w:ascii="Times New Roman" w:hAnsi="Times New Roman" w:cs="Times New Roman"/>
            <w:noProof/>
          </w:rPr>
          <w:t>Figure 1: Pie Chart</w:t>
        </w:r>
        <w:r w:rsidR="00546534">
          <w:rPr>
            <w:noProof/>
            <w:webHidden/>
          </w:rPr>
          <w:tab/>
        </w:r>
        <w:r w:rsidR="00546534">
          <w:rPr>
            <w:noProof/>
            <w:webHidden/>
          </w:rPr>
          <w:fldChar w:fldCharType="begin"/>
        </w:r>
        <w:r w:rsidR="00546534">
          <w:rPr>
            <w:noProof/>
            <w:webHidden/>
          </w:rPr>
          <w:instrText xml:space="preserve"> PAGEREF _Toc299567 \h </w:instrText>
        </w:r>
        <w:r w:rsidR="00546534">
          <w:rPr>
            <w:noProof/>
            <w:webHidden/>
          </w:rPr>
        </w:r>
        <w:r w:rsidR="00546534">
          <w:rPr>
            <w:noProof/>
            <w:webHidden/>
          </w:rPr>
          <w:fldChar w:fldCharType="separate"/>
        </w:r>
        <w:r w:rsidR="00546534">
          <w:rPr>
            <w:noProof/>
            <w:webHidden/>
          </w:rPr>
          <w:t>29</w:t>
        </w:r>
        <w:r w:rsidR="00546534">
          <w:rPr>
            <w:noProof/>
            <w:webHidden/>
          </w:rPr>
          <w:fldChar w:fldCharType="end"/>
        </w:r>
      </w:hyperlink>
    </w:p>
    <w:p w14:paraId="231D497F" w14:textId="77777777" w:rsidR="00546534" w:rsidRDefault="009A64EC" w:rsidP="00F34674">
      <w:pPr>
        <w:pStyle w:val="TableofFigures"/>
        <w:tabs>
          <w:tab w:val="right" w:leader="dot" w:pos="9350"/>
        </w:tabs>
        <w:spacing w:line="240" w:lineRule="auto"/>
        <w:rPr>
          <w:rFonts w:eastAsiaTheme="minorEastAsia"/>
          <w:noProof/>
        </w:rPr>
      </w:pPr>
      <w:hyperlink w:anchor="_Toc299568" w:history="1">
        <w:r w:rsidR="00546534" w:rsidRPr="00CB6F90">
          <w:rPr>
            <w:rStyle w:val="Hyperlink"/>
            <w:rFonts w:ascii="Times New Roman" w:hAnsi="Times New Roman" w:cs="Times New Roman"/>
            <w:noProof/>
          </w:rPr>
          <w:t>Figure 2: Bar Chart</w:t>
        </w:r>
        <w:r w:rsidR="00546534">
          <w:rPr>
            <w:noProof/>
            <w:webHidden/>
          </w:rPr>
          <w:tab/>
        </w:r>
        <w:r w:rsidR="00546534">
          <w:rPr>
            <w:noProof/>
            <w:webHidden/>
          </w:rPr>
          <w:fldChar w:fldCharType="begin"/>
        </w:r>
        <w:r w:rsidR="00546534">
          <w:rPr>
            <w:noProof/>
            <w:webHidden/>
          </w:rPr>
          <w:instrText xml:space="preserve"> PAGEREF _Toc299568 \h </w:instrText>
        </w:r>
        <w:r w:rsidR="00546534">
          <w:rPr>
            <w:noProof/>
            <w:webHidden/>
          </w:rPr>
        </w:r>
        <w:r w:rsidR="00546534">
          <w:rPr>
            <w:noProof/>
            <w:webHidden/>
          </w:rPr>
          <w:fldChar w:fldCharType="separate"/>
        </w:r>
        <w:r w:rsidR="00546534">
          <w:rPr>
            <w:noProof/>
            <w:webHidden/>
          </w:rPr>
          <w:t>30</w:t>
        </w:r>
        <w:r w:rsidR="00546534">
          <w:rPr>
            <w:noProof/>
            <w:webHidden/>
          </w:rPr>
          <w:fldChar w:fldCharType="end"/>
        </w:r>
      </w:hyperlink>
    </w:p>
    <w:p w14:paraId="35995CC9" w14:textId="77777777" w:rsidR="00546534" w:rsidRDefault="009A64EC" w:rsidP="00F34674">
      <w:pPr>
        <w:pStyle w:val="TableofFigures"/>
        <w:tabs>
          <w:tab w:val="right" w:leader="dot" w:pos="9350"/>
        </w:tabs>
        <w:spacing w:line="240" w:lineRule="auto"/>
        <w:rPr>
          <w:rFonts w:eastAsiaTheme="minorEastAsia"/>
          <w:noProof/>
        </w:rPr>
      </w:pPr>
      <w:hyperlink w:anchor="_Toc299569" w:history="1">
        <w:r w:rsidR="00546534" w:rsidRPr="00CB6F90">
          <w:rPr>
            <w:rStyle w:val="Hyperlink"/>
            <w:rFonts w:ascii="Times New Roman" w:hAnsi="Times New Roman" w:cs="Times New Roman"/>
            <w:noProof/>
          </w:rPr>
          <w:t>Figure 3: Line Chart</w:t>
        </w:r>
        <w:r w:rsidR="00546534">
          <w:rPr>
            <w:noProof/>
            <w:webHidden/>
          </w:rPr>
          <w:tab/>
        </w:r>
        <w:r w:rsidR="00546534">
          <w:rPr>
            <w:noProof/>
            <w:webHidden/>
          </w:rPr>
          <w:fldChar w:fldCharType="begin"/>
        </w:r>
        <w:r w:rsidR="00546534">
          <w:rPr>
            <w:noProof/>
            <w:webHidden/>
          </w:rPr>
          <w:instrText xml:space="preserve"> PAGEREF _Toc299569 \h </w:instrText>
        </w:r>
        <w:r w:rsidR="00546534">
          <w:rPr>
            <w:noProof/>
            <w:webHidden/>
          </w:rPr>
        </w:r>
        <w:r w:rsidR="00546534">
          <w:rPr>
            <w:noProof/>
            <w:webHidden/>
          </w:rPr>
          <w:fldChar w:fldCharType="separate"/>
        </w:r>
        <w:r w:rsidR="00546534">
          <w:rPr>
            <w:noProof/>
            <w:webHidden/>
          </w:rPr>
          <w:t>31</w:t>
        </w:r>
        <w:r w:rsidR="00546534">
          <w:rPr>
            <w:noProof/>
            <w:webHidden/>
          </w:rPr>
          <w:fldChar w:fldCharType="end"/>
        </w:r>
      </w:hyperlink>
    </w:p>
    <w:p w14:paraId="60906E53" w14:textId="396DABA3" w:rsidR="00B77F92" w:rsidRDefault="00546534" w:rsidP="00F34674">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49D31190" w14:textId="77777777" w:rsidR="00F34674" w:rsidRDefault="00F34674" w:rsidP="00F34674">
      <w:pPr>
        <w:spacing w:line="240" w:lineRule="auto"/>
        <w:rPr>
          <w:rFonts w:ascii="Times New Roman" w:hAnsi="Times New Roman" w:cs="Times New Roman"/>
          <w:sz w:val="24"/>
          <w:szCs w:val="24"/>
        </w:rPr>
      </w:pPr>
    </w:p>
    <w:p w14:paraId="41559156" w14:textId="77777777" w:rsidR="00F34674" w:rsidRDefault="00F34674" w:rsidP="00F34674">
      <w:pPr>
        <w:spacing w:line="240" w:lineRule="auto"/>
        <w:rPr>
          <w:rFonts w:ascii="Times New Roman" w:hAnsi="Times New Roman" w:cs="Times New Roman"/>
          <w:sz w:val="24"/>
          <w:szCs w:val="24"/>
        </w:rPr>
      </w:pPr>
    </w:p>
    <w:p w14:paraId="0AB569C9" w14:textId="77777777" w:rsidR="00F34674" w:rsidRDefault="00F34674" w:rsidP="00F34674">
      <w:pPr>
        <w:spacing w:line="240" w:lineRule="auto"/>
        <w:rPr>
          <w:rFonts w:ascii="Times New Roman" w:hAnsi="Times New Roman" w:cs="Times New Roman"/>
          <w:sz w:val="24"/>
          <w:szCs w:val="24"/>
        </w:rPr>
      </w:pPr>
    </w:p>
    <w:p w14:paraId="6CA7F9D1" w14:textId="77777777" w:rsidR="00F34674" w:rsidRDefault="00F34674" w:rsidP="00F34674">
      <w:pPr>
        <w:spacing w:line="240" w:lineRule="auto"/>
        <w:rPr>
          <w:rFonts w:ascii="Times New Roman" w:hAnsi="Times New Roman" w:cs="Times New Roman"/>
          <w:sz w:val="24"/>
          <w:szCs w:val="24"/>
        </w:rPr>
      </w:pPr>
    </w:p>
    <w:p w14:paraId="0327B0CE" w14:textId="77777777" w:rsidR="00F34674" w:rsidRDefault="00F34674" w:rsidP="00F34674">
      <w:pPr>
        <w:spacing w:line="240" w:lineRule="auto"/>
        <w:rPr>
          <w:rFonts w:ascii="Times New Roman" w:hAnsi="Times New Roman" w:cs="Times New Roman"/>
          <w:sz w:val="24"/>
          <w:szCs w:val="24"/>
        </w:rPr>
      </w:pPr>
    </w:p>
    <w:p w14:paraId="1ABC20FA" w14:textId="77777777" w:rsidR="00636894" w:rsidRDefault="00636894" w:rsidP="00F34674">
      <w:pPr>
        <w:spacing w:line="240" w:lineRule="auto"/>
        <w:rPr>
          <w:rFonts w:ascii="Times New Roman" w:hAnsi="Times New Roman" w:cs="Times New Roman"/>
          <w:sz w:val="24"/>
          <w:szCs w:val="24"/>
        </w:rPr>
      </w:pPr>
    </w:p>
    <w:p w14:paraId="4790FD4B" w14:textId="77777777" w:rsidR="00636894" w:rsidRDefault="00636894" w:rsidP="00F34674">
      <w:pPr>
        <w:spacing w:line="240" w:lineRule="auto"/>
        <w:rPr>
          <w:rFonts w:ascii="Times New Roman" w:hAnsi="Times New Roman" w:cs="Times New Roman"/>
          <w:sz w:val="24"/>
          <w:szCs w:val="24"/>
        </w:rPr>
      </w:pPr>
    </w:p>
    <w:p w14:paraId="205207E1" w14:textId="77777777" w:rsidR="00636894" w:rsidRDefault="00636894" w:rsidP="00F34674">
      <w:pPr>
        <w:spacing w:line="240" w:lineRule="auto"/>
        <w:rPr>
          <w:rFonts w:ascii="Times New Roman" w:hAnsi="Times New Roman" w:cs="Times New Roman"/>
          <w:sz w:val="24"/>
          <w:szCs w:val="24"/>
        </w:rPr>
      </w:pPr>
    </w:p>
    <w:p w14:paraId="06051038" w14:textId="77777777" w:rsidR="00636894" w:rsidRDefault="00636894" w:rsidP="00F34674">
      <w:pPr>
        <w:spacing w:line="240" w:lineRule="auto"/>
        <w:rPr>
          <w:rFonts w:ascii="Times New Roman" w:hAnsi="Times New Roman" w:cs="Times New Roman"/>
          <w:sz w:val="24"/>
          <w:szCs w:val="24"/>
        </w:rPr>
      </w:pPr>
    </w:p>
    <w:p w14:paraId="0B4BE0C8" w14:textId="77777777" w:rsidR="00636894" w:rsidRDefault="00636894" w:rsidP="00F34674">
      <w:pPr>
        <w:spacing w:line="240" w:lineRule="auto"/>
        <w:rPr>
          <w:rFonts w:ascii="Times New Roman" w:hAnsi="Times New Roman" w:cs="Times New Roman"/>
          <w:sz w:val="24"/>
          <w:szCs w:val="24"/>
        </w:rPr>
      </w:pPr>
    </w:p>
    <w:p w14:paraId="78FB011D" w14:textId="77777777" w:rsidR="00636894" w:rsidRDefault="00636894" w:rsidP="00F34674">
      <w:pPr>
        <w:spacing w:line="240" w:lineRule="auto"/>
        <w:rPr>
          <w:rFonts w:ascii="Times New Roman" w:hAnsi="Times New Roman" w:cs="Times New Roman"/>
          <w:sz w:val="24"/>
          <w:szCs w:val="24"/>
        </w:rPr>
      </w:pPr>
    </w:p>
    <w:p w14:paraId="4D6E1521" w14:textId="135D6121" w:rsidR="00C41D59" w:rsidRDefault="00C41D59" w:rsidP="00F34674">
      <w:pPr>
        <w:spacing w:line="240" w:lineRule="auto"/>
        <w:rPr>
          <w:rFonts w:ascii="Times New Roman" w:hAnsi="Times New Roman" w:cs="Times New Roman"/>
          <w:sz w:val="24"/>
          <w:szCs w:val="24"/>
        </w:rPr>
      </w:pPr>
    </w:p>
    <w:p w14:paraId="0063F2E1" w14:textId="6F6B4AB2" w:rsidR="00C41D59" w:rsidRDefault="00C41D59" w:rsidP="00C41D59">
      <w:pPr>
        <w:rPr>
          <w:rFonts w:ascii="Times New Roman" w:hAnsi="Times New Roman" w:cs="Times New Roman"/>
          <w:sz w:val="24"/>
          <w:szCs w:val="24"/>
        </w:rPr>
      </w:pPr>
    </w:p>
    <w:p w14:paraId="2827A0EF" w14:textId="77777777" w:rsidR="00BA367A" w:rsidRDefault="00BA367A" w:rsidP="00C41D59">
      <w:pPr>
        <w:rPr>
          <w:rFonts w:ascii="Times New Roman" w:hAnsi="Times New Roman" w:cs="Times New Roman"/>
          <w:sz w:val="24"/>
          <w:szCs w:val="24"/>
        </w:rPr>
      </w:pPr>
    </w:p>
    <w:p w14:paraId="6DAB1844" w14:textId="4E90C094" w:rsidR="009B76B6" w:rsidRDefault="009B76B6">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2238D458" w14:textId="56A87C2C" w:rsidR="009B76B6" w:rsidRDefault="009B76B6">
      <w:pPr>
        <w:spacing w:line="259" w:lineRule="auto"/>
        <w:rPr>
          <w:rFonts w:ascii="Times New Roman" w:hAnsi="Times New Roman" w:cs="Times New Roman"/>
          <w:sz w:val="24"/>
          <w:szCs w:val="24"/>
        </w:rPr>
      </w:pPr>
      <w:r>
        <w:rPr>
          <w:rFonts w:ascii="Times New Roman" w:hAnsi="Times New Roman" w:cs="Times New Roman"/>
          <w:sz w:val="24"/>
          <w:szCs w:val="24"/>
        </w:rPr>
        <w:lastRenderedPageBreak/>
        <w:br w:type="page"/>
      </w:r>
    </w:p>
    <w:p w14:paraId="7F7B2B13" w14:textId="77777777" w:rsidR="009B76B6" w:rsidRDefault="009B76B6" w:rsidP="00C41D59">
      <w:pPr>
        <w:rPr>
          <w:rFonts w:ascii="Times New Roman" w:hAnsi="Times New Roman" w:cs="Times New Roman"/>
          <w:sz w:val="24"/>
          <w:szCs w:val="24"/>
        </w:rPr>
        <w:sectPr w:rsidR="009B76B6" w:rsidSect="006B70A5">
          <w:pgSz w:w="12240" w:h="15840"/>
          <w:pgMar w:top="1440" w:right="1440" w:bottom="1440" w:left="1440" w:header="708" w:footer="708" w:gutter="0"/>
          <w:pgBorders w:offsetFrom="page">
            <w:top w:val="single" w:sz="4" w:space="24" w:color="D34817" w:themeColor="accent1"/>
            <w:left w:val="single" w:sz="4" w:space="24" w:color="D34817" w:themeColor="accent1"/>
            <w:bottom w:val="single" w:sz="4" w:space="24" w:color="D34817" w:themeColor="accent1"/>
            <w:right w:val="single" w:sz="4" w:space="24" w:color="D34817" w:themeColor="accent1"/>
          </w:pgBorders>
          <w:pgNumType w:fmt="lowerRoman" w:start="2"/>
          <w:cols w:space="708"/>
          <w:docGrid w:linePitch="360"/>
        </w:sectPr>
      </w:pPr>
    </w:p>
    <w:p w14:paraId="18B085D8" w14:textId="766AEFB7" w:rsidR="00BA367A" w:rsidRDefault="00BA367A" w:rsidP="00C41D59">
      <w:pPr>
        <w:rPr>
          <w:rFonts w:ascii="Times New Roman" w:hAnsi="Times New Roman" w:cs="Times New Roman"/>
          <w:sz w:val="24"/>
          <w:szCs w:val="24"/>
        </w:rPr>
      </w:pPr>
    </w:p>
    <w:p w14:paraId="021D7FDE" w14:textId="352FD122" w:rsidR="00F34674" w:rsidRPr="00C41D59" w:rsidRDefault="00C41D59" w:rsidP="00C41D59">
      <w:pPr>
        <w:tabs>
          <w:tab w:val="left" w:pos="1335"/>
        </w:tabs>
        <w:rPr>
          <w:rFonts w:ascii="Times New Roman" w:hAnsi="Times New Roman" w:cs="Times New Roman"/>
          <w:sz w:val="24"/>
          <w:szCs w:val="24"/>
        </w:rPr>
      </w:pPr>
      <w:r>
        <w:rPr>
          <w:rFonts w:ascii="Times New Roman" w:hAnsi="Times New Roman" w:cs="Times New Roman"/>
          <w:sz w:val="24"/>
          <w:szCs w:val="24"/>
        </w:rPr>
        <w:tab/>
      </w:r>
    </w:p>
    <w:p w14:paraId="71BFC4AB" w14:textId="77777777" w:rsidR="00AF123D" w:rsidRPr="00546534" w:rsidRDefault="00AF123D" w:rsidP="00C41D59">
      <w:pPr>
        <w:pStyle w:val="Heading1"/>
        <w:spacing w:line="240" w:lineRule="auto"/>
        <w:jc w:val="center"/>
        <w:rPr>
          <w:rFonts w:ascii="Times New Roman" w:hAnsi="Times New Roman" w:cs="Times New Roman"/>
          <w:sz w:val="24"/>
          <w:szCs w:val="24"/>
        </w:rPr>
      </w:pPr>
      <w:bookmarkStart w:id="10" w:name="_Toc3723462"/>
      <w:r w:rsidRPr="00546534">
        <w:rPr>
          <w:rFonts w:ascii="Times New Roman" w:hAnsi="Times New Roman" w:cs="Times New Roman"/>
          <w:sz w:val="24"/>
          <w:szCs w:val="24"/>
        </w:rPr>
        <w:t>CHAPTER ONE: INTRODUCTION</w:t>
      </w:r>
      <w:bookmarkEnd w:id="10"/>
    </w:p>
    <w:p w14:paraId="64E8C9D5" w14:textId="77777777" w:rsidR="00AF123D" w:rsidRPr="00546534" w:rsidRDefault="00AF123D" w:rsidP="00F34674">
      <w:pPr>
        <w:pStyle w:val="Heading2"/>
        <w:numPr>
          <w:ilvl w:val="1"/>
          <w:numId w:val="1"/>
        </w:numPr>
        <w:spacing w:line="240" w:lineRule="auto"/>
        <w:rPr>
          <w:rFonts w:ascii="Times New Roman" w:hAnsi="Times New Roman" w:cs="Times New Roman"/>
          <w:sz w:val="24"/>
          <w:szCs w:val="24"/>
        </w:rPr>
      </w:pPr>
      <w:bookmarkStart w:id="11" w:name="_Toc3723463"/>
      <w:r w:rsidRPr="00546534">
        <w:rPr>
          <w:rFonts w:ascii="Times New Roman" w:hAnsi="Times New Roman" w:cs="Times New Roman"/>
          <w:sz w:val="24"/>
          <w:szCs w:val="24"/>
        </w:rPr>
        <w:t>BACKGROUND OF THE STUDY</w:t>
      </w:r>
      <w:bookmarkEnd w:id="11"/>
    </w:p>
    <w:p w14:paraId="5193D801"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Majority of Kenyans are involved in small scale business. Most of the unemployed persons rely on this small scale business for their livelihood. Small businesses are always looking for ways to increase revenue. Whether by increasing sales, eliminating redundancies or decreasing internal expenses, organizations are on the lookout for the next big cost-saving measure that will free up valuable cash flow. Various businesses collapse simply because they were not managed well.</w:t>
      </w:r>
    </w:p>
    <w:p w14:paraId="2FD28039"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Small businesses are always looking for ways to increase revenue. Whether by increasing sales, eliminating redundancies or decreasing internal expenses, organizations are on the lookout for the next big cost-saving measure that will free up valuable cash flow.</w:t>
      </w:r>
    </w:p>
    <w:p w14:paraId="398DC6BA"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What many small businesses may never calculate, however, is their business’ profit margin, an essential figure for anyone trying to find ways to increase the bottom line. A company’s profit margin is the easiest and quickest way to tell how efficiently a company uses its resources, and it’s a great tool to gauge a company’s profitability.</w:t>
      </w:r>
    </w:p>
    <w:p w14:paraId="0F0D9402"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Profit margin is defined as a ratio of profits earned to total costs over a defined period (e.g. a quarter, a year, etc.). Each industry generally has its own average profit margin due to the differences in costs and materials needed for different products and services.</w:t>
      </w:r>
    </w:p>
    <w:p w14:paraId="16F3BA51" w14:textId="77777777" w:rsidR="00AF123D" w:rsidRPr="00546534" w:rsidRDefault="00AF123D" w:rsidP="00F34674">
      <w:pPr>
        <w:spacing w:line="240" w:lineRule="auto"/>
        <w:rPr>
          <w:rFonts w:ascii="Times New Roman" w:hAnsi="Times New Roman" w:cs="Times New Roman"/>
          <w:sz w:val="24"/>
          <w:szCs w:val="24"/>
        </w:rPr>
      </w:pPr>
    </w:p>
    <w:p w14:paraId="1F3F61A3" w14:textId="77777777" w:rsidR="00AF123D" w:rsidRPr="00546534" w:rsidRDefault="00AF123D" w:rsidP="00F34674">
      <w:pPr>
        <w:pStyle w:val="Heading2"/>
        <w:numPr>
          <w:ilvl w:val="1"/>
          <w:numId w:val="1"/>
        </w:numPr>
        <w:spacing w:line="240" w:lineRule="auto"/>
        <w:rPr>
          <w:rFonts w:ascii="Times New Roman" w:hAnsi="Times New Roman" w:cs="Times New Roman"/>
          <w:sz w:val="24"/>
          <w:szCs w:val="24"/>
        </w:rPr>
      </w:pPr>
      <w:bookmarkStart w:id="12" w:name="_Toc3723464"/>
      <w:r w:rsidRPr="00546534">
        <w:rPr>
          <w:rFonts w:ascii="Times New Roman" w:hAnsi="Times New Roman" w:cs="Times New Roman"/>
          <w:sz w:val="24"/>
          <w:szCs w:val="24"/>
        </w:rPr>
        <w:t>PROBLEM STATEMENT</w:t>
      </w:r>
      <w:bookmarkEnd w:id="12"/>
    </w:p>
    <w:p w14:paraId="5D916422"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Kenya’s margin of unemployment compared to those employed is very high leaving most of the Kenyans to rely on self-employment to which most of them prefer small scale businesses.  Running this small businesses can incur profits or loses. For one to run a business and sustain the business without incurring loses he/she needs a good cash flow, budget and run the business of a profit not losses.</w:t>
      </w:r>
    </w:p>
    <w:p w14:paraId="2DBB55DA"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Small businesses are always looking for ways to increase revenue. Whether by increasing sales, eliminating redundancies or decreasing internal expenses, organizations are on the lookout for the next big cost-saving measure that will free up valuable cash flow. What many small businesses may never calculate, however, is their business’ profit margin, an essential figure for anyone trying to find ways to increase the bottom line. A company’s profit margin is the easiest and quickest way to tell how efficiently a company uses its resources, and it’s a great tool to gauge a company’s profitability.</w:t>
      </w:r>
    </w:p>
    <w:p w14:paraId="06D95C73"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Profit margin is defined as a ratio of profits earned to total costs over a defined period (e.g. a quarter, a year, etc.). Each industry generally has its own average profit margin due to the differences in costs and materials needed for different products and services.</w:t>
      </w:r>
    </w:p>
    <w:p w14:paraId="5BBC497E"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This application is going to help businessmen/women to calculate the best profit margin that will sustain their business, manage cash flow, create budgets, calculate VAT, automate bill payments, alert you to unusual outgoings and provide a free credit score.</w:t>
      </w:r>
    </w:p>
    <w:p w14:paraId="615C5CEF"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lastRenderedPageBreak/>
        <w:t>Using online invoices and reminders is also a powerful way to persuade reluctant clients to part with money. Healthy cash flow is a vital part of running a business. It is, literally, the make or break for many business owners who need to stay on top of their finances, especially cash flow, to ensure they can operate successfully. Beyond just a stable operating budget, the real reason business owners create and progress their ventures is because they want to create lasting wealth, driven by profit.</w:t>
      </w:r>
    </w:p>
    <w:p w14:paraId="57DBB5D9" w14:textId="77777777" w:rsidR="00AD3770" w:rsidRPr="00546534" w:rsidRDefault="00AD3770" w:rsidP="00F34674">
      <w:pPr>
        <w:spacing w:line="240" w:lineRule="auto"/>
        <w:rPr>
          <w:rFonts w:ascii="Times New Roman" w:hAnsi="Times New Roman" w:cs="Times New Roman"/>
          <w:sz w:val="24"/>
          <w:szCs w:val="24"/>
        </w:rPr>
      </w:pPr>
    </w:p>
    <w:p w14:paraId="2F6627D3" w14:textId="77777777" w:rsidR="00AF123D" w:rsidRPr="00546534" w:rsidRDefault="00AF123D" w:rsidP="00F34674">
      <w:pPr>
        <w:pStyle w:val="Heading2"/>
        <w:spacing w:line="240" w:lineRule="auto"/>
        <w:rPr>
          <w:rFonts w:ascii="Times New Roman" w:hAnsi="Times New Roman" w:cs="Times New Roman"/>
          <w:sz w:val="24"/>
          <w:szCs w:val="24"/>
        </w:rPr>
      </w:pPr>
      <w:bookmarkStart w:id="13" w:name="_Toc3723465"/>
      <w:r w:rsidRPr="00546534">
        <w:rPr>
          <w:rFonts w:ascii="Times New Roman" w:hAnsi="Times New Roman" w:cs="Times New Roman"/>
          <w:sz w:val="24"/>
          <w:szCs w:val="24"/>
        </w:rPr>
        <w:t>1.3 OBJECTIVES</w:t>
      </w:r>
      <w:bookmarkEnd w:id="13"/>
    </w:p>
    <w:p w14:paraId="7D128BD0" w14:textId="77777777" w:rsidR="00AF123D" w:rsidRPr="00546534" w:rsidRDefault="00AF123D" w:rsidP="00F34674">
      <w:pPr>
        <w:spacing w:line="240" w:lineRule="auto"/>
        <w:rPr>
          <w:rFonts w:ascii="Times New Roman" w:hAnsi="Times New Roman" w:cs="Times New Roman"/>
          <w:sz w:val="24"/>
          <w:szCs w:val="24"/>
        </w:rPr>
      </w:pPr>
    </w:p>
    <w:p w14:paraId="4B8A9350" w14:textId="77777777" w:rsidR="00AF123D" w:rsidRPr="00546534" w:rsidRDefault="00AF123D" w:rsidP="00F34674">
      <w:pPr>
        <w:pStyle w:val="Heading3"/>
        <w:spacing w:line="240" w:lineRule="auto"/>
        <w:rPr>
          <w:rFonts w:ascii="Times New Roman" w:hAnsi="Times New Roman" w:cs="Times New Roman"/>
        </w:rPr>
      </w:pPr>
      <w:bookmarkStart w:id="14" w:name="_Toc3723466"/>
      <w:r w:rsidRPr="00546534">
        <w:rPr>
          <w:rFonts w:ascii="Times New Roman" w:hAnsi="Times New Roman" w:cs="Times New Roman"/>
        </w:rPr>
        <w:t>1.3.1 General Objectives</w:t>
      </w:r>
      <w:bookmarkEnd w:id="14"/>
    </w:p>
    <w:p w14:paraId="1E423B82" w14:textId="35AD7658" w:rsidR="00AF123D" w:rsidRPr="00546534" w:rsidRDefault="00BA367A" w:rsidP="00F34674">
      <w:pPr>
        <w:spacing w:line="240" w:lineRule="auto"/>
        <w:rPr>
          <w:rFonts w:ascii="Times New Roman" w:hAnsi="Times New Roman" w:cs="Times New Roman"/>
          <w:sz w:val="24"/>
          <w:szCs w:val="24"/>
        </w:rPr>
      </w:pPr>
      <w:r>
        <w:rPr>
          <w:rFonts w:ascii="Times New Roman" w:hAnsi="Times New Roman" w:cs="Times New Roman"/>
          <w:sz w:val="24"/>
          <w:szCs w:val="24"/>
        </w:rPr>
        <w:t xml:space="preserve">This project </w:t>
      </w:r>
      <w:r w:rsidR="00AF123D" w:rsidRPr="00546534">
        <w:rPr>
          <w:rFonts w:ascii="Times New Roman" w:hAnsi="Times New Roman" w:cs="Times New Roman"/>
          <w:sz w:val="24"/>
          <w:szCs w:val="24"/>
        </w:rPr>
        <w:t>is aimed at developing an application that w</w:t>
      </w:r>
      <w:r w:rsidR="006D77E0" w:rsidRPr="00546534">
        <w:rPr>
          <w:rFonts w:ascii="Times New Roman" w:hAnsi="Times New Roman" w:cs="Times New Roman"/>
          <w:sz w:val="24"/>
          <w:szCs w:val="24"/>
        </w:rPr>
        <w:t>ill provide accounting functions</w:t>
      </w:r>
      <w:r w:rsidR="00AF123D" w:rsidRPr="00546534">
        <w:rPr>
          <w:rFonts w:ascii="Times New Roman" w:hAnsi="Times New Roman" w:cs="Times New Roman"/>
          <w:sz w:val="24"/>
          <w:szCs w:val="24"/>
        </w:rPr>
        <w:t xml:space="preserve"> to small scale businesses. It also keeps track of commodities expiry dates.</w:t>
      </w:r>
    </w:p>
    <w:p w14:paraId="691675BE" w14:textId="77777777" w:rsidR="00AF123D" w:rsidRPr="00546534" w:rsidRDefault="00AF123D" w:rsidP="00F34674">
      <w:pPr>
        <w:spacing w:line="240" w:lineRule="auto"/>
        <w:rPr>
          <w:rFonts w:ascii="Times New Roman" w:hAnsi="Times New Roman" w:cs="Times New Roman"/>
          <w:sz w:val="24"/>
          <w:szCs w:val="24"/>
        </w:rPr>
      </w:pPr>
    </w:p>
    <w:p w14:paraId="1DAFE2B3" w14:textId="77777777" w:rsidR="00AF123D" w:rsidRPr="00546534" w:rsidRDefault="00AF123D" w:rsidP="00F34674">
      <w:pPr>
        <w:pStyle w:val="Heading3"/>
        <w:spacing w:line="240" w:lineRule="auto"/>
        <w:rPr>
          <w:rFonts w:ascii="Times New Roman" w:hAnsi="Times New Roman" w:cs="Times New Roman"/>
        </w:rPr>
      </w:pPr>
      <w:bookmarkStart w:id="15" w:name="_Toc3723467"/>
      <w:r w:rsidRPr="00546534">
        <w:rPr>
          <w:rFonts w:ascii="Times New Roman" w:hAnsi="Times New Roman" w:cs="Times New Roman"/>
        </w:rPr>
        <w:t>1.3.2 Specific Objectives</w:t>
      </w:r>
      <w:bookmarkEnd w:id="15"/>
    </w:p>
    <w:p w14:paraId="21A4F4BF" w14:textId="26A4864D" w:rsidR="00AF123D" w:rsidRPr="00546534" w:rsidRDefault="006D77E0" w:rsidP="00F34674">
      <w:pPr>
        <w:pStyle w:val="ListParagraph"/>
        <w:numPr>
          <w:ilvl w:val="0"/>
          <w:numId w:val="3"/>
        </w:num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To enable the user to do simple accounting and store data  of </w:t>
      </w:r>
      <w:r w:rsidR="00DB7283" w:rsidRPr="00546534">
        <w:rPr>
          <w:rFonts w:ascii="Times New Roman" w:hAnsi="Times New Roman" w:cs="Times New Roman"/>
          <w:sz w:val="24"/>
          <w:szCs w:val="24"/>
        </w:rPr>
        <w:t>transactions</w:t>
      </w:r>
    </w:p>
    <w:p w14:paraId="504E0F23" w14:textId="2CFF70D6" w:rsidR="00AF123D" w:rsidRPr="00546534" w:rsidRDefault="00AF123D" w:rsidP="00F34674">
      <w:pPr>
        <w:pStyle w:val="ListParagraph"/>
        <w:numPr>
          <w:ilvl w:val="0"/>
          <w:numId w:val="3"/>
        </w:numPr>
        <w:spacing w:line="240" w:lineRule="auto"/>
        <w:rPr>
          <w:rFonts w:ascii="Times New Roman" w:hAnsi="Times New Roman" w:cs="Times New Roman"/>
          <w:sz w:val="24"/>
          <w:szCs w:val="24"/>
        </w:rPr>
      </w:pPr>
      <w:r w:rsidRPr="00546534">
        <w:rPr>
          <w:rFonts w:ascii="Times New Roman" w:hAnsi="Times New Roman" w:cs="Times New Roman"/>
          <w:sz w:val="24"/>
          <w:szCs w:val="24"/>
        </w:rPr>
        <w:t>T</w:t>
      </w:r>
      <w:r w:rsidR="00DB7283" w:rsidRPr="00546534">
        <w:rPr>
          <w:rFonts w:ascii="Times New Roman" w:hAnsi="Times New Roman" w:cs="Times New Roman"/>
          <w:sz w:val="24"/>
          <w:szCs w:val="24"/>
        </w:rPr>
        <w:t>o keep track on the products and stocks available.</w:t>
      </w:r>
    </w:p>
    <w:p w14:paraId="5DA7A40E" w14:textId="77777777" w:rsidR="00AF123D" w:rsidRPr="00546534" w:rsidRDefault="00AF123D" w:rsidP="00F34674">
      <w:pPr>
        <w:pStyle w:val="ListParagraph"/>
        <w:numPr>
          <w:ilvl w:val="0"/>
          <w:numId w:val="3"/>
        </w:numPr>
        <w:spacing w:line="240" w:lineRule="auto"/>
        <w:rPr>
          <w:rFonts w:ascii="Times New Roman" w:hAnsi="Times New Roman" w:cs="Times New Roman"/>
          <w:sz w:val="24"/>
          <w:szCs w:val="24"/>
        </w:rPr>
      </w:pPr>
      <w:r w:rsidRPr="00546534">
        <w:rPr>
          <w:rFonts w:ascii="Times New Roman" w:hAnsi="Times New Roman" w:cs="Times New Roman"/>
          <w:sz w:val="24"/>
          <w:szCs w:val="24"/>
        </w:rPr>
        <w:t>To keep track of all present commodities and their expiry dates</w:t>
      </w:r>
    </w:p>
    <w:p w14:paraId="514C379D" w14:textId="77777777" w:rsidR="00AF123D" w:rsidRPr="00546534" w:rsidRDefault="00AF123D" w:rsidP="00F34674">
      <w:pPr>
        <w:pStyle w:val="Heading2"/>
        <w:numPr>
          <w:ilvl w:val="1"/>
          <w:numId w:val="1"/>
        </w:numPr>
        <w:spacing w:line="240" w:lineRule="auto"/>
        <w:rPr>
          <w:rFonts w:ascii="Times New Roman" w:hAnsi="Times New Roman" w:cs="Times New Roman"/>
          <w:sz w:val="24"/>
          <w:szCs w:val="24"/>
        </w:rPr>
      </w:pPr>
      <w:bookmarkStart w:id="16" w:name="_Toc3723468"/>
      <w:r w:rsidRPr="00546534">
        <w:rPr>
          <w:rFonts w:ascii="Times New Roman" w:hAnsi="Times New Roman" w:cs="Times New Roman"/>
          <w:sz w:val="24"/>
          <w:szCs w:val="24"/>
        </w:rPr>
        <w:t>SCOPE OF RESEARCH</w:t>
      </w:r>
      <w:bookmarkEnd w:id="16"/>
    </w:p>
    <w:p w14:paraId="73FE57AD"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This system will allow one to enter all commodities bought for resale with their expected expiry dates and then key in all expenses incurred during purchases then after resale key in all the cash obtained and let the system gives back the profit acquired and also it alerts the user on the expiry dates This project is to be developed as an android based application. It is aimed at helping the small scale business to document their products which they are selling, keep track of the sales, alert on expiry dates of products and also provide profitability margin after every sale of commodities. The system is to be simple.</w:t>
      </w:r>
    </w:p>
    <w:p w14:paraId="7F76904A" w14:textId="77777777" w:rsidR="00AF123D" w:rsidRPr="00546534" w:rsidRDefault="00AF123D" w:rsidP="00F34674">
      <w:pPr>
        <w:pStyle w:val="Heading2"/>
        <w:numPr>
          <w:ilvl w:val="1"/>
          <w:numId w:val="1"/>
        </w:num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w:t>
      </w:r>
      <w:bookmarkStart w:id="17" w:name="_Toc3723469"/>
      <w:r w:rsidRPr="00546534">
        <w:rPr>
          <w:rFonts w:ascii="Times New Roman" w:hAnsi="Times New Roman" w:cs="Times New Roman"/>
          <w:sz w:val="24"/>
          <w:szCs w:val="24"/>
        </w:rPr>
        <w:t>ASSUMPTIONS MADE</w:t>
      </w:r>
      <w:bookmarkEnd w:id="17"/>
    </w:p>
    <w:p w14:paraId="028A5E3F"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The only assumption made is that every small scale business owner has access to an android phone.</w:t>
      </w:r>
    </w:p>
    <w:p w14:paraId="114E5801" w14:textId="77777777" w:rsidR="00AF123D" w:rsidRPr="00546534" w:rsidRDefault="00AF123D" w:rsidP="00F34674">
      <w:pPr>
        <w:pStyle w:val="Heading2"/>
        <w:numPr>
          <w:ilvl w:val="1"/>
          <w:numId w:val="1"/>
        </w:numPr>
        <w:spacing w:line="240" w:lineRule="auto"/>
        <w:rPr>
          <w:rFonts w:ascii="Times New Roman" w:hAnsi="Times New Roman" w:cs="Times New Roman"/>
          <w:sz w:val="24"/>
          <w:szCs w:val="24"/>
        </w:rPr>
      </w:pPr>
      <w:bookmarkStart w:id="18" w:name="_Toc3723470"/>
      <w:r w:rsidRPr="00546534">
        <w:rPr>
          <w:rFonts w:ascii="Times New Roman" w:hAnsi="Times New Roman" w:cs="Times New Roman"/>
          <w:sz w:val="24"/>
          <w:szCs w:val="24"/>
        </w:rPr>
        <w:t>LIMITATIONS</w:t>
      </w:r>
      <w:bookmarkEnd w:id="18"/>
    </w:p>
    <w:p w14:paraId="5ED0A91A" w14:textId="509A4286" w:rsidR="00F34674"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The project does not carter for large scale business owners it </w:t>
      </w:r>
      <w:r w:rsidR="00C9312F" w:rsidRPr="00546534">
        <w:rPr>
          <w:rFonts w:ascii="Times New Roman" w:hAnsi="Times New Roman" w:cs="Times New Roman"/>
          <w:sz w:val="24"/>
          <w:szCs w:val="24"/>
        </w:rPr>
        <w:t>is limited</w:t>
      </w:r>
      <w:r w:rsidRPr="00546534">
        <w:rPr>
          <w:rFonts w:ascii="Times New Roman" w:hAnsi="Times New Roman" w:cs="Times New Roman"/>
          <w:sz w:val="24"/>
          <w:szCs w:val="24"/>
        </w:rPr>
        <w:t xml:space="preserve"> </w:t>
      </w:r>
      <w:r w:rsidR="00C9312F" w:rsidRPr="00546534">
        <w:rPr>
          <w:rFonts w:ascii="Times New Roman" w:hAnsi="Times New Roman" w:cs="Times New Roman"/>
          <w:sz w:val="24"/>
          <w:szCs w:val="24"/>
        </w:rPr>
        <w:t>to small</w:t>
      </w:r>
      <w:r w:rsidRPr="00546534">
        <w:rPr>
          <w:rFonts w:ascii="Times New Roman" w:hAnsi="Times New Roman" w:cs="Times New Roman"/>
          <w:sz w:val="24"/>
          <w:szCs w:val="24"/>
        </w:rPr>
        <w:t xml:space="preserve"> scale businesses </w:t>
      </w:r>
    </w:p>
    <w:p w14:paraId="34E7A460" w14:textId="77777777" w:rsidR="00C9312F" w:rsidRDefault="00C9312F" w:rsidP="00C9312F">
      <w:pPr>
        <w:pStyle w:val="Heading1"/>
        <w:spacing w:line="240" w:lineRule="auto"/>
        <w:jc w:val="center"/>
        <w:rPr>
          <w:rFonts w:ascii="Times New Roman" w:hAnsi="Times New Roman" w:cs="Times New Roman"/>
          <w:sz w:val="24"/>
          <w:szCs w:val="24"/>
        </w:rPr>
      </w:pPr>
    </w:p>
    <w:p w14:paraId="3599D2BD" w14:textId="77777777" w:rsidR="00C9312F" w:rsidRDefault="00C9312F" w:rsidP="00C9312F">
      <w:pPr>
        <w:pStyle w:val="Heading1"/>
        <w:spacing w:line="240" w:lineRule="auto"/>
        <w:jc w:val="center"/>
        <w:rPr>
          <w:rFonts w:ascii="Times New Roman" w:hAnsi="Times New Roman" w:cs="Times New Roman"/>
          <w:sz w:val="24"/>
          <w:szCs w:val="24"/>
        </w:rPr>
      </w:pPr>
    </w:p>
    <w:p w14:paraId="67A6B29A" w14:textId="77777777" w:rsidR="00C9312F" w:rsidRDefault="00C9312F" w:rsidP="00C9312F">
      <w:pPr>
        <w:pStyle w:val="Heading1"/>
        <w:spacing w:line="240" w:lineRule="auto"/>
        <w:jc w:val="center"/>
        <w:rPr>
          <w:rFonts w:ascii="Times New Roman" w:hAnsi="Times New Roman" w:cs="Times New Roman"/>
          <w:sz w:val="24"/>
          <w:szCs w:val="24"/>
        </w:rPr>
      </w:pPr>
    </w:p>
    <w:p w14:paraId="13380C11" w14:textId="77777777" w:rsidR="00C9312F" w:rsidRDefault="00C9312F" w:rsidP="00C9312F"/>
    <w:p w14:paraId="6833A0E5" w14:textId="77777777" w:rsidR="00C9312F" w:rsidRPr="00C9312F" w:rsidRDefault="00C9312F" w:rsidP="00C9312F"/>
    <w:p w14:paraId="14BBDA22" w14:textId="77777777" w:rsidR="00C9312F" w:rsidRDefault="00C9312F" w:rsidP="00C9312F">
      <w:pPr>
        <w:pStyle w:val="Heading1"/>
        <w:spacing w:line="240" w:lineRule="auto"/>
        <w:jc w:val="center"/>
        <w:rPr>
          <w:rFonts w:ascii="Times New Roman" w:hAnsi="Times New Roman" w:cs="Times New Roman"/>
          <w:sz w:val="24"/>
          <w:szCs w:val="24"/>
        </w:rPr>
      </w:pPr>
    </w:p>
    <w:p w14:paraId="05ABF5AA" w14:textId="77777777" w:rsidR="00C9312F" w:rsidRDefault="00C9312F" w:rsidP="00C9312F"/>
    <w:p w14:paraId="35B5838F" w14:textId="77777777" w:rsidR="00B66C7E" w:rsidRPr="00C9312F" w:rsidRDefault="00B66C7E" w:rsidP="00C9312F"/>
    <w:p w14:paraId="50918F13" w14:textId="77777777" w:rsidR="00AF123D" w:rsidRPr="00546534" w:rsidRDefault="00AF123D" w:rsidP="00C9312F">
      <w:pPr>
        <w:pStyle w:val="Heading1"/>
        <w:spacing w:line="240" w:lineRule="auto"/>
        <w:jc w:val="center"/>
        <w:rPr>
          <w:rFonts w:ascii="Times New Roman" w:hAnsi="Times New Roman" w:cs="Times New Roman"/>
          <w:sz w:val="24"/>
          <w:szCs w:val="24"/>
        </w:rPr>
      </w:pPr>
      <w:bookmarkStart w:id="19" w:name="_Toc3723471"/>
      <w:r w:rsidRPr="00546534">
        <w:rPr>
          <w:rFonts w:ascii="Times New Roman" w:hAnsi="Times New Roman" w:cs="Times New Roman"/>
          <w:sz w:val="24"/>
          <w:szCs w:val="24"/>
        </w:rPr>
        <w:t>CHAPTER TWO: LITERATURE REVIEW</w:t>
      </w:r>
      <w:bookmarkEnd w:id="19"/>
    </w:p>
    <w:p w14:paraId="2E75B813" w14:textId="3D9010ED" w:rsidR="00AF123D" w:rsidRDefault="00AF123D" w:rsidP="00F34674">
      <w:pPr>
        <w:pStyle w:val="Heading2"/>
        <w:spacing w:line="240" w:lineRule="auto"/>
        <w:rPr>
          <w:rFonts w:ascii="Times New Roman" w:hAnsi="Times New Roman" w:cs="Times New Roman"/>
          <w:sz w:val="24"/>
          <w:szCs w:val="24"/>
        </w:rPr>
      </w:pPr>
      <w:bookmarkStart w:id="20" w:name="_Toc3723472"/>
      <w:r w:rsidRPr="00546534">
        <w:rPr>
          <w:rFonts w:ascii="Times New Roman" w:hAnsi="Times New Roman" w:cs="Times New Roman"/>
          <w:sz w:val="24"/>
          <w:szCs w:val="24"/>
        </w:rPr>
        <w:t>2.1 INTRODUCTION</w:t>
      </w:r>
      <w:bookmarkEnd w:id="20"/>
    </w:p>
    <w:p w14:paraId="1FB069CA" w14:textId="616F2EF1" w:rsidR="00C9312F" w:rsidRDefault="00C9312F" w:rsidP="00C9312F">
      <w:pPr>
        <w:rPr>
          <w:rFonts w:ascii="Times New Roman" w:hAnsi="Times New Roman" w:cs="Times New Roman"/>
          <w:sz w:val="24"/>
          <w:szCs w:val="24"/>
        </w:rPr>
      </w:pPr>
      <w:r w:rsidRPr="00B66C7E">
        <w:rPr>
          <w:rFonts w:ascii="Times New Roman" w:hAnsi="Times New Roman" w:cs="Times New Roman"/>
          <w:sz w:val="24"/>
          <w:szCs w:val="24"/>
        </w:rPr>
        <w:t xml:space="preserve">All around, there are several applications </w:t>
      </w:r>
      <w:r w:rsidR="00B66C7E" w:rsidRPr="00B66C7E">
        <w:rPr>
          <w:rFonts w:ascii="Times New Roman" w:hAnsi="Times New Roman" w:cs="Times New Roman"/>
          <w:sz w:val="24"/>
          <w:szCs w:val="24"/>
        </w:rPr>
        <w:t>a</w:t>
      </w:r>
      <w:r w:rsidRPr="00B66C7E">
        <w:rPr>
          <w:rFonts w:ascii="Times New Roman" w:hAnsi="Times New Roman" w:cs="Times New Roman"/>
          <w:sz w:val="24"/>
          <w:szCs w:val="24"/>
        </w:rPr>
        <w:t>nd systems that have been implemented to provide services such related to the small biz application in question. In this chapter we will deal with reviews of the relevant literature and case studies, research gap and methodology of implementation.</w:t>
      </w:r>
    </w:p>
    <w:p w14:paraId="5A7C8F4C" w14:textId="4A7DF0A9" w:rsidR="00A9428D" w:rsidRPr="00B66C7E" w:rsidRDefault="00A9428D" w:rsidP="00C9312F">
      <w:pPr>
        <w:rPr>
          <w:rFonts w:ascii="Times New Roman" w:hAnsi="Times New Roman" w:cs="Times New Roman"/>
          <w:sz w:val="24"/>
          <w:szCs w:val="24"/>
        </w:rPr>
      </w:pPr>
      <w:r>
        <w:rPr>
          <w:rFonts w:ascii="Times New Roman" w:hAnsi="Times New Roman" w:cs="Times New Roman"/>
          <w:sz w:val="24"/>
          <w:szCs w:val="24"/>
        </w:rPr>
        <w:t>Globally, there are several systems that have been implemented that provides services to the business society. This chapter with review of the relevant literature in the business systems and summaries of the case studies.</w:t>
      </w:r>
    </w:p>
    <w:p w14:paraId="16C182BC" w14:textId="3AED1912" w:rsidR="00C9312F" w:rsidRPr="00C9312F" w:rsidRDefault="00C9312F" w:rsidP="00C9312F">
      <w:pPr>
        <w:pStyle w:val="Heading2"/>
        <w:rPr>
          <w:b/>
        </w:rPr>
      </w:pPr>
      <w:bookmarkStart w:id="21" w:name="_Toc517096678"/>
      <w:bookmarkStart w:id="22" w:name="_Toc530440918"/>
      <w:bookmarkStart w:id="23" w:name="_Toc3723473"/>
      <w:r w:rsidRPr="00FA53A5">
        <w:rPr>
          <w:b/>
        </w:rPr>
        <w:t>2.2. Case studies</w:t>
      </w:r>
      <w:bookmarkEnd w:id="21"/>
      <w:bookmarkEnd w:id="22"/>
      <w:bookmarkEnd w:id="23"/>
    </w:p>
    <w:p w14:paraId="6F776DBA" w14:textId="77777777" w:rsidR="00AF123D" w:rsidRPr="00546534" w:rsidRDefault="00AF123D" w:rsidP="00F34674">
      <w:pPr>
        <w:pStyle w:val="Heading3"/>
        <w:spacing w:line="240" w:lineRule="auto"/>
        <w:rPr>
          <w:rFonts w:ascii="Times New Roman" w:hAnsi="Times New Roman" w:cs="Times New Roman"/>
        </w:rPr>
      </w:pPr>
      <w:bookmarkStart w:id="24" w:name="_Toc3723474"/>
      <w:r w:rsidRPr="00546534">
        <w:rPr>
          <w:rFonts w:ascii="Times New Roman" w:hAnsi="Times New Roman" w:cs="Times New Roman"/>
        </w:rPr>
        <w:t xml:space="preserve">2.2.1. </w:t>
      </w:r>
      <w:proofErr w:type="spellStart"/>
      <w:r w:rsidRPr="00546534">
        <w:rPr>
          <w:rFonts w:ascii="Times New Roman" w:hAnsi="Times New Roman" w:cs="Times New Roman"/>
        </w:rPr>
        <w:t>Nextar</w:t>
      </w:r>
      <w:proofErr w:type="spellEnd"/>
      <w:r w:rsidRPr="00546534">
        <w:rPr>
          <w:rFonts w:ascii="Times New Roman" w:hAnsi="Times New Roman" w:cs="Times New Roman"/>
        </w:rPr>
        <w:t xml:space="preserve"> point of sale system</w:t>
      </w:r>
      <w:bookmarkEnd w:id="24"/>
    </w:p>
    <w:p w14:paraId="53B97314"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Provides an easy-to-use barcode scanning system. Just plug it into your computer to start using it in your Point of Sale and Inventory Screens. A barcode scanner can be up to 50% more efficient than the manual process. Use the time you'll be saving to focus on other areas of your business.</w:t>
      </w:r>
    </w:p>
    <w:p w14:paraId="0C809F82"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Supermarkets usually have all their products in stock before selling them. If by any chance you come across a product that hasn't yet been inventory - don't worry - you can quickly add it during checkout. Just enter a product code/SKU, name and price and it will be automatically added to your inventory.</w:t>
      </w:r>
    </w:p>
    <w:p w14:paraId="3D73FE84"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Some of the most popular reasons for offering products at a discounted price is to boost customer satisfaction, facilitate change or promote package deals. Use the Discounts feature as a negotiation tool. Press a key and enter the amount to be deducted from the sales total right from the checkout screen.</w:t>
      </w:r>
    </w:p>
    <w:p w14:paraId="25F7E1F3"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Allow multiple payment methods. Give your customers the freedom to pay with both cash and credit! NEXTAR POS allows you to label and edit every payment method. This feature helps you expedite the accounts receivable process since you can filter transactions by date and payment method. This feature is exclusive to PRO and PREMIUM accounts. This feature was created to give you more flexibility and autonomy in your dealings. Put orders on hold, make other sales and later resume it from where you left off. This tool is also useful when orders are sent to another department before being finalized. These sales will then be saved in your Orders list.</w:t>
      </w:r>
    </w:p>
    <w:p w14:paraId="31A3F282"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Print a receipt once the sale is completed or send orders to print in another department. </w:t>
      </w:r>
      <w:proofErr w:type="spellStart"/>
      <w:r w:rsidRPr="00546534">
        <w:rPr>
          <w:rFonts w:ascii="Times New Roman" w:hAnsi="Times New Roman" w:cs="Times New Roman"/>
          <w:sz w:val="24"/>
          <w:szCs w:val="24"/>
        </w:rPr>
        <w:t>Nextar</w:t>
      </w:r>
      <w:proofErr w:type="spellEnd"/>
      <w:r w:rsidRPr="00546534">
        <w:rPr>
          <w:rFonts w:ascii="Times New Roman" w:hAnsi="Times New Roman" w:cs="Times New Roman"/>
          <w:sz w:val="24"/>
          <w:szCs w:val="24"/>
        </w:rPr>
        <w:t xml:space="preserve"> POS offers an easy way to pair your printer to the software, as well as a set of customizable templates. All you have to do is choose the type of printer (standard or coil) and a template.</w:t>
      </w:r>
    </w:p>
    <w:p w14:paraId="502BEAC0" w14:textId="77777777" w:rsidR="00AF123D" w:rsidRPr="00546534" w:rsidRDefault="00AF123D" w:rsidP="00F34674">
      <w:pPr>
        <w:pStyle w:val="Heading3"/>
        <w:spacing w:line="240" w:lineRule="auto"/>
        <w:rPr>
          <w:rFonts w:ascii="Times New Roman" w:hAnsi="Times New Roman" w:cs="Times New Roman"/>
        </w:rPr>
      </w:pPr>
    </w:p>
    <w:p w14:paraId="3FD999CC" w14:textId="77777777" w:rsidR="00AF123D" w:rsidRDefault="00AF123D" w:rsidP="00F34674">
      <w:pPr>
        <w:pStyle w:val="Heading3"/>
        <w:spacing w:line="240" w:lineRule="auto"/>
        <w:rPr>
          <w:rFonts w:ascii="Times New Roman" w:hAnsi="Times New Roman" w:cs="Times New Roman"/>
        </w:rPr>
      </w:pPr>
    </w:p>
    <w:p w14:paraId="30FC2DC9" w14:textId="77777777" w:rsidR="00C9312F" w:rsidRDefault="00C9312F" w:rsidP="00C9312F"/>
    <w:p w14:paraId="5575463E" w14:textId="77777777" w:rsidR="00C9312F" w:rsidRPr="00C9312F" w:rsidRDefault="00C9312F" w:rsidP="00C9312F"/>
    <w:p w14:paraId="081FC677" w14:textId="77777777" w:rsidR="00AF123D" w:rsidRPr="00546534" w:rsidRDefault="00AF123D" w:rsidP="00F34674">
      <w:pPr>
        <w:pStyle w:val="Heading3"/>
        <w:spacing w:line="240" w:lineRule="auto"/>
        <w:rPr>
          <w:rFonts w:ascii="Times New Roman" w:hAnsi="Times New Roman" w:cs="Times New Roman"/>
        </w:rPr>
      </w:pPr>
      <w:bookmarkStart w:id="25" w:name="_Toc3723475"/>
      <w:r w:rsidRPr="00546534">
        <w:rPr>
          <w:rFonts w:ascii="Times New Roman" w:hAnsi="Times New Roman" w:cs="Times New Roman"/>
        </w:rPr>
        <w:lastRenderedPageBreak/>
        <w:t>2.2.2 SHOPRITE SUPERMARKET MANAGEMENT SYSTEM</w:t>
      </w:r>
      <w:bookmarkEnd w:id="25"/>
    </w:p>
    <w:p w14:paraId="0E984388" w14:textId="4816290B"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Shoprite is the leading retailer across Africa and is the brand of choice for many consumers across the African continent. Shoprite’s large following of loyal customers can be attributed to their ability to offer the widest range of products and the highest standards of goods and services which is a necessary factor in building a formidable supermarket. Shoprite works hand in hand with many local </w:t>
      </w:r>
      <w:proofErr w:type="spellStart"/>
      <w:r w:rsidRPr="00546534">
        <w:rPr>
          <w:rFonts w:ascii="Times New Roman" w:hAnsi="Times New Roman" w:cs="Times New Roman"/>
          <w:sz w:val="24"/>
          <w:szCs w:val="24"/>
        </w:rPr>
        <w:t>Eigerian</w:t>
      </w:r>
      <w:proofErr w:type="spellEnd"/>
      <w:r w:rsidRPr="00546534">
        <w:rPr>
          <w:rFonts w:ascii="Times New Roman" w:hAnsi="Times New Roman" w:cs="Times New Roman"/>
          <w:sz w:val="24"/>
          <w:szCs w:val="24"/>
        </w:rPr>
        <w:t xml:space="preserve"> suppliers, buying in bulk in order to pass the cost savings onto you as the customer. So this way, you can continue to enjoy a world class shopping experience whilst saving money. There are series of comparison between the prices of Shoprite and some other lower market which shows the huge stand</w:t>
      </w:r>
      <w:r w:rsidR="00F34674">
        <w:rPr>
          <w:rFonts w:ascii="Times New Roman" w:hAnsi="Times New Roman" w:cs="Times New Roman"/>
          <w:sz w:val="24"/>
          <w:szCs w:val="24"/>
        </w:rPr>
        <w:t>ard created by the Supermarket.</w:t>
      </w:r>
    </w:p>
    <w:p w14:paraId="02636FEF" w14:textId="77777777" w:rsidR="00AF123D" w:rsidRPr="00546534" w:rsidRDefault="00AF123D" w:rsidP="00F34674">
      <w:pPr>
        <w:pStyle w:val="Heading3"/>
        <w:spacing w:line="240" w:lineRule="auto"/>
        <w:rPr>
          <w:rFonts w:ascii="Times New Roman" w:hAnsi="Times New Roman" w:cs="Times New Roman"/>
          <w:color w:val="auto"/>
        </w:rPr>
      </w:pPr>
      <w:r w:rsidRPr="00546534">
        <w:rPr>
          <w:rFonts w:ascii="Times New Roman" w:hAnsi="Times New Roman" w:cs="Times New Roman"/>
          <w:color w:val="auto"/>
        </w:rPr>
        <w:t xml:space="preserve"> </w:t>
      </w:r>
      <w:bookmarkStart w:id="26" w:name="_Toc3723476"/>
      <w:r w:rsidRPr="00546534">
        <w:rPr>
          <w:rFonts w:ascii="Times New Roman" w:hAnsi="Times New Roman" w:cs="Times New Roman"/>
        </w:rPr>
        <w:t xml:space="preserve">2.2.3 </w:t>
      </w:r>
      <w:proofErr w:type="spellStart"/>
      <w:r w:rsidRPr="00546534">
        <w:rPr>
          <w:rFonts w:ascii="Times New Roman" w:hAnsi="Times New Roman" w:cs="Times New Roman"/>
        </w:rPr>
        <w:t>MegTools</w:t>
      </w:r>
      <w:proofErr w:type="spellEnd"/>
      <w:r w:rsidRPr="00546534">
        <w:rPr>
          <w:rFonts w:ascii="Times New Roman" w:hAnsi="Times New Roman" w:cs="Times New Roman"/>
        </w:rPr>
        <w:t xml:space="preserve"> Point of Sale System</w:t>
      </w:r>
      <w:r w:rsidRPr="00546534">
        <w:rPr>
          <w:rFonts w:ascii="Times New Roman" w:hAnsi="Times New Roman" w:cs="Times New Roman"/>
          <w:color w:val="auto"/>
        </w:rPr>
        <w:t>:</w:t>
      </w:r>
      <w:bookmarkEnd w:id="26"/>
    </w:p>
    <w:p w14:paraId="3BC9C7CA" w14:textId="75B302DB" w:rsidR="00AF123D" w:rsidRPr="00546534" w:rsidRDefault="00AF123D" w:rsidP="00F34674">
      <w:pPr>
        <w:spacing w:line="240" w:lineRule="auto"/>
        <w:rPr>
          <w:rFonts w:ascii="Times New Roman" w:hAnsi="Times New Roman" w:cs="Times New Roman"/>
          <w:sz w:val="24"/>
          <w:szCs w:val="24"/>
        </w:rPr>
      </w:pPr>
      <w:proofErr w:type="spellStart"/>
      <w:r w:rsidRPr="00546534">
        <w:rPr>
          <w:rFonts w:ascii="Times New Roman" w:hAnsi="Times New Roman" w:cs="Times New Roman"/>
          <w:sz w:val="24"/>
          <w:szCs w:val="24"/>
        </w:rPr>
        <w:t>MegTools</w:t>
      </w:r>
      <w:proofErr w:type="spellEnd"/>
      <w:r w:rsidRPr="00546534">
        <w:rPr>
          <w:rFonts w:ascii="Times New Roman" w:hAnsi="Times New Roman" w:cs="Times New Roman"/>
          <w:sz w:val="24"/>
          <w:szCs w:val="24"/>
        </w:rPr>
        <w:t xml:space="preserve"> have been studying the forms of business since long. The study resulted in creation of software to deal with every primary and secondary operation of a business. Though the primary operation of every business is to sell and provide service but the secondary operations are different for every form. The Point of Sale System has an entire segment of Grocery POS Software. It not only takes care of the primary operation, but even helps the entrepreneur in managing the secondary operations as well as the accounting and managerial section.</w:t>
      </w:r>
      <w:r w:rsidR="00382848" w:rsidRPr="00546534">
        <w:rPr>
          <w:rFonts w:ascii="Times New Roman" w:hAnsi="Times New Roman" w:cs="Times New Roman"/>
          <w:sz w:val="24"/>
          <w:szCs w:val="24"/>
        </w:rPr>
        <w:t xml:space="preserve"> </w:t>
      </w:r>
      <w:r w:rsidRPr="00546534">
        <w:rPr>
          <w:rFonts w:ascii="Times New Roman" w:hAnsi="Times New Roman" w:cs="Times New Roman"/>
          <w:sz w:val="24"/>
          <w:szCs w:val="24"/>
        </w:rPr>
        <w:t>Features:</w:t>
      </w:r>
      <w:r w:rsidR="00382848" w:rsidRPr="00546534">
        <w:rPr>
          <w:rFonts w:ascii="Times New Roman" w:hAnsi="Times New Roman" w:cs="Times New Roman"/>
          <w:sz w:val="24"/>
          <w:szCs w:val="24"/>
        </w:rPr>
        <w:t xml:space="preserve"> </w:t>
      </w:r>
      <w:r w:rsidRPr="00546534">
        <w:rPr>
          <w:rFonts w:ascii="Times New Roman" w:hAnsi="Times New Roman" w:cs="Times New Roman"/>
          <w:sz w:val="24"/>
          <w:szCs w:val="24"/>
        </w:rPr>
        <w:t>Point of Sale System comes with a number of features. The features can be customized as per the size and kind of business. It offers a wide range of accounting practices, according to the standards of IAS (International Accounting Standards) and has a complete section for managerial performances.</w:t>
      </w:r>
    </w:p>
    <w:p w14:paraId="4702716B"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It provides: A complete log for sales, which include the recording of sale, printing of sale invoice and summarizing the sales chronologically</w:t>
      </w:r>
    </w:p>
    <w:p w14:paraId="43C5E8F7"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It records the purchases and even creates the tabular and graphical presentation of the difference between purchases and sales It helps the HR department in generating the payroll, gratuity, calculation of provident fund and other benefits Manages the shifts of staff Calculates the taxes, as per the provision of the state</w:t>
      </w:r>
    </w:p>
    <w:p w14:paraId="1A87366E"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Helps in the performance of rebate and special discounts offered in any promotion or deal It is a Cloud VPN, which is not confined to be used within the premises of grocery store over the computers; it can be accessed over multiple devices at a time (whether smartphones or laptops) It creates the profiles for the consumers so that they can order anything using the dashboard of the software and can get it delivered; moreover the profiles can be logged by the admin to learn about the details of the consumers and their likeness, along with their chronological shopping budget</w:t>
      </w:r>
    </w:p>
    <w:p w14:paraId="503FE69D" w14:textId="77777777" w:rsidR="00AF123D" w:rsidRPr="00546534" w:rsidRDefault="00AF123D" w:rsidP="00F34674">
      <w:pPr>
        <w:pStyle w:val="Heading3"/>
        <w:spacing w:line="240" w:lineRule="auto"/>
        <w:rPr>
          <w:rFonts w:ascii="Times New Roman" w:hAnsi="Times New Roman" w:cs="Times New Roman"/>
          <w:color w:val="auto"/>
        </w:rPr>
      </w:pPr>
    </w:p>
    <w:p w14:paraId="3E7EE7E8" w14:textId="77777777" w:rsidR="00AF123D" w:rsidRPr="00546534" w:rsidRDefault="00AF123D" w:rsidP="00F34674">
      <w:pPr>
        <w:spacing w:line="240" w:lineRule="auto"/>
        <w:rPr>
          <w:rFonts w:ascii="Times New Roman" w:hAnsi="Times New Roman" w:cs="Times New Roman"/>
          <w:sz w:val="24"/>
          <w:szCs w:val="24"/>
        </w:rPr>
      </w:pPr>
    </w:p>
    <w:p w14:paraId="79E596B6" w14:textId="77777777" w:rsidR="006D77E0" w:rsidRDefault="006D77E0" w:rsidP="00F34674">
      <w:pPr>
        <w:spacing w:line="240" w:lineRule="auto"/>
        <w:rPr>
          <w:rFonts w:ascii="Times New Roman" w:hAnsi="Times New Roman" w:cs="Times New Roman"/>
          <w:sz w:val="24"/>
          <w:szCs w:val="24"/>
        </w:rPr>
      </w:pPr>
    </w:p>
    <w:p w14:paraId="0F14AAA4" w14:textId="77777777" w:rsidR="00C9312F" w:rsidRDefault="00C9312F" w:rsidP="00F34674">
      <w:pPr>
        <w:spacing w:line="240" w:lineRule="auto"/>
        <w:rPr>
          <w:rFonts w:ascii="Times New Roman" w:hAnsi="Times New Roman" w:cs="Times New Roman"/>
          <w:sz w:val="24"/>
          <w:szCs w:val="24"/>
        </w:rPr>
      </w:pPr>
    </w:p>
    <w:p w14:paraId="5F29411C" w14:textId="77777777" w:rsidR="00C9312F" w:rsidRDefault="00C9312F" w:rsidP="00F34674">
      <w:pPr>
        <w:spacing w:line="240" w:lineRule="auto"/>
        <w:rPr>
          <w:rFonts w:ascii="Times New Roman" w:hAnsi="Times New Roman" w:cs="Times New Roman"/>
          <w:sz w:val="24"/>
          <w:szCs w:val="24"/>
        </w:rPr>
      </w:pPr>
    </w:p>
    <w:p w14:paraId="4CB3CB2E" w14:textId="77777777" w:rsidR="00C9312F" w:rsidRPr="00546534" w:rsidRDefault="00C9312F" w:rsidP="00F34674">
      <w:pPr>
        <w:spacing w:line="240" w:lineRule="auto"/>
        <w:rPr>
          <w:rFonts w:ascii="Times New Roman" w:hAnsi="Times New Roman" w:cs="Times New Roman"/>
          <w:sz w:val="24"/>
          <w:szCs w:val="24"/>
        </w:rPr>
      </w:pPr>
    </w:p>
    <w:p w14:paraId="25938513" w14:textId="77777777" w:rsidR="00AF123D" w:rsidRPr="00546534" w:rsidRDefault="00AF123D" w:rsidP="00F34674">
      <w:pPr>
        <w:pStyle w:val="Heading3"/>
        <w:spacing w:line="240" w:lineRule="auto"/>
        <w:rPr>
          <w:rFonts w:ascii="Times New Roman" w:hAnsi="Times New Roman" w:cs="Times New Roman"/>
        </w:rPr>
      </w:pPr>
      <w:bookmarkStart w:id="27" w:name="_Toc3723477"/>
      <w:r w:rsidRPr="00546534">
        <w:rPr>
          <w:rFonts w:ascii="Times New Roman" w:hAnsi="Times New Roman" w:cs="Times New Roman"/>
        </w:rPr>
        <w:lastRenderedPageBreak/>
        <w:t>2.2.4. Paper based system</w:t>
      </w:r>
      <w:bookmarkEnd w:id="27"/>
    </w:p>
    <w:p w14:paraId="276502EB"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Many small scale business currently use a paper-based system to manage the capture and storage of details relating to their products. They calculate their profits and losses and make budget using books and notebooks. The remembrance of the expiry of date is left to the ability of one’s mind to remember the expiry of items.  </w:t>
      </w:r>
    </w:p>
    <w:p w14:paraId="692DC31E" w14:textId="77777777" w:rsidR="00AF123D" w:rsidRPr="00546534" w:rsidRDefault="00AF123D" w:rsidP="00F34674">
      <w:pPr>
        <w:pStyle w:val="Heading2"/>
        <w:spacing w:line="240" w:lineRule="auto"/>
        <w:rPr>
          <w:rFonts w:ascii="Times New Roman" w:hAnsi="Times New Roman" w:cs="Times New Roman"/>
          <w:sz w:val="24"/>
          <w:szCs w:val="24"/>
        </w:rPr>
      </w:pPr>
      <w:bookmarkStart w:id="28" w:name="_Toc3723478"/>
      <w:r w:rsidRPr="00546534">
        <w:rPr>
          <w:rFonts w:ascii="Times New Roman" w:hAnsi="Times New Roman" w:cs="Times New Roman"/>
          <w:sz w:val="24"/>
          <w:szCs w:val="24"/>
        </w:rPr>
        <w:t>2.3. SUMMARY</w:t>
      </w:r>
      <w:bookmarkEnd w:id="28"/>
    </w:p>
    <w:p w14:paraId="1BA33642"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From the case studied above, they majorly focus on selling of the products for large scale retailers and supermarkets, this leaves the small scale businesses to depend on outdated methods which are incorrect and may at most times lead to loses in the business. The system will provide a good way to calculate profitability and ensure that the business does not loss products due to the products expiring and without one’s knowledge. This is not considered at all in even large scale businesses.</w:t>
      </w:r>
    </w:p>
    <w:p w14:paraId="77D3BC00" w14:textId="77777777" w:rsidR="006D77E0" w:rsidRPr="00546534" w:rsidRDefault="006D77E0" w:rsidP="00F34674">
      <w:pPr>
        <w:pStyle w:val="Heading1"/>
        <w:spacing w:line="240" w:lineRule="auto"/>
        <w:rPr>
          <w:rFonts w:ascii="Times New Roman" w:hAnsi="Times New Roman" w:cs="Times New Roman"/>
          <w:sz w:val="24"/>
          <w:szCs w:val="24"/>
        </w:rPr>
      </w:pPr>
    </w:p>
    <w:p w14:paraId="10E03DD2" w14:textId="77777777" w:rsidR="006D77E0" w:rsidRPr="00546534" w:rsidRDefault="006D77E0" w:rsidP="00F34674">
      <w:pPr>
        <w:pStyle w:val="Heading1"/>
        <w:spacing w:line="240" w:lineRule="auto"/>
        <w:rPr>
          <w:rFonts w:ascii="Times New Roman" w:hAnsi="Times New Roman" w:cs="Times New Roman"/>
          <w:sz w:val="24"/>
          <w:szCs w:val="24"/>
        </w:rPr>
      </w:pPr>
    </w:p>
    <w:p w14:paraId="05B05179" w14:textId="77777777" w:rsidR="006D77E0" w:rsidRPr="00546534" w:rsidRDefault="006D77E0" w:rsidP="00F34674">
      <w:pPr>
        <w:pStyle w:val="Heading1"/>
        <w:spacing w:line="240" w:lineRule="auto"/>
        <w:rPr>
          <w:rFonts w:ascii="Times New Roman" w:hAnsi="Times New Roman" w:cs="Times New Roman"/>
          <w:sz w:val="24"/>
          <w:szCs w:val="24"/>
        </w:rPr>
      </w:pPr>
    </w:p>
    <w:p w14:paraId="58323A90" w14:textId="77777777" w:rsidR="006D77E0" w:rsidRPr="00546534" w:rsidRDefault="006D77E0" w:rsidP="00F34674">
      <w:pPr>
        <w:pStyle w:val="Heading1"/>
        <w:spacing w:line="240" w:lineRule="auto"/>
        <w:rPr>
          <w:rFonts w:ascii="Times New Roman" w:hAnsi="Times New Roman" w:cs="Times New Roman"/>
          <w:sz w:val="24"/>
          <w:szCs w:val="24"/>
        </w:rPr>
      </w:pPr>
    </w:p>
    <w:p w14:paraId="19FD9B94" w14:textId="77777777" w:rsidR="006D77E0" w:rsidRPr="00546534" w:rsidRDefault="006D77E0" w:rsidP="00F34674">
      <w:pPr>
        <w:pStyle w:val="Heading1"/>
        <w:spacing w:line="240" w:lineRule="auto"/>
        <w:rPr>
          <w:rFonts w:ascii="Times New Roman" w:hAnsi="Times New Roman" w:cs="Times New Roman"/>
          <w:sz w:val="24"/>
          <w:szCs w:val="24"/>
        </w:rPr>
      </w:pPr>
    </w:p>
    <w:p w14:paraId="31463A82" w14:textId="77777777" w:rsidR="006D77E0" w:rsidRPr="00546534" w:rsidRDefault="006D77E0" w:rsidP="00F34674">
      <w:pPr>
        <w:pStyle w:val="Heading1"/>
        <w:spacing w:line="240" w:lineRule="auto"/>
        <w:rPr>
          <w:rFonts w:ascii="Times New Roman" w:hAnsi="Times New Roman" w:cs="Times New Roman"/>
          <w:sz w:val="24"/>
          <w:szCs w:val="24"/>
        </w:rPr>
      </w:pPr>
    </w:p>
    <w:p w14:paraId="6E3F5A7A" w14:textId="77777777" w:rsidR="006D77E0" w:rsidRPr="00546534" w:rsidRDefault="006D77E0" w:rsidP="00F34674">
      <w:pPr>
        <w:pStyle w:val="Heading1"/>
        <w:spacing w:line="240" w:lineRule="auto"/>
        <w:rPr>
          <w:rFonts w:ascii="Times New Roman" w:hAnsi="Times New Roman" w:cs="Times New Roman"/>
          <w:sz w:val="24"/>
          <w:szCs w:val="24"/>
        </w:rPr>
      </w:pPr>
    </w:p>
    <w:p w14:paraId="186AB0FF" w14:textId="77777777" w:rsidR="00DC53AF" w:rsidRPr="00546534" w:rsidRDefault="00DC53AF" w:rsidP="00F34674">
      <w:pPr>
        <w:spacing w:line="240" w:lineRule="auto"/>
        <w:rPr>
          <w:rFonts w:ascii="Times New Roman" w:hAnsi="Times New Roman" w:cs="Times New Roman"/>
          <w:sz w:val="24"/>
          <w:szCs w:val="24"/>
        </w:rPr>
      </w:pPr>
    </w:p>
    <w:p w14:paraId="5014D58B" w14:textId="77777777" w:rsidR="00DC53AF" w:rsidRPr="00546534" w:rsidRDefault="00DC53AF" w:rsidP="00F34674">
      <w:pPr>
        <w:spacing w:line="240" w:lineRule="auto"/>
        <w:rPr>
          <w:rFonts w:ascii="Times New Roman" w:hAnsi="Times New Roman" w:cs="Times New Roman"/>
          <w:sz w:val="24"/>
          <w:szCs w:val="24"/>
        </w:rPr>
      </w:pPr>
    </w:p>
    <w:p w14:paraId="4A510418" w14:textId="77777777" w:rsidR="00DC53AF" w:rsidRPr="00546534" w:rsidRDefault="00DC53AF" w:rsidP="00F34674">
      <w:pPr>
        <w:spacing w:line="240" w:lineRule="auto"/>
        <w:rPr>
          <w:rFonts w:ascii="Times New Roman" w:hAnsi="Times New Roman" w:cs="Times New Roman"/>
          <w:sz w:val="24"/>
          <w:szCs w:val="24"/>
        </w:rPr>
      </w:pPr>
    </w:p>
    <w:p w14:paraId="2116FB51" w14:textId="77777777" w:rsidR="00DC53AF" w:rsidRPr="00546534" w:rsidRDefault="00DC53AF" w:rsidP="00F34674">
      <w:pPr>
        <w:spacing w:line="240" w:lineRule="auto"/>
        <w:rPr>
          <w:rFonts w:ascii="Times New Roman" w:hAnsi="Times New Roman" w:cs="Times New Roman"/>
          <w:sz w:val="24"/>
          <w:szCs w:val="24"/>
        </w:rPr>
      </w:pPr>
    </w:p>
    <w:p w14:paraId="0F7EDE94" w14:textId="77777777" w:rsidR="006D77E0" w:rsidRPr="00546534" w:rsidRDefault="006D77E0" w:rsidP="00F34674">
      <w:pPr>
        <w:pStyle w:val="Heading1"/>
        <w:spacing w:line="240" w:lineRule="auto"/>
        <w:rPr>
          <w:rFonts w:ascii="Times New Roman" w:hAnsi="Times New Roman" w:cs="Times New Roman"/>
          <w:sz w:val="24"/>
          <w:szCs w:val="24"/>
        </w:rPr>
      </w:pPr>
    </w:p>
    <w:p w14:paraId="112D88BE" w14:textId="77777777" w:rsidR="006D77E0" w:rsidRPr="00546534" w:rsidRDefault="006D77E0" w:rsidP="00F34674">
      <w:pPr>
        <w:pStyle w:val="Heading1"/>
        <w:spacing w:line="240" w:lineRule="auto"/>
        <w:rPr>
          <w:rFonts w:ascii="Times New Roman" w:hAnsi="Times New Roman" w:cs="Times New Roman"/>
          <w:sz w:val="24"/>
          <w:szCs w:val="24"/>
        </w:rPr>
      </w:pPr>
    </w:p>
    <w:p w14:paraId="1BAE44C6" w14:textId="77777777" w:rsidR="006D77E0" w:rsidRPr="00546534" w:rsidRDefault="006D77E0" w:rsidP="00F34674">
      <w:pPr>
        <w:pStyle w:val="Heading1"/>
        <w:spacing w:line="240" w:lineRule="auto"/>
        <w:rPr>
          <w:rFonts w:ascii="Times New Roman" w:hAnsi="Times New Roman" w:cs="Times New Roman"/>
          <w:sz w:val="24"/>
          <w:szCs w:val="24"/>
        </w:rPr>
      </w:pPr>
    </w:p>
    <w:p w14:paraId="3786C4BF" w14:textId="77777777" w:rsidR="007F2FA3" w:rsidRDefault="007F2FA3" w:rsidP="00F34674">
      <w:pPr>
        <w:spacing w:line="240" w:lineRule="auto"/>
        <w:rPr>
          <w:rFonts w:ascii="Times New Roman" w:hAnsi="Times New Roman" w:cs="Times New Roman"/>
          <w:sz w:val="24"/>
          <w:szCs w:val="24"/>
        </w:rPr>
      </w:pPr>
    </w:p>
    <w:p w14:paraId="46670420" w14:textId="77777777" w:rsidR="00C9312F" w:rsidRDefault="00C9312F" w:rsidP="00F34674">
      <w:pPr>
        <w:spacing w:line="240" w:lineRule="auto"/>
        <w:rPr>
          <w:rFonts w:ascii="Times New Roman" w:hAnsi="Times New Roman" w:cs="Times New Roman"/>
          <w:sz w:val="24"/>
          <w:szCs w:val="24"/>
        </w:rPr>
      </w:pPr>
    </w:p>
    <w:p w14:paraId="524D6780" w14:textId="77777777" w:rsidR="00C9312F" w:rsidRDefault="00C9312F" w:rsidP="00F34674">
      <w:pPr>
        <w:spacing w:line="240" w:lineRule="auto"/>
        <w:rPr>
          <w:rFonts w:ascii="Times New Roman" w:hAnsi="Times New Roman" w:cs="Times New Roman"/>
          <w:sz w:val="24"/>
          <w:szCs w:val="24"/>
        </w:rPr>
      </w:pPr>
    </w:p>
    <w:p w14:paraId="7E886985" w14:textId="77777777" w:rsidR="00C9312F" w:rsidRDefault="00C9312F" w:rsidP="00F34674">
      <w:pPr>
        <w:spacing w:line="240" w:lineRule="auto"/>
        <w:rPr>
          <w:rFonts w:ascii="Times New Roman" w:hAnsi="Times New Roman" w:cs="Times New Roman"/>
          <w:sz w:val="24"/>
          <w:szCs w:val="24"/>
        </w:rPr>
      </w:pPr>
    </w:p>
    <w:p w14:paraId="52451338" w14:textId="77777777" w:rsidR="00C9312F" w:rsidRPr="00546534" w:rsidRDefault="00C9312F" w:rsidP="00F34674">
      <w:pPr>
        <w:spacing w:line="240" w:lineRule="auto"/>
        <w:rPr>
          <w:rFonts w:ascii="Times New Roman" w:hAnsi="Times New Roman" w:cs="Times New Roman"/>
          <w:sz w:val="24"/>
          <w:szCs w:val="24"/>
        </w:rPr>
      </w:pPr>
    </w:p>
    <w:p w14:paraId="5F654C14" w14:textId="77777777" w:rsidR="00AF123D" w:rsidRPr="00546534" w:rsidRDefault="00AF123D" w:rsidP="00C9312F">
      <w:pPr>
        <w:pStyle w:val="Heading1"/>
        <w:spacing w:line="240" w:lineRule="auto"/>
        <w:jc w:val="center"/>
        <w:rPr>
          <w:rFonts w:ascii="Times New Roman" w:hAnsi="Times New Roman" w:cs="Times New Roman"/>
          <w:sz w:val="24"/>
          <w:szCs w:val="24"/>
        </w:rPr>
      </w:pPr>
      <w:bookmarkStart w:id="29" w:name="_Toc3723479"/>
      <w:r w:rsidRPr="00546534">
        <w:rPr>
          <w:rFonts w:ascii="Times New Roman" w:hAnsi="Times New Roman" w:cs="Times New Roman"/>
          <w:sz w:val="24"/>
          <w:szCs w:val="24"/>
        </w:rPr>
        <w:lastRenderedPageBreak/>
        <w:t>CHAPTER THREE METHODOLOGY</w:t>
      </w:r>
      <w:bookmarkEnd w:id="29"/>
    </w:p>
    <w:p w14:paraId="4C248DC1" w14:textId="77777777" w:rsidR="00AF123D" w:rsidRPr="00546534" w:rsidRDefault="00AF123D" w:rsidP="00F34674">
      <w:pPr>
        <w:pStyle w:val="Heading2"/>
        <w:spacing w:line="240" w:lineRule="auto"/>
        <w:rPr>
          <w:rFonts w:ascii="Times New Roman" w:hAnsi="Times New Roman" w:cs="Times New Roman"/>
          <w:sz w:val="24"/>
          <w:szCs w:val="24"/>
        </w:rPr>
      </w:pPr>
      <w:bookmarkStart w:id="30" w:name="_Toc3723480"/>
      <w:r w:rsidRPr="00546534">
        <w:rPr>
          <w:rFonts w:ascii="Times New Roman" w:hAnsi="Times New Roman" w:cs="Times New Roman"/>
          <w:sz w:val="24"/>
          <w:szCs w:val="24"/>
        </w:rPr>
        <w:t>3.1 Introduction</w:t>
      </w:r>
      <w:bookmarkEnd w:id="30"/>
    </w:p>
    <w:p w14:paraId="315F13EF"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This section outlines the different methodologies that will be used in developing the system. It will give detail description of the software design methodologies used, data collection methods used, the plan and implementation and the programming languages to be used in development of the proposed system.</w:t>
      </w:r>
    </w:p>
    <w:p w14:paraId="278C841A"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It also gives rationale behind the choice of the development process and the technologies. </w:t>
      </w:r>
      <w:bookmarkStart w:id="31" w:name="_Toc468193764"/>
      <w:bookmarkStart w:id="32" w:name="_Toc481669939"/>
      <w:bookmarkEnd w:id="31"/>
      <w:bookmarkEnd w:id="32"/>
    </w:p>
    <w:p w14:paraId="54B4AFD6" w14:textId="77777777" w:rsidR="00AF123D" w:rsidRPr="00546534" w:rsidRDefault="00AF123D" w:rsidP="00F34674">
      <w:pPr>
        <w:pStyle w:val="Heading2"/>
        <w:spacing w:line="240" w:lineRule="auto"/>
        <w:rPr>
          <w:rFonts w:ascii="Times New Roman" w:hAnsi="Times New Roman" w:cs="Times New Roman"/>
          <w:sz w:val="24"/>
          <w:szCs w:val="24"/>
        </w:rPr>
      </w:pPr>
      <w:bookmarkStart w:id="33" w:name="_Toc3723481"/>
      <w:r w:rsidRPr="00546534">
        <w:rPr>
          <w:rFonts w:ascii="Times New Roman" w:hAnsi="Times New Roman" w:cs="Times New Roman"/>
          <w:sz w:val="24"/>
          <w:szCs w:val="24"/>
        </w:rPr>
        <w:t>3.2 System Development and Methodology</w:t>
      </w:r>
      <w:bookmarkEnd w:id="33"/>
    </w:p>
    <w:p w14:paraId="32CA8F24"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The proposed system will be developed using incremental development methodology. The idea is to develop the fundamental functionalities of the system first, present the system to the users, then add the other less crucial functionalities incrementally until the system is fully functional as per the specific objectives. This model combines some approaches of waterfall merged with prototyping methodology to come up with a superior hybrid. </w:t>
      </w:r>
    </w:p>
    <w:p w14:paraId="1FE22F39" w14:textId="77777777" w:rsidR="00AF123D" w:rsidRPr="00546534" w:rsidRDefault="00AF123D" w:rsidP="00F34674">
      <w:pPr>
        <w:pStyle w:val="Caption"/>
        <w:rPr>
          <w:rFonts w:ascii="Times New Roman" w:hAnsi="Times New Roman" w:cs="Times New Roman"/>
          <w:color w:val="00000A"/>
          <w:sz w:val="24"/>
          <w:szCs w:val="24"/>
        </w:rPr>
      </w:pPr>
    </w:p>
    <w:p w14:paraId="433A5AB3" w14:textId="77777777" w:rsidR="00AF123D" w:rsidRPr="00546534" w:rsidRDefault="00AF123D" w:rsidP="00F34674">
      <w:pPr>
        <w:pStyle w:val="Caption"/>
        <w:rPr>
          <w:rFonts w:ascii="Times New Roman" w:hAnsi="Times New Roman" w:cs="Times New Roman"/>
          <w:color w:val="00000A"/>
          <w:sz w:val="24"/>
          <w:szCs w:val="24"/>
        </w:rPr>
      </w:pPr>
      <w:bookmarkStart w:id="34" w:name="_Toc515373383"/>
      <w:bookmarkStart w:id="35" w:name="_Toc515372945"/>
      <w:bookmarkStart w:id="36" w:name="_Toc515264479"/>
      <w:bookmarkStart w:id="37" w:name="_Toc515264137"/>
      <w:r w:rsidRPr="00546534">
        <w:rPr>
          <w:rFonts w:ascii="Times New Roman" w:hAnsi="Times New Roman" w:cs="Times New Roman"/>
          <w:noProof/>
          <w:sz w:val="24"/>
          <w:szCs w:val="24"/>
        </w:rPr>
        <w:drawing>
          <wp:inline distT="0" distB="0" distL="0" distR="0" wp14:anchorId="383054B6" wp14:editId="792E301E">
            <wp:extent cx="4229100" cy="1781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l="37794" t="41273" r="21385" b="28185"/>
                    <a:stretch>
                      <a:fillRect/>
                    </a:stretch>
                  </pic:blipFill>
                  <pic:spPr bwMode="auto">
                    <a:xfrm>
                      <a:off x="0" y="0"/>
                      <a:ext cx="4229100" cy="1781175"/>
                    </a:xfrm>
                    <a:prstGeom prst="rect">
                      <a:avLst/>
                    </a:prstGeom>
                    <a:noFill/>
                    <a:ln>
                      <a:noFill/>
                    </a:ln>
                  </pic:spPr>
                </pic:pic>
              </a:graphicData>
            </a:graphic>
          </wp:inline>
        </w:drawing>
      </w:r>
      <w:bookmarkEnd w:id="34"/>
      <w:bookmarkEnd w:id="35"/>
      <w:bookmarkEnd w:id="36"/>
      <w:bookmarkEnd w:id="37"/>
    </w:p>
    <w:p w14:paraId="30B65953" w14:textId="77777777" w:rsidR="00AF123D" w:rsidRPr="00546534" w:rsidRDefault="00AF123D" w:rsidP="00F34674">
      <w:pPr>
        <w:pStyle w:val="Caption"/>
        <w:rPr>
          <w:rFonts w:ascii="Times New Roman" w:hAnsi="Times New Roman" w:cs="Times New Roman"/>
          <w:sz w:val="24"/>
          <w:szCs w:val="24"/>
        </w:rPr>
      </w:pPr>
      <w:bookmarkStart w:id="38" w:name="_Toc515373384"/>
      <w:r w:rsidRPr="00546534">
        <w:rPr>
          <w:rFonts w:ascii="Times New Roman" w:hAnsi="Times New Roman" w:cs="Times New Roman"/>
          <w:sz w:val="24"/>
          <w:szCs w:val="24"/>
        </w:rPr>
        <w:t>Figure 3.1 Incremental Development Methodology</w:t>
      </w:r>
      <w:bookmarkEnd w:id="38"/>
    </w:p>
    <w:p w14:paraId="5E8D85E4"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This approach would be appropriate because, there is a need to build the most important modules of the system first, and then add the rest later as the system stabilizes. The decision to use incremental rather than waterfall or solely prototyping was arrived at, first and foremost, after considering the following advantages among others: -</w:t>
      </w:r>
    </w:p>
    <w:p w14:paraId="76565344" w14:textId="77777777" w:rsidR="00AF123D" w:rsidRPr="00546534" w:rsidRDefault="00AF123D" w:rsidP="00F34674">
      <w:pPr>
        <w:pStyle w:val="ListParagraph"/>
        <w:numPr>
          <w:ilvl w:val="0"/>
          <w:numId w:val="2"/>
        </w:numPr>
        <w:spacing w:line="240" w:lineRule="auto"/>
        <w:rPr>
          <w:rFonts w:ascii="Times New Roman" w:hAnsi="Times New Roman" w:cs="Times New Roman"/>
          <w:sz w:val="24"/>
          <w:szCs w:val="24"/>
        </w:rPr>
      </w:pPr>
      <w:r w:rsidRPr="00546534">
        <w:rPr>
          <w:rFonts w:ascii="Times New Roman" w:hAnsi="Times New Roman" w:cs="Times New Roman"/>
          <w:sz w:val="24"/>
          <w:szCs w:val="24"/>
        </w:rPr>
        <w:t>There would be need to exploit knowledge gained in development of early in increments as later increments are being developed.</w:t>
      </w:r>
    </w:p>
    <w:p w14:paraId="68C556EE" w14:textId="77777777" w:rsidR="00AF123D" w:rsidRPr="00546534" w:rsidRDefault="00AF123D" w:rsidP="00F34674">
      <w:pPr>
        <w:pStyle w:val="ListParagraph"/>
        <w:numPr>
          <w:ilvl w:val="0"/>
          <w:numId w:val="2"/>
        </w:numPr>
        <w:spacing w:line="240" w:lineRule="auto"/>
        <w:rPr>
          <w:rFonts w:ascii="Times New Roman" w:hAnsi="Times New Roman" w:cs="Times New Roman"/>
          <w:sz w:val="24"/>
          <w:szCs w:val="24"/>
        </w:rPr>
      </w:pPr>
      <w:r w:rsidRPr="00546534">
        <w:rPr>
          <w:rFonts w:ascii="Times New Roman" w:hAnsi="Times New Roman" w:cs="Times New Roman"/>
          <w:sz w:val="24"/>
          <w:szCs w:val="24"/>
        </w:rPr>
        <w:t>Users will be allowed to test the system at various stages of increments to make sure that it meets the requirements up to that far.</w:t>
      </w:r>
    </w:p>
    <w:p w14:paraId="75A4D2C8" w14:textId="77777777" w:rsidR="00AF123D" w:rsidRPr="00546534" w:rsidRDefault="00AF123D" w:rsidP="00F34674">
      <w:pPr>
        <w:pStyle w:val="ListParagraph"/>
        <w:numPr>
          <w:ilvl w:val="0"/>
          <w:numId w:val="2"/>
        </w:numPr>
        <w:spacing w:line="240" w:lineRule="auto"/>
        <w:rPr>
          <w:rFonts w:ascii="Times New Roman" w:hAnsi="Times New Roman" w:cs="Times New Roman"/>
          <w:sz w:val="24"/>
          <w:szCs w:val="24"/>
        </w:rPr>
      </w:pPr>
      <w:r w:rsidRPr="00546534">
        <w:rPr>
          <w:rFonts w:ascii="Times New Roman" w:hAnsi="Times New Roman" w:cs="Times New Roman"/>
          <w:sz w:val="24"/>
          <w:szCs w:val="24"/>
        </w:rPr>
        <w:t>It will allow delivery of a series of implementations that are gradually more complete and can go into production more quickly as incremental releases.</w:t>
      </w:r>
    </w:p>
    <w:p w14:paraId="4F373931" w14:textId="77777777" w:rsidR="00AF123D" w:rsidRPr="00546534" w:rsidRDefault="00AF123D" w:rsidP="00F34674">
      <w:pPr>
        <w:pStyle w:val="ListParagraph"/>
        <w:numPr>
          <w:ilvl w:val="0"/>
          <w:numId w:val="2"/>
        </w:numPr>
        <w:spacing w:line="240" w:lineRule="auto"/>
        <w:rPr>
          <w:rFonts w:ascii="Times New Roman" w:hAnsi="Times New Roman" w:cs="Times New Roman"/>
          <w:sz w:val="24"/>
          <w:szCs w:val="24"/>
        </w:rPr>
      </w:pPr>
      <w:r w:rsidRPr="00546534">
        <w:rPr>
          <w:rFonts w:ascii="Times New Roman" w:hAnsi="Times New Roman" w:cs="Times New Roman"/>
          <w:sz w:val="24"/>
          <w:szCs w:val="24"/>
        </w:rPr>
        <w:t>Gradual implementation would provide the ability to monitor the effect of incremental changes, isolate issues and make adjustments before users change over to the proposed system.</w:t>
      </w:r>
    </w:p>
    <w:p w14:paraId="1499F46E"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This would make sure that testing is done after every iteration (incremental release). This would mean that identifying bugs and developing of test cases and scenarios would be easier for this system, given its complexity.  </w:t>
      </w:r>
    </w:p>
    <w:p w14:paraId="7142DB74" w14:textId="77777777" w:rsidR="00AF123D" w:rsidRPr="00546534" w:rsidRDefault="00AF123D" w:rsidP="00F34674">
      <w:pPr>
        <w:pStyle w:val="Heading2"/>
        <w:spacing w:line="240" w:lineRule="auto"/>
        <w:rPr>
          <w:rFonts w:ascii="Times New Roman" w:hAnsi="Times New Roman" w:cs="Times New Roman"/>
          <w:sz w:val="24"/>
          <w:szCs w:val="24"/>
        </w:rPr>
      </w:pPr>
      <w:bookmarkStart w:id="39" w:name="_Toc3723482"/>
      <w:r w:rsidRPr="00546534">
        <w:rPr>
          <w:rFonts w:ascii="Times New Roman" w:hAnsi="Times New Roman" w:cs="Times New Roman"/>
          <w:sz w:val="24"/>
          <w:szCs w:val="24"/>
        </w:rPr>
        <w:lastRenderedPageBreak/>
        <w:t>3.3 Data Collection Methods</w:t>
      </w:r>
      <w:bookmarkEnd w:id="39"/>
    </w:p>
    <w:p w14:paraId="2CE9D386"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Data will be collected from both secondary and primary sources of data</w:t>
      </w:r>
    </w:p>
    <w:p w14:paraId="21648230" w14:textId="77777777" w:rsidR="00AF123D" w:rsidRPr="00546534" w:rsidRDefault="00AF123D" w:rsidP="00F34674">
      <w:pPr>
        <w:pStyle w:val="Heading3"/>
        <w:spacing w:line="240" w:lineRule="auto"/>
        <w:rPr>
          <w:rFonts w:ascii="Times New Roman" w:hAnsi="Times New Roman" w:cs="Times New Roman"/>
        </w:rPr>
      </w:pPr>
      <w:bookmarkStart w:id="40" w:name="_Toc517088958"/>
      <w:bookmarkStart w:id="41" w:name="_Toc3723483"/>
      <w:r w:rsidRPr="00546534">
        <w:rPr>
          <w:rFonts w:ascii="Times New Roman" w:hAnsi="Times New Roman" w:cs="Times New Roman"/>
        </w:rPr>
        <w:t>3.3.1 Primary data collection methods</w:t>
      </w:r>
      <w:bookmarkEnd w:id="40"/>
      <w:bookmarkEnd w:id="41"/>
    </w:p>
    <w:p w14:paraId="27E3425B" w14:textId="77777777" w:rsidR="00AF123D" w:rsidRPr="00546534" w:rsidRDefault="00AF123D" w:rsidP="00F34674">
      <w:pPr>
        <w:pStyle w:val="Heading4"/>
        <w:rPr>
          <w:rFonts w:ascii="Times New Roman" w:hAnsi="Times New Roman" w:cs="Times New Roman"/>
          <w:sz w:val="24"/>
          <w:szCs w:val="24"/>
        </w:rPr>
      </w:pPr>
      <w:r w:rsidRPr="00546534">
        <w:rPr>
          <w:rFonts w:ascii="Times New Roman" w:hAnsi="Times New Roman" w:cs="Times New Roman"/>
          <w:sz w:val="24"/>
          <w:szCs w:val="24"/>
        </w:rPr>
        <w:t>Questionnaires</w:t>
      </w:r>
    </w:p>
    <w:p w14:paraId="54756B82"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A questionnaire is a set of questions for gathering information from individuals. Open questionnaires were administered electronically by email to the business owners</w:t>
      </w:r>
    </w:p>
    <w:p w14:paraId="37AA3AE3" w14:textId="77777777" w:rsidR="00AF123D" w:rsidRPr="00546534" w:rsidRDefault="00AF123D" w:rsidP="00F34674">
      <w:pPr>
        <w:pStyle w:val="Heading4"/>
        <w:rPr>
          <w:rFonts w:ascii="Times New Roman" w:hAnsi="Times New Roman" w:cs="Times New Roman"/>
          <w:sz w:val="24"/>
          <w:szCs w:val="24"/>
        </w:rPr>
      </w:pPr>
      <w:r w:rsidRPr="00546534">
        <w:rPr>
          <w:rFonts w:ascii="Times New Roman" w:hAnsi="Times New Roman" w:cs="Times New Roman"/>
          <w:sz w:val="24"/>
          <w:szCs w:val="24"/>
        </w:rPr>
        <w:t>Structured Interviews</w:t>
      </w:r>
    </w:p>
    <w:p w14:paraId="18A1D615"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This is a quantitative research method which aims at ensuring that each interview is presented with exactly same questions and in the same order. </w:t>
      </w:r>
    </w:p>
    <w:p w14:paraId="139E9F46"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Structured interviews were conducted to various famers on the challenges they face as fur as animal health management is concerned</w:t>
      </w:r>
    </w:p>
    <w:p w14:paraId="47510A62" w14:textId="77777777" w:rsidR="00AF123D" w:rsidRPr="00546534" w:rsidRDefault="00AF123D" w:rsidP="00F34674">
      <w:pPr>
        <w:pStyle w:val="Heading4"/>
        <w:rPr>
          <w:rFonts w:ascii="Times New Roman" w:hAnsi="Times New Roman" w:cs="Times New Roman"/>
          <w:sz w:val="24"/>
          <w:szCs w:val="24"/>
        </w:rPr>
      </w:pPr>
      <w:r w:rsidRPr="00546534">
        <w:rPr>
          <w:rFonts w:ascii="Times New Roman" w:hAnsi="Times New Roman" w:cs="Times New Roman"/>
          <w:sz w:val="24"/>
          <w:szCs w:val="24"/>
        </w:rPr>
        <w:t>Observation</w:t>
      </w:r>
    </w:p>
    <w:p w14:paraId="0B083629" w14:textId="77777777" w:rsidR="00AF123D" w:rsidRPr="00546534" w:rsidRDefault="00AF123D" w:rsidP="00F34674">
      <w:pPr>
        <w:spacing w:line="240" w:lineRule="auto"/>
        <w:rPr>
          <w:rFonts w:ascii="Times New Roman" w:hAnsi="Times New Roman" w:cs="Times New Roman"/>
          <w:sz w:val="24"/>
          <w:szCs w:val="24"/>
        </w:rPr>
      </w:pPr>
      <w:bookmarkStart w:id="42" w:name="_Toc517088959"/>
      <w:r w:rsidRPr="00546534">
        <w:rPr>
          <w:rFonts w:ascii="Times New Roman" w:hAnsi="Times New Roman" w:cs="Times New Roman"/>
          <w:sz w:val="24"/>
          <w:szCs w:val="24"/>
        </w:rPr>
        <w:t>This method involves gathering of primary data by investigator’s own direct observation of relevant people, actions and situations without asking from the respondent.  It has been observed that many small scale business owners do not have a system to keep track of the daily business transactions and keep track of their perishable goods</w:t>
      </w:r>
    </w:p>
    <w:p w14:paraId="55126D3A" w14:textId="77777777" w:rsidR="00AF123D" w:rsidRPr="00546534" w:rsidRDefault="00AF123D" w:rsidP="00F34674">
      <w:pPr>
        <w:pStyle w:val="Heading3"/>
        <w:spacing w:line="240" w:lineRule="auto"/>
        <w:rPr>
          <w:rFonts w:ascii="Times New Roman" w:hAnsi="Times New Roman" w:cs="Times New Roman"/>
        </w:rPr>
      </w:pPr>
      <w:bookmarkStart w:id="43" w:name="_Toc3723484"/>
      <w:r w:rsidRPr="00546534">
        <w:rPr>
          <w:rFonts w:ascii="Times New Roman" w:hAnsi="Times New Roman" w:cs="Times New Roman"/>
        </w:rPr>
        <w:t>3.3.2 Secondary data collection methods</w:t>
      </w:r>
      <w:bookmarkEnd w:id="42"/>
      <w:bookmarkEnd w:id="43"/>
    </w:p>
    <w:p w14:paraId="3EF53BF6"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Some data was collected from articles, documents, journals and online articles</w:t>
      </w:r>
    </w:p>
    <w:p w14:paraId="610A29CD" w14:textId="77777777" w:rsidR="00AF123D" w:rsidRPr="00546534" w:rsidRDefault="00AF123D" w:rsidP="00F34674">
      <w:pPr>
        <w:pStyle w:val="Heading2"/>
        <w:spacing w:line="240" w:lineRule="auto"/>
        <w:rPr>
          <w:rFonts w:ascii="Times New Roman" w:hAnsi="Times New Roman" w:cs="Times New Roman"/>
          <w:sz w:val="24"/>
          <w:szCs w:val="24"/>
        </w:rPr>
      </w:pPr>
      <w:bookmarkStart w:id="44" w:name="_Toc3723485"/>
      <w:r w:rsidRPr="00546534">
        <w:rPr>
          <w:rFonts w:ascii="Times New Roman" w:hAnsi="Times New Roman" w:cs="Times New Roman"/>
          <w:sz w:val="24"/>
          <w:szCs w:val="24"/>
        </w:rPr>
        <w:t>3.4 Implementation</w:t>
      </w:r>
      <w:bookmarkEnd w:id="44"/>
      <w:r w:rsidRPr="00546534">
        <w:rPr>
          <w:rFonts w:ascii="Times New Roman" w:hAnsi="Times New Roman" w:cs="Times New Roman"/>
          <w:sz w:val="24"/>
          <w:szCs w:val="24"/>
        </w:rPr>
        <w:t xml:space="preserve"> </w:t>
      </w:r>
    </w:p>
    <w:p w14:paraId="5DF28AB7"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The desktop based application will be developed using java platform.</w:t>
      </w:r>
    </w:p>
    <w:p w14:paraId="3CC0883D" w14:textId="77777777" w:rsidR="00AF123D"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The database technology to be used is MySQL database and apache application server. Database transactions will be implemented using Structured Query Language.</w:t>
      </w:r>
    </w:p>
    <w:p w14:paraId="63EBD030" w14:textId="77777777" w:rsidR="00AF123D" w:rsidRPr="00546534" w:rsidRDefault="00AF123D" w:rsidP="00F34674">
      <w:pPr>
        <w:pStyle w:val="Heading1"/>
        <w:spacing w:line="240" w:lineRule="auto"/>
        <w:rPr>
          <w:rFonts w:ascii="Times New Roman" w:hAnsi="Times New Roman" w:cs="Times New Roman"/>
          <w:color w:val="auto"/>
          <w:sz w:val="24"/>
          <w:szCs w:val="24"/>
        </w:rPr>
      </w:pPr>
    </w:p>
    <w:p w14:paraId="689E9E46" w14:textId="77777777" w:rsidR="00AF123D" w:rsidRPr="00546534" w:rsidRDefault="00AF123D" w:rsidP="00F34674">
      <w:pPr>
        <w:pStyle w:val="Heading1"/>
        <w:spacing w:line="240" w:lineRule="auto"/>
        <w:rPr>
          <w:rFonts w:ascii="Times New Roman" w:hAnsi="Times New Roman" w:cs="Times New Roman"/>
          <w:color w:val="auto"/>
          <w:sz w:val="24"/>
          <w:szCs w:val="24"/>
        </w:rPr>
      </w:pPr>
    </w:p>
    <w:p w14:paraId="282ABF4B" w14:textId="77777777" w:rsidR="00AF123D" w:rsidRPr="00546534" w:rsidRDefault="00AF123D" w:rsidP="00F34674">
      <w:pPr>
        <w:spacing w:line="240" w:lineRule="auto"/>
        <w:rPr>
          <w:rFonts w:ascii="Times New Roman" w:hAnsi="Times New Roman" w:cs="Times New Roman"/>
          <w:sz w:val="24"/>
          <w:szCs w:val="24"/>
        </w:rPr>
      </w:pPr>
    </w:p>
    <w:p w14:paraId="0AF96E40" w14:textId="77777777" w:rsidR="00AF123D" w:rsidRDefault="00AF123D" w:rsidP="00F34674">
      <w:pPr>
        <w:spacing w:line="240" w:lineRule="auto"/>
        <w:rPr>
          <w:rFonts w:ascii="Times New Roman" w:hAnsi="Times New Roman" w:cs="Times New Roman"/>
          <w:sz w:val="24"/>
          <w:szCs w:val="24"/>
        </w:rPr>
      </w:pPr>
    </w:p>
    <w:p w14:paraId="01C115E3" w14:textId="77777777" w:rsidR="00F34674" w:rsidRDefault="00F34674" w:rsidP="00F34674">
      <w:pPr>
        <w:spacing w:line="240" w:lineRule="auto"/>
        <w:rPr>
          <w:rFonts w:ascii="Times New Roman" w:hAnsi="Times New Roman" w:cs="Times New Roman"/>
          <w:sz w:val="24"/>
          <w:szCs w:val="24"/>
        </w:rPr>
      </w:pPr>
    </w:p>
    <w:p w14:paraId="67715664" w14:textId="77777777" w:rsidR="00F34674" w:rsidRDefault="00F34674" w:rsidP="00F34674">
      <w:pPr>
        <w:spacing w:line="240" w:lineRule="auto"/>
        <w:rPr>
          <w:rFonts w:ascii="Times New Roman" w:hAnsi="Times New Roman" w:cs="Times New Roman"/>
          <w:sz w:val="24"/>
          <w:szCs w:val="24"/>
        </w:rPr>
      </w:pPr>
    </w:p>
    <w:p w14:paraId="020C2BA0" w14:textId="77777777" w:rsidR="00F34674" w:rsidRDefault="00F34674" w:rsidP="00F34674">
      <w:pPr>
        <w:spacing w:line="240" w:lineRule="auto"/>
        <w:rPr>
          <w:rFonts w:ascii="Times New Roman" w:hAnsi="Times New Roman" w:cs="Times New Roman"/>
          <w:sz w:val="24"/>
          <w:szCs w:val="24"/>
        </w:rPr>
      </w:pPr>
    </w:p>
    <w:p w14:paraId="27F255D2" w14:textId="77777777" w:rsidR="00F34674" w:rsidRDefault="00F34674" w:rsidP="00F34674">
      <w:pPr>
        <w:spacing w:line="240" w:lineRule="auto"/>
        <w:rPr>
          <w:rFonts w:ascii="Times New Roman" w:hAnsi="Times New Roman" w:cs="Times New Roman"/>
          <w:sz w:val="24"/>
          <w:szCs w:val="24"/>
        </w:rPr>
      </w:pPr>
    </w:p>
    <w:p w14:paraId="16D311B7" w14:textId="77777777" w:rsidR="00F34674" w:rsidRDefault="00F34674" w:rsidP="00F34674">
      <w:pPr>
        <w:spacing w:line="240" w:lineRule="auto"/>
        <w:rPr>
          <w:rFonts w:ascii="Times New Roman" w:hAnsi="Times New Roman" w:cs="Times New Roman"/>
          <w:sz w:val="24"/>
          <w:szCs w:val="24"/>
        </w:rPr>
      </w:pPr>
    </w:p>
    <w:p w14:paraId="3A5B5B58" w14:textId="77777777" w:rsidR="00F34674" w:rsidRDefault="00F34674" w:rsidP="00F34674">
      <w:pPr>
        <w:spacing w:line="240" w:lineRule="auto"/>
        <w:rPr>
          <w:rFonts w:ascii="Times New Roman" w:hAnsi="Times New Roman" w:cs="Times New Roman"/>
          <w:sz w:val="24"/>
          <w:szCs w:val="24"/>
        </w:rPr>
      </w:pPr>
    </w:p>
    <w:p w14:paraId="5DCC0BD8" w14:textId="77777777" w:rsidR="00F34674" w:rsidRDefault="00F34674" w:rsidP="00F34674">
      <w:pPr>
        <w:spacing w:line="240" w:lineRule="auto"/>
        <w:rPr>
          <w:rFonts w:ascii="Times New Roman" w:hAnsi="Times New Roman" w:cs="Times New Roman"/>
          <w:sz w:val="24"/>
          <w:szCs w:val="24"/>
        </w:rPr>
      </w:pPr>
    </w:p>
    <w:p w14:paraId="77EF453E" w14:textId="77777777" w:rsidR="00F34674" w:rsidRDefault="00F34674" w:rsidP="00F34674">
      <w:pPr>
        <w:spacing w:line="240" w:lineRule="auto"/>
        <w:rPr>
          <w:rFonts w:ascii="Times New Roman" w:hAnsi="Times New Roman" w:cs="Times New Roman"/>
          <w:sz w:val="24"/>
          <w:szCs w:val="24"/>
        </w:rPr>
      </w:pPr>
    </w:p>
    <w:p w14:paraId="6C0BCFF5" w14:textId="77777777" w:rsidR="00C676D0" w:rsidRPr="00546534" w:rsidRDefault="00C676D0" w:rsidP="00F34674">
      <w:pPr>
        <w:spacing w:line="240" w:lineRule="auto"/>
        <w:rPr>
          <w:rFonts w:ascii="Times New Roman" w:hAnsi="Times New Roman" w:cs="Times New Roman"/>
          <w:sz w:val="24"/>
          <w:szCs w:val="24"/>
        </w:rPr>
      </w:pPr>
    </w:p>
    <w:p w14:paraId="4A3963AC" w14:textId="77777777" w:rsidR="00382848" w:rsidRPr="00546534" w:rsidRDefault="00382848" w:rsidP="00C9312F">
      <w:pPr>
        <w:pStyle w:val="Heading1"/>
        <w:jc w:val="center"/>
      </w:pPr>
      <w:bookmarkStart w:id="45" w:name="_Toc3723486"/>
      <w:r w:rsidRPr="00546534">
        <w:lastRenderedPageBreak/>
        <w:t>CHAPTER FOUR: SYSTEM ANALYSIS AND DESIGN</w:t>
      </w:r>
      <w:bookmarkEnd w:id="45"/>
    </w:p>
    <w:p w14:paraId="16B18EDC" w14:textId="77777777" w:rsidR="00382848" w:rsidRPr="00546534" w:rsidRDefault="00382848" w:rsidP="00F34674">
      <w:pPr>
        <w:pStyle w:val="Heading2"/>
        <w:spacing w:line="240" w:lineRule="auto"/>
        <w:rPr>
          <w:rFonts w:ascii="Times New Roman" w:hAnsi="Times New Roman" w:cs="Times New Roman"/>
          <w:b/>
          <w:sz w:val="24"/>
          <w:szCs w:val="24"/>
        </w:rPr>
      </w:pPr>
      <w:bookmarkStart w:id="46" w:name="_Toc478308149"/>
      <w:bookmarkStart w:id="47" w:name="_Toc499587610"/>
      <w:bookmarkStart w:id="48" w:name="_Toc530440938"/>
      <w:bookmarkStart w:id="49" w:name="_Toc3723487"/>
      <w:r w:rsidRPr="00546534">
        <w:rPr>
          <w:rFonts w:ascii="Times New Roman" w:hAnsi="Times New Roman" w:cs="Times New Roman"/>
          <w:b/>
          <w:sz w:val="24"/>
          <w:szCs w:val="24"/>
        </w:rPr>
        <w:t>4.1 Introduction</w:t>
      </w:r>
      <w:bookmarkEnd w:id="46"/>
      <w:bookmarkEnd w:id="47"/>
      <w:bookmarkEnd w:id="48"/>
      <w:bookmarkEnd w:id="49"/>
      <w:r w:rsidRPr="00546534">
        <w:rPr>
          <w:rFonts w:ascii="Times New Roman" w:hAnsi="Times New Roman" w:cs="Times New Roman"/>
          <w:b/>
          <w:sz w:val="24"/>
          <w:szCs w:val="24"/>
        </w:rPr>
        <w:t xml:space="preserve"> </w:t>
      </w:r>
    </w:p>
    <w:p w14:paraId="34C24B70" w14:textId="311D2B81" w:rsidR="00382848" w:rsidRPr="00546534" w:rsidRDefault="00382848" w:rsidP="00F34674">
      <w:pPr>
        <w:spacing w:line="240" w:lineRule="auto"/>
        <w:jc w:val="both"/>
        <w:rPr>
          <w:rFonts w:ascii="Times New Roman" w:eastAsia="Times New Roman" w:hAnsi="Times New Roman" w:cs="Times New Roman"/>
          <w:sz w:val="24"/>
          <w:szCs w:val="24"/>
        </w:rPr>
      </w:pPr>
      <w:r w:rsidRPr="00546534">
        <w:rPr>
          <w:rFonts w:ascii="Times New Roman" w:eastAsia="Times New Roman" w:hAnsi="Times New Roman" w:cs="Times New Roman"/>
          <w:sz w:val="24"/>
          <w:szCs w:val="24"/>
        </w:rPr>
        <w:t>This chapter gives details on the analysis and design of the smart accounting</w:t>
      </w:r>
      <w:r w:rsidR="00F34674">
        <w:rPr>
          <w:rFonts w:ascii="Times New Roman" w:eastAsia="Times New Roman" w:hAnsi="Times New Roman" w:cs="Times New Roman"/>
          <w:sz w:val="24"/>
          <w:szCs w:val="24"/>
        </w:rPr>
        <w:t xml:space="preserve"> </w:t>
      </w:r>
      <w:r w:rsidRPr="00546534">
        <w:rPr>
          <w:rFonts w:ascii="Times New Roman" w:eastAsia="Times New Roman" w:hAnsi="Times New Roman" w:cs="Times New Roman"/>
          <w:sz w:val="24"/>
          <w:szCs w:val="24"/>
        </w:rPr>
        <w:t>system. System requirements and design are discussed. The system requirements provide the functional and Non-functional requirements of the System. Design of the system is carried out according to the features and operations of the system which includes the user interface, database schemas, code and other documentation. Designing of the system mainly focuses on the user and ensures the System will be user friendly and interactive.</w:t>
      </w:r>
    </w:p>
    <w:p w14:paraId="1CD4E666" w14:textId="77777777" w:rsidR="00382848" w:rsidRPr="00546534" w:rsidRDefault="00382848" w:rsidP="00F34674">
      <w:pPr>
        <w:pStyle w:val="Heading2"/>
        <w:spacing w:line="240" w:lineRule="auto"/>
        <w:rPr>
          <w:rFonts w:ascii="Times New Roman" w:hAnsi="Times New Roman" w:cs="Times New Roman"/>
          <w:b/>
          <w:sz w:val="24"/>
          <w:szCs w:val="24"/>
        </w:rPr>
      </w:pPr>
      <w:bookmarkStart w:id="50" w:name="_Toc507487591"/>
      <w:bookmarkStart w:id="51" w:name="_Toc473585130"/>
      <w:bookmarkStart w:id="52" w:name="_Toc530440939"/>
      <w:bookmarkStart w:id="53" w:name="_Toc3723488"/>
      <w:r w:rsidRPr="00546534">
        <w:rPr>
          <w:rFonts w:ascii="Times New Roman" w:hAnsi="Times New Roman" w:cs="Times New Roman"/>
          <w:b/>
          <w:sz w:val="24"/>
          <w:szCs w:val="24"/>
        </w:rPr>
        <w:t>4.2 Requirement analysis</w:t>
      </w:r>
      <w:bookmarkEnd w:id="50"/>
      <w:bookmarkEnd w:id="51"/>
      <w:bookmarkEnd w:id="52"/>
      <w:bookmarkEnd w:id="53"/>
    </w:p>
    <w:p w14:paraId="2E97A14F" w14:textId="77777777" w:rsidR="00382848" w:rsidRPr="00546534" w:rsidRDefault="00382848" w:rsidP="00F34674">
      <w:pPr>
        <w:pStyle w:val="Heading3"/>
        <w:spacing w:line="240" w:lineRule="auto"/>
        <w:rPr>
          <w:rFonts w:ascii="Times New Roman" w:hAnsi="Times New Roman" w:cs="Times New Roman"/>
          <w:b/>
        </w:rPr>
      </w:pPr>
      <w:bookmarkStart w:id="54" w:name="_Toc478308155"/>
      <w:bookmarkStart w:id="55" w:name="_Toc499587616"/>
      <w:bookmarkStart w:id="56" w:name="_Toc530440940"/>
      <w:bookmarkStart w:id="57" w:name="_Toc3723489"/>
      <w:r w:rsidRPr="00546534">
        <w:rPr>
          <w:rFonts w:ascii="Times New Roman" w:hAnsi="Times New Roman" w:cs="Times New Roman"/>
          <w:b/>
        </w:rPr>
        <w:t>4.2.1 Functional Requirements</w:t>
      </w:r>
      <w:bookmarkEnd w:id="54"/>
      <w:bookmarkEnd w:id="55"/>
      <w:bookmarkEnd w:id="56"/>
      <w:bookmarkEnd w:id="57"/>
      <w:r w:rsidRPr="00546534">
        <w:rPr>
          <w:rFonts w:ascii="Times New Roman" w:hAnsi="Times New Roman" w:cs="Times New Roman"/>
          <w:b/>
        </w:rPr>
        <w:t xml:space="preserve"> </w:t>
      </w:r>
    </w:p>
    <w:p w14:paraId="0A142DC4" w14:textId="77777777" w:rsidR="00382848" w:rsidRPr="00546534" w:rsidRDefault="00382848" w:rsidP="00F34674">
      <w:p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The application should be able to perform the following functions:</w:t>
      </w:r>
    </w:p>
    <w:p w14:paraId="5465D656" w14:textId="74468DAF" w:rsidR="00382848" w:rsidRPr="00546534" w:rsidRDefault="00382848" w:rsidP="00F34674">
      <w:pPr>
        <w:pStyle w:val="ListParagraph"/>
        <w:numPr>
          <w:ilvl w:val="0"/>
          <w:numId w:val="8"/>
        </w:num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User account registration.</w:t>
      </w:r>
    </w:p>
    <w:p w14:paraId="1C146DE6" w14:textId="1CC38D7E" w:rsidR="00382848" w:rsidRPr="00546534" w:rsidRDefault="00382848" w:rsidP="00F34674">
      <w:pPr>
        <w:pStyle w:val="ListParagraph"/>
        <w:numPr>
          <w:ilvl w:val="0"/>
          <w:numId w:val="8"/>
        </w:num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User can be able to add the customers and transactions.</w:t>
      </w:r>
    </w:p>
    <w:p w14:paraId="56C8DFE7" w14:textId="5962643C" w:rsidR="00382848" w:rsidRPr="00546534" w:rsidRDefault="00382848" w:rsidP="00F34674">
      <w:pPr>
        <w:pStyle w:val="ListParagraph"/>
        <w:numPr>
          <w:ilvl w:val="0"/>
          <w:numId w:val="8"/>
        </w:num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User can store transactions</w:t>
      </w:r>
    </w:p>
    <w:p w14:paraId="0D503733" w14:textId="1620F863" w:rsidR="00382848" w:rsidRPr="00546534" w:rsidRDefault="00382848" w:rsidP="00F34674">
      <w:pPr>
        <w:pStyle w:val="ListParagraph"/>
        <w:numPr>
          <w:ilvl w:val="0"/>
          <w:numId w:val="8"/>
        </w:num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User can update a single transaction</w:t>
      </w:r>
    </w:p>
    <w:p w14:paraId="73428877" w14:textId="127B40AA" w:rsidR="00382848" w:rsidRPr="00546534" w:rsidRDefault="00382848" w:rsidP="00F34674">
      <w:pPr>
        <w:pStyle w:val="ListParagraph"/>
        <w:numPr>
          <w:ilvl w:val="0"/>
          <w:numId w:val="8"/>
        </w:num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User can search in the database the name of transactions</w:t>
      </w:r>
    </w:p>
    <w:p w14:paraId="5A7A3E7B" w14:textId="5EB6B623" w:rsidR="00382848" w:rsidRPr="00546534" w:rsidRDefault="00382848" w:rsidP="00F34674">
      <w:pPr>
        <w:pStyle w:val="ListParagraph"/>
        <w:numPr>
          <w:ilvl w:val="0"/>
          <w:numId w:val="8"/>
        </w:num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User can generate expiration dates</w:t>
      </w:r>
    </w:p>
    <w:p w14:paraId="1EBBDB43" w14:textId="052B46F5" w:rsidR="00382848" w:rsidRPr="00546534" w:rsidRDefault="00382848" w:rsidP="00F34674">
      <w:pPr>
        <w:pStyle w:val="ListParagraph"/>
        <w:numPr>
          <w:ilvl w:val="0"/>
          <w:numId w:val="8"/>
        </w:num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User can update items with expiration date</w:t>
      </w:r>
    </w:p>
    <w:p w14:paraId="27D7665E" w14:textId="3A1CFD39" w:rsidR="00382848" w:rsidRPr="00546534" w:rsidRDefault="00382848" w:rsidP="00F34674">
      <w:pPr>
        <w:pStyle w:val="ListParagraph"/>
        <w:numPr>
          <w:ilvl w:val="0"/>
          <w:numId w:val="8"/>
        </w:num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Uses can calculate and do totals on the transactions.</w:t>
      </w:r>
    </w:p>
    <w:p w14:paraId="0D7EF380" w14:textId="231C01E5" w:rsidR="00382848" w:rsidRPr="00546534" w:rsidRDefault="00382848" w:rsidP="00F34674">
      <w:pPr>
        <w:pStyle w:val="ListParagraph"/>
        <w:numPr>
          <w:ilvl w:val="0"/>
          <w:numId w:val="8"/>
        </w:num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 xml:space="preserve">User can calculate the profit margin </w:t>
      </w:r>
    </w:p>
    <w:p w14:paraId="5A5036B0" w14:textId="77777777" w:rsidR="00382848" w:rsidRPr="00546534" w:rsidRDefault="00382848" w:rsidP="00F34674">
      <w:pPr>
        <w:pStyle w:val="Heading3"/>
        <w:spacing w:line="240" w:lineRule="auto"/>
        <w:rPr>
          <w:rFonts w:ascii="Times New Roman" w:hAnsi="Times New Roman" w:cs="Times New Roman"/>
          <w:b/>
        </w:rPr>
      </w:pPr>
      <w:bookmarkStart w:id="58" w:name="_Toc441934705"/>
      <w:bookmarkStart w:id="59" w:name="_Toc478308156"/>
      <w:bookmarkStart w:id="60" w:name="_Toc499587617"/>
      <w:bookmarkStart w:id="61" w:name="_Toc530440941"/>
      <w:bookmarkStart w:id="62" w:name="_Toc3723490"/>
      <w:r w:rsidRPr="00546534">
        <w:rPr>
          <w:rFonts w:ascii="Times New Roman" w:hAnsi="Times New Roman" w:cs="Times New Roman"/>
          <w:b/>
        </w:rPr>
        <w:t>4.2.2 Non-Functional Requirements</w:t>
      </w:r>
      <w:bookmarkEnd w:id="58"/>
      <w:bookmarkEnd w:id="59"/>
      <w:bookmarkEnd w:id="60"/>
      <w:bookmarkEnd w:id="61"/>
      <w:bookmarkEnd w:id="62"/>
      <w:r w:rsidRPr="00546534">
        <w:rPr>
          <w:rFonts w:ascii="Times New Roman" w:hAnsi="Times New Roman" w:cs="Times New Roman"/>
          <w:b/>
        </w:rPr>
        <w:t xml:space="preserve"> </w:t>
      </w:r>
    </w:p>
    <w:p w14:paraId="524ED8D3" w14:textId="77777777" w:rsidR="00382848" w:rsidRPr="00546534" w:rsidRDefault="00382848" w:rsidP="00F34674">
      <w:pPr>
        <w:numPr>
          <w:ilvl w:val="0"/>
          <w:numId w:val="9"/>
        </w:numPr>
        <w:tabs>
          <w:tab w:val="left" w:pos="990"/>
        </w:tabs>
        <w:spacing w:after="0" w:line="240" w:lineRule="auto"/>
        <w:jc w:val="both"/>
        <w:rPr>
          <w:rFonts w:ascii="Times New Roman" w:hAnsi="Times New Roman" w:cs="Times New Roman"/>
          <w:b/>
          <w:sz w:val="24"/>
          <w:szCs w:val="24"/>
        </w:rPr>
      </w:pPr>
      <w:r w:rsidRPr="00546534">
        <w:rPr>
          <w:rStyle w:val="apple-style-span"/>
          <w:rFonts w:ascii="Times New Roman" w:hAnsi="Times New Roman" w:cs="Times New Roman"/>
          <w:sz w:val="24"/>
          <w:szCs w:val="24"/>
        </w:rPr>
        <w:t>Ease to use:</w:t>
      </w:r>
      <w:r w:rsidRPr="00546534">
        <w:rPr>
          <w:rFonts w:ascii="Times New Roman" w:hAnsi="Times New Roman" w:cs="Times New Roman"/>
          <w:sz w:val="24"/>
          <w:szCs w:val="24"/>
        </w:rPr>
        <w:t xml:space="preserve"> The application is easy to use by all type of users.</w:t>
      </w:r>
    </w:p>
    <w:p w14:paraId="35E0FD28" w14:textId="77777777" w:rsidR="00382848" w:rsidRPr="00546534" w:rsidRDefault="00382848" w:rsidP="00F34674">
      <w:pPr>
        <w:pStyle w:val="ListParagraph"/>
        <w:numPr>
          <w:ilvl w:val="0"/>
          <w:numId w:val="9"/>
        </w:numPr>
        <w:spacing w:after="0" w:line="240" w:lineRule="auto"/>
        <w:jc w:val="both"/>
        <w:rPr>
          <w:rFonts w:ascii="Times New Roman" w:hAnsi="Times New Roman" w:cs="Times New Roman"/>
          <w:sz w:val="24"/>
          <w:szCs w:val="24"/>
        </w:rPr>
      </w:pPr>
      <w:r w:rsidRPr="00546534">
        <w:rPr>
          <w:rFonts w:ascii="Times New Roman" w:hAnsi="Times New Roman" w:cs="Times New Roman"/>
          <w:sz w:val="24"/>
          <w:szCs w:val="24"/>
        </w:rPr>
        <w:t>Understandable: The System is easy to understand by new users as it contains very user-friendly interfaces.</w:t>
      </w:r>
    </w:p>
    <w:p w14:paraId="135CAD98" w14:textId="77777777" w:rsidR="00382848" w:rsidRPr="00546534" w:rsidRDefault="00382848" w:rsidP="00F34674">
      <w:pPr>
        <w:pStyle w:val="ListParagraph"/>
        <w:numPr>
          <w:ilvl w:val="0"/>
          <w:numId w:val="9"/>
        </w:numPr>
        <w:spacing w:after="0" w:line="240" w:lineRule="auto"/>
        <w:jc w:val="both"/>
        <w:rPr>
          <w:rFonts w:ascii="Times New Roman" w:hAnsi="Times New Roman" w:cs="Times New Roman"/>
          <w:sz w:val="24"/>
          <w:szCs w:val="24"/>
        </w:rPr>
      </w:pPr>
      <w:r w:rsidRPr="00546534">
        <w:rPr>
          <w:rFonts w:ascii="Times New Roman" w:hAnsi="Times New Roman" w:cs="Times New Roman"/>
          <w:sz w:val="24"/>
          <w:szCs w:val="24"/>
        </w:rPr>
        <w:t>Availability: The System works 24 hours a day making it convenient for users to access it at any time.</w:t>
      </w:r>
    </w:p>
    <w:p w14:paraId="657C4D53" w14:textId="77777777" w:rsidR="00382848" w:rsidRPr="00546534" w:rsidRDefault="00382848" w:rsidP="00F34674">
      <w:pPr>
        <w:pStyle w:val="ListParagraph"/>
        <w:numPr>
          <w:ilvl w:val="0"/>
          <w:numId w:val="9"/>
        </w:numPr>
        <w:spacing w:after="0" w:line="240" w:lineRule="auto"/>
        <w:jc w:val="both"/>
        <w:rPr>
          <w:rFonts w:ascii="Times New Roman" w:hAnsi="Times New Roman" w:cs="Times New Roman"/>
          <w:sz w:val="24"/>
          <w:szCs w:val="24"/>
        </w:rPr>
      </w:pPr>
      <w:r w:rsidRPr="00546534">
        <w:rPr>
          <w:rFonts w:ascii="Times New Roman" w:hAnsi="Times New Roman" w:cs="Times New Roman"/>
          <w:sz w:val="24"/>
          <w:szCs w:val="24"/>
        </w:rPr>
        <w:t>Security: The System enhances data authentication by use of passwords to protect it from unauthorized users.</w:t>
      </w:r>
    </w:p>
    <w:p w14:paraId="6CAF5054" w14:textId="77777777" w:rsidR="00382848" w:rsidRPr="00546534" w:rsidRDefault="00382848" w:rsidP="00F34674">
      <w:pPr>
        <w:pStyle w:val="ListParagraph"/>
        <w:numPr>
          <w:ilvl w:val="0"/>
          <w:numId w:val="9"/>
        </w:numPr>
        <w:spacing w:after="0" w:line="240" w:lineRule="auto"/>
        <w:jc w:val="both"/>
        <w:rPr>
          <w:rFonts w:ascii="Times New Roman" w:hAnsi="Times New Roman" w:cs="Times New Roman"/>
          <w:b/>
          <w:sz w:val="24"/>
          <w:szCs w:val="24"/>
        </w:rPr>
      </w:pPr>
      <w:r w:rsidRPr="00546534">
        <w:rPr>
          <w:rFonts w:ascii="Times New Roman" w:hAnsi="Times New Roman" w:cs="Times New Roman"/>
          <w:sz w:val="24"/>
          <w:szCs w:val="24"/>
        </w:rPr>
        <w:t>Confidentiality: The System ensures confidentiality of users’ information.</w:t>
      </w:r>
    </w:p>
    <w:p w14:paraId="1CA984EE" w14:textId="77777777" w:rsidR="00382848" w:rsidRPr="00546534" w:rsidRDefault="00382848" w:rsidP="00F34674">
      <w:pPr>
        <w:pStyle w:val="ListParagraph"/>
        <w:numPr>
          <w:ilvl w:val="0"/>
          <w:numId w:val="9"/>
        </w:numPr>
        <w:spacing w:after="0" w:line="240" w:lineRule="auto"/>
        <w:jc w:val="both"/>
        <w:rPr>
          <w:rStyle w:val="apple-style-span"/>
          <w:rFonts w:ascii="Times New Roman" w:hAnsi="Times New Roman" w:cs="Times New Roman"/>
          <w:b/>
          <w:sz w:val="24"/>
          <w:szCs w:val="24"/>
        </w:rPr>
      </w:pPr>
      <w:r w:rsidRPr="00546534">
        <w:rPr>
          <w:rStyle w:val="apple-style-span"/>
          <w:rFonts w:ascii="Times New Roman" w:hAnsi="Times New Roman" w:cs="Times New Roman"/>
          <w:sz w:val="24"/>
          <w:szCs w:val="24"/>
        </w:rPr>
        <w:t>Reliability: Minimum meantime to failure, low probability of unavailability and rate of failure occurrence, it should be available at all times.</w:t>
      </w:r>
    </w:p>
    <w:p w14:paraId="2E5D4CD8" w14:textId="77777777" w:rsidR="00382848" w:rsidRPr="00546534" w:rsidRDefault="00382848" w:rsidP="00F34674">
      <w:pPr>
        <w:pStyle w:val="Heading3"/>
        <w:spacing w:line="240" w:lineRule="auto"/>
        <w:jc w:val="both"/>
        <w:rPr>
          <w:rFonts w:ascii="Times New Roman" w:hAnsi="Times New Roman" w:cs="Times New Roman"/>
          <w:b/>
        </w:rPr>
      </w:pPr>
      <w:bookmarkStart w:id="63" w:name="_Toc507487594"/>
      <w:bookmarkStart w:id="64" w:name="_Toc494174406"/>
      <w:bookmarkStart w:id="65" w:name="_Toc483829042"/>
      <w:bookmarkStart w:id="66" w:name="_Toc459578308"/>
      <w:bookmarkStart w:id="67" w:name="_Toc530440942"/>
      <w:bookmarkStart w:id="68" w:name="_Toc3723491"/>
      <w:r w:rsidRPr="00546534">
        <w:rPr>
          <w:rFonts w:ascii="Times New Roman" w:hAnsi="Times New Roman" w:cs="Times New Roman"/>
          <w:b/>
        </w:rPr>
        <w:t>4.2.3 Hardware and Software Requirements</w:t>
      </w:r>
      <w:bookmarkEnd w:id="63"/>
      <w:bookmarkEnd w:id="64"/>
      <w:bookmarkEnd w:id="65"/>
      <w:bookmarkEnd w:id="66"/>
      <w:bookmarkEnd w:id="67"/>
      <w:bookmarkEnd w:id="68"/>
    </w:p>
    <w:p w14:paraId="4C59BEA7" w14:textId="77777777" w:rsidR="00382848" w:rsidRPr="00546534" w:rsidRDefault="00382848" w:rsidP="00F34674">
      <w:p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The proposed application will we be web based.</w:t>
      </w:r>
    </w:p>
    <w:p w14:paraId="29F3F1BF" w14:textId="77777777" w:rsidR="00382848" w:rsidRPr="00546534" w:rsidRDefault="00382848" w:rsidP="00F34674">
      <w:pPr>
        <w:pStyle w:val="Heading3"/>
        <w:spacing w:line="240" w:lineRule="auto"/>
        <w:jc w:val="both"/>
        <w:rPr>
          <w:rFonts w:ascii="Times New Roman" w:hAnsi="Times New Roman" w:cs="Times New Roman"/>
          <w:b/>
        </w:rPr>
      </w:pPr>
      <w:bookmarkStart w:id="69" w:name="_Toc507487595"/>
      <w:bookmarkStart w:id="70" w:name="_Toc494174407"/>
      <w:bookmarkStart w:id="71" w:name="_Toc483829043"/>
      <w:bookmarkStart w:id="72" w:name="_Toc459578309"/>
      <w:bookmarkStart w:id="73" w:name="_Toc530440943"/>
      <w:bookmarkStart w:id="74" w:name="_Toc3723492"/>
      <w:r w:rsidRPr="00546534">
        <w:rPr>
          <w:rFonts w:ascii="Times New Roman" w:hAnsi="Times New Roman" w:cs="Times New Roman"/>
          <w:b/>
        </w:rPr>
        <w:t>4.2.4 Software Requirements</w:t>
      </w:r>
      <w:bookmarkEnd w:id="69"/>
      <w:bookmarkEnd w:id="70"/>
      <w:bookmarkEnd w:id="71"/>
      <w:bookmarkEnd w:id="72"/>
      <w:bookmarkEnd w:id="73"/>
      <w:bookmarkEnd w:id="74"/>
    </w:p>
    <w:p w14:paraId="0E8E0781" w14:textId="77777777" w:rsidR="00382848" w:rsidRPr="00546534" w:rsidRDefault="00382848" w:rsidP="00F34674">
      <w:pPr>
        <w:spacing w:after="0" w:line="240" w:lineRule="auto"/>
        <w:jc w:val="both"/>
        <w:rPr>
          <w:rFonts w:ascii="Times New Roman" w:eastAsia="Times New Roman" w:hAnsi="Times New Roman" w:cs="Times New Roman"/>
          <w:sz w:val="24"/>
          <w:szCs w:val="24"/>
        </w:rPr>
      </w:pPr>
      <w:r w:rsidRPr="00546534">
        <w:rPr>
          <w:rFonts w:ascii="Times New Roman" w:eastAsia="Times New Roman" w:hAnsi="Times New Roman" w:cs="Times New Roman"/>
          <w:sz w:val="24"/>
          <w:szCs w:val="24"/>
        </w:rPr>
        <w:t>This web application requires:</w:t>
      </w:r>
    </w:p>
    <w:p w14:paraId="79C28E8A" w14:textId="1955C0FB" w:rsidR="00382848" w:rsidRPr="00546534" w:rsidRDefault="007B04CD" w:rsidP="00F34674">
      <w:pPr>
        <w:pStyle w:val="ListParagraph"/>
        <w:numPr>
          <w:ilvl w:val="0"/>
          <w:numId w:val="10"/>
        </w:numPr>
        <w:spacing w:after="0" w:line="240" w:lineRule="auto"/>
        <w:jc w:val="both"/>
        <w:rPr>
          <w:rFonts w:ascii="Times New Roman" w:eastAsia="Times New Roman" w:hAnsi="Times New Roman" w:cs="Times New Roman"/>
          <w:sz w:val="24"/>
          <w:szCs w:val="24"/>
        </w:rPr>
      </w:pPr>
      <w:proofErr w:type="spellStart"/>
      <w:r w:rsidRPr="00546534">
        <w:rPr>
          <w:rFonts w:ascii="Times New Roman" w:eastAsia="Times New Roman" w:hAnsi="Times New Roman" w:cs="Times New Roman"/>
          <w:sz w:val="24"/>
          <w:szCs w:val="24"/>
        </w:rPr>
        <w:t>Wamp</w:t>
      </w:r>
      <w:r w:rsidR="00382848" w:rsidRPr="00546534">
        <w:rPr>
          <w:rFonts w:ascii="Times New Roman" w:eastAsia="Times New Roman" w:hAnsi="Times New Roman" w:cs="Times New Roman"/>
          <w:sz w:val="24"/>
          <w:szCs w:val="24"/>
        </w:rPr>
        <w:t>Server</w:t>
      </w:r>
      <w:proofErr w:type="spellEnd"/>
    </w:p>
    <w:p w14:paraId="37E34A8E" w14:textId="3B7B64B8" w:rsidR="00382848" w:rsidRPr="00546534" w:rsidRDefault="00175165" w:rsidP="00F34674">
      <w:pPr>
        <w:pStyle w:val="ListParagraph"/>
        <w:numPr>
          <w:ilvl w:val="0"/>
          <w:numId w:val="10"/>
        </w:numPr>
        <w:spacing w:after="0" w:line="240" w:lineRule="auto"/>
        <w:jc w:val="both"/>
        <w:rPr>
          <w:rFonts w:ascii="Times New Roman" w:eastAsia="Times New Roman" w:hAnsi="Times New Roman" w:cs="Times New Roman"/>
          <w:sz w:val="24"/>
          <w:szCs w:val="24"/>
        </w:rPr>
      </w:pPr>
      <w:r w:rsidRPr="00546534">
        <w:rPr>
          <w:rFonts w:ascii="Times New Roman" w:eastAsia="Times New Roman" w:hAnsi="Times New Roman" w:cs="Times New Roman"/>
          <w:sz w:val="24"/>
          <w:szCs w:val="24"/>
        </w:rPr>
        <w:t>Android Studio</w:t>
      </w:r>
    </w:p>
    <w:p w14:paraId="667AC6F9" w14:textId="4119E407" w:rsidR="00175165" w:rsidRPr="00546534" w:rsidRDefault="00175165" w:rsidP="00F34674">
      <w:pPr>
        <w:pStyle w:val="ListParagraph"/>
        <w:numPr>
          <w:ilvl w:val="0"/>
          <w:numId w:val="10"/>
        </w:numPr>
        <w:spacing w:after="0" w:line="240" w:lineRule="auto"/>
        <w:jc w:val="both"/>
        <w:rPr>
          <w:rFonts w:ascii="Times New Roman" w:eastAsia="Times New Roman" w:hAnsi="Times New Roman" w:cs="Times New Roman"/>
          <w:sz w:val="24"/>
          <w:szCs w:val="24"/>
        </w:rPr>
      </w:pPr>
      <w:r w:rsidRPr="00546534">
        <w:rPr>
          <w:rFonts w:ascii="Times New Roman" w:eastAsia="Times New Roman" w:hAnsi="Times New Roman" w:cs="Times New Roman"/>
          <w:sz w:val="24"/>
          <w:szCs w:val="24"/>
        </w:rPr>
        <w:t>Firebase</w:t>
      </w:r>
    </w:p>
    <w:p w14:paraId="25AFFE55" w14:textId="194DB8D0" w:rsidR="00382848" w:rsidRPr="00546534" w:rsidRDefault="00175165" w:rsidP="00F34674">
      <w:pPr>
        <w:pStyle w:val="ListParagraph"/>
        <w:numPr>
          <w:ilvl w:val="0"/>
          <w:numId w:val="10"/>
        </w:numPr>
        <w:spacing w:after="0" w:line="240" w:lineRule="auto"/>
        <w:jc w:val="both"/>
        <w:rPr>
          <w:rFonts w:ascii="Times New Roman" w:eastAsia="Times New Roman" w:hAnsi="Times New Roman" w:cs="Times New Roman"/>
          <w:sz w:val="24"/>
          <w:szCs w:val="24"/>
        </w:rPr>
      </w:pPr>
      <w:proofErr w:type="spellStart"/>
      <w:r w:rsidRPr="00546534">
        <w:rPr>
          <w:rFonts w:ascii="Times New Roman" w:eastAsia="Times New Roman" w:hAnsi="Times New Roman" w:cs="Times New Roman"/>
          <w:sz w:val="24"/>
          <w:szCs w:val="24"/>
        </w:rPr>
        <w:t>Git</w:t>
      </w:r>
      <w:proofErr w:type="spellEnd"/>
      <w:r w:rsidRPr="00546534">
        <w:rPr>
          <w:rFonts w:ascii="Times New Roman" w:eastAsia="Times New Roman" w:hAnsi="Times New Roman" w:cs="Times New Roman"/>
          <w:sz w:val="24"/>
          <w:szCs w:val="24"/>
        </w:rPr>
        <w:t xml:space="preserve"> repository</w:t>
      </w:r>
      <w:r w:rsidR="00382848" w:rsidRPr="00546534">
        <w:rPr>
          <w:rFonts w:ascii="Times New Roman" w:eastAsia="Times New Roman" w:hAnsi="Times New Roman" w:cs="Times New Roman"/>
          <w:sz w:val="24"/>
          <w:szCs w:val="24"/>
        </w:rPr>
        <w:t>.</w:t>
      </w:r>
    </w:p>
    <w:p w14:paraId="6BBCC710" w14:textId="08084CA9" w:rsidR="00382848" w:rsidRPr="00546534" w:rsidRDefault="00382848" w:rsidP="00F34674">
      <w:pPr>
        <w:pStyle w:val="ListParagraph"/>
        <w:numPr>
          <w:ilvl w:val="0"/>
          <w:numId w:val="10"/>
        </w:numPr>
        <w:spacing w:after="0" w:line="240" w:lineRule="auto"/>
        <w:jc w:val="both"/>
        <w:rPr>
          <w:rFonts w:ascii="Times New Roman" w:eastAsia="Times New Roman" w:hAnsi="Times New Roman" w:cs="Times New Roman"/>
          <w:sz w:val="24"/>
          <w:szCs w:val="24"/>
        </w:rPr>
      </w:pPr>
      <w:r w:rsidRPr="00546534">
        <w:rPr>
          <w:rFonts w:ascii="Times New Roman" w:eastAsia="Times New Roman" w:hAnsi="Times New Roman" w:cs="Times New Roman"/>
          <w:sz w:val="24"/>
          <w:szCs w:val="24"/>
        </w:rPr>
        <w:t>Microsof</w:t>
      </w:r>
      <w:r w:rsidR="00175165" w:rsidRPr="00546534">
        <w:rPr>
          <w:rFonts w:ascii="Times New Roman" w:eastAsia="Times New Roman" w:hAnsi="Times New Roman" w:cs="Times New Roman"/>
          <w:sz w:val="24"/>
          <w:szCs w:val="24"/>
        </w:rPr>
        <w:t>t office 2016</w:t>
      </w:r>
      <w:r w:rsidRPr="00546534">
        <w:rPr>
          <w:rFonts w:ascii="Times New Roman" w:eastAsia="Times New Roman" w:hAnsi="Times New Roman" w:cs="Times New Roman"/>
          <w:sz w:val="24"/>
          <w:szCs w:val="24"/>
        </w:rPr>
        <w:t xml:space="preserve"> and above used in documentation and slide presentation for purpose of presentation.</w:t>
      </w:r>
    </w:p>
    <w:p w14:paraId="442D95E4" w14:textId="77777777" w:rsidR="00382848" w:rsidRPr="00546534" w:rsidRDefault="00382848" w:rsidP="00F34674">
      <w:pPr>
        <w:pStyle w:val="ListParagraph"/>
        <w:numPr>
          <w:ilvl w:val="0"/>
          <w:numId w:val="10"/>
        </w:numPr>
        <w:spacing w:after="0" w:line="240" w:lineRule="auto"/>
        <w:jc w:val="both"/>
        <w:rPr>
          <w:rFonts w:ascii="Times New Roman" w:eastAsia="Times New Roman" w:hAnsi="Times New Roman" w:cs="Times New Roman"/>
          <w:sz w:val="24"/>
          <w:szCs w:val="24"/>
        </w:rPr>
      </w:pPr>
      <w:r w:rsidRPr="00546534">
        <w:rPr>
          <w:rFonts w:ascii="Times New Roman" w:eastAsia="Times New Roman" w:hAnsi="Times New Roman" w:cs="Times New Roman"/>
          <w:sz w:val="24"/>
          <w:szCs w:val="24"/>
        </w:rPr>
        <w:t>Windows OS- important as it was the platform for the software to run on.</w:t>
      </w:r>
    </w:p>
    <w:p w14:paraId="23DC2705" w14:textId="77777777" w:rsidR="00382848" w:rsidRPr="00546534" w:rsidRDefault="00382848" w:rsidP="00F34674">
      <w:pPr>
        <w:pStyle w:val="ListParagraph"/>
        <w:numPr>
          <w:ilvl w:val="0"/>
          <w:numId w:val="10"/>
        </w:numPr>
        <w:spacing w:after="0" w:line="240" w:lineRule="auto"/>
        <w:jc w:val="both"/>
        <w:rPr>
          <w:rFonts w:ascii="Times New Roman" w:eastAsia="Times New Roman" w:hAnsi="Times New Roman" w:cs="Times New Roman"/>
          <w:sz w:val="24"/>
          <w:szCs w:val="24"/>
        </w:rPr>
      </w:pPr>
      <w:r w:rsidRPr="00546534">
        <w:rPr>
          <w:rFonts w:ascii="Times New Roman" w:eastAsia="Times New Roman" w:hAnsi="Times New Roman" w:cs="Times New Roman"/>
          <w:sz w:val="24"/>
          <w:szCs w:val="24"/>
        </w:rPr>
        <w:t>Antivirus-to help protect files against external attacks and malware.</w:t>
      </w:r>
    </w:p>
    <w:p w14:paraId="4FD1A077" w14:textId="77777777" w:rsidR="00382848" w:rsidRPr="00546534" w:rsidRDefault="00382848" w:rsidP="00F34674">
      <w:pPr>
        <w:pStyle w:val="ListParagraph"/>
        <w:numPr>
          <w:ilvl w:val="0"/>
          <w:numId w:val="10"/>
        </w:numPr>
        <w:spacing w:after="0" w:line="240" w:lineRule="auto"/>
        <w:jc w:val="both"/>
        <w:rPr>
          <w:rFonts w:ascii="Times New Roman" w:eastAsia="Times New Roman" w:hAnsi="Times New Roman" w:cs="Times New Roman"/>
          <w:sz w:val="24"/>
          <w:szCs w:val="24"/>
        </w:rPr>
      </w:pPr>
      <w:r w:rsidRPr="00546534">
        <w:rPr>
          <w:rFonts w:ascii="Times New Roman" w:eastAsia="Times New Roman" w:hAnsi="Times New Roman" w:cs="Times New Roman"/>
          <w:sz w:val="24"/>
          <w:szCs w:val="24"/>
        </w:rPr>
        <w:lastRenderedPageBreak/>
        <w:t>Web browser- for access web contents important for research in application development.</w:t>
      </w:r>
    </w:p>
    <w:p w14:paraId="3805D12B" w14:textId="77777777" w:rsidR="00382848" w:rsidRPr="00546534" w:rsidRDefault="00382848" w:rsidP="00F34674">
      <w:pPr>
        <w:pStyle w:val="Heading3"/>
        <w:spacing w:line="240" w:lineRule="auto"/>
        <w:jc w:val="both"/>
        <w:rPr>
          <w:rFonts w:ascii="Times New Roman" w:hAnsi="Times New Roman" w:cs="Times New Roman"/>
          <w:b/>
        </w:rPr>
      </w:pPr>
      <w:bookmarkStart w:id="75" w:name="_Toc507487596"/>
      <w:bookmarkStart w:id="76" w:name="_Toc494174408"/>
      <w:bookmarkStart w:id="77" w:name="_Toc483829044"/>
      <w:bookmarkStart w:id="78" w:name="_Toc459578310"/>
      <w:bookmarkStart w:id="79" w:name="_Toc530440944"/>
      <w:bookmarkStart w:id="80" w:name="_Toc3723493"/>
      <w:r w:rsidRPr="00546534">
        <w:rPr>
          <w:rFonts w:ascii="Times New Roman" w:hAnsi="Times New Roman" w:cs="Times New Roman"/>
          <w:b/>
        </w:rPr>
        <w:t>4.2.5 Hardware Requirements</w:t>
      </w:r>
      <w:bookmarkEnd w:id="75"/>
      <w:bookmarkEnd w:id="76"/>
      <w:bookmarkEnd w:id="77"/>
      <w:bookmarkEnd w:id="78"/>
      <w:bookmarkEnd w:id="79"/>
      <w:bookmarkEnd w:id="80"/>
    </w:p>
    <w:p w14:paraId="52363397" w14:textId="77777777" w:rsidR="00382848" w:rsidRPr="00546534" w:rsidRDefault="00382848" w:rsidP="00F34674">
      <w:pPr>
        <w:pStyle w:val="ListParagraph"/>
        <w:numPr>
          <w:ilvl w:val="0"/>
          <w:numId w:val="11"/>
        </w:numPr>
        <w:tabs>
          <w:tab w:val="left" w:pos="3435"/>
        </w:tabs>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Minimum of 80 GB external hard disk.</w:t>
      </w:r>
    </w:p>
    <w:p w14:paraId="046600F3" w14:textId="77777777" w:rsidR="00382848" w:rsidRPr="00546534" w:rsidRDefault="00382848" w:rsidP="00F34674">
      <w:pPr>
        <w:pStyle w:val="ListParagraph"/>
        <w:numPr>
          <w:ilvl w:val="0"/>
          <w:numId w:val="11"/>
        </w:numPr>
        <w:tabs>
          <w:tab w:val="left" w:pos="3435"/>
        </w:tabs>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Power supply.</w:t>
      </w:r>
    </w:p>
    <w:p w14:paraId="583F1CA1" w14:textId="77777777" w:rsidR="00382848" w:rsidRPr="00546534" w:rsidRDefault="00382848" w:rsidP="00F34674">
      <w:pPr>
        <w:pStyle w:val="ListParagraph"/>
        <w:numPr>
          <w:ilvl w:val="0"/>
          <w:numId w:val="11"/>
        </w:numPr>
        <w:tabs>
          <w:tab w:val="left" w:pos="3435"/>
        </w:tabs>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Modem/internet connection.</w:t>
      </w:r>
    </w:p>
    <w:p w14:paraId="083A28BB" w14:textId="77777777" w:rsidR="00382848" w:rsidRPr="00546534" w:rsidRDefault="00382848" w:rsidP="00F34674">
      <w:pPr>
        <w:pStyle w:val="ListParagraph"/>
        <w:numPr>
          <w:ilvl w:val="0"/>
          <w:numId w:val="11"/>
        </w:numPr>
        <w:tabs>
          <w:tab w:val="left" w:pos="3435"/>
        </w:tabs>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Laptop.</w:t>
      </w:r>
    </w:p>
    <w:p w14:paraId="3A39320D" w14:textId="77777777" w:rsidR="00382848" w:rsidRPr="00546534" w:rsidRDefault="00382848" w:rsidP="00F34674">
      <w:pPr>
        <w:pStyle w:val="Heading3"/>
        <w:spacing w:line="240" w:lineRule="auto"/>
        <w:jc w:val="both"/>
        <w:rPr>
          <w:rFonts w:ascii="Times New Roman" w:hAnsi="Times New Roman" w:cs="Times New Roman"/>
          <w:b/>
        </w:rPr>
      </w:pPr>
      <w:bookmarkStart w:id="81" w:name="_Toc507487597"/>
      <w:bookmarkStart w:id="82" w:name="_Toc494174409"/>
      <w:bookmarkStart w:id="83" w:name="_Toc483829045"/>
      <w:bookmarkStart w:id="84" w:name="_Toc459578311"/>
      <w:bookmarkStart w:id="85" w:name="_Toc530440945"/>
      <w:bookmarkStart w:id="86" w:name="_Toc3723494"/>
      <w:r w:rsidRPr="00546534">
        <w:rPr>
          <w:rFonts w:ascii="Times New Roman" w:hAnsi="Times New Roman" w:cs="Times New Roman"/>
          <w:b/>
        </w:rPr>
        <w:t>4.2.6 Economic Requirements</w:t>
      </w:r>
      <w:bookmarkEnd w:id="81"/>
      <w:bookmarkEnd w:id="82"/>
      <w:bookmarkEnd w:id="83"/>
      <w:bookmarkEnd w:id="84"/>
      <w:bookmarkEnd w:id="85"/>
      <w:bookmarkEnd w:id="86"/>
    </w:p>
    <w:p w14:paraId="3F41E554" w14:textId="7F69FCD8" w:rsidR="00382848" w:rsidRPr="00546534" w:rsidRDefault="00382848" w:rsidP="00F34674">
      <w:pPr>
        <w:tabs>
          <w:tab w:val="left" w:pos="3435"/>
        </w:tabs>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 xml:space="preserve">If the proposed System will be implemented, one will </w:t>
      </w:r>
      <w:r w:rsidR="00175165" w:rsidRPr="00546534">
        <w:rPr>
          <w:rFonts w:ascii="Times New Roman" w:hAnsi="Times New Roman" w:cs="Times New Roman"/>
          <w:sz w:val="24"/>
          <w:szCs w:val="24"/>
        </w:rPr>
        <w:t>need an internet-enabled device to enable online storage of data and transactions.</w:t>
      </w:r>
    </w:p>
    <w:p w14:paraId="5E07A1BA" w14:textId="77777777" w:rsidR="00382848" w:rsidRPr="00546534" w:rsidRDefault="00382848" w:rsidP="00F34674">
      <w:pPr>
        <w:pStyle w:val="Heading3"/>
        <w:spacing w:line="240" w:lineRule="auto"/>
        <w:jc w:val="both"/>
        <w:rPr>
          <w:rFonts w:ascii="Times New Roman" w:hAnsi="Times New Roman" w:cs="Times New Roman"/>
          <w:b/>
        </w:rPr>
      </w:pPr>
      <w:bookmarkStart w:id="87" w:name="_Toc507487598"/>
      <w:bookmarkStart w:id="88" w:name="_Toc494174410"/>
      <w:bookmarkStart w:id="89" w:name="_Toc483829046"/>
      <w:bookmarkStart w:id="90" w:name="_Toc459578312"/>
      <w:bookmarkStart w:id="91" w:name="_Toc530440946"/>
      <w:bookmarkStart w:id="92" w:name="_Toc3723495"/>
      <w:r w:rsidRPr="00546534">
        <w:rPr>
          <w:rFonts w:ascii="Times New Roman" w:hAnsi="Times New Roman" w:cs="Times New Roman"/>
          <w:b/>
        </w:rPr>
        <w:t>4.2.7 Security Requirements</w:t>
      </w:r>
      <w:bookmarkEnd w:id="87"/>
      <w:bookmarkEnd w:id="88"/>
      <w:bookmarkEnd w:id="89"/>
      <w:bookmarkEnd w:id="90"/>
      <w:bookmarkEnd w:id="91"/>
      <w:bookmarkEnd w:id="92"/>
    </w:p>
    <w:p w14:paraId="65D45115" w14:textId="2015D851" w:rsidR="00382848" w:rsidRPr="00546534" w:rsidRDefault="00382848" w:rsidP="00F34674">
      <w:p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 xml:space="preserve">Security and control over the data is necessary in creating an application. This is to minimize the threat of unauthorized access. </w:t>
      </w:r>
    </w:p>
    <w:p w14:paraId="1D377DC7" w14:textId="77777777" w:rsidR="00382848" w:rsidRPr="00546534" w:rsidRDefault="00382848" w:rsidP="00F34674">
      <w:pPr>
        <w:pStyle w:val="ListParagraph"/>
        <w:spacing w:after="0" w:line="240" w:lineRule="auto"/>
        <w:jc w:val="both"/>
        <w:rPr>
          <w:rFonts w:ascii="Times New Roman" w:hAnsi="Times New Roman" w:cs="Times New Roman"/>
          <w:b/>
          <w:sz w:val="24"/>
          <w:szCs w:val="24"/>
        </w:rPr>
      </w:pPr>
      <w:r w:rsidRPr="00546534">
        <w:rPr>
          <w:rFonts w:ascii="Times New Roman" w:eastAsia="Times New Roman" w:hAnsi="Times New Roman" w:cs="Times New Roman"/>
          <w:sz w:val="24"/>
          <w:szCs w:val="24"/>
        </w:rPr>
        <w:br w:type="page"/>
      </w:r>
    </w:p>
    <w:p w14:paraId="74E10B63" w14:textId="77777777" w:rsidR="00382848" w:rsidRPr="00546534" w:rsidRDefault="00382848" w:rsidP="00F34674">
      <w:pPr>
        <w:pStyle w:val="Heading2"/>
        <w:spacing w:line="240" w:lineRule="auto"/>
        <w:rPr>
          <w:rFonts w:ascii="Times New Roman" w:hAnsi="Times New Roman" w:cs="Times New Roman"/>
          <w:b/>
          <w:sz w:val="24"/>
          <w:szCs w:val="24"/>
        </w:rPr>
      </w:pPr>
      <w:bookmarkStart w:id="93" w:name="_Toc530440947"/>
      <w:bookmarkStart w:id="94" w:name="_Toc3723496"/>
      <w:r w:rsidRPr="00546534">
        <w:rPr>
          <w:rFonts w:ascii="Times New Roman" w:hAnsi="Times New Roman" w:cs="Times New Roman"/>
          <w:sz w:val="24"/>
          <w:szCs w:val="24"/>
        </w:rPr>
        <w:lastRenderedPageBreak/>
        <w:t>4</w:t>
      </w:r>
      <w:r w:rsidRPr="00546534">
        <w:rPr>
          <w:rFonts w:ascii="Times New Roman" w:hAnsi="Times New Roman" w:cs="Times New Roman"/>
          <w:b/>
          <w:sz w:val="24"/>
          <w:szCs w:val="24"/>
        </w:rPr>
        <w:t>.3. System Analysis</w:t>
      </w:r>
      <w:bookmarkEnd w:id="93"/>
      <w:bookmarkEnd w:id="94"/>
    </w:p>
    <w:p w14:paraId="787EDBD5" w14:textId="1E413274" w:rsidR="00382848" w:rsidRPr="00546534" w:rsidRDefault="00382848" w:rsidP="00F34674">
      <w:pPr>
        <w:spacing w:line="240" w:lineRule="auto"/>
        <w:ind w:firstLine="720"/>
        <w:rPr>
          <w:rFonts w:ascii="Times New Roman" w:hAnsi="Times New Roman" w:cs="Times New Roman"/>
          <w:sz w:val="24"/>
          <w:szCs w:val="24"/>
        </w:rPr>
      </w:pPr>
      <w:r w:rsidRPr="00546534">
        <w:rPr>
          <w:rFonts w:ascii="Times New Roman" w:hAnsi="Times New Roman" w:cs="Times New Roman"/>
          <w:sz w:val="24"/>
          <w:szCs w:val="24"/>
        </w:rPr>
        <w:t xml:space="preserve">In this phase, one does the analysis of the data that was collected in the previous phase and put it in a way that it’s easier to automate, best done by a diagrammatical representation of the information. For this project we will use the UML modelling language because it’s a visual language that assists one to </w:t>
      </w:r>
      <w:r w:rsidR="00175165" w:rsidRPr="00546534">
        <w:rPr>
          <w:rFonts w:ascii="Times New Roman" w:hAnsi="Times New Roman" w:cs="Times New Roman"/>
          <w:sz w:val="24"/>
          <w:szCs w:val="24"/>
        </w:rPr>
        <w:t>analyze</w:t>
      </w:r>
      <w:r w:rsidRPr="00546534">
        <w:rPr>
          <w:rFonts w:ascii="Times New Roman" w:hAnsi="Times New Roman" w:cs="Times New Roman"/>
          <w:sz w:val="24"/>
          <w:szCs w:val="24"/>
        </w:rPr>
        <w:t xml:space="preserve"> and design Systems. </w:t>
      </w:r>
    </w:p>
    <w:p w14:paraId="35C478C9" w14:textId="77777777" w:rsidR="00382848" w:rsidRPr="00546534" w:rsidRDefault="00382848" w:rsidP="00F34674">
      <w:pPr>
        <w:pStyle w:val="Heading3"/>
        <w:spacing w:line="240" w:lineRule="auto"/>
        <w:rPr>
          <w:rFonts w:ascii="Times New Roman" w:hAnsi="Times New Roman" w:cs="Times New Roman"/>
          <w:b/>
        </w:rPr>
      </w:pPr>
      <w:bookmarkStart w:id="95" w:name="_Toc530440948"/>
      <w:bookmarkStart w:id="96" w:name="_Toc3723497"/>
      <w:r w:rsidRPr="00546534">
        <w:rPr>
          <w:rFonts w:ascii="Times New Roman" w:hAnsi="Times New Roman" w:cs="Times New Roman"/>
          <w:b/>
        </w:rPr>
        <w:t>4.3.1. Use Case Diagram</w:t>
      </w:r>
      <w:bookmarkEnd w:id="95"/>
      <w:bookmarkEnd w:id="96"/>
    </w:p>
    <w:p w14:paraId="4D5A7AFB" w14:textId="77777777" w:rsidR="00382848" w:rsidRPr="00546534" w:rsidRDefault="00382848" w:rsidP="00F34674">
      <w:pPr>
        <w:spacing w:line="240" w:lineRule="auto"/>
        <w:ind w:firstLine="720"/>
        <w:rPr>
          <w:rFonts w:ascii="Times New Roman" w:hAnsi="Times New Roman" w:cs="Times New Roman"/>
          <w:sz w:val="24"/>
          <w:szCs w:val="24"/>
        </w:rPr>
      </w:pPr>
      <w:r w:rsidRPr="00546534">
        <w:rPr>
          <w:rFonts w:ascii="Times New Roman" w:hAnsi="Times New Roman" w:cs="Times New Roman"/>
          <w:sz w:val="24"/>
          <w:szCs w:val="24"/>
        </w:rPr>
        <w:t>The diagram shows the actors and the use cases and the relationship between the two. It is a diagrammatical representation of how the Admin, Students and the Alumni will interact with the System in order to make the communication efficient, reliable, and affordable.</w:t>
      </w:r>
    </w:p>
    <w:p w14:paraId="232CBF5C" w14:textId="77777777" w:rsidR="00382848" w:rsidRPr="00546534" w:rsidRDefault="00382848" w:rsidP="00F34674">
      <w:pPr>
        <w:pStyle w:val="Caption"/>
        <w:keepNext/>
        <w:rPr>
          <w:rFonts w:ascii="Times New Roman" w:hAnsi="Times New Roman" w:cs="Times New Roman"/>
          <w:sz w:val="24"/>
          <w:szCs w:val="24"/>
        </w:rPr>
      </w:pPr>
      <w:bookmarkStart w:id="97" w:name="_Toc299566"/>
      <w:r w:rsidRPr="00546534">
        <w:rPr>
          <w:rFonts w:ascii="Times New Roman" w:hAnsi="Times New Roman" w:cs="Times New Roman"/>
          <w:sz w:val="24"/>
          <w:szCs w:val="24"/>
        </w:rPr>
        <w:t xml:space="preserve">Figure </w:t>
      </w:r>
      <w:r w:rsidR="006F396D" w:rsidRPr="00546534">
        <w:rPr>
          <w:rFonts w:ascii="Times New Roman" w:hAnsi="Times New Roman" w:cs="Times New Roman"/>
          <w:noProof/>
          <w:sz w:val="24"/>
          <w:szCs w:val="24"/>
        </w:rPr>
        <w:fldChar w:fldCharType="begin"/>
      </w:r>
      <w:r w:rsidR="006F396D" w:rsidRPr="00546534">
        <w:rPr>
          <w:rFonts w:ascii="Times New Roman" w:hAnsi="Times New Roman" w:cs="Times New Roman"/>
          <w:noProof/>
          <w:sz w:val="24"/>
          <w:szCs w:val="24"/>
        </w:rPr>
        <w:instrText xml:space="preserve"> SEQ Figure \* ARABIC </w:instrText>
      </w:r>
      <w:r w:rsidR="006F396D" w:rsidRPr="00546534">
        <w:rPr>
          <w:rFonts w:ascii="Times New Roman" w:hAnsi="Times New Roman" w:cs="Times New Roman"/>
          <w:noProof/>
          <w:sz w:val="24"/>
          <w:szCs w:val="24"/>
        </w:rPr>
        <w:fldChar w:fldCharType="separate"/>
      </w:r>
      <w:r w:rsidRPr="00546534">
        <w:rPr>
          <w:rFonts w:ascii="Times New Roman" w:hAnsi="Times New Roman" w:cs="Times New Roman"/>
          <w:noProof/>
          <w:sz w:val="24"/>
          <w:szCs w:val="24"/>
        </w:rPr>
        <w:t>4</w:t>
      </w:r>
      <w:r w:rsidR="006F396D" w:rsidRPr="00546534">
        <w:rPr>
          <w:rFonts w:ascii="Times New Roman" w:hAnsi="Times New Roman" w:cs="Times New Roman"/>
          <w:noProof/>
          <w:sz w:val="24"/>
          <w:szCs w:val="24"/>
        </w:rPr>
        <w:fldChar w:fldCharType="end"/>
      </w:r>
      <w:r w:rsidRPr="00546534">
        <w:rPr>
          <w:rFonts w:ascii="Times New Roman" w:hAnsi="Times New Roman" w:cs="Times New Roman"/>
          <w:sz w:val="24"/>
          <w:szCs w:val="24"/>
        </w:rPr>
        <w:t>.1</w:t>
      </w:r>
      <w:proofErr w:type="gramStart"/>
      <w:r w:rsidRPr="00546534">
        <w:rPr>
          <w:rFonts w:ascii="Times New Roman" w:hAnsi="Times New Roman" w:cs="Times New Roman"/>
          <w:sz w:val="24"/>
          <w:szCs w:val="24"/>
        </w:rPr>
        <w:t>:Use</w:t>
      </w:r>
      <w:proofErr w:type="gramEnd"/>
      <w:r w:rsidRPr="00546534">
        <w:rPr>
          <w:rFonts w:ascii="Times New Roman" w:hAnsi="Times New Roman" w:cs="Times New Roman"/>
          <w:sz w:val="24"/>
          <w:szCs w:val="24"/>
        </w:rPr>
        <w:t xml:space="preserve"> case Diagram</w:t>
      </w:r>
      <w:bookmarkEnd w:id="97"/>
    </w:p>
    <w:p w14:paraId="4A9030D7" w14:textId="27B8F916" w:rsidR="00F633B9" w:rsidRPr="00F633B9" w:rsidRDefault="00382848" w:rsidP="00F633B9">
      <w:pPr>
        <w:spacing w:line="240" w:lineRule="auto"/>
        <w:ind w:firstLine="720"/>
        <w:rPr>
          <w:rFonts w:ascii="Times New Roman" w:hAnsi="Times New Roman" w:cs="Times New Roman"/>
          <w:sz w:val="24"/>
          <w:szCs w:val="24"/>
        </w:rPr>
      </w:pPr>
      <w:r w:rsidRPr="00546534">
        <w:rPr>
          <w:rFonts w:ascii="Times New Roman" w:hAnsi="Times New Roman" w:cs="Times New Roman"/>
          <w:sz w:val="24"/>
          <w:szCs w:val="24"/>
        </w:rPr>
        <w:object w:dxaOrig="6675" w:dyaOrig="1290" w14:anchorId="5EF73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0.15pt;height:44.15pt" o:ole="">
            <v:imagedata r:id="rId12" o:title=""/>
          </v:shape>
          <o:OLEObject Type="Embed" ProgID="Pacestar.Diagram" ShapeID="_x0000_i1025" DrawAspect="Content" ObjectID="_1614340090" r:id="rId13"/>
        </w:object>
      </w:r>
      <w:bookmarkStart w:id="98" w:name="_Toc530178772"/>
    </w:p>
    <w:p w14:paraId="367E4686" w14:textId="7E388732" w:rsidR="00F633B9" w:rsidRDefault="00C9312F" w:rsidP="00F34674">
      <w:pPr>
        <w:spacing w:line="240" w:lineRule="auto"/>
        <w:rPr>
          <w:rFonts w:ascii="Times New Roman" w:hAnsi="Times New Roman" w:cs="Times New Roman"/>
          <w:b/>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3966E024" wp14:editId="02953EB6">
                <wp:simplePos x="0" y="0"/>
                <wp:positionH relativeFrom="column">
                  <wp:posOffset>221561</wp:posOffset>
                </wp:positionH>
                <wp:positionV relativeFrom="paragraph">
                  <wp:posOffset>13335</wp:posOffset>
                </wp:positionV>
                <wp:extent cx="4229100" cy="200025"/>
                <wp:effectExtent l="0" t="0" r="0" b="9525"/>
                <wp:wrapNone/>
                <wp:docPr id="903" name="Text Box 903"/>
                <wp:cNvGraphicFramePr/>
                <a:graphic xmlns:a="http://schemas.openxmlformats.org/drawingml/2006/main">
                  <a:graphicData uri="http://schemas.microsoft.com/office/word/2010/wordprocessingShape">
                    <wps:wsp>
                      <wps:cNvSpPr txBox="1"/>
                      <wps:spPr>
                        <a:xfrm>
                          <a:off x="0" y="0"/>
                          <a:ext cx="4229100" cy="200025"/>
                        </a:xfrm>
                        <a:prstGeom prst="rect">
                          <a:avLst/>
                        </a:prstGeom>
                        <a:solidFill>
                          <a:prstClr val="white"/>
                        </a:solidFill>
                        <a:ln>
                          <a:noFill/>
                        </a:ln>
                      </wps:spPr>
                      <wps:txbx>
                        <w:txbxContent>
                          <w:p w14:paraId="5F175A97" w14:textId="77777777" w:rsidR="009A64EC" w:rsidRPr="00431584" w:rsidRDefault="009A64EC" w:rsidP="00382848">
                            <w:pPr>
                              <w:pStyle w:val="Caption"/>
                              <w:rPr>
                                <w:rFonts w:ascii="Times New Roman" w:hAnsi="Times New Roman" w:cs="Times New Roman"/>
                                <w:noProof/>
                                <w:sz w:val="24"/>
                                <w:szCs w:val="24"/>
                              </w:rPr>
                            </w:pPr>
                            <w:r>
                              <w:t>Figure 4.1.1</w:t>
                            </w:r>
                            <w:proofErr w:type="gramStart"/>
                            <w:r>
                              <w:t>::</w:t>
                            </w:r>
                            <w:proofErr w:type="gramEnd"/>
                            <w:r>
                              <w:t xml:space="preserve"> Use case Diagram </w:t>
                            </w:r>
                            <w:r>
                              <w:rPr>
                                <w:noProof/>
                              </w:rPr>
                              <w:fldChar w:fldCharType="begin"/>
                            </w:r>
                            <w:r>
                              <w:rPr>
                                <w:noProof/>
                              </w:rPr>
                              <w:instrText xml:space="preserve"> SEQ Figure_4.1.1::_Use_case_Diagram \* ARABIC </w:instrText>
                            </w:r>
                            <w:r>
                              <w:rPr>
                                <w:noProof/>
                              </w:rPr>
                              <w:fldChar w:fldCharType="separate"/>
                            </w:r>
                            <w:r>
                              <w:rPr>
                                <w:noProof/>
                              </w:rPr>
                              <w:t>2</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66E024" id="_x0000_t202" coordsize="21600,21600" o:spt="202" path="m,l,21600r21600,l21600,xe">
                <v:stroke joinstyle="miter"/>
                <v:path gradientshapeok="t" o:connecttype="rect"/>
              </v:shapetype>
              <v:shape id="Text Box 903" o:spid="_x0000_s1026" type="#_x0000_t202" style="position:absolute;margin-left:17.45pt;margin-top:1.05pt;width:333pt;height:15.7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" stroked="f">
                <v:textbox inset="0,0,0,0">
                  <w:txbxContent>
                    <w:p w14:paraId="5F175A97" w14:textId="77777777" w:rsidR="009A64EC" w:rsidRPr="00431584" w:rsidRDefault="009A64EC" w:rsidP="00382848">
                      <w:pPr>
                        <w:pStyle w:val="Caption"/>
                        <w:rPr>
                          <w:rFonts w:ascii="Times New Roman" w:hAnsi="Times New Roman" w:cs="Times New Roman"/>
                          <w:noProof/>
                          <w:sz w:val="24"/>
                          <w:szCs w:val="24"/>
                        </w:rPr>
                      </w:pPr>
                      <w:r>
                        <w:t>Figure 4.1.1</w:t>
                      </w:r>
                      <w:proofErr w:type="gramStart"/>
                      <w:r>
                        <w:t>::</w:t>
                      </w:r>
                      <w:proofErr w:type="gramEnd"/>
                      <w:r>
                        <w:t xml:space="preserve"> Use case Diagram </w:t>
                      </w:r>
                      <w:r>
                        <w:rPr>
                          <w:noProof/>
                        </w:rPr>
                        <w:fldChar w:fldCharType="begin"/>
                      </w:r>
                      <w:r>
                        <w:rPr>
                          <w:noProof/>
                        </w:rPr>
                        <w:instrText xml:space="preserve"> SEQ Figure_4.1.1::_Use_case_Diagram \* ARABIC </w:instrText>
                      </w:r>
                      <w:r>
                        <w:rPr>
                          <w:noProof/>
                        </w:rPr>
                        <w:fldChar w:fldCharType="separate"/>
                      </w:r>
                      <w:r>
                        <w:rPr>
                          <w:noProof/>
                        </w:rPr>
                        <w:t>2</w:t>
                      </w:r>
                      <w:r>
                        <w:rPr>
                          <w:noProof/>
                        </w:rPr>
                        <w:fldChar w:fldCharType="end"/>
                      </w:r>
                    </w:p>
                  </w:txbxContent>
                </v:textbox>
              </v:shape>
            </w:pict>
          </mc:Fallback>
        </mc:AlternateContent>
      </w:r>
    </w:p>
    <w:p w14:paraId="248BE340" w14:textId="77777777" w:rsidR="00C9312F" w:rsidRDefault="00C9312F" w:rsidP="00F34674">
      <w:pPr>
        <w:spacing w:line="240" w:lineRule="auto"/>
        <w:rPr>
          <w:rFonts w:ascii="Times New Roman" w:hAnsi="Times New Roman" w:cs="Times New Roman"/>
          <w:b/>
          <w:sz w:val="24"/>
          <w:szCs w:val="24"/>
        </w:rPr>
      </w:pPr>
    </w:p>
    <w:bookmarkEnd w:id="98"/>
    <w:p w14:paraId="0C6674B1" w14:textId="38E9E643" w:rsidR="00382848" w:rsidRPr="00546534" w:rsidRDefault="00F633B9" w:rsidP="00F34674">
      <w:pPr>
        <w:spacing w:line="24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g">
            <w:drawing>
              <wp:anchor distT="0" distB="0" distL="114300" distR="114300" simplePos="0" relativeHeight="251684864" behindDoc="0" locked="0" layoutInCell="1" allowOverlap="1" wp14:anchorId="23DF0741" wp14:editId="259A1E5F">
                <wp:simplePos x="0" y="0"/>
                <wp:positionH relativeFrom="column">
                  <wp:posOffset>990600</wp:posOffset>
                </wp:positionH>
                <wp:positionV relativeFrom="paragraph">
                  <wp:posOffset>62864</wp:posOffset>
                </wp:positionV>
                <wp:extent cx="4672965" cy="4840605"/>
                <wp:effectExtent l="0" t="0" r="0" b="17145"/>
                <wp:wrapNone/>
                <wp:docPr id="68" name="Group 68"/>
                <wp:cNvGraphicFramePr/>
                <a:graphic xmlns:a="http://schemas.openxmlformats.org/drawingml/2006/main">
                  <a:graphicData uri="http://schemas.microsoft.com/office/word/2010/wordprocessingGroup">
                    <wpg:wgp>
                      <wpg:cNvGrpSpPr/>
                      <wpg:grpSpPr>
                        <a:xfrm>
                          <a:off x="0" y="0"/>
                          <a:ext cx="4672965" cy="4840605"/>
                          <a:chOff x="0" y="38099"/>
                          <a:chExt cx="4672965" cy="4840605"/>
                        </a:xfrm>
                      </wpg:grpSpPr>
                      <wpg:grpSp>
                        <wpg:cNvPr id="67" name="Group 67"/>
                        <wpg:cNvGrpSpPr/>
                        <wpg:grpSpPr>
                          <a:xfrm>
                            <a:off x="0" y="38099"/>
                            <a:ext cx="4672965" cy="4840605"/>
                            <a:chOff x="28575" y="419099"/>
                            <a:chExt cx="4672965" cy="4840605"/>
                          </a:xfrm>
                        </wpg:grpSpPr>
                        <wps:wsp>
                          <wps:cNvPr id="14" name="Rectangle 14"/>
                          <wps:cNvSpPr/>
                          <wps:spPr>
                            <a:xfrm>
                              <a:off x="28575" y="419099"/>
                              <a:ext cx="4229100" cy="484060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 name="Group 15"/>
                          <wpg:cNvGrpSpPr/>
                          <wpg:grpSpPr>
                            <a:xfrm>
                              <a:off x="142875" y="428625"/>
                              <a:ext cx="4558665" cy="4433875"/>
                              <a:chOff x="80117" y="158551"/>
                              <a:chExt cx="3817631" cy="4018110"/>
                            </a:xfrm>
                          </wpg:grpSpPr>
                          <wps:wsp>
                            <wps:cNvPr id="39" name="Use case"/>
                            <wps:cNvSpPr/>
                            <wps:spPr>
                              <a:xfrm>
                                <a:off x="2141354" y="2070292"/>
                                <a:ext cx="961250" cy="290505"/>
                              </a:xfrm>
                              <a:custGeom>
                                <a:avLst/>
                                <a:gdLst>
                                  <a:gd name="connsiteX0" fmla="*/ 0 w 706800"/>
                                  <a:gd name="connsiteY0" fmla="*/ 110438 h 220876"/>
                                  <a:gd name="connsiteX1" fmla="*/ 353401 w 706800"/>
                                  <a:gd name="connsiteY1" fmla="*/ 0 h 220876"/>
                                  <a:gd name="connsiteX2" fmla="*/ 353401 w 706800"/>
                                  <a:gd name="connsiteY2" fmla="*/ 220876 h 220876"/>
                                  <a:gd name="connsiteX3" fmla="*/ 706800 w 706800"/>
                                  <a:gd name="connsiteY3" fmla="*/ 110438 h 220876"/>
                                </a:gdLst>
                                <a:ahLst/>
                                <a:cxnLst>
                                  <a:cxn ang="0">
                                    <a:pos x="connsiteX0" y="connsiteY0"/>
                                  </a:cxn>
                                  <a:cxn ang="0">
                                    <a:pos x="connsiteX1" y="connsiteY1"/>
                                  </a:cxn>
                                  <a:cxn ang="0">
                                    <a:pos x="connsiteX2" y="connsiteY2"/>
                                  </a:cxn>
                                  <a:cxn ang="0">
                                    <a:pos x="connsiteX3" y="connsiteY3"/>
                                  </a:cxn>
                                </a:cxnLst>
                                <a:rect l="0" t="0" r="0" b="0"/>
                                <a:pathLst>
                                  <a:path w="706800" h="220876">
                                    <a:moveTo>
                                      <a:pt x="0" y="110438"/>
                                    </a:moveTo>
                                    <a:cubicBezTo>
                                      <a:pt x="-467" y="70885"/>
                                      <a:pt x="66789" y="34275"/>
                                      <a:pt x="176323" y="14457"/>
                                    </a:cubicBezTo>
                                    <a:cubicBezTo>
                                      <a:pt x="285857" y="-5362"/>
                                      <a:pt x="420943" y="-5362"/>
                                      <a:pt x="530477" y="14457"/>
                                    </a:cubicBezTo>
                                    <a:cubicBezTo>
                                      <a:pt x="640011" y="34275"/>
                                      <a:pt x="707267" y="70885"/>
                                      <a:pt x="706800" y="110438"/>
                                    </a:cubicBezTo>
                                    <a:cubicBezTo>
                                      <a:pt x="706800" y="171431"/>
                                      <a:pt x="548577" y="220876"/>
                                      <a:pt x="353400" y="220876"/>
                                    </a:cubicBezTo>
                                    <a:cubicBezTo>
                                      <a:pt x="158223" y="220876"/>
                                      <a:pt x="0" y="171431"/>
                                      <a:pt x="0" y="110438"/>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0D61E31F" w14:textId="12A7F9DA" w:rsidR="009A64EC" w:rsidRDefault="009A64EC" w:rsidP="006554CF">
                                  <w:pPr>
                                    <w:jc w:val="center"/>
                                  </w:pPr>
                                  <w:proofErr w:type="spellStart"/>
                                  <w:proofErr w:type="gramStart"/>
                                  <w:r>
                                    <w:t>addaa</w:t>
                                  </w:r>
                                  <w:proofErr w:type="spellEnd"/>
                                  <w:proofErr w:type="gramEnd"/>
                                </w:p>
                              </w:txbxContent>
                            </wps:txbx>
                            <wps:bodyPr/>
                          </wps:wsp>
                          <wps:wsp>
                            <wps:cNvPr id="16" name="Actor"/>
                            <wps:cNvSpPr/>
                            <wps:spPr>
                              <a:xfrm>
                                <a:off x="80117" y="385446"/>
                                <a:ext cx="240000" cy="480000"/>
                              </a:xfrm>
                              <a:custGeom>
                                <a:avLst/>
                                <a:gdLst>
                                  <a:gd name="connsiteX0" fmla="*/ 0 w 240000"/>
                                  <a:gd name="connsiteY0" fmla="*/ 240000 h 480000"/>
                                  <a:gd name="connsiteX1" fmla="*/ 120000 w 240000"/>
                                  <a:gd name="connsiteY1" fmla="*/ 0 h 480000"/>
                                  <a:gd name="connsiteX2" fmla="*/ 240000 w 240000"/>
                                  <a:gd name="connsiteY2" fmla="*/ 240000 h 480000"/>
                                  <a:gd name="connsiteX3" fmla="*/ 120000 w 240000"/>
                                  <a:gd name="connsiteY3" fmla="*/ 480000 h 480000"/>
                                  <a:gd name="rtl" fmla="*/ -180000 w 240000"/>
                                  <a:gd name="rtt" fmla="*/ 492000 h 480000"/>
                                  <a:gd name="rtr" fmla="*/ 420000 w 240000"/>
                                  <a:gd name="rtb" fmla="*/ 612000 h 480000"/>
                                </a:gdLst>
                                <a:ahLst/>
                                <a:cxnLst>
                                  <a:cxn ang="0">
                                    <a:pos x="connsiteX0" y="connsiteY0"/>
                                  </a:cxn>
                                  <a:cxn ang="0">
                                    <a:pos x="connsiteX1" y="connsiteY1"/>
                                  </a:cxn>
                                  <a:cxn ang="0">
                                    <a:pos x="connsiteX2" y="connsiteY2"/>
                                  </a:cxn>
                                  <a:cxn ang="0">
                                    <a:pos x="connsiteX3" y="connsiteY3"/>
                                  </a:cxn>
                                </a:cxnLst>
                                <a:rect l="rtl" t="rtt" r="rtr" b="rtb"/>
                                <a:pathLst>
                                  <a:path w="240000" h="480000">
                                    <a:moveTo>
                                      <a:pt x="72000" y="48000"/>
                                    </a:moveTo>
                                    <a:cubicBezTo>
                                      <a:pt x="72000" y="21490"/>
                                      <a:pt x="93490" y="0"/>
                                      <a:pt x="120000" y="0"/>
                                    </a:cubicBezTo>
                                    <a:cubicBezTo>
                                      <a:pt x="146510" y="0"/>
                                      <a:pt x="168000" y="21490"/>
                                      <a:pt x="168000" y="48000"/>
                                    </a:cubicBezTo>
                                    <a:cubicBezTo>
                                      <a:pt x="168000" y="74510"/>
                                      <a:pt x="146510" y="96000"/>
                                      <a:pt x="120000" y="96000"/>
                                    </a:cubicBezTo>
                                    <a:cubicBezTo>
                                      <a:pt x="93490" y="96000"/>
                                      <a:pt x="72000" y="74510"/>
                                      <a:pt x="72000" y="48000"/>
                                    </a:cubicBezTo>
                                    <a:close/>
                                  </a:path>
                                  <a:path w="240000" h="480000" fill="none">
                                    <a:moveTo>
                                      <a:pt x="120000" y="312000"/>
                                    </a:moveTo>
                                    <a:lnTo>
                                      <a:pt x="120000" y="96000"/>
                                    </a:lnTo>
                                  </a:path>
                                  <a:path w="240000" h="480000" fill="none">
                                    <a:moveTo>
                                      <a:pt x="199200" y="480000"/>
                                    </a:moveTo>
                                    <a:lnTo>
                                      <a:pt x="120000" y="312000"/>
                                    </a:lnTo>
                                    <a:lnTo>
                                      <a:pt x="40800" y="480000"/>
                                    </a:lnTo>
                                  </a:path>
                                  <a:path w="240000" h="480000" fill="none">
                                    <a:moveTo>
                                      <a:pt x="240000" y="201600"/>
                                    </a:moveTo>
                                    <a:lnTo>
                                      <a:pt x="0" y="201600"/>
                                    </a:lnTo>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49D1649C" w14:textId="1C016903" w:rsidR="009A64EC" w:rsidRDefault="009A64EC" w:rsidP="00382848">
                                  <w:pPr>
                                    <w:snapToGrid w:val="0"/>
                                    <w:jc w:val="center"/>
                                    <w:rPr>
                                      <w:sz w:val="20"/>
                                      <w:szCs w:val="20"/>
                                    </w:rPr>
                                  </w:pPr>
                                  <w:proofErr w:type="gramStart"/>
                                  <w:r>
                                    <w:rPr>
                                      <w:rFonts w:ascii="Arial"/>
                                      <w:color w:val="303030"/>
                                      <w:sz w:val="20"/>
                                      <w:szCs w:val="20"/>
                                    </w:rPr>
                                    <w:t>user</w:t>
                                  </w:r>
                                  <w:proofErr w:type="gramEnd"/>
                                </w:p>
                              </w:txbxContent>
                            </wps:txbx>
                            <wps:bodyPr wrap="square" lIns="36000" tIns="0" rIns="36000" bIns="0" rtlCol="0" anchor="ctr"/>
                          </wps:wsp>
                          <wps:wsp>
                            <wps:cNvPr id="17" name="Use case"/>
                            <wps:cNvSpPr/>
                            <wps:spPr>
                              <a:xfrm>
                                <a:off x="1727718" y="158551"/>
                                <a:ext cx="921600" cy="288000"/>
                              </a:xfrm>
                              <a:custGeom>
                                <a:avLst/>
                                <a:gdLst>
                                  <a:gd name="connsiteX0" fmla="*/ 0 w 921600"/>
                                  <a:gd name="connsiteY0" fmla="*/ 144000 h 288000"/>
                                  <a:gd name="connsiteX1" fmla="*/ 460800 w 921600"/>
                                  <a:gd name="connsiteY1" fmla="*/ 0 h 288000"/>
                                  <a:gd name="connsiteX2" fmla="*/ 460800 w 921600"/>
                                  <a:gd name="connsiteY2" fmla="*/ 288000 h 288000"/>
                                  <a:gd name="connsiteX3" fmla="*/ 921600 w 921600"/>
                                  <a:gd name="connsiteY3" fmla="*/ 144000 h 288000"/>
                                </a:gdLst>
                                <a:ahLst/>
                                <a:cxnLst>
                                  <a:cxn ang="0">
                                    <a:pos x="connsiteX0" y="connsiteY0"/>
                                  </a:cxn>
                                  <a:cxn ang="0">
                                    <a:pos x="connsiteX1" y="connsiteY1"/>
                                  </a:cxn>
                                  <a:cxn ang="0">
                                    <a:pos x="connsiteX2" y="connsiteY2"/>
                                  </a:cxn>
                                  <a:cxn ang="0">
                                    <a:pos x="connsiteX3" y="connsiteY3"/>
                                  </a:cxn>
                                </a:cxnLst>
                                <a:rect l="0" t="0" r="0" b="0"/>
                                <a:pathLst>
                                  <a:path w="921600" h="288000">
                                    <a:moveTo>
                                      <a:pt x="0" y="144000"/>
                                    </a:moveTo>
                                    <a:cubicBezTo>
                                      <a:pt x="-592" y="92431"/>
                                      <a:pt x="87106" y="44700"/>
                                      <a:pt x="229922" y="18862"/>
                                    </a:cubicBezTo>
                                    <a:cubicBezTo>
                                      <a:pt x="372737" y="-6976"/>
                                      <a:pt x="548864" y="-6976"/>
                                      <a:pt x="691679" y="18862"/>
                                    </a:cubicBezTo>
                                    <a:cubicBezTo>
                                      <a:pt x="834494" y="44700"/>
                                      <a:pt x="922192" y="92431"/>
                                      <a:pt x="921600" y="144000"/>
                                    </a:cubicBezTo>
                                    <a:cubicBezTo>
                                      <a:pt x="921600" y="223530"/>
                                      <a:pt x="715293" y="288001"/>
                                      <a:pt x="460800" y="288001"/>
                                    </a:cubicBezTo>
                                    <a:cubicBezTo>
                                      <a:pt x="206307" y="288001"/>
                                      <a:pt x="0" y="223530"/>
                                      <a:pt x="0" y="144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bodyPr/>
                          </wps:wsp>
                          <wps:wsp>
                            <wps:cNvPr id="18" name="Use case"/>
                            <wps:cNvSpPr/>
                            <wps:spPr>
                              <a:xfrm>
                                <a:off x="1790400" y="507000"/>
                                <a:ext cx="1091608" cy="246000"/>
                              </a:xfrm>
                              <a:custGeom>
                                <a:avLst/>
                                <a:gdLst>
                                  <a:gd name="connsiteX0" fmla="*/ 0 w 787200"/>
                                  <a:gd name="connsiteY0" fmla="*/ 123000 h 246000"/>
                                  <a:gd name="connsiteX1" fmla="*/ 393600 w 787200"/>
                                  <a:gd name="connsiteY1" fmla="*/ 0 h 246000"/>
                                  <a:gd name="connsiteX2" fmla="*/ 393600 w 787200"/>
                                  <a:gd name="connsiteY2" fmla="*/ 246000 h 246000"/>
                                  <a:gd name="connsiteX3" fmla="*/ 787200 w 787200"/>
                                  <a:gd name="connsiteY3" fmla="*/ 123000 h 246000"/>
                                </a:gdLst>
                                <a:ahLst/>
                                <a:cxnLst>
                                  <a:cxn ang="0">
                                    <a:pos x="connsiteX0" y="connsiteY0"/>
                                  </a:cxn>
                                  <a:cxn ang="0">
                                    <a:pos x="connsiteX1" y="connsiteY1"/>
                                  </a:cxn>
                                  <a:cxn ang="0">
                                    <a:pos x="connsiteX2" y="connsiteY2"/>
                                  </a:cxn>
                                  <a:cxn ang="0">
                                    <a:pos x="connsiteX3" y="connsiteY3"/>
                                  </a:cxn>
                                </a:cxnLst>
                                <a:rect l="0" t="0" r="0" b="0"/>
                                <a:pathLst>
                                  <a:path w="787200" h="246000">
                                    <a:moveTo>
                                      <a:pt x="0" y="123000"/>
                                    </a:moveTo>
                                    <a:cubicBezTo>
                                      <a:pt x="-496" y="78953"/>
                                      <a:pt x="74415" y="38186"/>
                                      <a:pt x="196399" y="16118"/>
                                    </a:cubicBezTo>
                                    <a:cubicBezTo>
                                      <a:pt x="318383" y="-5950"/>
                                      <a:pt x="468817" y="-5950"/>
                                      <a:pt x="590801" y="16118"/>
                                    </a:cubicBezTo>
                                    <a:cubicBezTo>
                                      <a:pt x="712785" y="38186"/>
                                      <a:pt x="787696" y="78953"/>
                                      <a:pt x="787200" y="123000"/>
                                    </a:cubicBezTo>
                                    <a:cubicBezTo>
                                      <a:pt x="787200" y="190931"/>
                                      <a:pt x="610979" y="246001"/>
                                      <a:pt x="393600" y="246001"/>
                                    </a:cubicBezTo>
                                    <a:cubicBezTo>
                                      <a:pt x="176221" y="246001"/>
                                      <a:pt x="0" y="190931"/>
                                      <a:pt x="0" y="123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bodyPr/>
                          </wps:wsp>
                          <wps:wsp>
                            <wps:cNvPr id="19" name="Use case"/>
                            <wps:cNvSpPr/>
                            <wps:spPr>
                              <a:xfrm>
                                <a:off x="1761598" y="865381"/>
                                <a:ext cx="1068637" cy="526994"/>
                              </a:xfrm>
                              <a:custGeom>
                                <a:avLst/>
                                <a:gdLst>
                                  <a:gd name="connsiteX0" fmla="*/ 0 w 844800"/>
                                  <a:gd name="connsiteY0" fmla="*/ 132000 h 264001"/>
                                  <a:gd name="connsiteX1" fmla="*/ 422401 w 844800"/>
                                  <a:gd name="connsiteY1" fmla="*/ 0 h 264001"/>
                                  <a:gd name="connsiteX2" fmla="*/ 422401 w 844800"/>
                                  <a:gd name="connsiteY2" fmla="*/ 264001 h 264001"/>
                                  <a:gd name="connsiteX3" fmla="*/ 844800 w 844800"/>
                                  <a:gd name="connsiteY3" fmla="*/ 132000 h 264001"/>
                                </a:gdLst>
                                <a:ahLst/>
                                <a:cxnLst>
                                  <a:cxn ang="0">
                                    <a:pos x="connsiteX0" y="connsiteY0"/>
                                  </a:cxn>
                                  <a:cxn ang="0">
                                    <a:pos x="connsiteX1" y="connsiteY1"/>
                                  </a:cxn>
                                  <a:cxn ang="0">
                                    <a:pos x="connsiteX2" y="connsiteY2"/>
                                  </a:cxn>
                                  <a:cxn ang="0">
                                    <a:pos x="connsiteX3" y="connsiteY3"/>
                                  </a:cxn>
                                </a:cxnLst>
                                <a:rect l="0" t="0" r="0" b="0"/>
                                <a:pathLst>
                                  <a:path w="844800" h="264001">
                                    <a:moveTo>
                                      <a:pt x="0" y="132000"/>
                                    </a:moveTo>
                                    <a:cubicBezTo>
                                      <a:pt x="-567" y="84723"/>
                                      <a:pt x="79817" y="40962"/>
                                      <a:pt x="210741" y="17272"/>
                                    </a:cubicBezTo>
                                    <a:cubicBezTo>
                                      <a:pt x="341665" y="-6417"/>
                                      <a:pt x="503135" y="-6417"/>
                                      <a:pt x="634059" y="17272"/>
                                    </a:cubicBezTo>
                                    <a:cubicBezTo>
                                      <a:pt x="764983" y="40962"/>
                                      <a:pt x="845367" y="84723"/>
                                      <a:pt x="844800" y="132000"/>
                                    </a:cubicBezTo>
                                    <a:cubicBezTo>
                                      <a:pt x="844800" y="204902"/>
                                      <a:pt x="655685" y="264002"/>
                                      <a:pt x="422400" y="264002"/>
                                    </a:cubicBezTo>
                                    <a:cubicBezTo>
                                      <a:pt x="189115" y="264002"/>
                                      <a:pt x="0" y="204902"/>
                                      <a:pt x="0" y="132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bodyPr/>
                          </wps:wsp>
                          <wps:wsp>
                            <wps:cNvPr id="20" name="Use case"/>
                            <wps:cNvSpPr/>
                            <wps:spPr>
                              <a:xfrm>
                                <a:off x="1862171" y="1392463"/>
                                <a:ext cx="1106124" cy="403889"/>
                              </a:xfrm>
                              <a:custGeom>
                                <a:avLst/>
                                <a:gdLst>
                                  <a:gd name="connsiteX0" fmla="*/ 0 w 787206"/>
                                  <a:gd name="connsiteY0" fmla="*/ 123001 h 246002"/>
                                  <a:gd name="connsiteX1" fmla="*/ 393602 w 787206"/>
                                  <a:gd name="connsiteY1" fmla="*/ 0 h 246002"/>
                                  <a:gd name="connsiteX2" fmla="*/ 393602 w 787206"/>
                                  <a:gd name="connsiteY2" fmla="*/ 246002 h 246002"/>
                                  <a:gd name="connsiteX3" fmla="*/ 787206 w 787206"/>
                                  <a:gd name="connsiteY3" fmla="*/ 123001 h 246002"/>
                                </a:gdLst>
                                <a:ahLst/>
                                <a:cxnLst>
                                  <a:cxn ang="0">
                                    <a:pos x="connsiteX0" y="connsiteY0"/>
                                  </a:cxn>
                                  <a:cxn ang="0">
                                    <a:pos x="connsiteX1" y="connsiteY1"/>
                                  </a:cxn>
                                  <a:cxn ang="0">
                                    <a:pos x="connsiteX2" y="connsiteY2"/>
                                  </a:cxn>
                                  <a:cxn ang="0">
                                    <a:pos x="connsiteX3" y="connsiteY3"/>
                                  </a:cxn>
                                </a:cxnLst>
                                <a:rect l="0" t="0" r="0" b="0"/>
                                <a:pathLst>
                                  <a:path w="787206" h="246002">
                                    <a:moveTo>
                                      <a:pt x="0" y="123001"/>
                                    </a:moveTo>
                                    <a:cubicBezTo>
                                      <a:pt x="-424" y="78969"/>
                                      <a:pt x="74503" y="38225"/>
                                      <a:pt x="196459" y="16170"/>
                                    </a:cubicBezTo>
                                    <a:cubicBezTo>
                                      <a:pt x="318414" y="-5884"/>
                                      <a:pt x="468792" y="-5884"/>
                                      <a:pt x="590747" y="16171"/>
                                    </a:cubicBezTo>
                                    <a:cubicBezTo>
                                      <a:pt x="712703" y="38225"/>
                                      <a:pt x="787630" y="78969"/>
                                      <a:pt x="787206" y="123001"/>
                                    </a:cubicBezTo>
                                    <a:cubicBezTo>
                                      <a:pt x="787206" y="190933"/>
                                      <a:pt x="610984" y="246002"/>
                                      <a:pt x="393603" y="246002"/>
                                    </a:cubicBezTo>
                                    <a:cubicBezTo>
                                      <a:pt x="176222" y="246002"/>
                                      <a:pt x="0" y="190933"/>
                                      <a:pt x="0" y="123001"/>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bodyPr/>
                          </wps:wsp>
                          <wps:wsp>
                            <wps:cNvPr id="21" name="Text 152"/>
                            <wps:cNvSpPr txBox="1"/>
                            <wps:spPr>
                              <a:xfrm>
                                <a:off x="2012302" y="216000"/>
                                <a:ext cx="420000" cy="144000"/>
                              </a:xfrm>
                              <a:prstGeom prst="rect">
                                <a:avLst/>
                              </a:prstGeom>
                              <a:noFill/>
                            </wps:spPr>
                            <wps:txbx>
                              <w:txbxContent>
                                <w:p w14:paraId="7FCACD23" w14:textId="77777777" w:rsidR="009A64EC" w:rsidRDefault="009A64EC" w:rsidP="00382848">
                                  <w:pPr>
                                    <w:snapToGrid w:val="0"/>
                                    <w:jc w:val="center"/>
                                    <w:rPr>
                                      <w:sz w:val="20"/>
                                      <w:szCs w:val="20"/>
                                    </w:rPr>
                                  </w:pPr>
                                  <w:proofErr w:type="gramStart"/>
                                  <w:r>
                                    <w:rPr>
                                      <w:rFonts w:ascii="Arial"/>
                                      <w:color w:val="303030"/>
                                      <w:sz w:val="20"/>
                                      <w:szCs w:val="20"/>
                                    </w:rPr>
                                    <w:t>sign</w:t>
                                  </w:r>
                                  <w:proofErr w:type="gramEnd"/>
                                  <w:r>
                                    <w:rPr>
                                      <w:rFonts w:ascii="Arial"/>
                                      <w:color w:val="303030"/>
                                      <w:sz w:val="20"/>
                                      <w:szCs w:val="20"/>
                                    </w:rPr>
                                    <w:t xml:space="preserve"> in</w:t>
                                  </w:r>
                                </w:p>
                              </w:txbxContent>
                            </wps:txbx>
                            <wps:bodyPr wrap="square" lIns="36000" tIns="0" rIns="36000" bIns="0" rtlCol="0" anchor="ctr"/>
                          </wps:wsp>
                          <wps:wsp>
                            <wps:cNvPr id="22" name="Text 153"/>
                            <wps:cNvSpPr txBox="1"/>
                            <wps:spPr>
                              <a:xfrm>
                                <a:off x="2003877" y="550109"/>
                                <a:ext cx="679670" cy="182684"/>
                              </a:xfrm>
                              <a:prstGeom prst="rect">
                                <a:avLst/>
                              </a:prstGeom>
                              <a:noFill/>
                            </wps:spPr>
                            <wps:txbx>
                              <w:txbxContent>
                                <w:p w14:paraId="29CF01B1" w14:textId="446F65D8" w:rsidR="009A64EC" w:rsidRDefault="009A64EC" w:rsidP="00382848">
                                  <w:pPr>
                                    <w:snapToGrid w:val="0"/>
                                    <w:jc w:val="center"/>
                                    <w:rPr>
                                      <w:sz w:val="20"/>
                                      <w:szCs w:val="20"/>
                                    </w:rPr>
                                  </w:pPr>
                                  <w:r>
                                    <w:rPr>
                                      <w:rFonts w:ascii="Arial"/>
                                      <w:color w:val="303030"/>
                                      <w:sz w:val="20"/>
                                      <w:szCs w:val="20"/>
                                    </w:rPr>
                                    <w:t>Add item</w:t>
                                  </w:r>
                                </w:p>
                              </w:txbxContent>
                            </wps:txbx>
                            <wps:bodyPr wrap="square" lIns="36000" tIns="0" rIns="36000" bIns="0" rtlCol="0" anchor="ctr"/>
                          </wps:wsp>
                          <wps:wsp>
                            <wps:cNvPr id="23" name="Text 154"/>
                            <wps:cNvSpPr txBox="1"/>
                            <wps:spPr>
                              <a:xfrm>
                                <a:off x="1933201" y="926893"/>
                                <a:ext cx="763262" cy="431429"/>
                              </a:xfrm>
                              <a:prstGeom prst="rect">
                                <a:avLst/>
                              </a:prstGeom>
                              <a:noFill/>
                            </wps:spPr>
                            <wps:txbx>
                              <w:txbxContent>
                                <w:p w14:paraId="34415E25" w14:textId="795D17CA" w:rsidR="009A64EC" w:rsidRDefault="009A64EC" w:rsidP="00175165">
                                  <w:pPr>
                                    <w:snapToGrid w:val="0"/>
                                  </w:pPr>
                                  <w:r>
                                    <w:rPr>
                                      <w:rFonts w:ascii="Arial"/>
                                      <w:color w:val="303030"/>
                                      <w:sz w:val="20"/>
                                      <w:szCs w:val="20"/>
                                    </w:rPr>
                                    <w:t>Add transaction and accounts</w:t>
                                  </w:r>
                                </w:p>
                              </w:txbxContent>
                            </wps:txbx>
                            <wps:bodyPr wrap="square" lIns="36000" tIns="0" rIns="36000" bIns="0" rtlCol="0" anchor="ctr"/>
                          </wps:wsp>
                          <wps:wsp>
                            <wps:cNvPr id="24" name="Text 155"/>
                            <wps:cNvSpPr txBox="1"/>
                            <wps:spPr>
                              <a:xfrm>
                                <a:off x="2103071" y="1504603"/>
                                <a:ext cx="700626" cy="363347"/>
                              </a:xfrm>
                              <a:prstGeom prst="rect">
                                <a:avLst/>
                              </a:prstGeom>
                              <a:noFill/>
                            </wps:spPr>
                            <wps:txbx>
                              <w:txbxContent>
                                <w:p w14:paraId="6B62815F" w14:textId="6B5DA82C" w:rsidR="009A64EC" w:rsidRDefault="009A64EC" w:rsidP="00382848">
                                  <w:pPr>
                                    <w:snapToGrid w:val="0"/>
                                    <w:jc w:val="center"/>
                                    <w:rPr>
                                      <w:sz w:val="20"/>
                                      <w:szCs w:val="20"/>
                                    </w:rPr>
                                  </w:pPr>
                                  <w:r>
                                    <w:rPr>
                                      <w:rFonts w:ascii="Arial"/>
                                      <w:color w:val="303030"/>
                                      <w:sz w:val="20"/>
                                      <w:szCs w:val="20"/>
                                    </w:rPr>
                                    <w:t>Update date</w:t>
                                  </w:r>
                                </w:p>
                              </w:txbxContent>
                            </wps:txbx>
                            <wps:bodyPr wrap="square" lIns="36000" tIns="0" rIns="36000" bIns="0" rtlCol="0" anchor="ctr"/>
                          </wps:wsp>
                          <wps:wsp>
                            <wps:cNvPr id="25" name="ConnectLine"/>
                            <wps:cNvSpPr/>
                            <wps:spPr>
                              <a:xfrm>
                                <a:off x="348452" y="687000"/>
                                <a:ext cx="1339388" cy="430278"/>
                              </a:xfrm>
                              <a:custGeom>
                                <a:avLst/>
                                <a:gdLst/>
                                <a:ahLst/>
                                <a:cxnLst/>
                                <a:rect l="0" t="0" r="0" b="0"/>
                                <a:pathLst>
                                  <a:path w="1333200" h="543000" fill="none">
                                    <a:moveTo>
                                      <a:pt x="0" y="0"/>
                                    </a:moveTo>
                                    <a:lnTo>
                                      <a:pt x="1333200" y="-543000"/>
                                    </a:lnTo>
                                  </a:path>
                                </a:pathLst>
                              </a:custGeom>
                              <a:noFill/>
                              <a:ln w="6000" cap="flat">
                                <a:solidFill>
                                  <a:srgbClr val="6D6D6D"/>
                                </a:solidFill>
                                <a:bevel/>
                                <a:tailEnd type="stealth" w="med" len="med"/>
                              </a:ln>
                            </wps:spPr>
                            <wps:bodyPr/>
                          </wps:wsp>
                          <wps:wsp>
                            <wps:cNvPr id="26" name="ConnectLine"/>
                            <wps:cNvSpPr/>
                            <wps:spPr>
                              <a:xfrm>
                                <a:off x="360000" y="687000"/>
                                <a:ext cx="1430400" cy="57000"/>
                              </a:xfrm>
                              <a:custGeom>
                                <a:avLst/>
                                <a:gdLst/>
                                <a:ahLst/>
                                <a:cxnLst/>
                                <a:rect l="0" t="0" r="0" b="0"/>
                                <a:pathLst>
                                  <a:path w="1430400" h="57000" fill="none">
                                    <a:moveTo>
                                      <a:pt x="0" y="0"/>
                                    </a:moveTo>
                                    <a:lnTo>
                                      <a:pt x="1430400" y="-57000"/>
                                    </a:lnTo>
                                  </a:path>
                                </a:pathLst>
                              </a:custGeom>
                              <a:noFill/>
                              <a:ln w="6000" cap="flat">
                                <a:solidFill>
                                  <a:srgbClr val="6D6D6D"/>
                                </a:solidFill>
                                <a:bevel/>
                                <a:tailEnd type="stealth" w="med" len="med"/>
                              </a:ln>
                            </wps:spPr>
                            <wps:bodyPr/>
                          </wps:wsp>
                          <wps:wsp>
                            <wps:cNvPr id="27" name="ConnectLine"/>
                            <wps:cNvSpPr/>
                            <wps:spPr>
                              <a:xfrm>
                                <a:off x="377259" y="695243"/>
                                <a:ext cx="1401600" cy="342000"/>
                              </a:xfrm>
                              <a:custGeom>
                                <a:avLst/>
                                <a:gdLst/>
                                <a:ahLst/>
                                <a:cxnLst/>
                                <a:rect l="0" t="0" r="0" b="0"/>
                                <a:pathLst>
                                  <a:path w="1401600" h="342000" fill="none">
                                    <a:moveTo>
                                      <a:pt x="0" y="0"/>
                                    </a:moveTo>
                                    <a:lnTo>
                                      <a:pt x="1401600" y="342000"/>
                                    </a:lnTo>
                                  </a:path>
                                </a:pathLst>
                              </a:custGeom>
                              <a:noFill/>
                              <a:ln w="6000" cap="flat">
                                <a:solidFill>
                                  <a:srgbClr val="6D6D6D"/>
                                </a:solidFill>
                                <a:bevel/>
                                <a:tailEnd type="stealth" w="med" len="med"/>
                              </a:ln>
                            </wps:spPr>
                            <wps:bodyPr/>
                          </wps:wsp>
                          <wps:wsp>
                            <wps:cNvPr id="28" name="ConnectLine"/>
                            <wps:cNvSpPr/>
                            <wps:spPr>
                              <a:xfrm>
                                <a:off x="360000" y="687000"/>
                                <a:ext cx="1502400" cy="900000"/>
                              </a:xfrm>
                              <a:custGeom>
                                <a:avLst/>
                                <a:gdLst/>
                                <a:ahLst/>
                                <a:cxnLst/>
                                <a:rect l="0" t="0" r="0" b="0"/>
                                <a:pathLst>
                                  <a:path w="1502400" h="900000" fill="none">
                                    <a:moveTo>
                                      <a:pt x="0" y="0"/>
                                    </a:moveTo>
                                    <a:lnTo>
                                      <a:pt x="1502400" y="900000"/>
                                    </a:lnTo>
                                  </a:path>
                                </a:pathLst>
                              </a:custGeom>
                              <a:noFill/>
                              <a:ln w="6000" cap="flat">
                                <a:solidFill>
                                  <a:srgbClr val="6D6D6D"/>
                                </a:solidFill>
                                <a:bevel/>
                                <a:tailEnd type="stealth" w="med" len="med"/>
                              </a:ln>
                            </wps:spPr>
                            <wps:bodyPr/>
                          </wps:wsp>
                          <wps:wsp>
                            <wps:cNvPr id="36" name="Text 158"/>
                            <wps:cNvSpPr txBox="1"/>
                            <wps:spPr>
                              <a:xfrm>
                                <a:off x="3175395" y="2818836"/>
                                <a:ext cx="560869" cy="379142"/>
                              </a:xfrm>
                              <a:prstGeom prst="rect">
                                <a:avLst/>
                              </a:prstGeom>
                              <a:noFill/>
                            </wps:spPr>
                            <wps:txbx>
                              <w:txbxContent>
                                <w:p w14:paraId="321B8F78" w14:textId="322361F1" w:rsidR="009A64EC" w:rsidRDefault="009A64EC" w:rsidP="00382848">
                                  <w:pPr>
                                    <w:snapToGrid w:val="0"/>
                                    <w:jc w:val="center"/>
                                    <w:rPr>
                                      <w:sz w:val="20"/>
                                      <w:szCs w:val="20"/>
                                    </w:rPr>
                                  </w:pPr>
                                </w:p>
                              </w:txbxContent>
                            </wps:txbx>
                            <wps:bodyPr wrap="square" lIns="36000" tIns="0" rIns="36000" bIns="0" rtlCol="0" anchor="ctr"/>
                          </wps:wsp>
                          <wps:wsp>
                            <wps:cNvPr id="37" name="Text 159"/>
                            <wps:cNvSpPr txBox="1"/>
                            <wps:spPr>
                              <a:xfrm>
                                <a:off x="3043500" y="3404121"/>
                                <a:ext cx="854248" cy="354415"/>
                              </a:xfrm>
                              <a:prstGeom prst="rect">
                                <a:avLst/>
                              </a:prstGeom>
                              <a:noFill/>
                            </wps:spPr>
                            <wps:txbx>
                              <w:txbxContent>
                                <w:p w14:paraId="65DB0D66" w14:textId="2BCC3F60" w:rsidR="009A64EC" w:rsidRDefault="009A64EC" w:rsidP="00382848">
                                  <w:pPr>
                                    <w:snapToGrid w:val="0"/>
                                    <w:jc w:val="center"/>
                                    <w:rPr>
                                      <w:sz w:val="20"/>
                                      <w:szCs w:val="20"/>
                                    </w:rPr>
                                  </w:pPr>
                                </w:p>
                              </w:txbxContent>
                            </wps:txbx>
                            <wps:bodyPr wrap="square" lIns="36000" tIns="0" rIns="36000" bIns="0" rtlCol="0" anchor="ctr"/>
                          </wps:wsp>
                          <wps:wsp>
                            <wps:cNvPr id="40" name="Use case"/>
                            <wps:cNvSpPr/>
                            <wps:spPr>
                              <a:xfrm>
                                <a:off x="2095094" y="2648776"/>
                                <a:ext cx="911952" cy="276698"/>
                              </a:xfrm>
                              <a:custGeom>
                                <a:avLst/>
                                <a:gdLst>
                                  <a:gd name="connsiteX0" fmla="*/ 0 w 691200"/>
                                  <a:gd name="connsiteY0" fmla="*/ 108000 h 216000"/>
                                  <a:gd name="connsiteX1" fmla="*/ 345600 w 691200"/>
                                  <a:gd name="connsiteY1" fmla="*/ 0 h 216000"/>
                                  <a:gd name="connsiteX2" fmla="*/ 345600 w 691200"/>
                                  <a:gd name="connsiteY2" fmla="*/ 216000 h 216000"/>
                                  <a:gd name="connsiteX3" fmla="*/ 691200 w 691200"/>
                                  <a:gd name="connsiteY3" fmla="*/ 108000 h 216000"/>
                                </a:gdLst>
                                <a:ahLst/>
                                <a:cxnLst>
                                  <a:cxn ang="0">
                                    <a:pos x="connsiteX0" y="connsiteY0"/>
                                  </a:cxn>
                                  <a:cxn ang="0">
                                    <a:pos x="connsiteX1" y="connsiteY1"/>
                                  </a:cxn>
                                  <a:cxn ang="0">
                                    <a:pos x="connsiteX2" y="connsiteY2"/>
                                  </a:cxn>
                                  <a:cxn ang="0">
                                    <a:pos x="connsiteX3" y="connsiteY3"/>
                                  </a:cxn>
                                </a:cxnLst>
                                <a:rect l="0" t="0" r="0" b="0"/>
                                <a:pathLst>
                                  <a:path w="691200" h="216000">
                                    <a:moveTo>
                                      <a:pt x="0" y="108000"/>
                                    </a:moveTo>
                                    <a:cubicBezTo>
                                      <a:pt x="-401" y="69332"/>
                                      <a:pt x="65382" y="33548"/>
                                      <a:pt x="172476" y="14178"/>
                                    </a:cubicBezTo>
                                    <a:cubicBezTo>
                                      <a:pt x="279570" y="-5192"/>
                                      <a:pt x="411630" y="-5192"/>
                                      <a:pt x="518724" y="14178"/>
                                    </a:cubicBezTo>
                                    <a:cubicBezTo>
                                      <a:pt x="625818" y="33548"/>
                                      <a:pt x="691601" y="69332"/>
                                      <a:pt x="691200" y="108000"/>
                                    </a:cubicBezTo>
                                    <a:cubicBezTo>
                                      <a:pt x="691200" y="167647"/>
                                      <a:pt x="536470" y="216001"/>
                                      <a:pt x="345600" y="216001"/>
                                    </a:cubicBezTo>
                                    <a:cubicBezTo>
                                      <a:pt x="154730" y="216001"/>
                                      <a:pt x="0" y="167647"/>
                                      <a:pt x="0" y="108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bodyPr/>
                          </wps:wsp>
                          <wps:wsp>
                            <wps:cNvPr id="41" name="Use case"/>
                            <wps:cNvSpPr/>
                            <wps:spPr>
                              <a:xfrm>
                                <a:off x="2034693" y="3119068"/>
                                <a:ext cx="961246" cy="518114"/>
                              </a:xfrm>
                              <a:custGeom>
                                <a:avLst/>
                                <a:gdLst>
                                  <a:gd name="connsiteX0" fmla="*/ 0 w 700794"/>
                                  <a:gd name="connsiteY0" fmla="*/ 109499 h 218999"/>
                                  <a:gd name="connsiteX1" fmla="*/ 350398 w 700794"/>
                                  <a:gd name="connsiteY1" fmla="*/ 0 h 218999"/>
                                  <a:gd name="connsiteX2" fmla="*/ 350398 w 700794"/>
                                  <a:gd name="connsiteY2" fmla="*/ 218999 h 218999"/>
                                  <a:gd name="connsiteX3" fmla="*/ 700794 w 700794"/>
                                  <a:gd name="connsiteY3" fmla="*/ 109499 h 218999"/>
                                </a:gdLst>
                                <a:ahLst/>
                                <a:cxnLst>
                                  <a:cxn ang="0">
                                    <a:pos x="connsiteX0" y="connsiteY0"/>
                                  </a:cxn>
                                  <a:cxn ang="0">
                                    <a:pos x="connsiteX1" y="connsiteY1"/>
                                  </a:cxn>
                                  <a:cxn ang="0">
                                    <a:pos x="connsiteX2" y="connsiteY2"/>
                                  </a:cxn>
                                  <a:cxn ang="0">
                                    <a:pos x="connsiteX3" y="connsiteY3"/>
                                  </a:cxn>
                                </a:cxnLst>
                                <a:rect l="0" t="0" r="0" b="0"/>
                                <a:pathLst>
                                  <a:path w="700794" h="218999">
                                    <a:moveTo>
                                      <a:pt x="0" y="109499"/>
                                    </a:moveTo>
                                    <a:cubicBezTo>
                                      <a:pt x="-518" y="70272"/>
                                      <a:pt x="66153" y="33954"/>
                                      <a:pt x="174780" y="14293"/>
                                    </a:cubicBezTo>
                                    <a:cubicBezTo>
                                      <a:pt x="283406" y="-5367"/>
                                      <a:pt x="417388" y="-5367"/>
                                      <a:pt x="526015" y="14293"/>
                                    </a:cubicBezTo>
                                    <a:cubicBezTo>
                                      <a:pt x="634641" y="33954"/>
                                      <a:pt x="701312" y="70272"/>
                                      <a:pt x="700794" y="109499"/>
                                    </a:cubicBezTo>
                                    <a:cubicBezTo>
                                      <a:pt x="700861" y="169990"/>
                                      <a:pt x="543963" y="219038"/>
                                      <a:pt x="350397" y="219038"/>
                                    </a:cubicBezTo>
                                    <a:cubicBezTo>
                                      <a:pt x="156831" y="219038"/>
                                      <a:pt x="-67" y="169990"/>
                                      <a:pt x="0" y="109499"/>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bodyPr/>
                          </wps:wsp>
                          <wps:wsp>
                            <wps:cNvPr id="42" name="Use case"/>
                            <wps:cNvSpPr/>
                            <wps:spPr>
                              <a:xfrm>
                                <a:off x="1862400" y="3851459"/>
                                <a:ext cx="1211555" cy="325202"/>
                              </a:xfrm>
                              <a:custGeom>
                                <a:avLst/>
                                <a:gdLst>
                                  <a:gd name="connsiteX0" fmla="*/ 0 w 633594"/>
                                  <a:gd name="connsiteY0" fmla="*/ 98999 h 197999"/>
                                  <a:gd name="connsiteX1" fmla="*/ 316798 w 633594"/>
                                  <a:gd name="connsiteY1" fmla="*/ 0 h 197999"/>
                                  <a:gd name="connsiteX2" fmla="*/ 316798 w 633594"/>
                                  <a:gd name="connsiteY2" fmla="*/ 197999 h 197999"/>
                                  <a:gd name="connsiteX3" fmla="*/ 633594 w 633594"/>
                                  <a:gd name="connsiteY3" fmla="*/ 98999 h 197999"/>
                                </a:gdLst>
                                <a:ahLst/>
                                <a:cxnLst>
                                  <a:cxn ang="0">
                                    <a:pos x="connsiteX0" y="connsiteY0"/>
                                  </a:cxn>
                                  <a:cxn ang="0">
                                    <a:pos x="connsiteX1" y="connsiteY1"/>
                                  </a:cxn>
                                  <a:cxn ang="0">
                                    <a:pos x="connsiteX2" y="connsiteY2"/>
                                  </a:cxn>
                                  <a:cxn ang="0">
                                    <a:pos x="connsiteX3" y="connsiteY3"/>
                                  </a:cxn>
                                </a:cxnLst>
                                <a:rect l="0" t="0" r="0" b="0"/>
                                <a:pathLst>
                                  <a:path w="633594" h="197999">
                                    <a:moveTo>
                                      <a:pt x="0" y="98999"/>
                                    </a:moveTo>
                                    <a:cubicBezTo>
                                      <a:pt x="-494" y="63528"/>
                                      <a:pt x="59779" y="30685"/>
                                      <a:pt x="157999" y="12904"/>
                                    </a:cubicBezTo>
                                    <a:cubicBezTo>
                                      <a:pt x="256219" y="-4876"/>
                                      <a:pt x="377375" y="-4876"/>
                                      <a:pt x="475595" y="12904"/>
                                    </a:cubicBezTo>
                                    <a:cubicBezTo>
                                      <a:pt x="573815" y="30685"/>
                                      <a:pt x="634088" y="63528"/>
                                      <a:pt x="633594" y="98999"/>
                                    </a:cubicBezTo>
                                    <a:cubicBezTo>
                                      <a:pt x="633594" y="153676"/>
                                      <a:pt x="491759" y="198000"/>
                                      <a:pt x="316797" y="198000"/>
                                    </a:cubicBezTo>
                                    <a:cubicBezTo>
                                      <a:pt x="141835" y="198000"/>
                                      <a:pt x="0" y="153676"/>
                                      <a:pt x="0" y="98999"/>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bodyPr/>
                          </wps:wsp>
                          <wps:wsp>
                            <wps:cNvPr id="45" name="ConnectLine"/>
                            <wps:cNvSpPr/>
                            <wps:spPr>
                              <a:xfrm rot="21148271">
                                <a:off x="456091" y="589491"/>
                                <a:ext cx="1609851" cy="1701741"/>
                              </a:xfrm>
                              <a:custGeom>
                                <a:avLst/>
                                <a:gdLst/>
                                <a:ahLst/>
                                <a:cxnLst/>
                                <a:rect l="0" t="0" r="0" b="0"/>
                                <a:pathLst>
                                  <a:path w="973200" h="42000" fill="none">
                                    <a:moveTo>
                                      <a:pt x="0" y="0"/>
                                    </a:moveTo>
                                    <a:lnTo>
                                      <a:pt x="973200" y="42000"/>
                                    </a:lnTo>
                                  </a:path>
                                </a:pathLst>
                              </a:custGeom>
                              <a:noFill/>
                              <a:ln w="6000" cap="flat">
                                <a:solidFill>
                                  <a:srgbClr val="6D6D6D"/>
                                </a:solidFill>
                                <a:bevel/>
                                <a:tailEnd type="stealth" w="med" len="med"/>
                              </a:ln>
                            </wps:spPr>
                            <wps:bodyPr/>
                          </wps:wsp>
                          <wps:wsp>
                            <wps:cNvPr id="46" name="ConnectLine"/>
                            <wps:cNvSpPr/>
                            <wps:spPr>
                              <a:xfrm>
                                <a:off x="348452" y="695203"/>
                                <a:ext cx="1781668" cy="2579442"/>
                              </a:xfrm>
                              <a:custGeom>
                                <a:avLst/>
                                <a:gdLst/>
                                <a:ahLst/>
                                <a:cxnLst/>
                                <a:rect l="0" t="0" r="0" b="0"/>
                                <a:pathLst>
                                  <a:path w="973200" h="427499" fill="none">
                                    <a:moveTo>
                                      <a:pt x="0" y="0"/>
                                    </a:moveTo>
                                    <a:lnTo>
                                      <a:pt x="973200" y="427499"/>
                                    </a:lnTo>
                                  </a:path>
                                </a:pathLst>
                              </a:custGeom>
                              <a:noFill/>
                              <a:ln w="6000" cap="flat">
                                <a:solidFill>
                                  <a:srgbClr val="6D6D6D"/>
                                </a:solidFill>
                                <a:bevel/>
                                <a:tailEnd type="stealth" w="med" len="med"/>
                              </a:ln>
                            </wps:spPr>
                            <wps:bodyPr/>
                          </wps:wsp>
                          <wps:wsp>
                            <wps:cNvPr id="47" name="ConnectLine"/>
                            <wps:cNvSpPr/>
                            <wps:spPr>
                              <a:xfrm>
                                <a:off x="360000" y="719621"/>
                                <a:ext cx="1573201" cy="3210784"/>
                              </a:xfrm>
                              <a:custGeom>
                                <a:avLst/>
                                <a:gdLst/>
                                <a:ahLst/>
                                <a:cxnLst/>
                                <a:rect l="0" t="0" r="0" b="0"/>
                                <a:pathLst>
                                  <a:path w="973200" h="825000" fill="none">
                                    <a:moveTo>
                                      <a:pt x="0" y="0"/>
                                    </a:moveTo>
                                    <a:lnTo>
                                      <a:pt x="973200" y="825000"/>
                                    </a:lnTo>
                                  </a:path>
                                </a:pathLst>
                              </a:custGeom>
                              <a:noFill/>
                              <a:ln w="6000" cap="flat">
                                <a:solidFill>
                                  <a:srgbClr val="6D6D6D"/>
                                </a:solidFill>
                                <a:bevel/>
                                <a:tailEnd type="stealth" w="med" len="med"/>
                              </a:ln>
                            </wps:spPr>
                            <wps:bodyPr/>
                          </wps:wsp>
                          <wps:wsp>
                            <wps:cNvPr id="48" name="ConnectLine"/>
                            <wps:cNvSpPr/>
                            <wps:spPr>
                              <a:xfrm>
                                <a:off x="348451" y="710947"/>
                                <a:ext cx="1853458" cy="1985364"/>
                              </a:xfrm>
                              <a:custGeom>
                                <a:avLst/>
                                <a:gdLst/>
                                <a:ahLst/>
                                <a:cxnLst/>
                                <a:rect l="0" t="0" r="0" b="0"/>
                                <a:pathLst>
                                  <a:path w="973200" h="1198500" fill="none">
                                    <a:moveTo>
                                      <a:pt x="0" y="0"/>
                                    </a:moveTo>
                                    <a:lnTo>
                                      <a:pt x="973200" y="1198500"/>
                                    </a:lnTo>
                                  </a:path>
                                </a:pathLst>
                              </a:custGeom>
                              <a:noFill/>
                              <a:ln w="6000" cap="flat">
                                <a:solidFill>
                                  <a:srgbClr val="6D6D6D"/>
                                </a:solidFill>
                                <a:bevel/>
                                <a:tailEnd type="stealth" w="med" len="med"/>
                              </a:ln>
                            </wps:spPr>
                            <wps:bodyPr/>
                          </wps:wsp>
                          <wps:wsp>
                            <wps:cNvPr id="53" name="Text 162"/>
                            <wps:cNvSpPr txBox="1"/>
                            <wps:spPr>
                              <a:xfrm>
                                <a:off x="1362743" y="2571568"/>
                                <a:ext cx="652349" cy="184102"/>
                              </a:xfrm>
                              <a:prstGeom prst="rect">
                                <a:avLst/>
                              </a:prstGeom>
                              <a:noFill/>
                            </wps:spPr>
                            <wps:txbx>
                              <w:txbxContent>
                                <w:p w14:paraId="4CFAFD45" w14:textId="5124E0DE" w:rsidR="009A64EC" w:rsidRDefault="009A64EC" w:rsidP="00175165">
                                  <w:pPr>
                                    <w:snapToGrid w:val="0"/>
                                    <w:rPr>
                                      <w:sz w:val="20"/>
                                      <w:szCs w:val="20"/>
                                    </w:rPr>
                                  </w:pPr>
                                </w:p>
                              </w:txbxContent>
                            </wps:txbx>
                            <wps:bodyPr wrap="square" lIns="36000" tIns="0" rIns="36000" bIns="0" rtlCol="0" anchor="ctr"/>
                          </wps:wsp>
                          <wps:wsp>
                            <wps:cNvPr id="56" name="Text 165"/>
                            <wps:cNvSpPr txBox="1"/>
                            <wps:spPr>
                              <a:xfrm>
                                <a:off x="1422317" y="3687001"/>
                                <a:ext cx="763235" cy="278191"/>
                              </a:xfrm>
                              <a:prstGeom prst="rect">
                                <a:avLst/>
                              </a:prstGeom>
                              <a:noFill/>
                            </wps:spPr>
                            <wps:txbx>
                              <w:txbxContent>
                                <w:p w14:paraId="5DCC5CE0" w14:textId="6A037D9C" w:rsidR="009A64EC" w:rsidRDefault="009A64EC" w:rsidP="00382848">
                                  <w:pPr>
                                    <w:snapToGrid w:val="0"/>
                                    <w:jc w:val="center"/>
                                    <w:rPr>
                                      <w:sz w:val="20"/>
                                      <w:szCs w:val="20"/>
                                    </w:rPr>
                                  </w:pPr>
                                </w:p>
                              </w:txbxContent>
                            </wps:txbx>
                            <wps:bodyPr wrap="square" lIns="36000" tIns="0" rIns="36000" bIns="0" rtlCol="0" anchor="ctr"/>
                          </wps:wsp>
                        </wpg:grpSp>
                      </wpg:grpSp>
                      <wps:wsp>
                        <wps:cNvPr id="3" name="Text 155"/>
                        <wps:cNvSpPr txBox="1"/>
                        <wps:spPr>
                          <a:xfrm>
                            <a:off x="2771775" y="2124075"/>
                            <a:ext cx="836295" cy="448310"/>
                          </a:xfrm>
                          <a:prstGeom prst="rect">
                            <a:avLst/>
                          </a:prstGeom>
                          <a:noFill/>
                        </wps:spPr>
                        <wps:txbx>
                          <w:txbxContent>
                            <w:p w14:paraId="04CDE4FC" w14:textId="4E916634" w:rsidR="009A64EC" w:rsidRDefault="009A64EC" w:rsidP="006554CF">
                              <w:pPr>
                                <w:snapToGrid w:val="0"/>
                                <w:rPr>
                                  <w:sz w:val="20"/>
                                  <w:szCs w:val="20"/>
                                </w:rPr>
                              </w:pPr>
                              <w:r>
                                <w:rPr>
                                  <w:rFonts w:ascii="Arial"/>
                                  <w:color w:val="303030"/>
                                  <w:sz w:val="20"/>
                                  <w:szCs w:val="20"/>
                                </w:rPr>
                                <w:t xml:space="preserve">Update items transaction </w:t>
                              </w:r>
                            </w:p>
                          </w:txbxContent>
                        </wps:txbx>
                        <wps:bodyPr wrap="square" lIns="36000" tIns="0" rIns="36000" bIns="0" rtlCol="0" anchor="ctr">
                          <a:noAutofit/>
                        </wps:bodyPr>
                      </wps:wsp>
                      <wps:wsp>
                        <wps:cNvPr id="4" name="Text 155"/>
                        <wps:cNvSpPr txBox="1"/>
                        <wps:spPr>
                          <a:xfrm>
                            <a:off x="2657475" y="2828925"/>
                            <a:ext cx="836623" cy="400917"/>
                          </a:xfrm>
                          <a:prstGeom prst="rect">
                            <a:avLst/>
                          </a:prstGeom>
                          <a:noFill/>
                        </wps:spPr>
                        <wps:txbx>
                          <w:txbxContent>
                            <w:p w14:paraId="12C5ED5F" w14:textId="1265153E" w:rsidR="009A64EC" w:rsidRDefault="009A64EC" w:rsidP="006554CF">
                              <w:pPr>
                                <w:snapToGrid w:val="0"/>
                                <w:jc w:val="center"/>
                                <w:rPr>
                                  <w:sz w:val="20"/>
                                  <w:szCs w:val="20"/>
                                </w:rPr>
                              </w:pPr>
                              <w:r>
                                <w:rPr>
                                  <w:rFonts w:ascii="Arial"/>
                                  <w:color w:val="303030"/>
                                  <w:sz w:val="20"/>
                                  <w:szCs w:val="20"/>
                                </w:rPr>
                                <w:t xml:space="preserve">Search </w:t>
                              </w:r>
                            </w:p>
                          </w:txbxContent>
                        </wps:txbx>
                        <wps:bodyPr wrap="square" lIns="36000" tIns="0" rIns="36000" bIns="0" rtlCol="0" anchor="ctr"/>
                      </wps:wsp>
                      <wps:wsp>
                        <wps:cNvPr id="5" name="Text 155"/>
                        <wps:cNvSpPr txBox="1"/>
                        <wps:spPr>
                          <a:xfrm>
                            <a:off x="2695575" y="3419475"/>
                            <a:ext cx="836623" cy="533400"/>
                          </a:xfrm>
                          <a:prstGeom prst="rect">
                            <a:avLst/>
                          </a:prstGeom>
                          <a:noFill/>
                        </wps:spPr>
                        <wps:txbx>
                          <w:txbxContent>
                            <w:p w14:paraId="70AF7368" w14:textId="6B2C659D" w:rsidR="009A64EC" w:rsidRDefault="009A64EC" w:rsidP="006554CF">
                              <w:pPr>
                                <w:snapToGrid w:val="0"/>
                                <w:rPr>
                                  <w:sz w:val="20"/>
                                  <w:szCs w:val="20"/>
                                </w:rPr>
                              </w:pPr>
                              <w:r>
                                <w:rPr>
                                  <w:rFonts w:ascii="Arial"/>
                                  <w:color w:val="303030"/>
                                  <w:sz w:val="20"/>
                                  <w:szCs w:val="20"/>
                                </w:rPr>
                                <w:t xml:space="preserve"> Import, backup data </w:t>
                              </w:r>
                            </w:p>
                          </w:txbxContent>
                        </wps:txbx>
                        <wps:bodyPr wrap="square" lIns="36000" tIns="0" rIns="36000" bIns="0" rtlCol="0" anchor="ctr">
                          <a:noAutofit/>
                        </wps:bodyPr>
                      </wps:wsp>
                      <wps:wsp>
                        <wps:cNvPr id="6" name="Text 155"/>
                        <wps:cNvSpPr txBox="1"/>
                        <wps:spPr>
                          <a:xfrm>
                            <a:off x="2590800" y="4124325"/>
                            <a:ext cx="836623" cy="400917"/>
                          </a:xfrm>
                          <a:prstGeom prst="rect">
                            <a:avLst/>
                          </a:prstGeom>
                          <a:noFill/>
                        </wps:spPr>
                        <wps:txbx>
                          <w:txbxContent>
                            <w:p w14:paraId="45792591" w14:textId="2321436F" w:rsidR="009A64EC" w:rsidRDefault="009A64EC" w:rsidP="006554CF">
                              <w:pPr>
                                <w:snapToGrid w:val="0"/>
                                <w:jc w:val="center"/>
                                <w:rPr>
                                  <w:sz w:val="20"/>
                                  <w:szCs w:val="20"/>
                                </w:rPr>
                              </w:pPr>
                              <w:r>
                                <w:rPr>
                                  <w:rFonts w:ascii="Arial"/>
                                  <w:color w:val="303030"/>
                                  <w:sz w:val="20"/>
                                  <w:szCs w:val="20"/>
                                </w:rPr>
                                <w:t>Log out</w:t>
                              </w:r>
                            </w:p>
                          </w:txbxContent>
                        </wps:txbx>
                        <wps:bodyPr wrap="square" lIns="36000" tIns="0" rIns="36000" bIns="0" rtlCol="0" anchor="ctr"/>
                      </wps:wsp>
                    </wpg:wgp>
                  </a:graphicData>
                </a:graphic>
                <wp14:sizeRelV relativeFrom="margin">
                  <wp14:pctHeight>0</wp14:pctHeight>
                </wp14:sizeRelV>
              </wp:anchor>
            </w:drawing>
          </mc:Choice>
          <mc:Fallback>
            <w:pict>
              <v:group w14:anchorId="23DF0741" id="Group 68" o:spid="_x0000_s1027" style="position:absolute;margin-left:78pt;margin-top:4.95pt;width:367.95pt;height:381.15pt;z-index:251684864;mso-height-relative:margin" coordorigin=",380" coordsize="46729,48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">
                <v:group id="Group 67" o:spid="_x0000_s1028" style="position:absolute;top:380;width:46729;height:48407" coordorigin="285,4190" coordsize="46729,484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rect id="Rectangle 14" o:spid="_x0000_s1029" style="position:absolute;left:285;top:4190;width:42291;height:484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u99MEA&#10;AADbAAAADwAAAGRycy9kb3ducmV2LnhtbERPS2vCQBC+F/wPywi9NRttKRqzig9sPbY+r0N2TILZ&#10;2ZBdk/Tfu4VCb/PxPSdd9KYSLTWutKxgFMUgiDOrS84VHA/blwkI55E1VpZJwQ85WMwHTykm2nb8&#10;Te3e5yKEsEtQQeF9nUjpsoIMusjWxIG72sagD7DJpW6wC+GmkuM4fpcGSw4NBda0Lii77e9GwT37&#10;WF3yevm12b7yp7SjqTmdtVLPw345A+Gp9//iP/dOh/lv8PtLOE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F7vfTBAAAA2wAAAA8AAAAAAAAAAAAAAAAAmAIAAGRycy9kb3du&#10;cmV2LnhtbFBLBQYAAAAABAAEAPUAAACGAwAAAAA=&#10;" fillcolor="white [3201]" strokecolor="#855d5d [3209]" strokeweight="1pt"/>
                  <v:group id="Group 15" o:spid="_x0000_s1030" style="position:absolute;left:1428;top:4286;width:45587;height:44339" coordorigin="801,1585" coordsize="38176,401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Use case" o:spid="_x0000_s1031" style="position:absolute;left:21413;top:20702;width:9613;height:2905;visibility:visible;mso-wrap-style:square;v-text-anchor:top" coordsize="706800,22087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RijMMA&#10;AADbAAAADwAAAGRycy9kb3ducmV2LnhtbESPT4vCMBTE7wt+h/AEb2uq4qJdo4go+8eDWN37s3m2&#10;pc1LbbJav71ZWPA4zMxvmNmiNZW4UuMKywoG/QgEcWp1wZmC42HzOgHhPLLGyjIpuJODxbzzMsNY&#10;2xvv6Zr4TAQIuxgV5N7XsZQuzcmg69uaOHhn2xj0QTaZ1A3eAtxUchhFb9JgwWEhx5pWOaVl8msU&#10;TNY/l/KLtnQ8jZOP3Wn8XZWMSvW67fIdhKfWP8P/7U+tYDSFvy/hB8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RijMMAAADbAAAADwAAAAAAAAAAAAAAAACYAgAAZHJzL2Rv&#10;d25yZXYueG1sUEsFBgAAAAAEAAQA9QAAAIgDAAAAAA==&#10;" adj="-11796480,,5400" path="m,110438c-467,70885,66789,34275,176323,14457v109534,-19819,244620,-19819,354154,c640011,34275,707267,70885,706800,110438v,60993,-158223,110438,-353400,110438c158223,220876,,171431,,110438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45253;480626,0;480626,290505;961250,145253" o:connectangles="0,0,0,0" textboxrect="0,0,706800,220876"/>
                      <v:textbox>
                        <w:txbxContent>
                          <w:p w14:paraId="0D61E31F" w14:textId="12A7F9DA" w:rsidR="009A64EC" w:rsidRDefault="009A64EC" w:rsidP="006554CF">
                            <w:pPr>
                              <w:jc w:val="center"/>
                            </w:pPr>
                            <w:proofErr w:type="spellStart"/>
                            <w:proofErr w:type="gramStart"/>
                            <w:r>
                              <w:t>addaa</w:t>
                            </w:r>
                            <w:proofErr w:type="spellEnd"/>
                            <w:proofErr w:type="gramEnd"/>
                          </w:p>
                        </w:txbxContent>
                      </v:textbox>
                    </v:shape>
                    <v:shape id="Actor" o:spid="_x0000_s1032" style="position:absolute;left:801;top:3854;width:2400;height:4800;visibility:visible;mso-wrap-style:square;v-text-anchor:middle" coordsize="240000,48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NbgsEA&#10;AADbAAAADwAAAGRycy9kb3ducmV2LnhtbERPS2vCQBC+C/0PyxR6000KFUldQ58o6MGkeh+z0yQ0&#10;Oxt2txr/vSsI3ubje848H0wnjuR8a1lBOklAEFdWt1wr2P18j2cgfEDW2FkmBWfykC8eRnPMtD1x&#10;Qccy1CKGsM9QQRNCn0npq4YM+ontiSP3a53BEKGrpXZ4iuGmk89JMpUGW44NDfb00VD1V/4bBe5z&#10;eQjJypRyl27W+3ZbvL98FUo9PQ5vryACDeEuvrlXOs6fwvWXeIBcX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KjW4LBAAAA2wAAAA8AAAAAAAAAAAAAAAAAmAIAAGRycy9kb3du&#10;cmV2LnhtbFBLBQYAAAAABAAEAPUAAACGAwAAAAA=&#10;" adj="-11796480,,5400" path="m72000,48000c72000,21490,93490,,120000,v26510,,48000,21490,48000,48000c168000,74510,146510,96000,120000,96000,93490,96000,72000,74510,72000,48000xem120000,312000nfl120000,96000em199200,480000nfl120000,312000,40800,480000em240000,201600nfl,201600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240000;120000,0;240000,240000;120000,480000" o:connectangles="0,0,0,0" textboxrect="-180000,492000,420000,612000"/>
                      <v:textbox inset="1mm,0,1mm,0">
                        <w:txbxContent>
                          <w:p w14:paraId="49D1649C" w14:textId="1C016903" w:rsidR="009A64EC" w:rsidRDefault="009A64EC" w:rsidP="00382848">
                            <w:pPr>
                              <w:snapToGrid w:val="0"/>
                              <w:jc w:val="center"/>
                              <w:rPr>
                                <w:sz w:val="20"/>
                                <w:szCs w:val="20"/>
                              </w:rPr>
                            </w:pPr>
                            <w:proofErr w:type="gramStart"/>
                            <w:r>
                              <w:rPr>
                                <w:rFonts w:ascii="Arial"/>
                                <w:color w:val="303030"/>
                                <w:sz w:val="20"/>
                                <w:szCs w:val="20"/>
                              </w:rPr>
                              <w:t>user</w:t>
                            </w:r>
                            <w:proofErr w:type="gramEnd"/>
                          </w:p>
                        </w:txbxContent>
                      </v:textbox>
                    </v:shape>
                    <v:shape id="Use case" o:spid="_x0000_s1033" style="position:absolute;left:17277;top:1585;width:9216;height:2880;visibility:visible;mso-wrap-style:square;v-text-anchor:top" coordsize="921600,288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mNqsAA&#10;AADbAAAADwAAAGRycy9kb3ducmV2LnhtbERPS4vCMBC+C/6HMMJeRNNdF5VqFCmIXn0geBua6QOb&#10;SW1irf9+Iwh7m4/vOct1ZyrRUuNKywq+xxEI4tTqknMF59N2NAfhPLLGyjIpeJGD9arfW2Ks7ZMP&#10;1B59LkIIuxgVFN7XsZQuLcigG9uaOHCZbQz6AJtc6gafIdxU8ieKptJgyaGhwJqSgtLb8WEUzNzu&#10;mkwmr/ZyTx6/w902q7Jpq9TXoNssQHjq/L/4497rMH8G71/CAXL1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omNqsAAAADbAAAADwAAAAAAAAAAAAAAAACYAgAAZHJzL2Rvd25y&#10;ZXYueG1sUEsFBgAAAAAEAAQA9QAAAIUDAAAAAA==&#10;" path="m,144000c-592,92431,87106,44700,229922,18862v142815,-25838,318942,-25838,461757,c834494,44700,922192,92431,921600,144000v,79530,-206307,144001,-460800,144001c206307,288001,,223530,,144000xe" fillcolor="#fbfbfb" strokecolor="#6d6d6d" strokeweight=".16667mm">
                      <v:fill color2="#efefef" focus="100%" type="gradient">
                        <o:fill v:ext="view" type="gradientUnscaled"/>
                      </v:fill>
                      <v:stroke joinstyle="bevel"/>
                      <v:shadow on="t" color="black" opacity="5242f" origin="-.5,-.5" offset=".33333mm,.33333mm"/>
                      <v:path arrowok="t" o:connecttype="custom" o:connectlocs="0,144000;460800,0;460800,288000;921600,144000" o:connectangles="0,0,0,0" textboxrect="0,0,921600,288000"/>
                    </v:shape>
                    <v:shape id="Use case" o:spid="_x0000_s1034" style="position:absolute;left:17904;top:5070;width:10916;height:2460;visibility:visible;mso-wrap-style:square;v-text-anchor:top" coordsize="787200,24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Rf3sIA&#10;AADbAAAADwAAAGRycy9kb3ducmV2LnhtbESPQW/CMAyF75P4D5GRdhsp01SmQkCIgcRxwLhbjWkr&#10;Gqc0oRR+/XxA4mbrPb/3ebboXa06akPl2cB4lIAizr2tuDDwd9h8fIMKEdli7ZkM3CnAYj54m2Fm&#10;/Y131O1joSSEQ4YGyhibTOuQl+QwjHxDLNrJtw6jrG2hbYs3CXe1/kySVDusWBpKbGhVUn7eX50B&#10;v+2+1uuajj/nR7r8TQ+XNEzQmPdhv5yCitTHl/l5vbWCL7Dyiwyg5/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F/ewgAAANsAAAAPAAAAAAAAAAAAAAAAAJgCAABkcnMvZG93&#10;bnJldi54bWxQSwUGAAAAAAQABAD1AAAAhwMAAAAA&#10;" path="m,123000c-496,78953,74415,38186,196399,16118v121984,-22068,272418,-22068,394402,c712785,38186,787696,78953,787200,123000v,67931,-176221,123001,-393600,123001c176221,246001,,190931,,123000xe" fillcolor="#fbfbfb" strokecolor="#6d6d6d" strokeweight=".16667mm">
                      <v:fill color2="#efefef" focus="100%" type="gradient">
                        <o:fill v:ext="view" type="gradientUnscaled"/>
                      </v:fill>
                      <v:stroke joinstyle="bevel"/>
                      <v:shadow on="t" color="black" opacity="5242f" origin="-.5,-.5" offset=".33333mm,.33333mm"/>
                      <v:path arrowok="t" o:connecttype="custom" o:connectlocs="0,123000;545804,0;545804,246000;1091608,123000" o:connectangles="0,0,0,0" textboxrect="0,0,787200,246000"/>
                    </v:shape>
                    <v:shape id="Use case" o:spid="_x0000_s1035" style="position:absolute;left:17615;top:8653;width:10687;height:5270;visibility:visible;mso-wrap-style:square;v-text-anchor:top" coordsize="844800,26400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nWI8MA&#10;AADbAAAADwAAAGRycy9kb3ducmV2LnhtbERPTWsCMRC9C/0PYQq9adYexG6NIkKLFItVC3ocN+Nm&#10;cTPZJum6/ntTKHibx/ucyayztWjJh8qxguEgA0FcOF1xqeB799YfgwgRWWPtmBRcKcBs+tCbYK7d&#10;hTfUbmMpUgiHHBWYGJtcylAYshgGriFO3Ml5izFBX0rt8ZLCbS2fs2wkLVacGgw2tDBUnLe/VsHo&#10;vJofT54O/nP/PjSr5cfXuv1R6umxm7+CiNTFu/jfvdRp/gv8/ZIOkN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knWI8MAAADbAAAADwAAAAAAAAAAAAAAAACYAgAAZHJzL2Rv&#10;d25yZXYueG1sUEsFBgAAAAAEAAQA9QAAAIgDAAAAAA==&#10;" path="m,132000c-567,84723,79817,40962,210741,17272v130924,-23689,292394,-23689,423318,c764983,40962,845367,84723,844800,132000v,72902,-189115,132002,-422400,132002c189115,264002,,204902,,132000xe" fillcolor="#fbfbfb" strokecolor="#6d6d6d" strokeweight=".16667mm">
                      <v:fill color2="#efefef" focus="100%" type="gradient">
                        <o:fill v:ext="view" type="gradientUnscaled"/>
                      </v:fill>
                      <v:stroke joinstyle="bevel"/>
                      <v:shadow on="t" color="black" opacity="5242f" origin="-.5,-.5" offset=".33333mm,.33333mm"/>
                      <v:path arrowok="t" o:connecttype="custom" o:connectlocs="0,263496;534320,0;534320,526994;1068637,263496" o:connectangles="0,0,0,0" textboxrect="0,0,844800,264001"/>
                    </v:shape>
                    <v:shape id="Use case" o:spid="_x0000_s1036" style="position:absolute;left:18621;top:13924;width:11061;height:4039;visibility:visible;mso-wrap-style:square;v-text-anchor:top" coordsize="787206,2460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HJXsAA&#10;AADbAAAADwAAAGRycy9kb3ducmV2LnhtbESPwYrCQAyG78K+wxBhL2Kn9iBudRRZKOx1q+IeQye2&#10;xU6mdEbtvr05CB7Dn/9Lvs1udJ260xBazwYWSQqKuPK25drA8VDMV6BCRLbYeSYD/xRgt/2YbDC3&#10;/sG/dC9jrQTCIUcDTYx9rnWoGnIYEt8TS3bxg8Mo41BrO+BD4K7TWZoutcOW5UKDPX03VF3LmzPw&#10;V64w2xen2czTF51TARZ4MeZzOu7XoCKN8b38av9YA5l8Ly7iAXr7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HJXsAAAADbAAAADwAAAAAAAAAAAAAAAACYAgAAZHJzL2Rvd25y&#10;ZXYueG1sUEsFBgAAAAAEAAQA9QAAAIUDAAAAAA==&#10;" path="m,123001c-424,78969,74503,38225,196459,16170v121955,-22054,272333,-22054,394288,1c712703,38225,787630,78969,787206,123001v,67932,-176222,123001,-393603,123001c176222,246002,,190933,,123001xe" fillcolor="#fbfbfb" strokecolor="#6d6d6d" strokeweight=".16667mm">
                      <v:fill color2="#efefef" focus="100%" type="gradient">
                        <o:fill v:ext="view" type="gradientUnscaled"/>
                      </v:fill>
                      <v:stroke joinstyle="bevel"/>
                      <v:shadow on="t" color="black" opacity="5242f" origin="-.5,-.5" offset=".33333mm,.33333mm"/>
                      <v:path arrowok="t" o:connecttype="custom" o:connectlocs="0,201945;553061,0;553061,403889;1106124,201945" o:connectangles="0,0,0,0" textboxrect="0,0,787206,246002"/>
                    </v:shape>
                    <v:shape id="Text 152" o:spid="_x0000_s1037" type="#_x0000_t202" style="position:absolute;left:20123;top:2160;width:420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4nSMMA&#10;AADbAAAADwAAAGRycy9kb3ducmV2LnhtbESPwW7CMBBE75X4B2uRuBUnOUCVYhACVeXCobSF6yre&#10;xmnjdWSbJPx9jVSpx9HMvNGsNqNtRU8+NI4V5PMMBHHldMO1go/3l8cnECEia2wdk4IbBdisJw8r&#10;LLUb+I36U6xFgnAoUYGJsSulDJUhi2HuOuLkfTlvMSbpa6k9DgluW1lk2UJabDgtGOxoZ6j6OV2t&#10;gv71kxfmLC9NPtjj0n/b/e5WKDWbjttnEJHG+B/+ax+0giKH+5f0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34nSMMAAADbAAAADwAAAAAAAAAAAAAAAACYAgAAZHJzL2Rv&#10;d25yZXYueG1sUEsFBgAAAAAEAAQA9QAAAIgDAAAAAA==&#10;" filled="f" stroked="f">
                      <v:textbox inset="1mm,0,1mm,0">
                        <w:txbxContent>
                          <w:p w14:paraId="7FCACD23" w14:textId="77777777" w:rsidR="009A64EC" w:rsidRDefault="009A64EC" w:rsidP="00382848">
                            <w:pPr>
                              <w:snapToGrid w:val="0"/>
                              <w:jc w:val="center"/>
                              <w:rPr>
                                <w:sz w:val="20"/>
                                <w:szCs w:val="20"/>
                              </w:rPr>
                            </w:pPr>
                            <w:proofErr w:type="gramStart"/>
                            <w:r>
                              <w:rPr>
                                <w:rFonts w:ascii="Arial"/>
                                <w:color w:val="303030"/>
                                <w:sz w:val="20"/>
                                <w:szCs w:val="20"/>
                              </w:rPr>
                              <w:t>sign</w:t>
                            </w:r>
                            <w:proofErr w:type="gramEnd"/>
                            <w:r>
                              <w:rPr>
                                <w:rFonts w:ascii="Arial"/>
                                <w:color w:val="303030"/>
                                <w:sz w:val="20"/>
                                <w:szCs w:val="20"/>
                              </w:rPr>
                              <w:t xml:space="preserve"> in</w:t>
                            </w:r>
                          </w:p>
                        </w:txbxContent>
                      </v:textbox>
                    </v:shape>
                    <v:shape id="Text 153" o:spid="_x0000_s1038" type="#_x0000_t202" style="position:absolute;left:20038;top:5501;width:6797;height:18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y5P8MA&#10;AADbAAAADwAAAGRycy9kb3ducmV2LnhtbESPwW7CMBBE75X4B2uReisOOdAqYBACVeXSQ2kL11W8&#10;xIF4HdkmCX9fV0LiOJqZN5rFarCN6MiH2rGC6SQDQVw6XXOl4Of7/eUNRIjIGhvHpOBGAVbL0dMC&#10;C+16/qJuHyuRIBwKVGBibAspQ2nIYpi4ljh5J+ctxiR9JbXHPsFtI/Msm0mLNacFgy1tDJWX/dUq&#10;6D5+eWYO8lhPe/v56s92u7nlSj2Ph/UcRKQhPsL39k4ryHP4/5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6y5P8MAAADbAAAADwAAAAAAAAAAAAAAAACYAgAAZHJzL2Rv&#10;d25yZXYueG1sUEsFBgAAAAAEAAQA9QAAAIgDAAAAAA==&#10;" filled="f" stroked="f">
                      <v:textbox inset="1mm,0,1mm,0">
                        <w:txbxContent>
                          <w:p w14:paraId="29CF01B1" w14:textId="446F65D8" w:rsidR="009A64EC" w:rsidRDefault="009A64EC" w:rsidP="00382848">
                            <w:pPr>
                              <w:snapToGrid w:val="0"/>
                              <w:jc w:val="center"/>
                              <w:rPr>
                                <w:sz w:val="20"/>
                                <w:szCs w:val="20"/>
                              </w:rPr>
                            </w:pPr>
                            <w:r>
                              <w:rPr>
                                <w:rFonts w:ascii="Arial"/>
                                <w:color w:val="303030"/>
                                <w:sz w:val="20"/>
                                <w:szCs w:val="20"/>
                              </w:rPr>
                              <w:t>Add item</w:t>
                            </w:r>
                          </w:p>
                        </w:txbxContent>
                      </v:textbox>
                    </v:shape>
                    <v:shape id="Text 154" o:spid="_x0000_s1039" type="#_x0000_t202" style="position:absolute;left:19332;top:9268;width:7632;height:4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AcpMQA&#10;AADbAAAADwAAAGRycy9kb3ducmV2LnhtbESPT2sCMRTE74V+h/AK3mrWFWzZGkUU0YuHav9cH5vX&#10;zdbNy5LE3fXbN4LQ4zAzv2Hmy8E2oiMfascKJuMMBHHpdM2Vgo/T9vkVRIjIGhvHpOBKAZaLx4c5&#10;Ftr1/E7dMVYiQTgUqMDE2BZShtKQxTB2LXHyfpy3GJP0ldQe+wS3jcyzbCYt1pwWDLa0NlSejxer&#10;oNt98sx8ye960tvDi/+1m/U1V2r0NKzeQEQa4n/43t5rBfkUbl/S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gHKTEAAAA2wAAAA8AAAAAAAAAAAAAAAAAmAIAAGRycy9k&#10;b3ducmV2LnhtbFBLBQYAAAAABAAEAPUAAACJAwAAAAA=&#10;" filled="f" stroked="f">
                      <v:textbox inset="1mm,0,1mm,0">
                        <w:txbxContent>
                          <w:p w14:paraId="34415E25" w14:textId="795D17CA" w:rsidR="009A64EC" w:rsidRDefault="009A64EC" w:rsidP="00175165">
                            <w:pPr>
                              <w:snapToGrid w:val="0"/>
                            </w:pPr>
                            <w:r>
                              <w:rPr>
                                <w:rFonts w:ascii="Arial"/>
                                <w:color w:val="303030"/>
                                <w:sz w:val="20"/>
                                <w:szCs w:val="20"/>
                              </w:rPr>
                              <w:t>Add transaction and accounts</w:t>
                            </w:r>
                          </w:p>
                        </w:txbxContent>
                      </v:textbox>
                    </v:shape>
                    <v:shape id="Text 155" o:spid="_x0000_s1040" type="#_x0000_t202" style="position:absolute;left:21030;top:15046;width:7006;height:3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mE0MQA&#10;AADbAAAADwAAAGRycy9kb3ducmV2LnhtbESPT2sCMRTE74V+h/AK3mrWRWzZGkUU0YuHav9cH5vX&#10;zdbNy5LE3fXbN4LQ4zAzv2Hmy8E2oiMfascKJuMMBHHpdM2Vgo/T9vkVRIjIGhvHpOBKAZaLx4c5&#10;Ftr1/E7dMVYiQTgUqMDE2BZShtKQxTB2LXHyfpy3GJP0ldQe+wS3jcyzbCYt1pwWDLa0NlSejxer&#10;oNt98sx8ye960tvDi/+1m/U1V2r0NKzeQEQa4n/43t5rBfkUbl/S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8JhNDEAAAA2wAAAA8AAAAAAAAAAAAAAAAAmAIAAGRycy9k&#10;b3ducmV2LnhtbFBLBQYAAAAABAAEAPUAAACJAwAAAAA=&#10;" filled="f" stroked="f">
                      <v:textbox inset="1mm,0,1mm,0">
                        <w:txbxContent>
                          <w:p w14:paraId="6B62815F" w14:textId="6B5DA82C" w:rsidR="009A64EC" w:rsidRDefault="009A64EC" w:rsidP="00382848">
                            <w:pPr>
                              <w:snapToGrid w:val="0"/>
                              <w:jc w:val="center"/>
                              <w:rPr>
                                <w:sz w:val="20"/>
                                <w:szCs w:val="20"/>
                              </w:rPr>
                            </w:pPr>
                            <w:r>
                              <w:rPr>
                                <w:rFonts w:ascii="Arial"/>
                                <w:color w:val="303030"/>
                                <w:sz w:val="20"/>
                                <w:szCs w:val="20"/>
                              </w:rPr>
                              <w:t>Update date</w:t>
                            </w:r>
                          </w:p>
                        </w:txbxContent>
                      </v:textbox>
                    </v:shape>
                    <v:shape id="ConnectLine" o:spid="_x0000_s1041" style="position:absolute;left:3484;top:6870;width:13394;height:4302;visibility:visible;mso-wrap-style:square;v-text-anchor:top" coordsize="1333200,543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NBV8MA&#10;AADbAAAADwAAAGRycy9kb3ducmV2LnhtbESP0YrCMBRE34X9h3AXfClruqKuVqOIoCyID7Z+wKW5&#10;tsXmpttErX9vFgQfh5k5wyxWnanFjVpXWVbwPYhBEOdWV1woOGXbrykI55E11pZJwYMcrJYfvQUm&#10;2t75SLfUFyJA2CWooPS+SaR0eUkG3cA2xME729agD7ItpG7xHuCmlsM4nkiDFYeFEhvalJRf0qtR&#10;MOLZT5SN6FAfs2iX2s31bz+JlOp/dus5CE+df4df7V+tYDiG/y/hB8jl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BNBV8MAAADbAAAADwAAAAAAAAAAAAAAAACYAgAAZHJzL2Rv&#10;d25yZXYueG1sUEsFBgAAAAAEAAQA9QAAAIgDAAAAAA==&#10;" path="m,nfl1333200,-543000e" filled="f" strokecolor="#6d6d6d" strokeweight=".16667mm">
                      <v:stroke endarrow="classic" joinstyle="bevel"/>
                      <v:path arrowok="t" textboxrect="0,0,1333200,543000"/>
                    </v:shape>
                    <v:shape id="ConnectLine" o:spid="_x0000_s1042" style="position:absolute;left:3600;top:6870;width:14304;height:570;visibility:visible;mso-wrap-style:square;v-text-anchor:top" coordsize="1430400,57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yXNsAA&#10;AADbAAAADwAAAGRycy9kb3ducmV2LnhtbESPzarCMBCF9xd8hzCCu2uqiEg1igii4sLfBxiasS02&#10;k5JEW9/eCILLw/n5OLNFayrxJOdLywoG/QQEcWZ1ybmC62X9PwHhA7LGyjIpeJGHxbzzN8NU24ZP&#10;9DyHXMQR9ikqKEKoUyl9VpBB37c1cfRu1hkMUbpcaodNHDeVHCbJWBosORIKrGlVUHY/P0yELC/u&#10;dcoHjd4d9pv78WFvx9FWqV63XU5BBGrDL/xtb7WC4Rg+X+IPkPM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syXNsAAAADbAAAADwAAAAAAAAAAAAAAAACYAgAAZHJzL2Rvd25y&#10;ZXYueG1sUEsFBgAAAAAEAAQA9QAAAIUDAAAAAA==&#10;" path="m,nfl1430400,-57000e" filled="f" strokecolor="#6d6d6d" strokeweight=".16667mm">
                      <v:stroke endarrow="classic" joinstyle="bevel"/>
                      <v:path arrowok="t" textboxrect="0,0,1430400,57000"/>
                    </v:shape>
                    <v:shape id="ConnectLine" o:spid="_x0000_s1043" style="position:absolute;left:3772;top:6952;width:14016;height:3420;visibility:visible;mso-wrap-style:square;v-text-anchor:top" coordsize="1401600,342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yEycQA&#10;AADbAAAADwAAAGRycy9kb3ducmV2LnhtbESPQWvCQBSE7wX/w/KE3upGwUZSN0FEwUIFjb309sg+&#10;N6HZtyG7xvjvu4VCj8PMfMOsi9G2YqDeN44VzGcJCOLK6YaNgs/L/mUFwgdkja1jUvAgD0U+eVpj&#10;pt2dzzSUwYgIYZ+hgjqELpPSVzVZ9DPXEUfv6nqLIcreSN3jPcJtKxdJ8iotNhwXauxoW1P1Xd6s&#10;gtMjLZfmlF53vjqa48BfH13yrtTzdNy8gQg0hv/wX/ugFSxS+P0Sf4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chMnEAAAA2wAAAA8AAAAAAAAAAAAAAAAAmAIAAGRycy9k&#10;b3ducmV2LnhtbFBLBQYAAAAABAAEAPUAAACJAwAAAAA=&#10;" path="m,nfl1401600,342000e" filled="f" strokecolor="#6d6d6d" strokeweight=".16667mm">
                      <v:stroke endarrow="classic" joinstyle="bevel"/>
                      <v:path arrowok="t" textboxrect="0,0,1401600,342000"/>
                    </v:shape>
                    <v:shape id="ConnectLine" o:spid="_x0000_s1044" style="position:absolute;left:3600;top:6870;width:15024;height:9000;visibility:visible;mso-wrap-style:square;v-text-anchor:top" coordsize="1502400,90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aA8b8A&#10;AADbAAAADwAAAGRycy9kb3ducmV2LnhtbERPTWvCQBC9F/oflhG8NRtFSkhdRcSCB3uotfchO2ZD&#10;srMhu5r4751DocfH+15vJ9+pOw2xCWxgkeWgiKtgG64NXH4+3wpQMSFb7AKTgQdF2G5eX9ZY2jDy&#10;N93PqVYSwrFEAy6lvtQ6Vo48xiz0xMJdw+AxCRxqbQccJdx3epnn79pjw9LgsKe9o6o937z0jmNx&#10;2q/axwoLje7rt21uh4Mx89m0+wCVaEr/4j/30RpYylj5Ij9Ab5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loDxvwAAANsAAAAPAAAAAAAAAAAAAAAAAJgCAABkcnMvZG93bnJl&#10;di54bWxQSwUGAAAAAAQABAD1AAAAhAMAAAAA&#10;" path="m,nfl1502400,900000e" filled="f" strokecolor="#6d6d6d" strokeweight=".16667mm">
                      <v:stroke endarrow="classic" joinstyle="bevel"/>
                      <v:path arrowok="t" textboxrect="0,0,1502400,900000"/>
                    </v:shape>
                    <v:shape id="Text 158" o:spid="_x0000_s1045" type="#_x0000_t202" style="position:absolute;left:31753;top:28188;width:5609;height:3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4p4cQA&#10;AADbAAAADwAAAGRycy9kb3ducmV2LnhtbESPT2sCMRTE74V+h/AK3mpWhW3ZGkUU0YuHav9cH5vX&#10;zdbNy5LE3fXbN4LQ4zAzv2Hmy8E2oiMfascKJuMMBHHpdM2Vgo/T9vkVRIjIGhvHpOBKAZaLx4c5&#10;Ftr1/E7dMVYiQTgUqMDE2BZShtKQxTB2LXHyfpy3GJP0ldQe+wS3jZxmWS4t1pwWDLa0NlSejxer&#10;oNt9cm6+5Hc96e3hxf/azfo6VWr0NKzeQEQa4n/43t5rBbMcbl/S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VOKeHEAAAA2wAAAA8AAAAAAAAAAAAAAAAAmAIAAGRycy9k&#10;b3ducmV2LnhtbFBLBQYAAAAABAAEAPUAAACJAwAAAAA=&#10;" filled="f" stroked="f">
                      <v:textbox inset="1mm,0,1mm,0">
                        <w:txbxContent>
                          <w:p w14:paraId="321B8F78" w14:textId="322361F1" w:rsidR="009A64EC" w:rsidRDefault="009A64EC" w:rsidP="00382848">
                            <w:pPr>
                              <w:snapToGrid w:val="0"/>
                              <w:jc w:val="center"/>
                              <w:rPr>
                                <w:sz w:val="20"/>
                                <w:szCs w:val="20"/>
                              </w:rPr>
                            </w:pPr>
                          </w:p>
                        </w:txbxContent>
                      </v:textbox>
                    </v:shape>
                    <v:shape id="Text 159" o:spid="_x0000_s1046" type="#_x0000_t202" style="position:absolute;left:30435;top:34041;width:8542;height:35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KMesMA&#10;AADbAAAADwAAAGRycy9kb3ducmV2LnhtbESPT2sCMRTE70K/Q3hCb5rVgspqFLGU9tKD/9rrY/Pc&#10;bLt5WZJ0d/32jSB4HGbmN8xq09tatORD5VjBZJyBIC6crrhUcDq+jRYgQkTWWDsmBVcKsFk/DVaY&#10;a9fxntpDLEWCcMhRgYmxyaUMhSGLYewa4uRdnLcYk/Sl1B67BLe1nGbZTFqsOC0YbGhnqPg9/FkF&#10;7fuZZ+ZLfleTzn7O/Y993V2nSj0P++0SRKQ+PsL39odW8DKH25f0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KMesMAAADbAAAADwAAAAAAAAAAAAAAAACYAgAAZHJzL2Rv&#10;d25yZXYueG1sUEsFBgAAAAAEAAQA9QAAAIgDAAAAAA==&#10;" filled="f" stroked="f">
                      <v:textbox inset="1mm,0,1mm,0">
                        <w:txbxContent>
                          <w:p w14:paraId="65DB0D66" w14:textId="2BCC3F60" w:rsidR="009A64EC" w:rsidRDefault="009A64EC" w:rsidP="00382848">
                            <w:pPr>
                              <w:snapToGrid w:val="0"/>
                              <w:jc w:val="center"/>
                              <w:rPr>
                                <w:sz w:val="20"/>
                                <w:szCs w:val="20"/>
                              </w:rPr>
                            </w:pPr>
                          </w:p>
                        </w:txbxContent>
                      </v:textbox>
                    </v:shape>
                    <v:shape id="Use case" o:spid="_x0000_s1047" style="position:absolute;left:20950;top:26487;width:9120;height:2767;visibility:visible;mso-wrap-style:square;v-text-anchor:top" coordsize="691200,21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eytb4A&#10;AADbAAAADwAAAGRycy9kb3ducmV2LnhtbERPy4rCMBTdC/5DuII7TRWf1VQcGWGW4wPXl+balDY3&#10;pcnYzt+bxcAsD+e9P/S2Fi9qfelYwWyagCDOnS65UHC/nScbED4ga6wdk4Jf8nDIhoM9ptp1fKHX&#10;NRQihrBPUYEJoUml9Lkhi37qGuLIPV1rMUTYFlK32MVwW8t5kqykxZJjg8GGToby6vpjFXxfiuVj&#10;tf7cVvjhE6m7Rb80TqnxqD/uQATqw7/4z/2lFSzi+vgl/gCZ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NHsrW+AAAA2wAAAA8AAAAAAAAAAAAAAAAAmAIAAGRycy9kb3ducmV2&#10;LnhtbFBLBQYAAAAABAAEAPUAAACDAwAAAAA=&#10;" path="m,108000c-401,69332,65382,33548,172476,14178v107094,-19370,239154,-19370,346248,c625818,33548,691601,69332,691200,108000v,59647,-154730,108001,-345600,108001c154730,216001,,167647,,108000xe" fillcolor="#fbfbfb" strokecolor="#6d6d6d" strokeweight=".16667mm">
                      <v:fill color2="#efefef" focus="100%" type="gradient">
                        <o:fill v:ext="view" type="gradientUnscaled"/>
                      </v:fill>
                      <v:stroke joinstyle="bevel"/>
                      <v:shadow on="t" color="black" opacity="5242f" origin="-.5,-.5" offset=".33333mm,.33333mm"/>
                      <v:path arrowok="t" o:connecttype="custom" o:connectlocs="0,138349;455976,0;455976,276698;911952,138349" o:connectangles="0,0,0,0" textboxrect="0,0,691200,216000"/>
                    </v:shape>
                    <v:shape id="Use case" o:spid="_x0000_s1048" style="position:absolute;left:20346;top:31190;width:9613;height:5181;visibility:visible;mso-wrap-style:square;v-text-anchor:top" coordsize="700794,218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bY6cUA&#10;AADbAAAADwAAAGRycy9kb3ducmV2LnhtbESPQWvCQBSE7wX/w/IEb3VjLUVSVxFLwfRktZfeXrOv&#10;SUj2bdzdJtFf7wpCj8PMfMMs14NpREfOV5YVzKYJCOLc6ooLBV/H98cFCB+QNTaWScGZPKxXo4cl&#10;ptr2/EndIRQiQtinqKAMoU2l9HlJBv3UtsTR+7XOYIjSFVI77CPcNPIpSV6kwYrjQoktbUvK68Of&#10;UbBdZNl3n2t3/Gnf9t2l/qjn2UmpyXjYvIIINIT/8L290wqeZ3D7En+AX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RtjpxQAAANsAAAAPAAAAAAAAAAAAAAAAAJgCAABkcnMv&#10;ZG93bnJldi54bWxQSwUGAAAAAAQABAD1AAAAigMAAAAA&#10;" path="m,109499c-518,70272,66153,33954,174780,14293v108626,-19660,242608,-19660,351235,c634641,33954,701312,70272,700794,109499v67,60491,-156831,109539,-350397,109539c156831,219038,-67,169990,,109499xe" fillcolor="#fbfbfb" strokecolor="#6d6d6d" strokeweight=".16667mm">
                      <v:fill color2="#efefef" focus="100%" type="gradient">
                        <o:fill v:ext="view" type="gradientUnscaled"/>
                      </v:fill>
                      <v:stroke joinstyle="bevel"/>
                      <v:shadow on="t" color="black" opacity="5242f" origin="-.5,-.5" offset=".33333mm,.33333mm"/>
                      <v:path arrowok="t" o:connecttype="custom" o:connectlocs="0,259056;480624,0;480624,518114;961246,259056" o:connectangles="0,0,0,0" textboxrect="0,0,700794,218999"/>
                    </v:shape>
                    <v:shape id="Use case" o:spid="_x0000_s1049" style="position:absolute;left:18624;top:38514;width:12115;height:3252;visibility:visible;mso-wrap-style:square;v-text-anchor:top" coordsize="633594,1979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Pz/MMA&#10;AADbAAAADwAAAGRycy9kb3ducmV2LnhtbESPQYvCMBSE74L/ITxhb5qq6ypdo4i46klcFbw+mrdt&#10;sXkpTaxdf70RBI/DzHzDTOeNKURNlcstK+j3IhDEidU5pwpOx5/uBITzyBoLy6TgnxzMZ+3WFGNt&#10;b/xL9cGnIkDYxagg876MpXRJRgZdz5bEwfuzlUEfZJVKXeEtwE0hB1H0JQ3mHBYyLGmZUXI5XI2C&#10;9fp8T/ar2g531/1oc7KbMS2GSn10msU3CE+Nf4df7a1W8DmA55fwA+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Pz/MMAAADbAAAADwAAAAAAAAAAAAAAAACYAgAAZHJzL2Rv&#10;d25yZXYueG1sUEsFBgAAAAAEAAQA9QAAAIgDAAAAAA==&#10;" path="m,98999c-494,63528,59779,30685,157999,12904v98220,-17780,219376,-17780,317596,c573815,30685,634088,63528,633594,98999v,54677,-141835,99001,-316797,99001c141835,198000,,153676,,98999xe" fillcolor="#fbfbfb" strokecolor="#6d6d6d" strokeweight=".16667mm">
                      <v:fill color2="#efefef" focus="100%" type="gradient">
                        <o:fill v:ext="view" type="gradientUnscaled"/>
                      </v:fill>
                      <v:stroke joinstyle="bevel"/>
                      <v:shadow on="t" color="black" opacity="5242f" origin="-.5,-.5" offset=".33333mm,.33333mm"/>
                      <v:path arrowok="t" o:connecttype="custom" o:connectlocs="0,162600;605779,0;605779,325202;1211555,162600" o:connectangles="0,0,0,0" textboxrect="0,0,633594,197999"/>
                    </v:shape>
                    <v:shape id="ConnectLine" o:spid="_x0000_s1050" style="position:absolute;left:4560;top:5894;width:16099;height:17018;rotation:-493409fd;visibility:visible;mso-wrap-style:square;v-text-anchor:top" coordsize="973200,42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Bl7sQA&#10;AADbAAAADwAAAGRycy9kb3ducmV2LnhtbESPzWrDMBCE74G+g9hCb4mc0IbgRjalEAilJMTJpbfF&#10;2vqn1spIqu2+fVQI5DjMzDfMNp9MJwZyvrGsYLlIQBCXVjdcKbicd/MNCB+QNXaWScEfecizh9kW&#10;U21HPtFQhEpECPsUFdQh9KmUvqzJoF/Ynjh639YZDFG6SmqHY4SbTq6SZC0NNhwXauzpvabyp/g1&#10;Cuzxa4Ntt24PH81lHFq3++RyqdTT4/T2CiLQFO7hW3uvFTy/wP+X+ANkd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wZe7EAAAA2wAAAA8AAAAAAAAAAAAAAAAAmAIAAGRycy9k&#10;b3ducmV2LnhtbFBLBQYAAAAABAAEAPUAAACJAwAAAAA=&#10;" path="m,nfl973200,42000e" filled="f" strokecolor="#6d6d6d" strokeweight=".16667mm">
                      <v:stroke endarrow="classic" joinstyle="bevel"/>
                      <v:path arrowok="t" textboxrect="0,0,973200,42000"/>
                    </v:shape>
                    <v:shape id="ConnectLine" o:spid="_x0000_s1051" style="position:absolute;left:3484;top:6952;width:17817;height:25794;visibility:visible;mso-wrap-style:square;v-text-anchor:top" coordsize="973200,4274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rs08MA&#10;AADbAAAADwAAAGRycy9kb3ducmV2LnhtbESPQWvCQBSE74L/YXlCb81GK0uNriKCxfZQaNT7I/tM&#10;gtm3Mbtq/PfdQsHjMDPfMItVbxtxo87XjjWMkxQEceFMzaWGw377+g7CB2SDjWPS8CAPq+VwsMDM&#10;uDv/0C0PpYgQ9hlqqEJoMyl9UZFFn7iWOHon11kMUXalNB3eI9w2cpKmSlqsOS5U2NKmouKcX60G&#10;Lh5vavZ93H19rsdy+pGrw/GitH4Z9es5iEB9eIb/2zujYarg70v8A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rs08MAAADbAAAADwAAAAAAAAAAAAAAAACYAgAAZHJzL2Rv&#10;d25yZXYueG1sUEsFBgAAAAAEAAQA9QAAAIgDAAAAAA==&#10;" path="m,nfl973200,427499e" filled="f" strokecolor="#6d6d6d" strokeweight=".16667mm">
                      <v:stroke endarrow="classic" joinstyle="bevel"/>
                      <v:path arrowok="t" textboxrect="0,0,973200,427499"/>
                    </v:shape>
                    <v:shape id="ConnectLine" o:spid="_x0000_s1052" style="position:absolute;left:3600;top:7196;width:15732;height:32108;visibility:visible;mso-wrap-style:square;v-text-anchor:top" coordsize="973200,825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8IPsYA&#10;AADbAAAADwAAAGRycy9kb3ducmV2LnhtbESPQWsCMRSE74X+h/AK3mq2Iipbo1jFUq0UaqXt8bF5&#10;3Q1uXpYkXdd/3xQEj8PMfMNM552tRUs+GMcKHvoZCOLCacOlgsPH+n4CIkRkjbVjUnCmAPPZ7c0U&#10;c+1O/E7tPpYiQTjkqKCKscmlDEVFFkPfNcTJ+3HeYkzSl1J7PCW4reUgy0bSouG0UGFDy4qK4/7X&#10;KtjuNtuVf/5afD6Zw+tbWywnu2+jVO+uWzyCiNTFa/jSftEKhmP4/5J+gJ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C8IPsYAAADbAAAADwAAAAAAAAAAAAAAAACYAgAAZHJz&#10;L2Rvd25yZXYueG1sUEsFBgAAAAAEAAQA9QAAAIsDAAAAAA==&#10;" path="m,nfl973200,825000e" filled="f" strokecolor="#6d6d6d" strokeweight=".16667mm">
                      <v:stroke endarrow="classic" joinstyle="bevel"/>
                      <v:path arrowok="t" textboxrect="0,0,973200,825000"/>
                    </v:shape>
                    <v:shape id="ConnectLine" o:spid="_x0000_s1053" style="position:absolute;left:3484;top:7109;width:18535;height:19854;visibility:visible;mso-wrap-style:square;v-text-anchor:top" coordsize="973200,1198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9rpcMA&#10;AADbAAAADwAAAGRycy9kb3ducmV2LnhtbERPTWvCQBC9C/0Pywi91Y2pSEldpbSVGPSiLfQ6ZqdJ&#10;aHY2Zjcx+uvdQ8Hj430vVoOpRU+tqywrmE4iEMS51RUXCr6/1k8vIJxH1lhbJgUXcrBaPowWmGh7&#10;5j31B1+IEMIuQQWl900ipctLMugmtiEO3K9tDfoA20LqFs8h3NQyjqK5NFhxaCixofeS8r9DZxRk&#10;3foYz9NTdnze+jS7/uw+P065Uo/j4e0VhKfB38X/7o1WMAtjw5fwA+Ty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9rpcMAAADbAAAADwAAAAAAAAAAAAAAAACYAgAAZHJzL2Rv&#10;d25yZXYueG1sUEsFBgAAAAAEAAQA9QAAAIgDAAAAAA==&#10;" path="m,nfl973200,1198500e" filled="f" strokecolor="#6d6d6d" strokeweight=".16667mm">
                      <v:stroke endarrow="classic" joinstyle="bevel"/>
                      <v:path arrowok="t" textboxrect="0,0,973200,1198500"/>
                    </v:shape>
                    <v:shape id="Text 162" o:spid="_x0000_s1054" type="#_x0000_t202" style="position:absolute;left:13627;top:25715;width:6523;height:1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Zv2cQA&#10;AADbAAAADwAAAGRycy9kb3ducmV2LnhtbESPQWsCMRSE74L/ITzBm2ZVasvWKKKIXnqobfX62Lxu&#10;tt28LEncXf99Uyj0OMzMN8xq09tatORD5VjBbJqBIC6crrhU8P52mDyBCBFZY+2YFNwpwGY9HKww&#10;167jV2rPsRQJwiFHBSbGJpcyFIYshqlriJP36bzFmKQvpfbYJbit5TzLltJixWnBYEM7Q8X3+WYV&#10;tMcPXpqLvFazzr48+i+7393nSo1H/fYZRKQ+/of/2iet4GEBv1/SD5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mb9nEAAAA2wAAAA8AAAAAAAAAAAAAAAAAmAIAAGRycy9k&#10;b3ducmV2LnhtbFBLBQYAAAAABAAEAPUAAACJAwAAAAA=&#10;" filled="f" stroked="f">
                      <v:textbox inset="1mm,0,1mm,0">
                        <w:txbxContent>
                          <w:p w14:paraId="4CFAFD45" w14:textId="5124E0DE" w:rsidR="009A64EC" w:rsidRDefault="009A64EC" w:rsidP="00175165">
                            <w:pPr>
                              <w:snapToGrid w:val="0"/>
                              <w:rPr>
                                <w:sz w:val="20"/>
                                <w:szCs w:val="20"/>
                              </w:rPr>
                            </w:pPr>
                          </w:p>
                        </w:txbxContent>
                      </v:textbox>
                    </v:shape>
                    <v:shape id="Text 165" o:spid="_x0000_s1055" type="#_x0000_t202" style="position:absolute;left:14223;top:36870;width:7632;height:2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HMQcQA&#10;AADbAAAADwAAAGRycy9kb3ducmV2LnhtbESPT2sCMRTE74V+h/AK3mpWwW3ZGkUU0YuHav9cH5vX&#10;zdbNy5LE3fXbN4LQ4zAzv2Hmy8E2oiMfascKJuMMBHHpdM2Vgo/T9vkVRIjIGhvHpOBKAZaLx4c5&#10;Ftr1/E7dMVYiQTgUqMDE2BZShtKQxTB2LXHyfpy3GJP0ldQe+wS3jZxmWS4t1pwWDLa0NlSejxer&#10;oNt9cm6+5Hc96e3hxf/azfo6VWr0NKzeQEQa4n/43t5rBbMcbl/S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RzEHEAAAA2wAAAA8AAAAAAAAAAAAAAAAAmAIAAGRycy9k&#10;b3ducmV2LnhtbFBLBQYAAAAABAAEAPUAAACJAwAAAAA=&#10;" filled="f" stroked="f">
                      <v:textbox inset="1mm,0,1mm,0">
                        <w:txbxContent>
                          <w:p w14:paraId="5DCC5CE0" w14:textId="6A037D9C" w:rsidR="009A64EC" w:rsidRDefault="009A64EC" w:rsidP="00382848">
                            <w:pPr>
                              <w:snapToGrid w:val="0"/>
                              <w:jc w:val="center"/>
                              <w:rPr>
                                <w:sz w:val="20"/>
                                <w:szCs w:val="20"/>
                              </w:rPr>
                            </w:pPr>
                          </w:p>
                        </w:txbxContent>
                      </v:textbox>
                    </v:shape>
                  </v:group>
                </v:group>
                <v:shape id="Text 155" o:spid="_x0000_s1056" type="#_x0000_t202" style="position:absolute;left:27717;top:21240;width:8363;height:44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UP/MIA&#10;AADaAAAADwAAAGRycy9kb3ducmV2LnhtbESPQWsCMRSE74L/ITyht5rVgi2rUUSR9tJDter1sXlu&#10;VjcvS5Lurv++KRQ8DjPzDbNY9bYWLflQOVYwGWcgiAunKy4VfB92z28gQkTWWDsmBXcKsFoOBwvM&#10;tev4i9p9LEWCcMhRgYmxyaUMhSGLYewa4uRdnLcYk/Sl1B67BLe1nGbZTFqsOC0YbGhjqLjtf6yC&#10;9v3IM3OS52rS2c9Xf7XbzX2q1NOoX89BROrjI/zf/tAKXuDvSroB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tQ/8wgAAANoAAAAPAAAAAAAAAAAAAAAAAJgCAABkcnMvZG93&#10;bnJldi54bWxQSwUGAAAAAAQABAD1AAAAhwMAAAAA&#10;" filled="f" stroked="f">
                  <v:textbox inset="1mm,0,1mm,0">
                    <w:txbxContent>
                      <w:p w14:paraId="04CDE4FC" w14:textId="4E916634" w:rsidR="009A64EC" w:rsidRDefault="009A64EC" w:rsidP="006554CF">
                        <w:pPr>
                          <w:snapToGrid w:val="0"/>
                          <w:rPr>
                            <w:sz w:val="20"/>
                            <w:szCs w:val="20"/>
                          </w:rPr>
                        </w:pPr>
                        <w:r>
                          <w:rPr>
                            <w:rFonts w:ascii="Arial"/>
                            <w:color w:val="303030"/>
                            <w:sz w:val="20"/>
                            <w:szCs w:val="20"/>
                          </w:rPr>
                          <w:t xml:space="preserve">Update items transaction </w:t>
                        </w:r>
                      </w:p>
                    </w:txbxContent>
                  </v:textbox>
                </v:shape>
                <v:shape id="Text 155" o:spid="_x0000_s1057" type="#_x0000_t202" style="position:absolute;left:26574;top:28289;width:8366;height:40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yXiMIA&#10;AADaAAAADwAAAGRycy9kb3ducmV2LnhtbESPQWsCMRSE74L/ITyht5pVii2rUUSR9tJDter1sXlu&#10;VjcvS5Lurv++KRQ8DjPzDbNY9bYWLflQOVYwGWcgiAunKy4VfB92z28gQkTWWDsmBXcKsFoOBwvM&#10;tev4i9p9LEWCcMhRgYmxyaUMhSGLYewa4uRdnLcYk/Sl1B67BLe1nGbZTFqsOC0YbGhjqLjtf6yC&#10;9v3IM3OS52rS2c9Xf7XbzX2q1NOoX89BROrjI/zf/tAKXuDvSroB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XJeIwgAAANoAAAAPAAAAAAAAAAAAAAAAAJgCAABkcnMvZG93&#10;bnJldi54bWxQSwUGAAAAAAQABAD1AAAAhwMAAAAA&#10;" filled="f" stroked="f">
                  <v:textbox inset="1mm,0,1mm,0">
                    <w:txbxContent>
                      <w:p w14:paraId="12C5ED5F" w14:textId="1265153E" w:rsidR="009A64EC" w:rsidRDefault="009A64EC" w:rsidP="006554CF">
                        <w:pPr>
                          <w:snapToGrid w:val="0"/>
                          <w:jc w:val="center"/>
                          <w:rPr>
                            <w:sz w:val="20"/>
                            <w:szCs w:val="20"/>
                          </w:rPr>
                        </w:pPr>
                        <w:r>
                          <w:rPr>
                            <w:rFonts w:ascii="Arial"/>
                            <w:color w:val="303030"/>
                            <w:sz w:val="20"/>
                            <w:szCs w:val="20"/>
                          </w:rPr>
                          <w:t xml:space="preserve">Search </w:t>
                        </w:r>
                      </w:p>
                    </w:txbxContent>
                  </v:textbox>
                </v:shape>
                <v:shape id="Text 155" o:spid="_x0000_s1058" type="#_x0000_t202" style="position:absolute;left:26955;top:34194;width:8366;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AyE8IA&#10;AADaAAAADwAAAGRycy9kb3ducmV2LnhtbESPQWsCMRSE74L/ITyht5pVqC2rUUSR9tJDter1sXlu&#10;VjcvS5Lurv++KRQ8DjPzDbNY9bYWLflQOVYwGWcgiAunKy4VfB92z28gQkTWWDsmBXcKsFoOBwvM&#10;tev4i9p9LEWCcMhRgYmxyaUMhSGLYewa4uRdnLcYk/Sl1B67BLe1nGbZTFqsOC0YbGhjqLjtf6yC&#10;9v3IM3OS52rS2c9Xf7XbzX2q1NOoX89BROrjI/zf/tAKXuDvSroB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DITwgAAANoAAAAPAAAAAAAAAAAAAAAAAJgCAABkcnMvZG93&#10;bnJldi54bWxQSwUGAAAAAAQABAD1AAAAhwMAAAAA&#10;" filled="f" stroked="f">
                  <v:textbox inset="1mm,0,1mm,0">
                    <w:txbxContent>
                      <w:p w14:paraId="70AF7368" w14:textId="6B2C659D" w:rsidR="009A64EC" w:rsidRDefault="009A64EC" w:rsidP="006554CF">
                        <w:pPr>
                          <w:snapToGrid w:val="0"/>
                          <w:rPr>
                            <w:sz w:val="20"/>
                            <w:szCs w:val="20"/>
                          </w:rPr>
                        </w:pPr>
                        <w:r>
                          <w:rPr>
                            <w:rFonts w:ascii="Arial"/>
                            <w:color w:val="303030"/>
                            <w:sz w:val="20"/>
                            <w:szCs w:val="20"/>
                          </w:rPr>
                          <w:t xml:space="preserve"> Import, backup data </w:t>
                        </w:r>
                      </w:p>
                    </w:txbxContent>
                  </v:textbox>
                </v:shape>
                <v:shape id="Text 155" o:spid="_x0000_s1059" type="#_x0000_t202" style="position:absolute;left:25908;top:41243;width:8366;height:40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KsZMIA&#10;AADaAAAADwAAAGRycy9kb3ducmV2LnhtbESPzW7CMBCE75V4B2uRuBUHDqEKGIRAiF44QP+uq3iJ&#10;08bryHaT8PYYqVKPo5n5RrPaDLYRHflQO1Ywm2YgiEuna64UvL8dnl9AhIissXFMCm4UYLMePa2w&#10;0K7nM3WXWIkE4VCgAhNjW0gZSkMWw9S1xMm7Om8xJukrqT32CW4bOc+yXFqsOS0YbGlnqPy5/FoF&#10;3fGDc/Mpv+pZb08L/233u9tcqcl42C5BRBrif/iv/aoV5PC4km6AX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wqxkwgAAANoAAAAPAAAAAAAAAAAAAAAAAJgCAABkcnMvZG93&#10;bnJldi54bWxQSwUGAAAAAAQABAD1AAAAhwMAAAAA&#10;" filled="f" stroked="f">
                  <v:textbox inset="1mm,0,1mm,0">
                    <w:txbxContent>
                      <w:p w14:paraId="45792591" w14:textId="2321436F" w:rsidR="009A64EC" w:rsidRDefault="009A64EC" w:rsidP="006554CF">
                        <w:pPr>
                          <w:snapToGrid w:val="0"/>
                          <w:jc w:val="center"/>
                          <w:rPr>
                            <w:sz w:val="20"/>
                            <w:szCs w:val="20"/>
                          </w:rPr>
                        </w:pPr>
                        <w:r>
                          <w:rPr>
                            <w:rFonts w:ascii="Arial"/>
                            <w:color w:val="303030"/>
                            <w:sz w:val="20"/>
                            <w:szCs w:val="20"/>
                          </w:rPr>
                          <w:t>Log out</w:t>
                        </w:r>
                      </w:p>
                    </w:txbxContent>
                  </v:textbox>
                </v:shape>
              </v:group>
            </w:pict>
          </mc:Fallback>
        </mc:AlternateContent>
      </w:r>
    </w:p>
    <w:p w14:paraId="51976E8F" w14:textId="4D866BFF" w:rsidR="00382848" w:rsidRPr="00546534" w:rsidRDefault="00382848" w:rsidP="00F34674">
      <w:pPr>
        <w:spacing w:line="240" w:lineRule="auto"/>
        <w:ind w:firstLine="720"/>
        <w:rPr>
          <w:rFonts w:ascii="Times New Roman" w:hAnsi="Times New Roman" w:cs="Times New Roman"/>
          <w:b/>
          <w:sz w:val="24"/>
          <w:szCs w:val="24"/>
        </w:rPr>
      </w:pPr>
    </w:p>
    <w:p w14:paraId="39794FFF" w14:textId="055881B1" w:rsidR="00382848" w:rsidRPr="00546534" w:rsidRDefault="00382848" w:rsidP="00F34674">
      <w:pPr>
        <w:spacing w:line="240" w:lineRule="auto"/>
        <w:ind w:firstLine="720"/>
        <w:rPr>
          <w:rFonts w:ascii="Times New Roman" w:hAnsi="Times New Roman" w:cs="Times New Roman"/>
          <w:b/>
          <w:sz w:val="24"/>
          <w:szCs w:val="24"/>
        </w:rPr>
      </w:pPr>
    </w:p>
    <w:p w14:paraId="7DFEC0A0" w14:textId="660D0189" w:rsidR="00382848" w:rsidRPr="00546534" w:rsidRDefault="00382848" w:rsidP="00F34674">
      <w:pPr>
        <w:spacing w:line="240" w:lineRule="auto"/>
        <w:ind w:firstLine="720"/>
        <w:rPr>
          <w:rFonts w:ascii="Times New Roman" w:hAnsi="Times New Roman" w:cs="Times New Roman"/>
          <w:b/>
          <w:sz w:val="24"/>
          <w:szCs w:val="24"/>
        </w:rPr>
      </w:pPr>
    </w:p>
    <w:p w14:paraId="3130B5E8" w14:textId="313484B9" w:rsidR="00382848" w:rsidRPr="00546534" w:rsidRDefault="00382848" w:rsidP="00F34674">
      <w:pPr>
        <w:spacing w:line="240" w:lineRule="auto"/>
        <w:ind w:firstLine="720"/>
        <w:rPr>
          <w:rFonts w:ascii="Times New Roman" w:hAnsi="Times New Roman" w:cs="Times New Roman"/>
          <w:b/>
          <w:sz w:val="24"/>
          <w:szCs w:val="24"/>
        </w:rPr>
      </w:pPr>
    </w:p>
    <w:p w14:paraId="34BF61D2" w14:textId="23B3B43C" w:rsidR="00382848" w:rsidRPr="00546534" w:rsidRDefault="00382848" w:rsidP="00F34674">
      <w:pPr>
        <w:spacing w:line="240" w:lineRule="auto"/>
        <w:ind w:firstLine="720"/>
        <w:rPr>
          <w:rFonts w:ascii="Times New Roman" w:hAnsi="Times New Roman" w:cs="Times New Roman"/>
          <w:b/>
          <w:sz w:val="24"/>
          <w:szCs w:val="24"/>
        </w:rPr>
      </w:pPr>
    </w:p>
    <w:p w14:paraId="2D187548" w14:textId="37F1A46A" w:rsidR="00382848" w:rsidRPr="00546534" w:rsidRDefault="00382848" w:rsidP="00F34674">
      <w:pPr>
        <w:spacing w:line="240" w:lineRule="auto"/>
        <w:ind w:firstLine="720"/>
        <w:rPr>
          <w:rFonts w:ascii="Times New Roman" w:hAnsi="Times New Roman" w:cs="Times New Roman"/>
          <w:b/>
          <w:sz w:val="24"/>
          <w:szCs w:val="24"/>
        </w:rPr>
      </w:pPr>
    </w:p>
    <w:p w14:paraId="1E580348" w14:textId="7C034B2D" w:rsidR="00382848" w:rsidRPr="00546534" w:rsidRDefault="00382848" w:rsidP="00F34674">
      <w:pPr>
        <w:spacing w:line="240" w:lineRule="auto"/>
        <w:ind w:firstLine="720"/>
        <w:rPr>
          <w:rFonts w:ascii="Times New Roman" w:hAnsi="Times New Roman" w:cs="Times New Roman"/>
          <w:b/>
          <w:sz w:val="24"/>
          <w:szCs w:val="24"/>
        </w:rPr>
      </w:pPr>
    </w:p>
    <w:p w14:paraId="642C5226" w14:textId="2EF421EE" w:rsidR="006554CF" w:rsidRPr="00546534" w:rsidRDefault="006554CF" w:rsidP="00F34674">
      <w:pPr>
        <w:spacing w:line="240" w:lineRule="auto"/>
        <w:rPr>
          <w:rFonts w:ascii="Times New Roman" w:eastAsiaTheme="majorEastAsia" w:hAnsi="Times New Roman" w:cs="Times New Roman"/>
          <w:b/>
          <w:sz w:val="24"/>
          <w:szCs w:val="24"/>
        </w:rPr>
      </w:pPr>
      <w:bookmarkStart w:id="99" w:name="_Toc459474923"/>
    </w:p>
    <w:p w14:paraId="0FB919E7" w14:textId="4A0B7158" w:rsidR="00F979AC" w:rsidRPr="00546534" w:rsidRDefault="00F979AC" w:rsidP="00F34674">
      <w:pPr>
        <w:spacing w:line="240" w:lineRule="auto"/>
        <w:rPr>
          <w:rFonts w:ascii="Times New Roman" w:eastAsiaTheme="majorEastAsia" w:hAnsi="Times New Roman" w:cs="Times New Roman"/>
          <w:b/>
          <w:sz w:val="24"/>
          <w:szCs w:val="24"/>
        </w:rPr>
      </w:pPr>
    </w:p>
    <w:p w14:paraId="17DF5E25" w14:textId="77777777" w:rsidR="00F633B9" w:rsidRDefault="00F633B9" w:rsidP="00F633B9">
      <w:pPr>
        <w:tabs>
          <w:tab w:val="right" w:pos="9360"/>
        </w:tabs>
        <w:spacing w:line="240" w:lineRule="auto"/>
        <w:rPr>
          <w:rFonts w:ascii="Times New Roman" w:eastAsiaTheme="majorEastAsia" w:hAnsi="Times New Roman" w:cs="Times New Roman"/>
          <w:b/>
          <w:sz w:val="24"/>
          <w:szCs w:val="24"/>
        </w:rPr>
      </w:pPr>
    </w:p>
    <w:p w14:paraId="6F2B727A" w14:textId="77777777" w:rsidR="00F633B9" w:rsidRDefault="00F633B9" w:rsidP="00F633B9">
      <w:pPr>
        <w:tabs>
          <w:tab w:val="right" w:pos="9360"/>
        </w:tabs>
        <w:spacing w:line="240" w:lineRule="auto"/>
        <w:rPr>
          <w:rFonts w:ascii="Times New Roman" w:eastAsiaTheme="majorEastAsia" w:hAnsi="Times New Roman" w:cs="Times New Roman"/>
          <w:b/>
          <w:sz w:val="24"/>
          <w:szCs w:val="24"/>
        </w:rPr>
      </w:pPr>
    </w:p>
    <w:p w14:paraId="70D3A5A2" w14:textId="77777777" w:rsidR="00F633B9" w:rsidRDefault="00F633B9" w:rsidP="00F633B9">
      <w:pPr>
        <w:tabs>
          <w:tab w:val="right" w:pos="9360"/>
        </w:tabs>
        <w:spacing w:line="240" w:lineRule="auto"/>
        <w:rPr>
          <w:rFonts w:ascii="Times New Roman" w:eastAsiaTheme="majorEastAsia" w:hAnsi="Times New Roman" w:cs="Times New Roman"/>
          <w:b/>
          <w:sz w:val="24"/>
          <w:szCs w:val="24"/>
        </w:rPr>
      </w:pPr>
    </w:p>
    <w:p w14:paraId="028626AD" w14:textId="77777777" w:rsidR="00F633B9" w:rsidRDefault="00F633B9" w:rsidP="00F633B9">
      <w:pPr>
        <w:tabs>
          <w:tab w:val="right" w:pos="9360"/>
        </w:tabs>
        <w:spacing w:line="240" w:lineRule="auto"/>
        <w:rPr>
          <w:rFonts w:ascii="Times New Roman" w:eastAsiaTheme="majorEastAsia" w:hAnsi="Times New Roman" w:cs="Times New Roman"/>
          <w:b/>
          <w:sz w:val="24"/>
          <w:szCs w:val="24"/>
        </w:rPr>
      </w:pPr>
    </w:p>
    <w:p w14:paraId="6F8660D5" w14:textId="77777777" w:rsidR="00F633B9" w:rsidRDefault="00F633B9" w:rsidP="00F633B9">
      <w:pPr>
        <w:tabs>
          <w:tab w:val="right" w:pos="9360"/>
        </w:tabs>
        <w:spacing w:line="240" w:lineRule="auto"/>
        <w:rPr>
          <w:rFonts w:ascii="Times New Roman" w:eastAsiaTheme="majorEastAsia" w:hAnsi="Times New Roman" w:cs="Times New Roman"/>
          <w:b/>
          <w:sz w:val="24"/>
          <w:szCs w:val="24"/>
        </w:rPr>
      </w:pPr>
    </w:p>
    <w:p w14:paraId="113DCF1C" w14:textId="77777777" w:rsidR="00F633B9" w:rsidRDefault="00F633B9" w:rsidP="00F633B9">
      <w:pPr>
        <w:tabs>
          <w:tab w:val="right" w:pos="9360"/>
        </w:tabs>
        <w:spacing w:line="240" w:lineRule="auto"/>
        <w:rPr>
          <w:rFonts w:ascii="Times New Roman" w:eastAsiaTheme="majorEastAsia" w:hAnsi="Times New Roman" w:cs="Times New Roman"/>
          <w:b/>
          <w:sz w:val="24"/>
          <w:szCs w:val="24"/>
        </w:rPr>
      </w:pPr>
    </w:p>
    <w:p w14:paraId="50B79CFF" w14:textId="2B7CFEF8" w:rsidR="00382848" w:rsidRDefault="00F633B9" w:rsidP="00F633B9">
      <w:pPr>
        <w:tabs>
          <w:tab w:val="right" w:pos="9360"/>
        </w:tabs>
        <w:spacing w:line="240" w:lineRule="auto"/>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ab/>
      </w:r>
      <w:bookmarkStart w:id="100" w:name="_Toc530440950"/>
      <w:bookmarkEnd w:id="99"/>
    </w:p>
    <w:p w14:paraId="754E32B4" w14:textId="77777777" w:rsidR="00F633B9" w:rsidRPr="00F633B9" w:rsidRDefault="00F633B9" w:rsidP="00F633B9">
      <w:pPr>
        <w:tabs>
          <w:tab w:val="right" w:pos="9360"/>
        </w:tabs>
        <w:spacing w:line="240" w:lineRule="auto"/>
        <w:rPr>
          <w:rFonts w:ascii="Times New Roman" w:eastAsiaTheme="majorEastAsia" w:hAnsi="Times New Roman" w:cs="Times New Roman"/>
          <w:b/>
          <w:sz w:val="24"/>
          <w:szCs w:val="24"/>
        </w:rPr>
      </w:pPr>
    </w:p>
    <w:p w14:paraId="2F0EC34C" w14:textId="3471ADC1" w:rsidR="00382848" w:rsidRPr="00546534" w:rsidRDefault="00382848" w:rsidP="00F34674">
      <w:pPr>
        <w:pStyle w:val="Heading3"/>
        <w:spacing w:line="240" w:lineRule="auto"/>
        <w:rPr>
          <w:rFonts w:ascii="Times New Roman" w:hAnsi="Times New Roman" w:cs="Times New Roman"/>
          <w:b/>
        </w:rPr>
      </w:pPr>
      <w:bookmarkStart w:id="101" w:name="_Toc3723498"/>
      <w:r w:rsidRPr="00546534">
        <w:rPr>
          <w:rFonts w:ascii="Times New Roman" w:hAnsi="Times New Roman" w:cs="Times New Roman"/>
          <w:b/>
        </w:rPr>
        <w:t>4.3.2 Sequence Diagram</w:t>
      </w:r>
      <w:bookmarkEnd w:id="100"/>
      <w:bookmarkEnd w:id="101"/>
    </w:p>
    <w:p w14:paraId="6466FA39" w14:textId="70EF1C8E" w:rsidR="00382848" w:rsidRPr="00546534" w:rsidRDefault="00382848" w:rsidP="00F34674">
      <w:p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 xml:space="preserve">They illustrate how messages are sent and received between objects and the sequence of </w:t>
      </w:r>
    </w:p>
    <w:p w14:paraId="5D9A3EB6" w14:textId="0E97A0A7" w:rsidR="00382848" w:rsidRPr="00546534" w:rsidRDefault="00F633B9" w:rsidP="00F34674">
      <w:p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Message</w:t>
      </w:r>
      <w:r w:rsidR="00382848" w:rsidRPr="00546534">
        <w:rPr>
          <w:rFonts w:ascii="Times New Roman" w:hAnsi="Times New Roman" w:cs="Times New Roman"/>
          <w:sz w:val="24"/>
          <w:szCs w:val="24"/>
        </w:rPr>
        <w:t xml:space="preserve"> transfer. It also details how operations are carried out according to the time of operation.</w:t>
      </w:r>
    </w:p>
    <w:p w14:paraId="0164BC70" w14:textId="77777777" w:rsidR="00382848" w:rsidRPr="00546534" w:rsidRDefault="00382848" w:rsidP="00F34674">
      <w:pPr>
        <w:pStyle w:val="NoSpacing"/>
        <w:jc w:val="both"/>
        <w:rPr>
          <w:rFonts w:ascii="Times New Roman" w:hAnsi="Times New Roman" w:cs="Times New Roman"/>
          <w:sz w:val="24"/>
          <w:szCs w:val="24"/>
        </w:rPr>
      </w:pPr>
      <w:r w:rsidRPr="00546534">
        <w:rPr>
          <w:rFonts w:ascii="Times New Roman" w:hAnsi="Times New Roman" w:cs="Times New Roman"/>
          <w:sz w:val="24"/>
          <w:szCs w:val="24"/>
        </w:rPr>
        <w:t>CLASSES</w:t>
      </w:r>
    </w:p>
    <w:p w14:paraId="109DD2E2" w14:textId="6524D9D4" w:rsidR="00382848" w:rsidRPr="00546534" w:rsidRDefault="00F979AC" w:rsidP="00F34674">
      <w:pPr>
        <w:pStyle w:val="NoSpacing"/>
        <w:numPr>
          <w:ilvl w:val="0"/>
          <w:numId w:val="5"/>
        </w:numPr>
        <w:jc w:val="both"/>
        <w:rPr>
          <w:rFonts w:ascii="Times New Roman" w:hAnsi="Times New Roman" w:cs="Times New Roman"/>
          <w:sz w:val="24"/>
          <w:szCs w:val="24"/>
        </w:rPr>
      </w:pPr>
      <w:r w:rsidRPr="00546534">
        <w:rPr>
          <w:rFonts w:ascii="Times New Roman" w:hAnsi="Times New Roman" w:cs="Times New Roman"/>
          <w:sz w:val="24"/>
          <w:szCs w:val="24"/>
        </w:rPr>
        <w:t>User</w:t>
      </w:r>
    </w:p>
    <w:p w14:paraId="69D39244" w14:textId="51C57906" w:rsidR="00F979AC" w:rsidRPr="00546534" w:rsidRDefault="00F979AC" w:rsidP="00F34674">
      <w:pPr>
        <w:pStyle w:val="NoSpacing"/>
        <w:numPr>
          <w:ilvl w:val="0"/>
          <w:numId w:val="5"/>
        </w:numPr>
        <w:jc w:val="both"/>
        <w:rPr>
          <w:rFonts w:ascii="Times New Roman" w:hAnsi="Times New Roman" w:cs="Times New Roman"/>
          <w:sz w:val="24"/>
          <w:szCs w:val="24"/>
        </w:rPr>
      </w:pPr>
      <w:r w:rsidRPr="00546534">
        <w:rPr>
          <w:rFonts w:ascii="Times New Roman" w:hAnsi="Times New Roman" w:cs="Times New Roman"/>
          <w:sz w:val="24"/>
          <w:szCs w:val="24"/>
        </w:rPr>
        <w:t>interface</w:t>
      </w:r>
    </w:p>
    <w:p w14:paraId="11AFD271" w14:textId="569E34DE" w:rsidR="00382848" w:rsidRPr="00546534" w:rsidRDefault="00F979AC" w:rsidP="00F34674">
      <w:pPr>
        <w:pStyle w:val="NoSpacing"/>
        <w:numPr>
          <w:ilvl w:val="0"/>
          <w:numId w:val="5"/>
        </w:numPr>
        <w:jc w:val="both"/>
        <w:rPr>
          <w:rFonts w:ascii="Times New Roman" w:hAnsi="Times New Roman" w:cs="Times New Roman"/>
          <w:sz w:val="24"/>
          <w:szCs w:val="24"/>
        </w:rPr>
      </w:pPr>
      <w:r w:rsidRPr="00546534">
        <w:rPr>
          <w:rFonts w:ascii="Times New Roman" w:hAnsi="Times New Roman" w:cs="Times New Roman"/>
          <w:sz w:val="24"/>
          <w:szCs w:val="24"/>
        </w:rPr>
        <w:t>transactions</w:t>
      </w:r>
    </w:p>
    <w:p w14:paraId="2128E9B8" w14:textId="779C1349" w:rsidR="00382848" w:rsidRPr="00546534" w:rsidRDefault="00F979AC" w:rsidP="00F34674">
      <w:pPr>
        <w:pStyle w:val="NoSpacing"/>
        <w:numPr>
          <w:ilvl w:val="0"/>
          <w:numId w:val="5"/>
        </w:numPr>
        <w:jc w:val="both"/>
        <w:rPr>
          <w:rFonts w:ascii="Times New Roman" w:hAnsi="Times New Roman" w:cs="Times New Roman"/>
          <w:sz w:val="24"/>
          <w:szCs w:val="24"/>
        </w:rPr>
      </w:pPr>
      <w:r w:rsidRPr="00546534">
        <w:rPr>
          <w:rFonts w:ascii="Times New Roman" w:hAnsi="Times New Roman" w:cs="Times New Roman"/>
          <w:sz w:val="24"/>
          <w:szCs w:val="24"/>
        </w:rPr>
        <w:t>purchase</w:t>
      </w:r>
    </w:p>
    <w:p w14:paraId="399AFD91" w14:textId="00C8BF12" w:rsidR="00382848" w:rsidRPr="00546534" w:rsidRDefault="00F979AC" w:rsidP="00F34674">
      <w:pPr>
        <w:pStyle w:val="NoSpacing"/>
        <w:numPr>
          <w:ilvl w:val="0"/>
          <w:numId w:val="5"/>
        </w:numPr>
        <w:jc w:val="both"/>
        <w:rPr>
          <w:rFonts w:ascii="Times New Roman" w:hAnsi="Times New Roman" w:cs="Times New Roman"/>
          <w:sz w:val="24"/>
          <w:szCs w:val="24"/>
        </w:rPr>
      </w:pPr>
      <w:r w:rsidRPr="00546534">
        <w:rPr>
          <w:rFonts w:ascii="Times New Roman" w:hAnsi="Times New Roman" w:cs="Times New Roman"/>
          <w:sz w:val="24"/>
          <w:szCs w:val="24"/>
        </w:rPr>
        <w:t>search</w:t>
      </w:r>
    </w:p>
    <w:p w14:paraId="3056B862" w14:textId="494C8CCA" w:rsidR="00F979AC" w:rsidRPr="00546534" w:rsidRDefault="00F979AC" w:rsidP="00F34674">
      <w:pPr>
        <w:pStyle w:val="NoSpacing"/>
        <w:numPr>
          <w:ilvl w:val="0"/>
          <w:numId w:val="5"/>
        </w:numPr>
        <w:jc w:val="both"/>
        <w:rPr>
          <w:rFonts w:ascii="Times New Roman" w:hAnsi="Times New Roman" w:cs="Times New Roman"/>
          <w:sz w:val="24"/>
          <w:szCs w:val="24"/>
        </w:rPr>
      </w:pPr>
      <w:r w:rsidRPr="00546534">
        <w:rPr>
          <w:rFonts w:ascii="Times New Roman" w:hAnsi="Times New Roman" w:cs="Times New Roman"/>
          <w:sz w:val="24"/>
          <w:szCs w:val="24"/>
        </w:rPr>
        <w:t>backup</w:t>
      </w:r>
    </w:p>
    <w:p w14:paraId="09EC4CD7" w14:textId="77777777" w:rsidR="00F979AC" w:rsidRPr="00546534" w:rsidRDefault="00F979AC" w:rsidP="00F34674">
      <w:pPr>
        <w:pStyle w:val="NoSpacing"/>
        <w:numPr>
          <w:ilvl w:val="0"/>
          <w:numId w:val="5"/>
        </w:numPr>
        <w:jc w:val="both"/>
        <w:rPr>
          <w:rFonts w:ascii="Times New Roman" w:hAnsi="Times New Roman" w:cs="Times New Roman"/>
          <w:sz w:val="24"/>
          <w:szCs w:val="24"/>
        </w:rPr>
      </w:pPr>
    </w:p>
    <w:p w14:paraId="09FE6AF9" w14:textId="77777777" w:rsidR="00382848" w:rsidRPr="00546534" w:rsidRDefault="00382848" w:rsidP="00F34674">
      <w:pPr>
        <w:pStyle w:val="NoSpacing"/>
        <w:jc w:val="both"/>
        <w:rPr>
          <w:rFonts w:ascii="Times New Roman" w:hAnsi="Times New Roman" w:cs="Times New Roman"/>
          <w:sz w:val="24"/>
          <w:szCs w:val="24"/>
        </w:rPr>
      </w:pPr>
      <w:r w:rsidRPr="00546534">
        <w:rPr>
          <w:rFonts w:ascii="Times New Roman" w:hAnsi="Times New Roman" w:cs="Times New Roman"/>
          <w:sz w:val="24"/>
          <w:szCs w:val="24"/>
        </w:rPr>
        <w:t>MESSAGES</w:t>
      </w:r>
    </w:p>
    <w:p w14:paraId="005A929A" w14:textId="29096221" w:rsidR="00382848" w:rsidRPr="00546534" w:rsidRDefault="00F979AC" w:rsidP="00F34674">
      <w:pPr>
        <w:pStyle w:val="NoSpacing"/>
        <w:numPr>
          <w:ilvl w:val="0"/>
          <w:numId w:val="6"/>
        </w:numPr>
        <w:jc w:val="both"/>
        <w:rPr>
          <w:rFonts w:ascii="Times New Roman" w:hAnsi="Times New Roman" w:cs="Times New Roman"/>
          <w:sz w:val="24"/>
          <w:szCs w:val="24"/>
        </w:rPr>
      </w:pPr>
      <w:r w:rsidRPr="00546534">
        <w:rPr>
          <w:rFonts w:ascii="Times New Roman" w:hAnsi="Times New Roman" w:cs="Times New Roman"/>
          <w:sz w:val="24"/>
          <w:szCs w:val="24"/>
        </w:rPr>
        <w:t>Invalid data</w:t>
      </w:r>
    </w:p>
    <w:p w14:paraId="2DB6BDA4" w14:textId="71187C68" w:rsidR="00382848" w:rsidRPr="00546534" w:rsidRDefault="00F979AC" w:rsidP="00F34674">
      <w:pPr>
        <w:pStyle w:val="NoSpacing"/>
        <w:numPr>
          <w:ilvl w:val="0"/>
          <w:numId w:val="6"/>
        </w:numPr>
        <w:jc w:val="both"/>
        <w:rPr>
          <w:rFonts w:ascii="Times New Roman" w:hAnsi="Times New Roman" w:cs="Times New Roman"/>
          <w:sz w:val="24"/>
          <w:szCs w:val="24"/>
        </w:rPr>
      </w:pPr>
      <w:r w:rsidRPr="00546534">
        <w:rPr>
          <w:rFonts w:ascii="Times New Roman" w:hAnsi="Times New Roman" w:cs="Times New Roman"/>
          <w:sz w:val="24"/>
          <w:szCs w:val="24"/>
        </w:rPr>
        <w:t>Data backed up</w:t>
      </w:r>
    </w:p>
    <w:p w14:paraId="5696100C" w14:textId="76B0C788" w:rsidR="00382848" w:rsidRPr="00546534" w:rsidRDefault="00F979AC" w:rsidP="00F34674">
      <w:pPr>
        <w:pStyle w:val="NoSpacing"/>
        <w:numPr>
          <w:ilvl w:val="0"/>
          <w:numId w:val="7"/>
        </w:numPr>
        <w:jc w:val="both"/>
        <w:rPr>
          <w:rFonts w:ascii="Times New Roman" w:hAnsi="Times New Roman" w:cs="Times New Roman"/>
          <w:sz w:val="24"/>
          <w:szCs w:val="24"/>
        </w:rPr>
      </w:pPr>
      <w:r w:rsidRPr="00546534">
        <w:rPr>
          <w:rFonts w:ascii="Times New Roman" w:hAnsi="Times New Roman" w:cs="Times New Roman"/>
          <w:sz w:val="24"/>
          <w:szCs w:val="24"/>
        </w:rPr>
        <w:t>Create a purchase</w:t>
      </w:r>
    </w:p>
    <w:p w14:paraId="55F291EC" w14:textId="5122C856" w:rsidR="00382848" w:rsidRPr="00546534" w:rsidRDefault="00F979AC" w:rsidP="00F34674">
      <w:pPr>
        <w:pStyle w:val="NoSpacing"/>
        <w:numPr>
          <w:ilvl w:val="0"/>
          <w:numId w:val="7"/>
        </w:numPr>
        <w:tabs>
          <w:tab w:val="left" w:pos="7200"/>
        </w:tabs>
        <w:jc w:val="both"/>
        <w:rPr>
          <w:rFonts w:ascii="Times New Roman" w:hAnsi="Times New Roman" w:cs="Times New Roman"/>
          <w:sz w:val="24"/>
          <w:szCs w:val="24"/>
        </w:rPr>
      </w:pPr>
      <w:r w:rsidRPr="00546534">
        <w:rPr>
          <w:rFonts w:ascii="Times New Roman" w:hAnsi="Times New Roman" w:cs="Times New Roman"/>
          <w:sz w:val="24"/>
          <w:szCs w:val="24"/>
        </w:rPr>
        <w:t>Create transaction</w:t>
      </w:r>
    </w:p>
    <w:p w14:paraId="0106BC61" w14:textId="77777777" w:rsidR="00382848" w:rsidRPr="00546534" w:rsidRDefault="00382848" w:rsidP="00F34674">
      <w:pPr>
        <w:autoSpaceDE w:val="0"/>
        <w:autoSpaceDN w:val="0"/>
        <w:adjustRightInd w:val="0"/>
        <w:spacing w:after="0" w:line="240" w:lineRule="auto"/>
        <w:ind w:firstLine="720"/>
        <w:jc w:val="both"/>
        <w:rPr>
          <w:rFonts w:ascii="Times New Roman" w:hAnsi="Times New Roman" w:cs="Times New Roman"/>
          <w:sz w:val="24"/>
          <w:szCs w:val="24"/>
        </w:rPr>
      </w:pPr>
      <w:r w:rsidRPr="00546534">
        <w:rPr>
          <w:rFonts w:ascii="Times New Roman" w:hAnsi="Times New Roman" w:cs="Times New Roman"/>
          <w:sz w:val="24"/>
          <w:szCs w:val="24"/>
        </w:rPr>
        <w:t>UML sequence diagrams model the flow of logic within your System in a visual manner, enabling you both to document and validate your logic, and are commonly used for both analysis and design purposes.</w:t>
      </w:r>
    </w:p>
    <w:p w14:paraId="7A758A36" w14:textId="77777777" w:rsidR="00382848" w:rsidRPr="00546534" w:rsidRDefault="00382848" w:rsidP="00F34674">
      <w:pPr>
        <w:autoSpaceDE w:val="0"/>
        <w:autoSpaceDN w:val="0"/>
        <w:adjustRightInd w:val="0"/>
        <w:spacing w:after="0" w:line="240" w:lineRule="auto"/>
        <w:ind w:firstLine="720"/>
        <w:jc w:val="both"/>
        <w:rPr>
          <w:rFonts w:ascii="Times New Roman" w:hAnsi="Times New Roman" w:cs="Times New Roman"/>
          <w:sz w:val="24"/>
          <w:szCs w:val="24"/>
        </w:rPr>
      </w:pPr>
      <w:r w:rsidRPr="00546534">
        <w:rPr>
          <w:rFonts w:ascii="Times New Roman" w:hAnsi="Times New Roman" w:cs="Times New Roman"/>
          <w:sz w:val="24"/>
          <w:szCs w:val="24"/>
        </w:rPr>
        <w:t>A sequence diagram shows, as parallel vertical lines, different processes or objects that live simultaneously, and, as horizontal arrows, the messages exchanged between them, in the order in which they occur.</w:t>
      </w:r>
    </w:p>
    <w:p w14:paraId="0A442392" w14:textId="75885FAE" w:rsidR="00382848" w:rsidRPr="00546534" w:rsidRDefault="00382848" w:rsidP="00F34674">
      <w:pPr>
        <w:spacing w:line="240" w:lineRule="auto"/>
        <w:rPr>
          <w:rFonts w:ascii="Times New Roman" w:hAnsi="Times New Roman" w:cs="Times New Roman"/>
          <w:b/>
          <w:sz w:val="24"/>
          <w:szCs w:val="24"/>
        </w:rPr>
      </w:pPr>
    </w:p>
    <w:p w14:paraId="731550E8" w14:textId="10B3A5C8" w:rsidR="00382848" w:rsidRPr="00546534" w:rsidRDefault="00382848" w:rsidP="00F34674">
      <w:pPr>
        <w:spacing w:line="240" w:lineRule="auto"/>
        <w:rPr>
          <w:rFonts w:ascii="Times New Roman" w:hAnsi="Times New Roman" w:cs="Times New Roman"/>
          <w:sz w:val="24"/>
          <w:szCs w:val="24"/>
        </w:rPr>
      </w:pPr>
      <w:r w:rsidRPr="00546534">
        <w:rPr>
          <w:rFonts w:ascii="Times New Roman" w:hAnsi="Times New Roman" w:cs="Times New Roman"/>
          <w:b/>
          <w:sz w:val="24"/>
          <w:szCs w:val="24"/>
        </w:rPr>
        <w:br w:type="page"/>
      </w:r>
      <w:r w:rsidR="00F979AC" w:rsidRPr="00546534">
        <w:rPr>
          <w:rFonts w:ascii="Times New Roman" w:hAnsi="Times New Roman" w:cs="Times New Roman"/>
          <w:noProof/>
          <w:sz w:val="24"/>
          <w:szCs w:val="24"/>
        </w:rPr>
        <w:lastRenderedPageBreak/>
        <mc:AlternateContent>
          <mc:Choice Requires="wpg">
            <w:drawing>
              <wp:anchor distT="0" distB="0" distL="114300" distR="114300" simplePos="0" relativeHeight="251662336" behindDoc="0" locked="0" layoutInCell="1" allowOverlap="1" wp14:anchorId="34084102" wp14:editId="6327DA43">
                <wp:simplePos x="0" y="0"/>
                <wp:positionH relativeFrom="column">
                  <wp:posOffset>-152400</wp:posOffset>
                </wp:positionH>
                <wp:positionV relativeFrom="paragraph">
                  <wp:posOffset>161925</wp:posOffset>
                </wp:positionV>
                <wp:extent cx="5957570" cy="6568387"/>
                <wp:effectExtent l="0" t="0" r="24130" b="3319145"/>
                <wp:wrapNone/>
                <wp:docPr id="704" name="Group 704"/>
                <wp:cNvGraphicFramePr/>
                <a:graphic xmlns:a="http://schemas.openxmlformats.org/drawingml/2006/main">
                  <a:graphicData uri="http://schemas.microsoft.com/office/word/2010/wordprocessingGroup">
                    <wpg:wgp>
                      <wpg:cNvGrpSpPr/>
                      <wpg:grpSpPr>
                        <a:xfrm>
                          <a:off x="0" y="0"/>
                          <a:ext cx="5957570" cy="6568387"/>
                          <a:chOff x="-214" y="-27151"/>
                          <a:chExt cx="4587657" cy="4016887"/>
                        </a:xfrm>
                      </wpg:grpSpPr>
                      <wpg:grpSp>
                        <wpg:cNvPr id="252" name="Group 252"/>
                        <wpg:cNvGrpSpPr/>
                        <wpg:grpSpPr>
                          <a:xfrm>
                            <a:off x="-214" y="0"/>
                            <a:ext cx="672000" cy="239245"/>
                            <a:chOff x="-214" y="0"/>
                            <a:chExt cx="672000" cy="239245"/>
                          </a:xfrm>
                        </wpg:grpSpPr>
                        <wps:wsp>
                          <wps:cNvPr id="297" name="Rectangle"/>
                          <wps:cNvSpPr/>
                          <wps:spPr>
                            <a:xfrm>
                              <a:off x="-214" y="813"/>
                              <a:ext cx="672000" cy="238432"/>
                            </a:xfrm>
                            <a:custGeom>
                              <a:avLst/>
                              <a:gdLst/>
                              <a:ahLst/>
                              <a:cxnLst/>
                              <a:rect l="l" t="t" r="r" b="b"/>
                              <a:pathLst>
                                <a:path w="672000" h="238432">
                                  <a:moveTo>
                                    <a:pt x="0" y="0"/>
                                  </a:moveTo>
                                  <a:lnTo>
                                    <a:pt x="672000" y="0"/>
                                  </a:lnTo>
                                  <a:lnTo>
                                    <a:pt x="672000" y="238432"/>
                                  </a:lnTo>
                                  <a:lnTo>
                                    <a:pt x="0" y="238432"/>
                                  </a:lnTo>
                                  <a:lnTo>
                                    <a:pt x="0" y="0"/>
                                  </a:lnTo>
                                  <a:close/>
                                </a:path>
                              </a:pathLst>
                            </a:custGeom>
                            <a:solidFill>
                              <a:srgbClr val="FFFFFF"/>
                            </a:solidFill>
                            <a:ln w="6000" cap="flat">
                              <a:solidFill>
                                <a:srgbClr val="527294"/>
                              </a:solidFill>
                              <a:bevel/>
                            </a:ln>
                          </wps:spPr>
                          <wps:txbx>
                            <w:txbxContent>
                              <w:p w14:paraId="2E37B2DA" w14:textId="61968F78" w:rsidR="009A64EC" w:rsidRDefault="009A64EC" w:rsidP="00382848">
                                <w:pPr>
                                  <w:snapToGrid w:val="0"/>
                                  <w:jc w:val="center"/>
                                  <w:rPr>
                                    <w:sz w:val="18"/>
                                    <w:szCs w:val="18"/>
                                  </w:rPr>
                                </w:pPr>
                                <w:r>
                                  <w:rPr>
                                    <w:rFonts w:ascii="Arial"/>
                                    <w:color w:val="000000"/>
                                    <w:sz w:val="18"/>
                                    <w:szCs w:val="18"/>
                                  </w:rPr>
                                  <w:t>User</w:t>
                                </w:r>
                              </w:p>
                            </w:txbxContent>
                          </wps:txbx>
                          <wps:bodyPr wrap="square" lIns="36000" tIns="0" rIns="36000" bIns="0" rtlCol="0" anchor="ctr"/>
                        </wps:wsp>
                        <wps:wsp>
                          <wps:cNvPr id="298" name="Rectangle"/>
                          <wps:cNvSpPr/>
                          <wps:spPr>
                            <a:xfrm>
                              <a:off x="0" y="0"/>
                              <a:ext cx="670560" cy="237761"/>
                            </a:xfrm>
                            <a:custGeom>
                              <a:avLst/>
                              <a:gdLst>
                                <a:gd name="connsiteX0" fmla="*/ 349283 w 670560"/>
                                <a:gd name="connsiteY0" fmla="*/ 237761 h 237761"/>
                                <a:gd name="connsiteX1" fmla="*/ 349283 w 670560"/>
                                <a:gd name="connsiteY1" fmla="*/ 5842266 h 237761"/>
                                <a:gd name="connsiteX2" fmla="*/ 349283 w 670560"/>
                                <a:gd name="connsiteY2" fmla="*/ 387761 h 237761"/>
                                <a:gd name="connsiteX3" fmla="*/ 349283 w 670560"/>
                                <a:gd name="connsiteY3" fmla="*/ 5842266 h 237761"/>
                                <a:gd name="connsiteX4" fmla="*/ 349283 w 670560"/>
                                <a:gd name="connsiteY4" fmla="*/ 537761 h 237761"/>
                                <a:gd name="connsiteX5" fmla="*/ 349283 w 670560"/>
                                <a:gd name="connsiteY5" fmla="*/ 5842266 h 237761"/>
                                <a:gd name="connsiteX6" fmla="*/ 349283 w 670560"/>
                                <a:gd name="connsiteY6" fmla="*/ 687762 h 237761"/>
                                <a:gd name="connsiteX7" fmla="*/ 349283 w 670560"/>
                                <a:gd name="connsiteY7" fmla="*/ 5842266 h 237761"/>
                                <a:gd name="connsiteX8" fmla="*/ 349283 w 670560"/>
                                <a:gd name="connsiteY8" fmla="*/ 837762 h 237761"/>
                                <a:gd name="connsiteX9" fmla="*/ 349283 w 670560"/>
                                <a:gd name="connsiteY9" fmla="*/ 5842266 h 237761"/>
                                <a:gd name="connsiteX10" fmla="*/ 349283 w 670560"/>
                                <a:gd name="connsiteY10" fmla="*/ 987762 h 237761"/>
                                <a:gd name="connsiteX11" fmla="*/ 349283 w 670560"/>
                                <a:gd name="connsiteY11" fmla="*/ 5842266 h 237761"/>
                                <a:gd name="connsiteX12" fmla="*/ 349283 w 670560"/>
                                <a:gd name="connsiteY12" fmla="*/ 1137762 h 237761"/>
                                <a:gd name="connsiteX13" fmla="*/ 349283 w 670560"/>
                                <a:gd name="connsiteY13" fmla="*/ 5842266 h 237761"/>
                                <a:gd name="connsiteX14" fmla="*/ 349283 w 670560"/>
                                <a:gd name="connsiteY14" fmla="*/ 1287762 h 237761"/>
                                <a:gd name="connsiteX15" fmla="*/ 349283 w 670560"/>
                                <a:gd name="connsiteY15" fmla="*/ 5842266 h 237761"/>
                                <a:gd name="connsiteX16" fmla="*/ 349283 w 670560"/>
                                <a:gd name="connsiteY16" fmla="*/ 1437762 h 237761"/>
                                <a:gd name="connsiteX17" fmla="*/ 349283 w 670560"/>
                                <a:gd name="connsiteY17" fmla="*/ 5842266 h 237761"/>
                                <a:gd name="connsiteX18" fmla="*/ 349283 w 670560"/>
                                <a:gd name="connsiteY18" fmla="*/ 1587762 h 237761"/>
                                <a:gd name="connsiteX19" fmla="*/ 349283 w 670560"/>
                                <a:gd name="connsiteY19" fmla="*/ 5842266 h 237761"/>
                                <a:gd name="connsiteX20" fmla="*/ 349283 w 670560"/>
                                <a:gd name="connsiteY20" fmla="*/ 1737762 h 237761"/>
                                <a:gd name="connsiteX21" fmla="*/ 349283 w 670560"/>
                                <a:gd name="connsiteY21" fmla="*/ 5842266 h 237761"/>
                                <a:gd name="connsiteX22" fmla="*/ 349283 w 670560"/>
                                <a:gd name="connsiteY22" fmla="*/ 1887762 h 237761"/>
                                <a:gd name="connsiteX23" fmla="*/ 349283 w 670560"/>
                                <a:gd name="connsiteY23" fmla="*/ 5842266 h 237761"/>
                                <a:gd name="connsiteX24" fmla="*/ 349283 w 670560"/>
                                <a:gd name="connsiteY24" fmla="*/ 2037762 h 237761"/>
                                <a:gd name="connsiteX25" fmla="*/ 349283 w 670560"/>
                                <a:gd name="connsiteY25" fmla="*/ 5842266 h 237761"/>
                                <a:gd name="connsiteX26" fmla="*/ 349283 w 670560"/>
                                <a:gd name="connsiteY26" fmla="*/ 2187762 h 237761"/>
                                <a:gd name="connsiteX27" fmla="*/ 349283 w 670560"/>
                                <a:gd name="connsiteY27" fmla="*/ 5842266 h 237761"/>
                                <a:gd name="connsiteX28" fmla="*/ 349283 w 670560"/>
                                <a:gd name="connsiteY28" fmla="*/ 2337762 h 237761"/>
                                <a:gd name="connsiteX29" fmla="*/ 349283 w 670560"/>
                                <a:gd name="connsiteY29" fmla="*/ 5842266 h 237761"/>
                                <a:gd name="connsiteX30" fmla="*/ 349283 w 670560"/>
                                <a:gd name="connsiteY30" fmla="*/ 2487762 h 237761"/>
                                <a:gd name="connsiteX31" fmla="*/ 349283 w 670560"/>
                                <a:gd name="connsiteY31" fmla="*/ 5842266 h 237761"/>
                                <a:gd name="connsiteX32" fmla="*/ 349283 w 670560"/>
                                <a:gd name="connsiteY32" fmla="*/ 2637762 h 237761"/>
                                <a:gd name="connsiteX33" fmla="*/ 349283 w 670560"/>
                                <a:gd name="connsiteY33" fmla="*/ 5842266 h 237761"/>
                                <a:gd name="connsiteX34" fmla="*/ 349283 w 670560"/>
                                <a:gd name="connsiteY34" fmla="*/ 2787762 h 237761"/>
                                <a:gd name="connsiteX35" fmla="*/ 349283 w 670560"/>
                                <a:gd name="connsiteY35" fmla="*/ 5842266 h 237761"/>
                                <a:gd name="connsiteX36" fmla="*/ 349283 w 670560"/>
                                <a:gd name="connsiteY36" fmla="*/ 2937762 h 237761"/>
                                <a:gd name="connsiteX37" fmla="*/ 349283 w 670560"/>
                                <a:gd name="connsiteY37" fmla="*/ 5842266 h 237761"/>
                                <a:gd name="connsiteX38" fmla="*/ 349283 w 670560"/>
                                <a:gd name="connsiteY38" fmla="*/ 3087762 h 237761"/>
                                <a:gd name="connsiteX39" fmla="*/ 349283 w 670560"/>
                                <a:gd name="connsiteY39" fmla="*/ 5842266 h 237761"/>
                                <a:gd name="connsiteX40" fmla="*/ 349283 w 670560"/>
                                <a:gd name="connsiteY40" fmla="*/ 3237762 h 237761"/>
                                <a:gd name="connsiteX41" fmla="*/ 349283 w 670560"/>
                                <a:gd name="connsiteY41" fmla="*/ 5842266 h 237761"/>
                                <a:gd name="connsiteX42" fmla="*/ 349283 w 670560"/>
                                <a:gd name="connsiteY42" fmla="*/ 3387762 h 237761"/>
                                <a:gd name="connsiteX43" fmla="*/ 349283 w 670560"/>
                                <a:gd name="connsiteY43" fmla="*/ 5842266 h 237761"/>
                                <a:gd name="connsiteX44" fmla="*/ 349283 w 670560"/>
                                <a:gd name="connsiteY44" fmla="*/ 3537762 h 237761"/>
                                <a:gd name="connsiteX45" fmla="*/ 349283 w 670560"/>
                                <a:gd name="connsiteY45" fmla="*/ 5842266 h 237761"/>
                                <a:gd name="connsiteX46" fmla="*/ 349283 w 670560"/>
                                <a:gd name="connsiteY46" fmla="*/ 3687762 h 237761"/>
                                <a:gd name="connsiteX47" fmla="*/ 349283 w 670560"/>
                                <a:gd name="connsiteY47" fmla="*/ 5842266 h 237761"/>
                                <a:gd name="connsiteX48" fmla="*/ 349283 w 670560"/>
                                <a:gd name="connsiteY48" fmla="*/ 3837762 h 237761"/>
                                <a:gd name="connsiteX49" fmla="*/ 349283 w 670560"/>
                                <a:gd name="connsiteY49" fmla="*/ 5842266 h 237761"/>
                                <a:gd name="connsiteX50" fmla="*/ 349283 w 670560"/>
                                <a:gd name="connsiteY50" fmla="*/ 3987762 h 237761"/>
                                <a:gd name="connsiteX51" fmla="*/ 349283 w 670560"/>
                                <a:gd name="connsiteY51" fmla="*/ 5842266 h 237761"/>
                                <a:gd name="connsiteX52" fmla="*/ 349283 w 670560"/>
                                <a:gd name="connsiteY52" fmla="*/ 4137762 h 237761"/>
                                <a:gd name="connsiteX53" fmla="*/ 349283 w 670560"/>
                                <a:gd name="connsiteY53" fmla="*/ 5842266 h 237761"/>
                                <a:gd name="connsiteX54" fmla="*/ 349283 w 670560"/>
                                <a:gd name="connsiteY54" fmla="*/ 4287762 h 237761"/>
                                <a:gd name="connsiteX55" fmla="*/ 349283 w 670560"/>
                                <a:gd name="connsiteY55" fmla="*/ 5842266 h 237761"/>
                                <a:gd name="connsiteX56" fmla="*/ 349283 w 670560"/>
                                <a:gd name="connsiteY56" fmla="*/ 4437762 h 237761"/>
                                <a:gd name="connsiteX57" fmla="*/ 349283 w 670560"/>
                                <a:gd name="connsiteY57" fmla="*/ 5842266 h 237761"/>
                                <a:gd name="connsiteX58" fmla="*/ 349283 w 670560"/>
                                <a:gd name="connsiteY58" fmla="*/ 4587762 h 237761"/>
                                <a:gd name="connsiteX59" fmla="*/ 349283 w 670560"/>
                                <a:gd name="connsiteY59" fmla="*/ 5842266 h 237761"/>
                                <a:gd name="connsiteX60" fmla="*/ 349283 w 670560"/>
                                <a:gd name="connsiteY60" fmla="*/ 4737762 h 237761"/>
                                <a:gd name="connsiteX61" fmla="*/ 349283 w 670560"/>
                                <a:gd name="connsiteY61" fmla="*/ 5842266 h 237761"/>
                                <a:gd name="connsiteX62" fmla="*/ 349283 w 670560"/>
                                <a:gd name="connsiteY62" fmla="*/ 4887762 h 237761"/>
                                <a:gd name="connsiteX63" fmla="*/ 349283 w 670560"/>
                                <a:gd name="connsiteY63" fmla="*/ 5842266 h 237761"/>
                                <a:gd name="connsiteX64" fmla="*/ 349283 w 670560"/>
                                <a:gd name="connsiteY64" fmla="*/ 5037762 h 237761"/>
                                <a:gd name="connsiteX65" fmla="*/ 349283 w 670560"/>
                                <a:gd name="connsiteY65" fmla="*/ 5842266 h 237761"/>
                                <a:gd name="connsiteX66" fmla="*/ 349283 w 670560"/>
                                <a:gd name="connsiteY66" fmla="*/ 5187762 h 237761"/>
                                <a:gd name="connsiteX67" fmla="*/ 349283 w 670560"/>
                                <a:gd name="connsiteY67" fmla="*/ 5842266 h 237761"/>
                                <a:gd name="connsiteX68" fmla="*/ 349283 w 670560"/>
                                <a:gd name="connsiteY68" fmla="*/ 5337762 h 237761"/>
                                <a:gd name="connsiteX69" fmla="*/ 349283 w 670560"/>
                                <a:gd name="connsiteY69" fmla="*/ 5842266 h 237761"/>
                                <a:gd name="connsiteX70" fmla="*/ 349283 w 670560"/>
                                <a:gd name="connsiteY70" fmla="*/ 5487762 h 237761"/>
                                <a:gd name="connsiteX71" fmla="*/ 349283 w 670560"/>
                                <a:gd name="connsiteY71" fmla="*/ 5842266 h 237761"/>
                                <a:gd name="connsiteX72" fmla="*/ 349283 w 670560"/>
                                <a:gd name="connsiteY72" fmla="*/ 5637762 h 237761"/>
                                <a:gd name="connsiteX73" fmla="*/ 349283 w 670560"/>
                                <a:gd name="connsiteY73" fmla="*/ 5842266 h 237761"/>
                                <a:gd name="connsiteX74" fmla="*/ 349283 w 670560"/>
                                <a:gd name="connsiteY74" fmla="*/ 5787762 h 237761"/>
                                <a:gd name="connsiteX75" fmla="*/ 349283 w 670560"/>
                                <a:gd name="connsiteY75" fmla="*/ 5842266 h 237761"/>
                                <a:gd name="connsiteX76" fmla="*/ 349283 w 670560"/>
                                <a:gd name="connsiteY76" fmla="*/ 5842266 h 237761"/>
                                <a:gd name="connsiteX77" fmla="*/ 349283 w 670560"/>
                                <a:gd name="connsiteY77" fmla="*/ 5842266 h 237761"/>
                                <a:gd name="connsiteX78" fmla="*/ 349283 w 670560"/>
                                <a:gd name="connsiteY78" fmla="*/ 5842266 h 237761"/>
                                <a:gd name="connsiteX79" fmla="*/ 349283 w 670560"/>
                                <a:gd name="connsiteY79" fmla="*/ 5842266 h 237761"/>
                                <a:gd name="connsiteX80" fmla="*/ 349283 w 670560"/>
                                <a:gd name="connsiteY80" fmla="*/ 5842266 h 237761"/>
                                <a:gd name="connsiteX81" fmla="*/ 349283 w 670560"/>
                                <a:gd name="connsiteY81" fmla="*/ 5842266 h 237761"/>
                                <a:gd name="connsiteX82" fmla="*/ 349283 w 670560"/>
                                <a:gd name="connsiteY82" fmla="*/ 5842266 h 237761"/>
                                <a:gd name="connsiteX83" fmla="*/ 349283 w 670560"/>
                                <a:gd name="connsiteY83" fmla="*/ 5842266 h 237761"/>
                                <a:gd name="connsiteX84" fmla="*/ 349283 w 670560"/>
                                <a:gd name="connsiteY84" fmla="*/ 5842266 h 237761"/>
                                <a:gd name="connsiteX85" fmla="*/ 349283 w 670560"/>
                                <a:gd name="connsiteY85" fmla="*/ 5842266 h 237761"/>
                                <a:gd name="connsiteX86" fmla="*/ 349283 w 670560"/>
                                <a:gd name="connsiteY86" fmla="*/ 5842266 h 237761"/>
                                <a:gd name="connsiteX87" fmla="*/ 349283 w 670560"/>
                                <a:gd name="connsiteY87" fmla="*/ 5842266 h 23776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Lst>
                              <a:rect l="0" t="0" r="0" b="0"/>
                              <a:pathLst>
                                <a:path w="670560" h="237761">
                                  <a:moveTo>
                                    <a:pt x="335280" y="237761"/>
                                  </a:moveTo>
                                  <a:lnTo>
                                    <a:pt x="349283" y="5842266"/>
                                  </a:lnTo>
                                  <a:close/>
                                </a:path>
                              </a:pathLst>
                            </a:custGeom>
                            <a:solidFill>
                              <a:srgbClr val="FFFFFF"/>
                            </a:solidFill>
                            <a:ln w="6000" cap="flat">
                              <a:solidFill>
                                <a:srgbClr val="527294"/>
                              </a:solidFill>
                              <a:bevel/>
                            </a:ln>
                          </wps:spPr>
                          <wps:bodyPr/>
                        </wps:wsp>
                      </wpg:grpSp>
                      <wpg:grpSp>
                        <wpg:cNvPr id="253" name="Group 253"/>
                        <wpg:cNvGrpSpPr/>
                        <wpg:grpSpPr>
                          <a:xfrm>
                            <a:off x="1033916" y="-27151"/>
                            <a:ext cx="672000" cy="268370"/>
                            <a:chOff x="1033916" y="-27151"/>
                            <a:chExt cx="672000" cy="268370"/>
                          </a:xfrm>
                        </wpg:grpSpPr>
                        <wps:wsp>
                          <wps:cNvPr id="295" name="Rectangle"/>
                          <wps:cNvSpPr/>
                          <wps:spPr>
                            <a:xfrm>
                              <a:off x="1033916" y="2787"/>
                              <a:ext cx="672000" cy="238432"/>
                            </a:xfrm>
                            <a:custGeom>
                              <a:avLst/>
                              <a:gdLst/>
                              <a:ahLst/>
                              <a:cxnLst/>
                              <a:rect l="l" t="t" r="r" b="b"/>
                              <a:pathLst>
                                <a:path w="672000" h="238432">
                                  <a:moveTo>
                                    <a:pt x="0" y="0"/>
                                  </a:moveTo>
                                  <a:lnTo>
                                    <a:pt x="672000" y="0"/>
                                  </a:lnTo>
                                  <a:lnTo>
                                    <a:pt x="672000" y="238432"/>
                                  </a:lnTo>
                                  <a:lnTo>
                                    <a:pt x="0" y="238432"/>
                                  </a:lnTo>
                                  <a:lnTo>
                                    <a:pt x="0" y="0"/>
                                  </a:lnTo>
                                  <a:close/>
                                </a:path>
                              </a:pathLst>
                            </a:custGeom>
                            <a:solidFill>
                              <a:srgbClr val="FFFFFF"/>
                            </a:solidFill>
                            <a:ln w="6000" cap="flat">
                              <a:solidFill>
                                <a:srgbClr val="527294"/>
                              </a:solidFill>
                              <a:bevel/>
                            </a:ln>
                          </wps:spPr>
                          <wps:txbx>
                            <w:txbxContent>
                              <w:p w14:paraId="7212C298" w14:textId="77777777" w:rsidR="009A64EC" w:rsidRDefault="009A64EC" w:rsidP="00382848">
                                <w:pPr>
                                  <w:snapToGrid w:val="0"/>
                                  <w:jc w:val="center"/>
                                  <w:rPr>
                                    <w:sz w:val="18"/>
                                    <w:szCs w:val="18"/>
                                  </w:rPr>
                                </w:pPr>
                                <w:r>
                                  <w:rPr>
                                    <w:rFonts w:ascii="Arial"/>
                                    <w:color w:val="000000"/>
                                    <w:sz w:val="18"/>
                                    <w:szCs w:val="18"/>
                                  </w:rPr>
                                  <w:t>Interface</w:t>
                                </w:r>
                              </w:p>
                            </w:txbxContent>
                          </wps:txbx>
                          <wps:bodyPr wrap="square" lIns="36000" tIns="0" rIns="36000" bIns="0" rtlCol="0" anchor="ctr"/>
                        </wps:wsp>
                        <wps:wsp>
                          <wps:cNvPr id="296" name="Rectangle"/>
                          <wps:cNvSpPr/>
                          <wps:spPr>
                            <a:xfrm>
                              <a:off x="1034130" y="-27151"/>
                              <a:ext cx="670560" cy="237761"/>
                            </a:xfrm>
                            <a:custGeom>
                              <a:avLst/>
                              <a:gdLst>
                                <a:gd name="connsiteX0" fmla="*/ 332429 w 670560"/>
                                <a:gd name="connsiteY0" fmla="*/ 237761 h 237761"/>
                                <a:gd name="connsiteX1" fmla="*/ 332429 w 670560"/>
                                <a:gd name="connsiteY1" fmla="*/ 5842266 h 237761"/>
                                <a:gd name="connsiteX2" fmla="*/ 332429 w 670560"/>
                                <a:gd name="connsiteY2" fmla="*/ 387761 h 237761"/>
                                <a:gd name="connsiteX3" fmla="*/ 332429 w 670560"/>
                                <a:gd name="connsiteY3" fmla="*/ 5842266 h 237761"/>
                                <a:gd name="connsiteX4" fmla="*/ 332429 w 670560"/>
                                <a:gd name="connsiteY4" fmla="*/ 537761 h 237761"/>
                                <a:gd name="connsiteX5" fmla="*/ 332429 w 670560"/>
                                <a:gd name="connsiteY5" fmla="*/ 5842266 h 237761"/>
                                <a:gd name="connsiteX6" fmla="*/ 332429 w 670560"/>
                                <a:gd name="connsiteY6" fmla="*/ 687762 h 237761"/>
                                <a:gd name="connsiteX7" fmla="*/ 332429 w 670560"/>
                                <a:gd name="connsiteY7" fmla="*/ 5842266 h 237761"/>
                                <a:gd name="connsiteX8" fmla="*/ 332429 w 670560"/>
                                <a:gd name="connsiteY8" fmla="*/ 837762 h 237761"/>
                                <a:gd name="connsiteX9" fmla="*/ 332429 w 670560"/>
                                <a:gd name="connsiteY9" fmla="*/ 5842266 h 237761"/>
                                <a:gd name="connsiteX10" fmla="*/ 332429 w 670560"/>
                                <a:gd name="connsiteY10" fmla="*/ 987762 h 237761"/>
                                <a:gd name="connsiteX11" fmla="*/ 332429 w 670560"/>
                                <a:gd name="connsiteY11" fmla="*/ 5842266 h 237761"/>
                                <a:gd name="connsiteX12" fmla="*/ 332429 w 670560"/>
                                <a:gd name="connsiteY12" fmla="*/ 1137762 h 237761"/>
                                <a:gd name="connsiteX13" fmla="*/ 332429 w 670560"/>
                                <a:gd name="connsiteY13" fmla="*/ 5842266 h 237761"/>
                                <a:gd name="connsiteX14" fmla="*/ 332429 w 670560"/>
                                <a:gd name="connsiteY14" fmla="*/ 1287762 h 237761"/>
                                <a:gd name="connsiteX15" fmla="*/ 332429 w 670560"/>
                                <a:gd name="connsiteY15" fmla="*/ 5842266 h 237761"/>
                                <a:gd name="connsiteX16" fmla="*/ 332429 w 670560"/>
                                <a:gd name="connsiteY16" fmla="*/ 1437762 h 237761"/>
                                <a:gd name="connsiteX17" fmla="*/ 332429 w 670560"/>
                                <a:gd name="connsiteY17" fmla="*/ 5842266 h 237761"/>
                                <a:gd name="connsiteX18" fmla="*/ 332429 w 670560"/>
                                <a:gd name="connsiteY18" fmla="*/ 1587762 h 237761"/>
                                <a:gd name="connsiteX19" fmla="*/ 332429 w 670560"/>
                                <a:gd name="connsiteY19" fmla="*/ 5842266 h 237761"/>
                                <a:gd name="connsiteX20" fmla="*/ 332429 w 670560"/>
                                <a:gd name="connsiteY20" fmla="*/ 1737762 h 237761"/>
                                <a:gd name="connsiteX21" fmla="*/ 332429 w 670560"/>
                                <a:gd name="connsiteY21" fmla="*/ 5842266 h 237761"/>
                                <a:gd name="connsiteX22" fmla="*/ 332429 w 670560"/>
                                <a:gd name="connsiteY22" fmla="*/ 1887762 h 237761"/>
                                <a:gd name="connsiteX23" fmla="*/ 332429 w 670560"/>
                                <a:gd name="connsiteY23" fmla="*/ 5842266 h 237761"/>
                                <a:gd name="connsiteX24" fmla="*/ 332429 w 670560"/>
                                <a:gd name="connsiteY24" fmla="*/ 2037762 h 237761"/>
                                <a:gd name="connsiteX25" fmla="*/ 332429 w 670560"/>
                                <a:gd name="connsiteY25" fmla="*/ 5842266 h 237761"/>
                                <a:gd name="connsiteX26" fmla="*/ 332429 w 670560"/>
                                <a:gd name="connsiteY26" fmla="*/ 2187762 h 237761"/>
                                <a:gd name="connsiteX27" fmla="*/ 332429 w 670560"/>
                                <a:gd name="connsiteY27" fmla="*/ 5842266 h 237761"/>
                                <a:gd name="connsiteX28" fmla="*/ 332429 w 670560"/>
                                <a:gd name="connsiteY28" fmla="*/ 2337762 h 237761"/>
                                <a:gd name="connsiteX29" fmla="*/ 332429 w 670560"/>
                                <a:gd name="connsiteY29" fmla="*/ 5842266 h 237761"/>
                                <a:gd name="connsiteX30" fmla="*/ 332429 w 670560"/>
                                <a:gd name="connsiteY30" fmla="*/ 2487762 h 237761"/>
                                <a:gd name="connsiteX31" fmla="*/ 332429 w 670560"/>
                                <a:gd name="connsiteY31" fmla="*/ 5842266 h 237761"/>
                                <a:gd name="connsiteX32" fmla="*/ 332429 w 670560"/>
                                <a:gd name="connsiteY32" fmla="*/ 2637762 h 237761"/>
                                <a:gd name="connsiteX33" fmla="*/ 332429 w 670560"/>
                                <a:gd name="connsiteY33" fmla="*/ 5842266 h 237761"/>
                                <a:gd name="connsiteX34" fmla="*/ 332429 w 670560"/>
                                <a:gd name="connsiteY34" fmla="*/ 2787762 h 237761"/>
                                <a:gd name="connsiteX35" fmla="*/ 332429 w 670560"/>
                                <a:gd name="connsiteY35" fmla="*/ 5842266 h 237761"/>
                                <a:gd name="connsiteX36" fmla="*/ 332429 w 670560"/>
                                <a:gd name="connsiteY36" fmla="*/ 2937762 h 237761"/>
                                <a:gd name="connsiteX37" fmla="*/ 332429 w 670560"/>
                                <a:gd name="connsiteY37" fmla="*/ 5842266 h 237761"/>
                                <a:gd name="connsiteX38" fmla="*/ 332429 w 670560"/>
                                <a:gd name="connsiteY38" fmla="*/ 3087762 h 237761"/>
                                <a:gd name="connsiteX39" fmla="*/ 332429 w 670560"/>
                                <a:gd name="connsiteY39" fmla="*/ 5842266 h 237761"/>
                                <a:gd name="connsiteX40" fmla="*/ 332429 w 670560"/>
                                <a:gd name="connsiteY40" fmla="*/ 3237762 h 237761"/>
                                <a:gd name="connsiteX41" fmla="*/ 332429 w 670560"/>
                                <a:gd name="connsiteY41" fmla="*/ 5842266 h 237761"/>
                                <a:gd name="connsiteX42" fmla="*/ 332429 w 670560"/>
                                <a:gd name="connsiteY42" fmla="*/ 3387762 h 237761"/>
                                <a:gd name="connsiteX43" fmla="*/ 332429 w 670560"/>
                                <a:gd name="connsiteY43" fmla="*/ 5842266 h 237761"/>
                                <a:gd name="connsiteX44" fmla="*/ 332429 w 670560"/>
                                <a:gd name="connsiteY44" fmla="*/ 3537762 h 237761"/>
                                <a:gd name="connsiteX45" fmla="*/ 332429 w 670560"/>
                                <a:gd name="connsiteY45" fmla="*/ 5842266 h 237761"/>
                                <a:gd name="connsiteX46" fmla="*/ 332429 w 670560"/>
                                <a:gd name="connsiteY46" fmla="*/ 3687762 h 237761"/>
                                <a:gd name="connsiteX47" fmla="*/ 332429 w 670560"/>
                                <a:gd name="connsiteY47" fmla="*/ 5842266 h 237761"/>
                                <a:gd name="connsiteX48" fmla="*/ 332429 w 670560"/>
                                <a:gd name="connsiteY48" fmla="*/ 3837762 h 237761"/>
                                <a:gd name="connsiteX49" fmla="*/ 332429 w 670560"/>
                                <a:gd name="connsiteY49" fmla="*/ 5842266 h 237761"/>
                                <a:gd name="connsiteX50" fmla="*/ 332429 w 670560"/>
                                <a:gd name="connsiteY50" fmla="*/ 3987762 h 237761"/>
                                <a:gd name="connsiteX51" fmla="*/ 332429 w 670560"/>
                                <a:gd name="connsiteY51" fmla="*/ 5842266 h 237761"/>
                                <a:gd name="connsiteX52" fmla="*/ 332429 w 670560"/>
                                <a:gd name="connsiteY52" fmla="*/ 4137762 h 237761"/>
                                <a:gd name="connsiteX53" fmla="*/ 332429 w 670560"/>
                                <a:gd name="connsiteY53" fmla="*/ 5842266 h 237761"/>
                                <a:gd name="connsiteX54" fmla="*/ 332429 w 670560"/>
                                <a:gd name="connsiteY54" fmla="*/ 4287762 h 237761"/>
                                <a:gd name="connsiteX55" fmla="*/ 332429 w 670560"/>
                                <a:gd name="connsiteY55" fmla="*/ 5842266 h 237761"/>
                                <a:gd name="connsiteX56" fmla="*/ 332429 w 670560"/>
                                <a:gd name="connsiteY56" fmla="*/ 4437762 h 237761"/>
                                <a:gd name="connsiteX57" fmla="*/ 332429 w 670560"/>
                                <a:gd name="connsiteY57" fmla="*/ 5842266 h 237761"/>
                                <a:gd name="connsiteX58" fmla="*/ 332429 w 670560"/>
                                <a:gd name="connsiteY58" fmla="*/ 4587762 h 237761"/>
                                <a:gd name="connsiteX59" fmla="*/ 332429 w 670560"/>
                                <a:gd name="connsiteY59" fmla="*/ 5842266 h 237761"/>
                                <a:gd name="connsiteX60" fmla="*/ 332429 w 670560"/>
                                <a:gd name="connsiteY60" fmla="*/ 4737762 h 237761"/>
                                <a:gd name="connsiteX61" fmla="*/ 332429 w 670560"/>
                                <a:gd name="connsiteY61" fmla="*/ 5842266 h 237761"/>
                                <a:gd name="connsiteX62" fmla="*/ 332429 w 670560"/>
                                <a:gd name="connsiteY62" fmla="*/ 4887762 h 237761"/>
                                <a:gd name="connsiteX63" fmla="*/ 332429 w 670560"/>
                                <a:gd name="connsiteY63" fmla="*/ 5842266 h 237761"/>
                                <a:gd name="connsiteX64" fmla="*/ 332429 w 670560"/>
                                <a:gd name="connsiteY64" fmla="*/ 5037762 h 237761"/>
                                <a:gd name="connsiteX65" fmla="*/ 332429 w 670560"/>
                                <a:gd name="connsiteY65" fmla="*/ 5842266 h 237761"/>
                                <a:gd name="connsiteX66" fmla="*/ 332429 w 670560"/>
                                <a:gd name="connsiteY66" fmla="*/ 5187762 h 237761"/>
                                <a:gd name="connsiteX67" fmla="*/ 332429 w 670560"/>
                                <a:gd name="connsiteY67" fmla="*/ 5842266 h 237761"/>
                                <a:gd name="connsiteX68" fmla="*/ 332429 w 670560"/>
                                <a:gd name="connsiteY68" fmla="*/ 5337762 h 237761"/>
                                <a:gd name="connsiteX69" fmla="*/ 332429 w 670560"/>
                                <a:gd name="connsiteY69" fmla="*/ 5842266 h 237761"/>
                                <a:gd name="connsiteX70" fmla="*/ 332429 w 670560"/>
                                <a:gd name="connsiteY70" fmla="*/ 5487762 h 237761"/>
                                <a:gd name="connsiteX71" fmla="*/ 332429 w 670560"/>
                                <a:gd name="connsiteY71" fmla="*/ 5842266 h 237761"/>
                                <a:gd name="connsiteX72" fmla="*/ 332429 w 670560"/>
                                <a:gd name="connsiteY72" fmla="*/ 5637762 h 237761"/>
                                <a:gd name="connsiteX73" fmla="*/ 332429 w 670560"/>
                                <a:gd name="connsiteY73" fmla="*/ 5842266 h 237761"/>
                                <a:gd name="connsiteX74" fmla="*/ 332429 w 670560"/>
                                <a:gd name="connsiteY74" fmla="*/ 5787762 h 237761"/>
                                <a:gd name="connsiteX75" fmla="*/ 332429 w 670560"/>
                                <a:gd name="connsiteY75" fmla="*/ 5842266 h 237761"/>
                                <a:gd name="connsiteX76" fmla="*/ 332429 w 670560"/>
                                <a:gd name="connsiteY76" fmla="*/ 5842266 h 237761"/>
                                <a:gd name="connsiteX77" fmla="*/ 332429 w 670560"/>
                                <a:gd name="connsiteY77" fmla="*/ 5842266 h 237761"/>
                                <a:gd name="connsiteX78" fmla="*/ 332429 w 670560"/>
                                <a:gd name="connsiteY78" fmla="*/ 5842266 h 237761"/>
                                <a:gd name="connsiteX79" fmla="*/ 332429 w 670560"/>
                                <a:gd name="connsiteY79" fmla="*/ 5842266 h 237761"/>
                                <a:gd name="connsiteX80" fmla="*/ 332429 w 670560"/>
                                <a:gd name="connsiteY80" fmla="*/ 5842266 h 237761"/>
                                <a:gd name="connsiteX81" fmla="*/ 332429 w 670560"/>
                                <a:gd name="connsiteY81" fmla="*/ 5842266 h 237761"/>
                                <a:gd name="connsiteX82" fmla="*/ 332429 w 670560"/>
                                <a:gd name="connsiteY82" fmla="*/ 5842266 h 237761"/>
                                <a:gd name="connsiteX83" fmla="*/ 332429 w 670560"/>
                                <a:gd name="connsiteY83" fmla="*/ 5842266 h 237761"/>
                                <a:gd name="connsiteX84" fmla="*/ 332429 w 670560"/>
                                <a:gd name="connsiteY84" fmla="*/ 5842266 h 237761"/>
                                <a:gd name="connsiteX85" fmla="*/ 332429 w 670560"/>
                                <a:gd name="connsiteY85" fmla="*/ 5842266 h 237761"/>
                                <a:gd name="connsiteX86" fmla="*/ 332429 w 670560"/>
                                <a:gd name="connsiteY86" fmla="*/ 5842266 h 237761"/>
                                <a:gd name="connsiteX87" fmla="*/ 332429 w 670560"/>
                                <a:gd name="connsiteY87" fmla="*/ 5842266 h 23776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Lst>
                              <a:rect l="0" t="0" r="0" b="0"/>
                              <a:pathLst>
                                <a:path w="670560" h="237761">
                                  <a:moveTo>
                                    <a:pt x="335280" y="237761"/>
                                  </a:moveTo>
                                  <a:lnTo>
                                    <a:pt x="332429" y="5842266"/>
                                  </a:lnTo>
                                  <a:close/>
                                </a:path>
                              </a:pathLst>
                            </a:custGeom>
                            <a:solidFill>
                              <a:srgbClr val="527294"/>
                            </a:solidFill>
                            <a:ln w="6000" cap="flat">
                              <a:solidFill>
                                <a:srgbClr val="527294"/>
                              </a:solidFill>
                              <a:bevel/>
                            </a:ln>
                          </wps:spPr>
                          <wps:bodyPr/>
                        </wps:wsp>
                      </wpg:grpSp>
                      <wpg:grpSp>
                        <wpg:cNvPr id="254" name="Group 254"/>
                        <wpg:cNvGrpSpPr/>
                        <wpg:grpSpPr>
                          <a:xfrm>
                            <a:off x="2638347" y="12854"/>
                            <a:ext cx="672002" cy="217348"/>
                            <a:chOff x="2638347" y="12854"/>
                            <a:chExt cx="672002" cy="217348"/>
                          </a:xfrm>
                        </wpg:grpSpPr>
                        <wps:wsp>
                          <wps:cNvPr id="293" name="Rectangle"/>
                          <wps:cNvSpPr/>
                          <wps:spPr>
                            <a:xfrm>
                              <a:off x="2638347" y="13593"/>
                              <a:ext cx="672002" cy="216609"/>
                            </a:xfrm>
                            <a:custGeom>
                              <a:avLst/>
                              <a:gdLst/>
                              <a:ahLst/>
                              <a:cxnLst/>
                              <a:rect l="l" t="t" r="r" b="b"/>
                              <a:pathLst>
                                <a:path w="672002" h="216609">
                                  <a:moveTo>
                                    <a:pt x="0" y="0"/>
                                  </a:moveTo>
                                  <a:lnTo>
                                    <a:pt x="672002" y="0"/>
                                  </a:lnTo>
                                  <a:lnTo>
                                    <a:pt x="672002" y="216609"/>
                                  </a:lnTo>
                                  <a:lnTo>
                                    <a:pt x="0" y="216609"/>
                                  </a:lnTo>
                                  <a:lnTo>
                                    <a:pt x="0" y="0"/>
                                  </a:lnTo>
                                  <a:close/>
                                </a:path>
                              </a:pathLst>
                            </a:custGeom>
                            <a:solidFill>
                              <a:srgbClr val="FFFFFF"/>
                            </a:solidFill>
                            <a:ln w="2500" cap="flat">
                              <a:solidFill>
                                <a:srgbClr val="527294"/>
                              </a:solidFill>
                              <a:bevel/>
                            </a:ln>
                          </wps:spPr>
                          <wps:txbx>
                            <w:txbxContent>
                              <w:p w14:paraId="6DC5E78C" w14:textId="513FCEB0" w:rsidR="009A64EC" w:rsidRDefault="009A64EC" w:rsidP="00382848">
                                <w:pPr>
                                  <w:snapToGrid w:val="0"/>
                                  <w:jc w:val="center"/>
                                  <w:rPr>
                                    <w:sz w:val="18"/>
                                    <w:szCs w:val="18"/>
                                  </w:rPr>
                                </w:pPr>
                                <w:proofErr w:type="gramStart"/>
                                <w:r>
                                  <w:rPr>
                                    <w:rFonts w:ascii="Arial"/>
                                    <w:color w:val="000000"/>
                                    <w:sz w:val="18"/>
                                    <w:szCs w:val="18"/>
                                  </w:rPr>
                                  <w:t>transaction</w:t>
                                </w:r>
                                <w:proofErr w:type="gramEnd"/>
                              </w:p>
                            </w:txbxContent>
                          </wps:txbx>
                          <wps:bodyPr wrap="square" lIns="36000" tIns="0" rIns="36000" bIns="0" rtlCol="0" anchor="ctr"/>
                        </wps:wsp>
                        <wps:wsp>
                          <wps:cNvPr id="294" name="Rectangle"/>
                          <wps:cNvSpPr/>
                          <wps:spPr>
                            <a:xfrm>
                              <a:off x="2638560" y="12854"/>
                              <a:ext cx="670559" cy="216000"/>
                            </a:xfrm>
                            <a:custGeom>
                              <a:avLst/>
                              <a:gdLst>
                                <a:gd name="connsiteX0" fmla="*/ 336425 w 670560"/>
                                <a:gd name="connsiteY0" fmla="*/ 216000 h 216000"/>
                                <a:gd name="connsiteX1" fmla="*/ 336425 w 670560"/>
                                <a:gd name="connsiteY1" fmla="*/ 5287530 h 216000"/>
                                <a:gd name="connsiteX2" fmla="*/ 336425 w 670560"/>
                                <a:gd name="connsiteY2" fmla="*/ 366000 h 216000"/>
                                <a:gd name="connsiteX3" fmla="*/ 336425 w 670560"/>
                                <a:gd name="connsiteY3" fmla="*/ 5287530 h 216000"/>
                                <a:gd name="connsiteX4" fmla="*/ 336425 w 670560"/>
                                <a:gd name="connsiteY4" fmla="*/ 516000 h 216000"/>
                                <a:gd name="connsiteX5" fmla="*/ 336425 w 670560"/>
                                <a:gd name="connsiteY5" fmla="*/ 5287530 h 216000"/>
                                <a:gd name="connsiteX6" fmla="*/ 336425 w 670560"/>
                                <a:gd name="connsiteY6" fmla="*/ 666000 h 216000"/>
                                <a:gd name="connsiteX7" fmla="*/ 336425 w 670560"/>
                                <a:gd name="connsiteY7" fmla="*/ 5287530 h 216000"/>
                                <a:gd name="connsiteX8" fmla="*/ 336425 w 670560"/>
                                <a:gd name="connsiteY8" fmla="*/ 816000 h 216000"/>
                                <a:gd name="connsiteX9" fmla="*/ 336425 w 670560"/>
                                <a:gd name="connsiteY9" fmla="*/ 5287530 h 216000"/>
                                <a:gd name="connsiteX10" fmla="*/ 336425 w 670560"/>
                                <a:gd name="connsiteY10" fmla="*/ 966000 h 216000"/>
                                <a:gd name="connsiteX11" fmla="*/ 336425 w 670560"/>
                                <a:gd name="connsiteY11" fmla="*/ 5287530 h 216000"/>
                                <a:gd name="connsiteX12" fmla="*/ 336425 w 670560"/>
                                <a:gd name="connsiteY12" fmla="*/ 1116000 h 216000"/>
                                <a:gd name="connsiteX13" fmla="*/ 336425 w 670560"/>
                                <a:gd name="connsiteY13" fmla="*/ 5287530 h 216000"/>
                                <a:gd name="connsiteX14" fmla="*/ 336425 w 670560"/>
                                <a:gd name="connsiteY14" fmla="*/ 1266000 h 216000"/>
                                <a:gd name="connsiteX15" fmla="*/ 336425 w 670560"/>
                                <a:gd name="connsiteY15" fmla="*/ 5287530 h 216000"/>
                                <a:gd name="connsiteX16" fmla="*/ 336425 w 670560"/>
                                <a:gd name="connsiteY16" fmla="*/ 1416000 h 216000"/>
                                <a:gd name="connsiteX17" fmla="*/ 336425 w 670560"/>
                                <a:gd name="connsiteY17" fmla="*/ 5287530 h 216000"/>
                                <a:gd name="connsiteX18" fmla="*/ 336425 w 670560"/>
                                <a:gd name="connsiteY18" fmla="*/ 1566000 h 216000"/>
                                <a:gd name="connsiteX19" fmla="*/ 336425 w 670560"/>
                                <a:gd name="connsiteY19" fmla="*/ 5287530 h 216000"/>
                                <a:gd name="connsiteX20" fmla="*/ 336425 w 670560"/>
                                <a:gd name="connsiteY20" fmla="*/ 1716000 h 216000"/>
                                <a:gd name="connsiteX21" fmla="*/ 336425 w 670560"/>
                                <a:gd name="connsiteY21" fmla="*/ 5287530 h 216000"/>
                                <a:gd name="connsiteX22" fmla="*/ 336425 w 670560"/>
                                <a:gd name="connsiteY22" fmla="*/ 1866000 h 216000"/>
                                <a:gd name="connsiteX23" fmla="*/ 336425 w 670560"/>
                                <a:gd name="connsiteY23" fmla="*/ 5287530 h 216000"/>
                                <a:gd name="connsiteX24" fmla="*/ 336425 w 670560"/>
                                <a:gd name="connsiteY24" fmla="*/ 2016000 h 216000"/>
                                <a:gd name="connsiteX25" fmla="*/ 336425 w 670560"/>
                                <a:gd name="connsiteY25" fmla="*/ 5287530 h 216000"/>
                                <a:gd name="connsiteX26" fmla="*/ 336425 w 670560"/>
                                <a:gd name="connsiteY26" fmla="*/ 2166000 h 216000"/>
                                <a:gd name="connsiteX27" fmla="*/ 336425 w 670560"/>
                                <a:gd name="connsiteY27" fmla="*/ 5287530 h 216000"/>
                                <a:gd name="connsiteX28" fmla="*/ 336425 w 670560"/>
                                <a:gd name="connsiteY28" fmla="*/ 2316000 h 216000"/>
                                <a:gd name="connsiteX29" fmla="*/ 336425 w 670560"/>
                                <a:gd name="connsiteY29" fmla="*/ 5287530 h 216000"/>
                                <a:gd name="connsiteX30" fmla="*/ 336425 w 670560"/>
                                <a:gd name="connsiteY30" fmla="*/ 2466000 h 216000"/>
                                <a:gd name="connsiteX31" fmla="*/ 336425 w 670560"/>
                                <a:gd name="connsiteY31" fmla="*/ 5287530 h 216000"/>
                                <a:gd name="connsiteX32" fmla="*/ 336425 w 670560"/>
                                <a:gd name="connsiteY32" fmla="*/ 2616000 h 216000"/>
                                <a:gd name="connsiteX33" fmla="*/ 336425 w 670560"/>
                                <a:gd name="connsiteY33" fmla="*/ 5287530 h 216000"/>
                                <a:gd name="connsiteX34" fmla="*/ 336425 w 670560"/>
                                <a:gd name="connsiteY34" fmla="*/ 2766000 h 216000"/>
                                <a:gd name="connsiteX35" fmla="*/ 336425 w 670560"/>
                                <a:gd name="connsiteY35" fmla="*/ 5287530 h 216000"/>
                                <a:gd name="connsiteX36" fmla="*/ 336425 w 670560"/>
                                <a:gd name="connsiteY36" fmla="*/ 2916000 h 216000"/>
                                <a:gd name="connsiteX37" fmla="*/ 336425 w 670560"/>
                                <a:gd name="connsiteY37" fmla="*/ 5287530 h 216000"/>
                                <a:gd name="connsiteX38" fmla="*/ 336425 w 670560"/>
                                <a:gd name="connsiteY38" fmla="*/ 3066000 h 216000"/>
                                <a:gd name="connsiteX39" fmla="*/ 336425 w 670560"/>
                                <a:gd name="connsiteY39" fmla="*/ 5287530 h 216000"/>
                                <a:gd name="connsiteX40" fmla="*/ 336425 w 670560"/>
                                <a:gd name="connsiteY40" fmla="*/ 3216000 h 216000"/>
                                <a:gd name="connsiteX41" fmla="*/ 336425 w 670560"/>
                                <a:gd name="connsiteY41" fmla="*/ 5287530 h 216000"/>
                                <a:gd name="connsiteX42" fmla="*/ 336425 w 670560"/>
                                <a:gd name="connsiteY42" fmla="*/ 3366000 h 216000"/>
                                <a:gd name="connsiteX43" fmla="*/ 336425 w 670560"/>
                                <a:gd name="connsiteY43" fmla="*/ 5287530 h 216000"/>
                                <a:gd name="connsiteX44" fmla="*/ 336425 w 670560"/>
                                <a:gd name="connsiteY44" fmla="*/ 3516000 h 216000"/>
                                <a:gd name="connsiteX45" fmla="*/ 336425 w 670560"/>
                                <a:gd name="connsiteY45" fmla="*/ 5287530 h 216000"/>
                                <a:gd name="connsiteX46" fmla="*/ 336425 w 670560"/>
                                <a:gd name="connsiteY46" fmla="*/ 3666000 h 216000"/>
                                <a:gd name="connsiteX47" fmla="*/ 336425 w 670560"/>
                                <a:gd name="connsiteY47" fmla="*/ 5287530 h 216000"/>
                                <a:gd name="connsiteX48" fmla="*/ 336425 w 670560"/>
                                <a:gd name="connsiteY48" fmla="*/ 3816000 h 216000"/>
                                <a:gd name="connsiteX49" fmla="*/ 336425 w 670560"/>
                                <a:gd name="connsiteY49" fmla="*/ 5287530 h 216000"/>
                                <a:gd name="connsiteX50" fmla="*/ 336425 w 670560"/>
                                <a:gd name="connsiteY50" fmla="*/ 3966000 h 216000"/>
                                <a:gd name="connsiteX51" fmla="*/ 336425 w 670560"/>
                                <a:gd name="connsiteY51" fmla="*/ 5287530 h 216000"/>
                                <a:gd name="connsiteX52" fmla="*/ 336425 w 670560"/>
                                <a:gd name="connsiteY52" fmla="*/ 4116000 h 216000"/>
                                <a:gd name="connsiteX53" fmla="*/ 336425 w 670560"/>
                                <a:gd name="connsiteY53" fmla="*/ 5287530 h 216000"/>
                                <a:gd name="connsiteX54" fmla="*/ 336425 w 670560"/>
                                <a:gd name="connsiteY54" fmla="*/ 4266000 h 216000"/>
                                <a:gd name="connsiteX55" fmla="*/ 336425 w 670560"/>
                                <a:gd name="connsiteY55" fmla="*/ 5287530 h 216000"/>
                                <a:gd name="connsiteX56" fmla="*/ 336425 w 670560"/>
                                <a:gd name="connsiteY56" fmla="*/ 4416000 h 216000"/>
                                <a:gd name="connsiteX57" fmla="*/ 336425 w 670560"/>
                                <a:gd name="connsiteY57" fmla="*/ 5287530 h 216000"/>
                                <a:gd name="connsiteX58" fmla="*/ 336425 w 670560"/>
                                <a:gd name="connsiteY58" fmla="*/ 4566000 h 216000"/>
                                <a:gd name="connsiteX59" fmla="*/ 336425 w 670560"/>
                                <a:gd name="connsiteY59" fmla="*/ 5287530 h 216000"/>
                                <a:gd name="connsiteX60" fmla="*/ 336425 w 670560"/>
                                <a:gd name="connsiteY60" fmla="*/ 4716000 h 216000"/>
                                <a:gd name="connsiteX61" fmla="*/ 336425 w 670560"/>
                                <a:gd name="connsiteY61" fmla="*/ 5287530 h 216000"/>
                                <a:gd name="connsiteX62" fmla="*/ 336425 w 670560"/>
                                <a:gd name="connsiteY62" fmla="*/ 4866000 h 216000"/>
                                <a:gd name="connsiteX63" fmla="*/ 336425 w 670560"/>
                                <a:gd name="connsiteY63" fmla="*/ 5287530 h 216000"/>
                                <a:gd name="connsiteX64" fmla="*/ 336425 w 670560"/>
                                <a:gd name="connsiteY64" fmla="*/ 5016000 h 216000"/>
                                <a:gd name="connsiteX65" fmla="*/ 336425 w 670560"/>
                                <a:gd name="connsiteY65" fmla="*/ 5287530 h 216000"/>
                                <a:gd name="connsiteX66" fmla="*/ 336425 w 670560"/>
                                <a:gd name="connsiteY66" fmla="*/ 5166000 h 216000"/>
                                <a:gd name="connsiteX67" fmla="*/ 336425 w 670560"/>
                                <a:gd name="connsiteY67" fmla="*/ 5287530 h 216000"/>
                                <a:gd name="connsiteX68" fmla="*/ 336425 w 670560"/>
                                <a:gd name="connsiteY68" fmla="*/ 5287530 h 216000"/>
                                <a:gd name="connsiteX69" fmla="*/ 336425 w 670560"/>
                                <a:gd name="connsiteY69" fmla="*/ 5287530 h 216000"/>
                                <a:gd name="connsiteX70" fmla="*/ 336425 w 670560"/>
                                <a:gd name="connsiteY70" fmla="*/ 5287530 h 216000"/>
                                <a:gd name="connsiteX71" fmla="*/ 336425 w 670560"/>
                                <a:gd name="connsiteY71" fmla="*/ 5287530 h 216000"/>
                                <a:gd name="connsiteX72" fmla="*/ 336425 w 670560"/>
                                <a:gd name="connsiteY72" fmla="*/ 5287530 h 216000"/>
                                <a:gd name="connsiteX73" fmla="*/ 336425 w 670560"/>
                                <a:gd name="connsiteY73" fmla="*/ 5287530 h 216000"/>
                                <a:gd name="connsiteX74" fmla="*/ 336425 w 670560"/>
                                <a:gd name="connsiteY74" fmla="*/ 5287530 h 216000"/>
                                <a:gd name="connsiteX75" fmla="*/ 336425 w 670560"/>
                                <a:gd name="connsiteY75" fmla="*/ 5287530 h 216000"/>
                                <a:gd name="connsiteX76" fmla="*/ 336425 w 670560"/>
                                <a:gd name="connsiteY76" fmla="*/ 5287530 h 216000"/>
                                <a:gd name="connsiteX77" fmla="*/ 336425 w 670560"/>
                                <a:gd name="connsiteY77" fmla="*/ 5287530 h 216000"/>
                                <a:gd name="connsiteX78" fmla="*/ 336425 w 670560"/>
                                <a:gd name="connsiteY78" fmla="*/ 5287530 h 216000"/>
                                <a:gd name="connsiteX79" fmla="*/ 336425 w 670560"/>
                                <a:gd name="connsiteY79" fmla="*/ 5287530 h 216000"/>
                                <a:gd name="connsiteX80" fmla="*/ 336425 w 670560"/>
                                <a:gd name="connsiteY80" fmla="*/ 5287530 h 216000"/>
                                <a:gd name="connsiteX81" fmla="*/ 336425 w 670560"/>
                                <a:gd name="connsiteY81" fmla="*/ 5287530 h 216000"/>
                                <a:gd name="connsiteX82" fmla="*/ 336425 w 670560"/>
                                <a:gd name="connsiteY82" fmla="*/ 5287530 h 216000"/>
                                <a:gd name="connsiteX83" fmla="*/ 336425 w 670560"/>
                                <a:gd name="connsiteY83" fmla="*/ 5287530 h 216000"/>
                                <a:gd name="connsiteX84" fmla="*/ 336425 w 670560"/>
                                <a:gd name="connsiteY84" fmla="*/ 5287530 h 216000"/>
                                <a:gd name="connsiteX85" fmla="*/ 336425 w 670560"/>
                                <a:gd name="connsiteY85" fmla="*/ 5287530 h 216000"/>
                                <a:gd name="connsiteX86" fmla="*/ 336425 w 670560"/>
                                <a:gd name="connsiteY86" fmla="*/ 5287530 h 216000"/>
                                <a:gd name="connsiteX87" fmla="*/ 336425 w 670560"/>
                                <a:gd name="connsiteY87" fmla="*/ 5287530 h 2160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Lst>
                              <a:rect l="0" t="0" r="0" b="0"/>
                              <a:pathLst>
                                <a:path w="670560" h="216000">
                                  <a:moveTo>
                                    <a:pt x="335280" y="216000"/>
                                  </a:moveTo>
                                  <a:lnTo>
                                    <a:pt x="336425" y="5287530"/>
                                  </a:lnTo>
                                  <a:close/>
                                </a:path>
                              </a:pathLst>
                            </a:custGeom>
                            <a:solidFill>
                              <a:srgbClr val="FFFFFF"/>
                            </a:solidFill>
                            <a:ln w="2500" cap="flat">
                              <a:solidFill>
                                <a:srgbClr val="527294"/>
                              </a:solidFill>
                              <a:bevel/>
                            </a:ln>
                          </wps:spPr>
                          <wps:bodyPr/>
                        </wps:wsp>
                      </wpg:grpSp>
                      <wps:wsp>
                        <wps:cNvPr id="291" name="Rectangle"/>
                        <wps:cNvSpPr/>
                        <wps:spPr>
                          <a:xfrm>
                            <a:off x="3915441" y="44029"/>
                            <a:ext cx="672002" cy="151159"/>
                          </a:xfrm>
                          <a:custGeom>
                            <a:avLst/>
                            <a:gdLst/>
                            <a:ahLst/>
                            <a:cxnLst/>
                            <a:rect l="l" t="t" r="r" b="b"/>
                            <a:pathLst>
                              <a:path w="672002" h="151159">
                                <a:moveTo>
                                  <a:pt x="0" y="0"/>
                                </a:moveTo>
                                <a:lnTo>
                                  <a:pt x="672002" y="0"/>
                                </a:lnTo>
                                <a:lnTo>
                                  <a:pt x="672002" y="151159"/>
                                </a:lnTo>
                                <a:lnTo>
                                  <a:pt x="0" y="151159"/>
                                </a:lnTo>
                                <a:lnTo>
                                  <a:pt x="0" y="0"/>
                                </a:lnTo>
                                <a:close/>
                              </a:path>
                            </a:pathLst>
                          </a:custGeom>
                          <a:solidFill>
                            <a:srgbClr val="FFFFFF"/>
                          </a:solidFill>
                          <a:ln w="6000" cap="flat">
                            <a:solidFill>
                              <a:srgbClr val="527294"/>
                            </a:solidFill>
                            <a:bevel/>
                          </a:ln>
                        </wps:spPr>
                        <wps:txbx>
                          <w:txbxContent>
                            <w:p w14:paraId="27461D99" w14:textId="66032BF4" w:rsidR="009A64EC" w:rsidRDefault="009A64EC" w:rsidP="00382848">
                              <w:pPr>
                                <w:snapToGrid w:val="0"/>
                                <w:jc w:val="center"/>
                                <w:rPr>
                                  <w:sz w:val="18"/>
                                  <w:szCs w:val="18"/>
                                </w:rPr>
                              </w:pPr>
                              <w:proofErr w:type="gramStart"/>
                              <w:r>
                                <w:rPr>
                                  <w:rFonts w:ascii="Arial"/>
                                  <w:color w:val="000000"/>
                                  <w:sz w:val="18"/>
                                  <w:szCs w:val="18"/>
                                </w:rPr>
                                <w:t>purchase</w:t>
                              </w:r>
                              <w:proofErr w:type="gramEnd"/>
                            </w:p>
                          </w:txbxContent>
                        </wps:txbx>
                        <wps:bodyPr wrap="square" lIns="36000" tIns="0" rIns="36000" bIns="0" rtlCol="0" anchor="ctr"/>
                      </wps:wsp>
                      <wps:wsp>
                        <wps:cNvPr id="257" name="Freeform 718"/>
                        <wps:cNvSpPr/>
                        <wps:spPr>
                          <a:xfrm rot="5400001">
                            <a:off x="-208440" y="2363937"/>
                            <a:ext cx="3149998" cy="101600"/>
                          </a:xfrm>
                          <a:custGeom>
                            <a:avLst/>
                            <a:gdLst>
                              <a:gd name="connsiteX0" fmla="*/ 0 w 3149998"/>
                              <a:gd name="connsiteY0" fmla="*/ 0 h 101600"/>
                              <a:gd name="connsiteX1" fmla="*/ 0 w 3149998"/>
                              <a:gd name="connsiteY1" fmla="*/ 101600 h 101600"/>
                              <a:gd name="connsiteX2" fmla="*/ 150000 w 3149998"/>
                              <a:gd name="connsiteY2" fmla="*/ 0 h 101600"/>
                              <a:gd name="connsiteX3" fmla="*/ 150000 w 3149998"/>
                              <a:gd name="connsiteY3" fmla="*/ 101600 h 101600"/>
                              <a:gd name="connsiteX4" fmla="*/ 300000 w 3149998"/>
                              <a:gd name="connsiteY4" fmla="*/ 0 h 101600"/>
                              <a:gd name="connsiteX5" fmla="*/ 300000 w 3149998"/>
                              <a:gd name="connsiteY5" fmla="*/ 101600 h 101600"/>
                              <a:gd name="connsiteX6" fmla="*/ 450000 w 3149998"/>
                              <a:gd name="connsiteY6" fmla="*/ 0 h 101600"/>
                              <a:gd name="connsiteX7" fmla="*/ 450000 w 3149998"/>
                              <a:gd name="connsiteY7" fmla="*/ 101600 h 101600"/>
                              <a:gd name="connsiteX8" fmla="*/ 600000 w 3149998"/>
                              <a:gd name="connsiteY8" fmla="*/ 0 h 101600"/>
                              <a:gd name="connsiteX9" fmla="*/ 600000 w 3149998"/>
                              <a:gd name="connsiteY9" fmla="*/ 101600 h 101600"/>
                              <a:gd name="connsiteX10" fmla="*/ 750000 w 3149998"/>
                              <a:gd name="connsiteY10" fmla="*/ 0 h 101600"/>
                              <a:gd name="connsiteX11" fmla="*/ 750000 w 3149998"/>
                              <a:gd name="connsiteY11" fmla="*/ 101600 h 101600"/>
                              <a:gd name="connsiteX12" fmla="*/ 900000 w 3149998"/>
                              <a:gd name="connsiteY12" fmla="*/ 0 h 101600"/>
                              <a:gd name="connsiteX13" fmla="*/ 900000 w 3149998"/>
                              <a:gd name="connsiteY13" fmla="*/ 101600 h 101600"/>
                              <a:gd name="connsiteX14" fmla="*/ 1050000 w 3149998"/>
                              <a:gd name="connsiteY14" fmla="*/ 0 h 101600"/>
                              <a:gd name="connsiteX15" fmla="*/ 1050000 w 3149998"/>
                              <a:gd name="connsiteY15" fmla="*/ 101600 h 101600"/>
                              <a:gd name="connsiteX16" fmla="*/ 1200000 w 3149998"/>
                              <a:gd name="connsiteY16" fmla="*/ 0 h 101600"/>
                              <a:gd name="connsiteX17" fmla="*/ 1200000 w 3149998"/>
                              <a:gd name="connsiteY17" fmla="*/ 101600 h 101600"/>
                              <a:gd name="connsiteX18" fmla="*/ 1350000 w 3149998"/>
                              <a:gd name="connsiteY18" fmla="*/ 0 h 101600"/>
                              <a:gd name="connsiteX19" fmla="*/ 1350000 w 3149998"/>
                              <a:gd name="connsiteY19" fmla="*/ 101600 h 101600"/>
                              <a:gd name="connsiteX20" fmla="*/ 1500000 w 3149998"/>
                              <a:gd name="connsiteY20" fmla="*/ 0 h 101600"/>
                              <a:gd name="connsiteX21" fmla="*/ 1500000 w 3149998"/>
                              <a:gd name="connsiteY21" fmla="*/ 101600 h 101600"/>
                              <a:gd name="connsiteX22" fmla="*/ 1650000 w 3149998"/>
                              <a:gd name="connsiteY22" fmla="*/ 0 h 101600"/>
                              <a:gd name="connsiteX23" fmla="*/ 1650000 w 3149998"/>
                              <a:gd name="connsiteY23" fmla="*/ 101600 h 101600"/>
                              <a:gd name="connsiteX24" fmla="*/ 1800000 w 3149998"/>
                              <a:gd name="connsiteY24" fmla="*/ 0 h 101600"/>
                              <a:gd name="connsiteX25" fmla="*/ 1800000 w 3149998"/>
                              <a:gd name="connsiteY25" fmla="*/ 101600 h 101600"/>
                              <a:gd name="connsiteX26" fmla="*/ 1950000 w 3149998"/>
                              <a:gd name="connsiteY26" fmla="*/ 0 h 101600"/>
                              <a:gd name="connsiteX27" fmla="*/ 1950000 w 3149998"/>
                              <a:gd name="connsiteY27" fmla="*/ 101600 h 101600"/>
                              <a:gd name="connsiteX28" fmla="*/ 2100000 w 3149998"/>
                              <a:gd name="connsiteY28" fmla="*/ 0 h 101600"/>
                              <a:gd name="connsiteX29" fmla="*/ 2100000 w 3149998"/>
                              <a:gd name="connsiteY29" fmla="*/ 101600 h 101600"/>
                              <a:gd name="connsiteX30" fmla="*/ 2250000 w 3149998"/>
                              <a:gd name="connsiteY30" fmla="*/ 0 h 101600"/>
                              <a:gd name="connsiteX31" fmla="*/ 2250000 w 3149998"/>
                              <a:gd name="connsiteY31" fmla="*/ 101600 h 101600"/>
                              <a:gd name="connsiteX32" fmla="*/ 2400000 w 3149998"/>
                              <a:gd name="connsiteY32" fmla="*/ 0 h 101600"/>
                              <a:gd name="connsiteX33" fmla="*/ 2400000 w 3149998"/>
                              <a:gd name="connsiteY33" fmla="*/ 101600 h 101600"/>
                              <a:gd name="connsiteX34" fmla="*/ 2550000 w 3149998"/>
                              <a:gd name="connsiteY34" fmla="*/ 0 h 101600"/>
                              <a:gd name="connsiteX35" fmla="*/ 2550000 w 3149998"/>
                              <a:gd name="connsiteY35" fmla="*/ 101600 h 101600"/>
                              <a:gd name="connsiteX36" fmla="*/ 2700000 w 3149998"/>
                              <a:gd name="connsiteY36" fmla="*/ 0 h 101600"/>
                              <a:gd name="connsiteX37" fmla="*/ 2700000 w 3149998"/>
                              <a:gd name="connsiteY37" fmla="*/ 101600 h 101600"/>
                              <a:gd name="connsiteX38" fmla="*/ 2850000 w 3149998"/>
                              <a:gd name="connsiteY38" fmla="*/ 0 h 101600"/>
                              <a:gd name="connsiteX39" fmla="*/ 2850000 w 3149998"/>
                              <a:gd name="connsiteY39" fmla="*/ 101600 h 101600"/>
                              <a:gd name="connsiteX40" fmla="*/ 3000000 w 3149998"/>
                              <a:gd name="connsiteY40" fmla="*/ 0 h 101600"/>
                              <a:gd name="connsiteX41" fmla="*/ 3000000 w 3149998"/>
                              <a:gd name="connsiteY41" fmla="*/ 101600 h 101600"/>
                              <a:gd name="connsiteX42" fmla="*/ 0 w 3149998"/>
                              <a:gd name="connsiteY42" fmla="*/ 0 h 101600"/>
                              <a:gd name="connsiteX43" fmla="*/ 0 w 3149998"/>
                              <a:gd name="connsiteY43" fmla="*/ 101600 h 101600"/>
                              <a:gd name="connsiteX44" fmla="*/ 0 w 3149998"/>
                              <a:gd name="connsiteY44" fmla="*/ 0 h 101600"/>
                              <a:gd name="connsiteX45" fmla="*/ 0 w 3149998"/>
                              <a:gd name="connsiteY45" fmla="*/ 101600 h 101600"/>
                              <a:gd name="connsiteX46" fmla="*/ 0 w 3149998"/>
                              <a:gd name="connsiteY46" fmla="*/ 0 h 101600"/>
                              <a:gd name="connsiteX47" fmla="*/ 0 w 3149998"/>
                              <a:gd name="connsiteY47" fmla="*/ 101600 h 101600"/>
                              <a:gd name="connsiteX48" fmla="*/ 0 w 3149998"/>
                              <a:gd name="connsiteY48" fmla="*/ 0 h 101600"/>
                              <a:gd name="connsiteX49" fmla="*/ 0 w 3149998"/>
                              <a:gd name="connsiteY49" fmla="*/ 101600 h 101600"/>
                              <a:gd name="connsiteX50" fmla="*/ 0 w 3149998"/>
                              <a:gd name="connsiteY50" fmla="*/ 0 h 101600"/>
                              <a:gd name="connsiteX51" fmla="*/ 0 w 3149998"/>
                              <a:gd name="connsiteY51" fmla="*/ 101600 h 101600"/>
                              <a:gd name="connsiteX52" fmla="*/ 0 w 3149998"/>
                              <a:gd name="connsiteY52" fmla="*/ 0 h 101600"/>
                              <a:gd name="connsiteX53" fmla="*/ 0 w 3149998"/>
                              <a:gd name="connsiteY53" fmla="*/ 101600 h 101600"/>
                              <a:gd name="connsiteX54" fmla="*/ 0 w 3149998"/>
                              <a:gd name="connsiteY54" fmla="*/ 0 h 101600"/>
                              <a:gd name="connsiteX55" fmla="*/ 0 w 3149998"/>
                              <a:gd name="connsiteY55" fmla="*/ 101600 h 101600"/>
                              <a:gd name="connsiteX56" fmla="*/ 0 w 3149998"/>
                              <a:gd name="connsiteY56" fmla="*/ 0 h 101600"/>
                              <a:gd name="connsiteX57" fmla="*/ 0 w 3149998"/>
                              <a:gd name="connsiteY57" fmla="*/ 101600 h 101600"/>
                              <a:gd name="connsiteX58" fmla="*/ 0 w 3149998"/>
                              <a:gd name="connsiteY58" fmla="*/ 0 h 101600"/>
                              <a:gd name="connsiteX59" fmla="*/ 0 w 3149998"/>
                              <a:gd name="connsiteY59" fmla="*/ 101600 h 101600"/>
                              <a:gd name="connsiteX60" fmla="*/ 0 w 3149998"/>
                              <a:gd name="connsiteY60" fmla="*/ 0 h 101600"/>
                              <a:gd name="connsiteX61" fmla="*/ 0 w 3149998"/>
                              <a:gd name="connsiteY61" fmla="*/ 101600 h 101600"/>
                              <a:gd name="connsiteX62" fmla="*/ 0 w 3149998"/>
                              <a:gd name="connsiteY62" fmla="*/ 0 h 101600"/>
                              <a:gd name="connsiteX63" fmla="*/ 0 w 3149998"/>
                              <a:gd name="connsiteY63" fmla="*/ 101600 h 101600"/>
                              <a:gd name="connsiteX64" fmla="*/ 0 w 3149998"/>
                              <a:gd name="connsiteY64" fmla="*/ 0 h 101600"/>
                              <a:gd name="connsiteX65" fmla="*/ 0 w 3149998"/>
                              <a:gd name="connsiteY65" fmla="*/ 101600 h 101600"/>
                              <a:gd name="connsiteX66" fmla="*/ 0 w 3149998"/>
                              <a:gd name="connsiteY66" fmla="*/ 0 h 101600"/>
                              <a:gd name="connsiteX67" fmla="*/ 0 w 3149998"/>
                              <a:gd name="connsiteY67" fmla="*/ 101600 h 101600"/>
                              <a:gd name="connsiteX68" fmla="*/ 0 w 3149998"/>
                              <a:gd name="connsiteY68" fmla="*/ 0 h 101600"/>
                              <a:gd name="connsiteX69" fmla="*/ 0 w 3149998"/>
                              <a:gd name="connsiteY69" fmla="*/ 101600 h 101600"/>
                              <a:gd name="connsiteX70" fmla="*/ 0 w 3149998"/>
                              <a:gd name="connsiteY70" fmla="*/ 0 h 101600"/>
                              <a:gd name="connsiteX71" fmla="*/ 0 w 3149998"/>
                              <a:gd name="connsiteY71" fmla="*/ 101600 h 101600"/>
                              <a:gd name="connsiteX72" fmla="*/ 0 w 3149998"/>
                              <a:gd name="connsiteY72" fmla="*/ 0 h 101600"/>
                              <a:gd name="connsiteX73" fmla="*/ 0 w 3149998"/>
                              <a:gd name="connsiteY73" fmla="*/ 101600 h 101600"/>
                              <a:gd name="connsiteX74" fmla="*/ 0 w 3149998"/>
                              <a:gd name="connsiteY74" fmla="*/ 0 h 101600"/>
                              <a:gd name="connsiteX75" fmla="*/ 0 w 3149998"/>
                              <a:gd name="connsiteY75" fmla="*/ 101600 h 101600"/>
                              <a:gd name="connsiteX76" fmla="*/ 0 w 3149998"/>
                              <a:gd name="connsiteY76" fmla="*/ 0 h 101600"/>
                              <a:gd name="connsiteX77" fmla="*/ 0 w 3149998"/>
                              <a:gd name="connsiteY77" fmla="*/ 101600 h 101600"/>
                              <a:gd name="connsiteX78" fmla="*/ 0 w 3149998"/>
                              <a:gd name="connsiteY78" fmla="*/ 0 h 101600"/>
                              <a:gd name="connsiteX79" fmla="*/ 0 w 3149998"/>
                              <a:gd name="connsiteY79" fmla="*/ 101600 h 101600"/>
                              <a:gd name="connsiteX80" fmla="*/ 0 w 3149998"/>
                              <a:gd name="connsiteY80" fmla="*/ 0 h 101600"/>
                              <a:gd name="connsiteX81" fmla="*/ 0 w 3149998"/>
                              <a:gd name="connsiteY81" fmla="*/ 101600 h 101600"/>
                              <a:gd name="connsiteX82" fmla="*/ 0 w 3149998"/>
                              <a:gd name="connsiteY82" fmla="*/ 0 h 101600"/>
                              <a:gd name="connsiteX83" fmla="*/ 0 w 3149998"/>
                              <a:gd name="connsiteY83" fmla="*/ 101600 h 101600"/>
                              <a:gd name="connsiteX84" fmla="*/ 0 w 3149998"/>
                              <a:gd name="connsiteY84" fmla="*/ 0 h 101600"/>
                              <a:gd name="connsiteX85" fmla="*/ 0 w 3149998"/>
                              <a:gd name="connsiteY85" fmla="*/ 101600 h 101600"/>
                              <a:gd name="connsiteX86" fmla="*/ 0 w 3149998"/>
                              <a:gd name="connsiteY86" fmla="*/ 0 h 101600"/>
                              <a:gd name="connsiteX87" fmla="*/ 0 w 3149998"/>
                              <a:gd name="connsiteY87" fmla="*/ 101600 h 101600"/>
                              <a:gd name="connsiteX88" fmla="*/ 0 w 3149998"/>
                              <a:gd name="connsiteY88" fmla="*/ 0 h 101600"/>
                              <a:gd name="connsiteX89" fmla="*/ 0 w 3149998"/>
                              <a:gd name="connsiteY89" fmla="*/ 101600 h 101600"/>
                              <a:gd name="connsiteX90" fmla="*/ 0 w 3149998"/>
                              <a:gd name="connsiteY90" fmla="*/ 0 h 101600"/>
                              <a:gd name="connsiteX91" fmla="*/ 0 w 3149998"/>
                              <a:gd name="connsiteY91" fmla="*/ 101600 h 101600"/>
                              <a:gd name="connsiteX92" fmla="*/ 0 w 3149998"/>
                              <a:gd name="connsiteY92" fmla="*/ 0 h 101600"/>
                              <a:gd name="connsiteX93" fmla="*/ 0 w 3149998"/>
                              <a:gd name="connsiteY93" fmla="*/ 101600 h 101600"/>
                              <a:gd name="connsiteX94" fmla="*/ 0 w 3149998"/>
                              <a:gd name="connsiteY94" fmla="*/ 0 h 101600"/>
                              <a:gd name="connsiteX95" fmla="*/ 0 w 3149998"/>
                              <a:gd name="connsiteY95" fmla="*/ 101600 h 101600"/>
                              <a:gd name="connsiteX96" fmla="*/ 0 w 3149998"/>
                              <a:gd name="connsiteY96" fmla="*/ 0 h 101600"/>
                              <a:gd name="connsiteX97" fmla="*/ 0 w 3149998"/>
                              <a:gd name="connsiteY97" fmla="*/ 101600 h 101600"/>
                              <a:gd name="connsiteX98" fmla="*/ 0 w 3149998"/>
                              <a:gd name="connsiteY98" fmla="*/ 0 h 101600"/>
                              <a:gd name="connsiteX99" fmla="*/ 0 w 3149998"/>
                              <a:gd name="connsiteY99" fmla="*/ 101600 h 101600"/>
                              <a:gd name="connsiteX100" fmla="*/ 0 w 3149998"/>
                              <a:gd name="connsiteY100" fmla="*/ 0 h 101600"/>
                              <a:gd name="connsiteX101" fmla="*/ 0 w 3149998"/>
                              <a:gd name="connsiteY101" fmla="*/ 101600 h 101600"/>
                              <a:gd name="connsiteX102" fmla="*/ 0 w 3149998"/>
                              <a:gd name="connsiteY102" fmla="*/ 0 h 101600"/>
                              <a:gd name="connsiteX103" fmla="*/ 0 w 3149998"/>
                              <a:gd name="connsiteY103" fmla="*/ 101600 h 101600"/>
                              <a:gd name="connsiteX104" fmla="*/ 0 w 3149998"/>
                              <a:gd name="connsiteY104" fmla="*/ 0 h 101600"/>
                              <a:gd name="connsiteX105" fmla="*/ 0 w 3149998"/>
                              <a:gd name="connsiteY105" fmla="*/ 101600 h 101600"/>
                              <a:gd name="connsiteX106" fmla="*/ 0 w 3149998"/>
                              <a:gd name="connsiteY106" fmla="*/ 0 h 101600"/>
                              <a:gd name="connsiteX107" fmla="*/ 0 w 3149998"/>
                              <a:gd name="connsiteY107" fmla="*/ 101600 h 101600"/>
                              <a:gd name="connsiteX108" fmla="*/ 0 w 3149998"/>
                              <a:gd name="connsiteY108" fmla="*/ 0 h 101600"/>
                              <a:gd name="connsiteX109" fmla="*/ 0 w 3149998"/>
                              <a:gd name="connsiteY109" fmla="*/ 101600 h 101600"/>
                              <a:gd name="connsiteX110" fmla="*/ 0 w 3149998"/>
                              <a:gd name="connsiteY110" fmla="*/ 0 h 101600"/>
                              <a:gd name="connsiteX111" fmla="*/ 0 w 3149998"/>
                              <a:gd name="connsiteY111" fmla="*/ 101600 h 101600"/>
                              <a:gd name="connsiteX112" fmla="*/ 0 w 3149998"/>
                              <a:gd name="connsiteY112" fmla="*/ 0 h 101600"/>
                              <a:gd name="connsiteX113" fmla="*/ 0 w 3149998"/>
                              <a:gd name="connsiteY113" fmla="*/ 101600 h 101600"/>
                              <a:gd name="connsiteX114" fmla="*/ 0 w 3149998"/>
                              <a:gd name="connsiteY114" fmla="*/ 0 h 101600"/>
                              <a:gd name="connsiteX115" fmla="*/ 0 w 3149998"/>
                              <a:gd name="connsiteY115" fmla="*/ 101600 h 101600"/>
                              <a:gd name="connsiteX116" fmla="*/ 0 w 3149998"/>
                              <a:gd name="connsiteY116" fmla="*/ 0 h 101600"/>
                              <a:gd name="connsiteX117" fmla="*/ 0 w 3149998"/>
                              <a:gd name="connsiteY117" fmla="*/ 101600 h 101600"/>
                              <a:gd name="connsiteX118" fmla="*/ 0 w 3149998"/>
                              <a:gd name="connsiteY118" fmla="*/ 0 h 101600"/>
                              <a:gd name="connsiteX119" fmla="*/ 0 w 3149998"/>
                              <a:gd name="connsiteY119" fmla="*/ 101600 h 101600"/>
                              <a:gd name="connsiteX120" fmla="*/ 0 w 3149998"/>
                              <a:gd name="connsiteY120" fmla="*/ 0 h 101600"/>
                              <a:gd name="connsiteX121" fmla="*/ 0 w 3149998"/>
                              <a:gd name="connsiteY121" fmla="*/ 101600 h 101600"/>
                              <a:gd name="connsiteX122" fmla="*/ 0 w 3149998"/>
                              <a:gd name="connsiteY122" fmla="*/ 0 h 101600"/>
                              <a:gd name="connsiteX123" fmla="*/ 0 w 3149998"/>
                              <a:gd name="connsiteY123" fmla="*/ 101600 h 101600"/>
                              <a:gd name="connsiteX124" fmla="*/ 0 w 3149998"/>
                              <a:gd name="connsiteY124" fmla="*/ 0 h 101600"/>
                              <a:gd name="connsiteX125" fmla="*/ 0 w 3149998"/>
                              <a:gd name="connsiteY125" fmla="*/ 101600 h 101600"/>
                              <a:gd name="connsiteX126" fmla="*/ 0 w 3149998"/>
                              <a:gd name="connsiteY126" fmla="*/ 0 h 101600"/>
                              <a:gd name="connsiteX127" fmla="*/ 0 w 3149998"/>
                              <a:gd name="connsiteY127" fmla="*/ 101600 h 101600"/>
                              <a:gd name="connsiteX128" fmla="*/ 0 w 3149998"/>
                              <a:gd name="connsiteY128" fmla="*/ 0 h 101600"/>
                              <a:gd name="connsiteX129" fmla="*/ 0 w 3149998"/>
                              <a:gd name="connsiteY129" fmla="*/ 101600 h 101600"/>
                              <a:gd name="connsiteX130" fmla="*/ 0 w 3149998"/>
                              <a:gd name="connsiteY130" fmla="*/ 0 h 101600"/>
                              <a:gd name="connsiteX131" fmla="*/ 0 w 3149998"/>
                              <a:gd name="connsiteY131" fmla="*/ 101600 h 101600"/>
                              <a:gd name="connsiteX132" fmla="*/ 0 w 3149998"/>
                              <a:gd name="connsiteY132" fmla="*/ 0 h 101600"/>
                              <a:gd name="connsiteX133" fmla="*/ 0 w 3149998"/>
                              <a:gd name="connsiteY133" fmla="*/ 101600 h 101600"/>
                              <a:gd name="connsiteX134" fmla="*/ 0 w 3149998"/>
                              <a:gd name="connsiteY134" fmla="*/ 0 h 101600"/>
                              <a:gd name="connsiteX135" fmla="*/ 0 w 3149998"/>
                              <a:gd name="connsiteY135" fmla="*/ 101600 h 101600"/>
                              <a:gd name="connsiteX136" fmla="*/ 0 w 3149998"/>
                              <a:gd name="connsiteY136" fmla="*/ 0 h 101600"/>
                              <a:gd name="connsiteX137" fmla="*/ 0 w 3149998"/>
                              <a:gd name="connsiteY137" fmla="*/ 101600 h 101600"/>
                              <a:gd name="connsiteX138" fmla="*/ 0 w 3149998"/>
                              <a:gd name="connsiteY138" fmla="*/ 0 h 101600"/>
                              <a:gd name="connsiteX139" fmla="*/ 0 w 3149998"/>
                              <a:gd name="connsiteY139" fmla="*/ 101600 h 101600"/>
                              <a:gd name="connsiteX140" fmla="*/ 0 w 3149998"/>
                              <a:gd name="connsiteY140" fmla="*/ 0 h 101600"/>
                              <a:gd name="connsiteX141" fmla="*/ 0 w 3149998"/>
                              <a:gd name="connsiteY141" fmla="*/ 101600 h 101600"/>
                              <a:gd name="connsiteX142" fmla="*/ 0 w 3149998"/>
                              <a:gd name="connsiteY142" fmla="*/ 0 h 101600"/>
                              <a:gd name="connsiteX143" fmla="*/ 0 w 3149998"/>
                              <a:gd name="connsiteY143" fmla="*/ 101600 h 101600"/>
                              <a:gd name="connsiteX144" fmla="*/ 0 w 3149998"/>
                              <a:gd name="connsiteY144" fmla="*/ 0 h 101600"/>
                              <a:gd name="connsiteX145" fmla="*/ 0 w 3149998"/>
                              <a:gd name="connsiteY145" fmla="*/ 101600 h 101600"/>
                              <a:gd name="connsiteX146" fmla="*/ 0 w 3149998"/>
                              <a:gd name="connsiteY146" fmla="*/ 0 h 101600"/>
                              <a:gd name="connsiteX147" fmla="*/ 0 w 3149998"/>
                              <a:gd name="connsiteY147" fmla="*/ 101600 h 101600"/>
                              <a:gd name="connsiteX148" fmla="*/ 0 w 3149998"/>
                              <a:gd name="connsiteY148" fmla="*/ 0 h 101600"/>
                              <a:gd name="connsiteX149" fmla="*/ 0 w 3149998"/>
                              <a:gd name="connsiteY149" fmla="*/ 101600 h 101600"/>
                              <a:gd name="connsiteX150" fmla="*/ 0 w 3149998"/>
                              <a:gd name="connsiteY150" fmla="*/ 0 h 101600"/>
                              <a:gd name="connsiteX151" fmla="*/ 0 w 3149998"/>
                              <a:gd name="connsiteY151" fmla="*/ 101600 h 101600"/>
                              <a:gd name="connsiteX152" fmla="*/ 0 w 3149998"/>
                              <a:gd name="connsiteY152" fmla="*/ 0 h 101600"/>
                              <a:gd name="connsiteX153" fmla="*/ 0 w 3149998"/>
                              <a:gd name="connsiteY153" fmla="*/ 101600 h 101600"/>
                              <a:gd name="connsiteX154" fmla="*/ 0 w 3149998"/>
                              <a:gd name="connsiteY154" fmla="*/ 0 h 101600"/>
                              <a:gd name="connsiteX155" fmla="*/ 0 w 3149998"/>
                              <a:gd name="connsiteY155" fmla="*/ 101600 h 101600"/>
                              <a:gd name="connsiteX156" fmla="*/ 0 w 3149998"/>
                              <a:gd name="connsiteY156" fmla="*/ 0 h 101600"/>
                              <a:gd name="connsiteX157" fmla="*/ 0 w 3149998"/>
                              <a:gd name="connsiteY157" fmla="*/ 101600 h 101600"/>
                              <a:gd name="connsiteX158" fmla="*/ 0 w 3149998"/>
                              <a:gd name="connsiteY158" fmla="*/ 0 h 101600"/>
                              <a:gd name="connsiteX159" fmla="*/ 0 w 3149998"/>
                              <a:gd name="connsiteY159" fmla="*/ 101600 h 1016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Lst>
                            <a:rect l="0" t="0" r="0" b="0"/>
                            <a:pathLst>
                              <a:path w="3149998" h="101600">
                                <a:moveTo>
                                  <a:pt x="0" y="0"/>
                                </a:moveTo>
                                <a:lnTo>
                                  <a:pt x="3149998" y="0"/>
                                </a:lnTo>
                                <a:lnTo>
                                  <a:pt x="3149998" y="101600"/>
                                </a:lnTo>
                                <a:lnTo>
                                  <a:pt x="0" y="101600"/>
                                </a:lnTo>
                                <a:lnTo>
                                  <a:pt x="0" y="0"/>
                                </a:lnTo>
                                <a:close/>
                              </a:path>
                            </a:pathLst>
                          </a:custGeom>
                          <a:solidFill>
                            <a:srgbClr val="FFFFFF"/>
                          </a:solidFill>
                          <a:ln w="6000" cap="flat">
                            <a:solidFill>
                              <a:srgbClr val="527294"/>
                            </a:solidFill>
                            <a:bevel/>
                          </a:ln>
                        </wps:spPr>
                        <wps:bodyPr/>
                      </wps:wsp>
                      <wps:wsp>
                        <wps:cNvPr id="258" name="Freeform 719"/>
                        <wps:cNvSpPr/>
                        <wps:spPr>
                          <a:xfrm rot="5400000">
                            <a:off x="2524985" y="928054"/>
                            <a:ext cx="900000" cy="101600"/>
                          </a:xfrm>
                          <a:custGeom>
                            <a:avLst/>
                            <a:gdLst>
                              <a:gd name="connsiteX0" fmla="*/ 0 w 900000"/>
                              <a:gd name="connsiteY0" fmla="*/ 0 h 101600"/>
                              <a:gd name="connsiteX1" fmla="*/ 0 w 900000"/>
                              <a:gd name="connsiteY1" fmla="*/ 101600 h 101600"/>
                              <a:gd name="connsiteX2" fmla="*/ 150000 w 900000"/>
                              <a:gd name="connsiteY2" fmla="*/ 0 h 101600"/>
                              <a:gd name="connsiteX3" fmla="*/ 150000 w 900000"/>
                              <a:gd name="connsiteY3" fmla="*/ 101600 h 101600"/>
                              <a:gd name="connsiteX4" fmla="*/ 300000 w 900000"/>
                              <a:gd name="connsiteY4" fmla="*/ 0 h 101600"/>
                              <a:gd name="connsiteX5" fmla="*/ 300000 w 900000"/>
                              <a:gd name="connsiteY5" fmla="*/ 101600 h 101600"/>
                              <a:gd name="connsiteX6" fmla="*/ 450000 w 900000"/>
                              <a:gd name="connsiteY6" fmla="*/ 0 h 101600"/>
                              <a:gd name="connsiteX7" fmla="*/ 450000 w 900000"/>
                              <a:gd name="connsiteY7" fmla="*/ 101600 h 101600"/>
                              <a:gd name="connsiteX8" fmla="*/ 600000 w 900000"/>
                              <a:gd name="connsiteY8" fmla="*/ 0 h 101600"/>
                              <a:gd name="connsiteX9" fmla="*/ 600000 w 900000"/>
                              <a:gd name="connsiteY9" fmla="*/ 101600 h 101600"/>
                              <a:gd name="connsiteX10" fmla="*/ 750000 w 900000"/>
                              <a:gd name="connsiteY10" fmla="*/ 0 h 101600"/>
                              <a:gd name="connsiteX11" fmla="*/ 750000 w 900000"/>
                              <a:gd name="connsiteY11" fmla="*/ 101600 h 101600"/>
                              <a:gd name="connsiteX12" fmla="*/ 900000 w 900000"/>
                              <a:gd name="connsiteY12" fmla="*/ 0 h 101600"/>
                              <a:gd name="connsiteX13" fmla="*/ 900000 w 900000"/>
                              <a:gd name="connsiteY13" fmla="*/ 101600 h 101600"/>
                              <a:gd name="connsiteX14" fmla="*/ 0 w 900000"/>
                              <a:gd name="connsiteY14" fmla="*/ 0 h 101600"/>
                              <a:gd name="connsiteX15" fmla="*/ 0 w 900000"/>
                              <a:gd name="connsiteY15" fmla="*/ 101600 h 101600"/>
                              <a:gd name="connsiteX16" fmla="*/ 0 w 900000"/>
                              <a:gd name="connsiteY16" fmla="*/ 0 h 101600"/>
                              <a:gd name="connsiteX17" fmla="*/ 0 w 900000"/>
                              <a:gd name="connsiteY17" fmla="*/ 101600 h 101600"/>
                              <a:gd name="connsiteX18" fmla="*/ 0 w 900000"/>
                              <a:gd name="connsiteY18" fmla="*/ 0 h 101600"/>
                              <a:gd name="connsiteX19" fmla="*/ 0 w 900000"/>
                              <a:gd name="connsiteY19" fmla="*/ 101600 h 101600"/>
                              <a:gd name="connsiteX20" fmla="*/ 0 w 900000"/>
                              <a:gd name="connsiteY20" fmla="*/ 0 h 101600"/>
                              <a:gd name="connsiteX21" fmla="*/ 0 w 900000"/>
                              <a:gd name="connsiteY21" fmla="*/ 101600 h 101600"/>
                              <a:gd name="connsiteX22" fmla="*/ 0 w 900000"/>
                              <a:gd name="connsiteY22" fmla="*/ 0 h 101600"/>
                              <a:gd name="connsiteX23" fmla="*/ 0 w 900000"/>
                              <a:gd name="connsiteY23" fmla="*/ 101600 h 101600"/>
                              <a:gd name="connsiteX24" fmla="*/ 0 w 900000"/>
                              <a:gd name="connsiteY24" fmla="*/ 0 h 101600"/>
                              <a:gd name="connsiteX25" fmla="*/ 0 w 900000"/>
                              <a:gd name="connsiteY25" fmla="*/ 101600 h 101600"/>
                              <a:gd name="connsiteX26" fmla="*/ 0 w 900000"/>
                              <a:gd name="connsiteY26" fmla="*/ 0 h 101600"/>
                              <a:gd name="connsiteX27" fmla="*/ 0 w 900000"/>
                              <a:gd name="connsiteY27" fmla="*/ 101600 h 101600"/>
                              <a:gd name="connsiteX28" fmla="*/ 0 w 900000"/>
                              <a:gd name="connsiteY28" fmla="*/ 0 h 101600"/>
                              <a:gd name="connsiteX29" fmla="*/ 0 w 900000"/>
                              <a:gd name="connsiteY29" fmla="*/ 101600 h 101600"/>
                              <a:gd name="connsiteX30" fmla="*/ 0 w 900000"/>
                              <a:gd name="connsiteY30" fmla="*/ 0 h 101600"/>
                              <a:gd name="connsiteX31" fmla="*/ 0 w 900000"/>
                              <a:gd name="connsiteY31" fmla="*/ 101600 h 101600"/>
                              <a:gd name="connsiteX32" fmla="*/ 0 w 900000"/>
                              <a:gd name="connsiteY32" fmla="*/ 0 h 101600"/>
                              <a:gd name="connsiteX33" fmla="*/ 0 w 900000"/>
                              <a:gd name="connsiteY33" fmla="*/ 101600 h 101600"/>
                              <a:gd name="connsiteX34" fmla="*/ 0 w 900000"/>
                              <a:gd name="connsiteY34" fmla="*/ 0 h 101600"/>
                              <a:gd name="connsiteX35" fmla="*/ 0 w 900000"/>
                              <a:gd name="connsiteY35" fmla="*/ 101600 h 101600"/>
                              <a:gd name="connsiteX36" fmla="*/ 0 w 900000"/>
                              <a:gd name="connsiteY36" fmla="*/ 0 h 101600"/>
                              <a:gd name="connsiteX37" fmla="*/ 0 w 900000"/>
                              <a:gd name="connsiteY37" fmla="*/ 101600 h 101600"/>
                              <a:gd name="connsiteX38" fmla="*/ 0 w 900000"/>
                              <a:gd name="connsiteY38" fmla="*/ 0 h 101600"/>
                              <a:gd name="connsiteX39" fmla="*/ 0 w 900000"/>
                              <a:gd name="connsiteY39" fmla="*/ 101600 h 101600"/>
                              <a:gd name="connsiteX40" fmla="*/ 0 w 900000"/>
                              <a:gd name="connsiteY40" fmla="*/ 0 h 101600"/>
                              <a:gd name="connsiteX41" fmla="*/ 0 w 900000"/>
                              <a:gd name="connsiteY41" fmla="*/ 101600 h 101600"/>
                              <a:gd name="connsiteX42" fmla="*/ 0 w 900000"/>
                              <a:gd name="connsiteY42" fmla="*/ 0 h 101600"/>
                              <a:gd name="connsiteX43" fmla="*/ 0 w 900000"/>
                              <a:gd name="connsiteY43" fmla="*/ 101600 h 101600"/>
                              <a:gd name="connsiteX44" fmla="*/ 0 w 900000"/>
                              <a:gd name="connsiteY44" fmla="*/ 0 h 101600"/>
                              <a:gd name="connsiteX45" fmla="*/ 0 w 900000"/>
                              <a:gd name="connsiteY45" fmla="*/ 101600 h 101600"/>
                              <a:gd name="connsiteX46" fmla="*/ 0 w 900000"/>
                              <a:gd name="connsiteY46" fmla="*/ 0 h 101600"/>
                              <a:gd name="connsiteX47" fmla="*/ 0 w 900000"/>
                              <a:gd name="connsiteY47" fmla="*/ 101600 h 101600"/>
                              <a:gd name="connsiteX48" fmla="*/ 0 w 900000"/>
                              <a:gd name="connsiteY48" fmla="*/ 0 h 101600"/>
                              <a:gd name="connsiteX49" fmla="*/ 0 w 900000"/>
                              <a:gd name="connsiteY49" fmla="*/ 101600 h 101600"/>
                              <a:gd name="connsiteX50" fmla="*/ 0 w 900000"/>
                              <a:gd name="connsiteY50" fmla="*/ 0 h 101600"/>
                              <a:gd name="connsiteX51" fmla="*/ 0 w 900000"/>
                              <a:gd name="connsiteY51" fmla="*/ 101600 h 101600"/>
                              <a:gd name="connsiteX52" fmla="*/ 0 w 900000"/>
                              <a:gd name="connsiteY52" fmla="*/ 0 h 101600"/>
                              <a:gd name="connsiteX53" fmla="*/ 0 w 900000"/>
                              <a:gd name="connsiteY53" fmla="*/ 101600 h 101600"/>
                              <a:gd name="connsiteX54" fmla="*/ 0 w 900000"/>
                              <a:gd name="connsiteY54" fmla="*/ 0 h 101600"/>
                              <a:gd name="connsiteX55" fmla="*/ 0 w 900000"/>
                              <a:gd name="connsiteY55" fmla="*/ 101600 h 101600"/>
                              <a:gd name="connsiteX56" fmla="*/ 0 w 900000"/>
                              <a:gd name="connsiteY56" fmla="*/ 0 h 101600"/>
                              <a:gd name="connsiteX57" fmla="*/ 0 w 900000"/>
                              <a:gd name="connsiteY57" fmla="*/ 101600 h 101600"/>
                              <a:gd name="connsiteX58" fmla="*/ 0 w 900000"/>
                              <a:gd name="connsiteY58" fmla="*/ 0 h 101600"/>
                              <a:gd name="connsiteX59" fmla="*/ 0 w 900000"/>
                              <a:gd name="connsiteY59" fmla="*/ 101600 h 101600"/>
                              <a:gd name="connsiteX60" fmla="*/ 0 w 900000"/>
                              <a:gd name="connsiteY60" fmla="*/ 0 h 101600"/>
                              <a:gd name="connsiteX61" fmla="*/ 0 w 900000"/>
                              <a:gd name="connsiteY61" fmla="*/ 101600 h 101600"/>
                              <a:gd name="connsiteX62" fmla="*/ 0 w 900000"/>
                              <a:gd name="connsiteY62" fmla="*/ 0 h 101600"/>
                              <a:gd name="connsiteX63" fmla="*/ 0 w 900000"/>
                              <a:gd name="connsiteY63" fmla="*/ 101600 h 101600"/>
                              <a:gd name="connsiteX64" fmla="*/ 0 w 900000"/>
                              <a:gd name="connsiteY64" fmla="*/ 0 h 101600"/>
                              <a:gd name="connsiteX65" fmla="*/ 0 w 900000"/>
                              <a:gd name="connsiteY65" fmla="*/ 101600 h 101600"/>
                              <a:gd name="connsiteX66" fmla="*/ 0 w 900000"/>
                              <a:gd name="connsiteY66" fmla="*/ 0 h 101600"/>
                              <a:gd name="connsiteX67" fmla="*/ 0 w 900000"/>
                              <a:gd name="connsiteY67" fmla="*/ 101600 h 101600"/>
                              <a:gd name="connsiteX68" fmla="*/ 0 w 900000"/>
                              <a:gd name="connsiteY68" fmla="*/ 0 h 101600"/>
                              <a:gd name="connsiteX69" fmla="*/ 0 w 900000"/>
                              <a:gd name="connsiteY69" fmla="*/ 101600 h 101600"/>
                              <a:gd name="connsiteX70" fmla="*/ 0 w 900000"/>
                              <a:gd name="connsiteY70" fmla="*/ 0 h 101600"/>
                              <a:gd name="connsiteX71" fmla="*/ 0 w 900000"/>
                              <a:gd name="connsiteY71" fmla="*/ 101600 h 101600"/>
                              <a:gd name="connsiteX72" fmla="*/ 0 w 900000"/>
                              <a:gd name="connsiteY72" fmla="*/ 0 h 101600"/>
                              <a:gd name="connsiteX73" fmla="*/ 0 w 900000"/>
                              <a:gd name="connsiteY73" fmla="*/ 101600 h 101600"/>
                              <a:gd name="connsiteX74" fmla="*/ 0 w 900000"/>
                              <a:gd name="connsiteY74" fmla="*/ 0 h 101600"/>
                              <a:gd name="connsiteX75" fmla="*/ 0 w 900000"/>
                              <a:gd name="connsiteY75" fmla="*/ 101600 h 101600"/>
                              <a:gd name="connsiteX76" fmla="*/ 0 w 900000"/>
                              <a:gd name="connsiteY76" fmla="*/ 0 h 101600"/>
                              <a:gd name="connsiteX77" fmla="*/ 0 w 900000"/>
                              <a:gd name="connsiteY77" fmla="*/ 101600 h 101600"/>
                              <a:gd name="connsiteX78" fmla="*/ 0 w 900000"/>
                              <a:gd name="connsiteY78" fmla="*/ 0 h 101600"/>
                              <a:gd name="connsiteX79" fmla="*/ 0 w 900000"/>
                              <a:gd name="connsiteY79" fmla="*/ 101600 h 101600"/>
                              <a:gd name="connsiteX80" fmla="*/ 0 w 900000"/>
                              <a:gd name="connsiteY80" fmla="*/ 0 h 101600"/>
                              <a:gd name="connsiteX81" fmla="*/ 0 w 900000"/>
                              <a:gd name="connsiteY81" fmla="*/ 101600 h 101600"/>
                              <a:gd name="connsiteX82" fmla="*/ 0 w 900000"/>
                              <a:gd name="connsiteY82" fmla="*/ 0 h 101600"/>
                              <a:gd name="connsiteX83" fmla="*/ 0 w 900000"/>
                              <a:gd name="connsiteY83" fmla="*/ 101600 h 101600"/>
                              <a:gd name="connsiteX84" fmla="*/ 0 w 900000"/>
                              <a:gd name="connsiteY84" fmla="*/ 0 h 101600"/>
                              <a:gd name="connsiteX85" fmla="*/ 0 w 900000"/>
                              <a:gd name="connsiteY85" fmla="*/ 101600 h 101600"/>
                              <a:gd name="connsiteX86" fmla="*/ 0 w 900000"/>
                              <a:gd name="connsiteY86" fmla="*/ 0 h 101600"/>
                              <a:gd name="connsiteX87" fmla="*/ 0 w 900000"/>
                              <a:gd name="connsiteY87" fmla="*/ 101600 h 101600"/>
                              <a:gd name="connsiteX88" fmla="*/ 0 w 900000"/>
                              <a:gd name="connsiteY88" fmla="*/ 0 h 101600"/>
                              <a:gd name="connsiteX89" fmla="*/ 0 w 900000"/>
                              <a:gd name="connsiteY89" fmla="*/ 101600 h 101600"/>
                              <a:gd name="connsiteX90" fmla="*/ 0 w 900000"/>
                              <a:gd name="connsiteY90" fmla="*/ 0 h 101600"/>
                              <a:gd name="connsiteX91" fmla="*/ 0 w 900000"/>
                              <a:gd name="connsiteY91" fmla="*/ 101600 h 101600"/>
                              <a:gd name="connsiteX92" fmla="*/ 0 w 900000"/>
                              <a:gd name="connsiteY92" fmla="*/ 0 h 101600"/>
                              <a:gd name="connsiteX93" fmla="*/ 0 w 900000"/>
                              <a:gd name="connsiteY93" fmla="*/ 101600 h 101600"/>
                              <a:gd name="connsiteX94" fmla="*/ 0 w 900000"/>
                              <a:gd name="connsiteY94" fmla="*/ 0 h 101600"/>
                              <a:gd name="connsiteX95" fmla="*/ 0 w 900000"/>
                              <a:gd name="connsiteY95" fmla="*/ 101600 h 101600"/>
                              <a:gd name="connsiteX96" fmla="*/ 0 w 900000"/>
                              <a:gd name="connsiteY96" fmla="*/ 0 h 101600"/>
                              <a:gd name="connsiteX97" fmla="*/ 0 w 900000"/>
                              <a:gd name="connsiteY97" fmla="*/ 101600 h 101600"/>
                              <a:gd name="connsiteX98" fmla="*/ 0 w 900000"/>
                              <a:gd name="connsiteY98" fmla="*/ 0 h 101600"/>
                              <a:gd name="connsiteX99" fmla="*/ 0 w 900000"/>
                              <a:gd name="connsiteY99" fmla="*/ 101600 h 101600"/>
                              <a:gd name="connsiteX100" fmla="*/ 0 w 900000"/>
                              <a:gd name="connsiteY100" fmla="*/ 0 h 101600"/>
                              <a:gd name="connsiteX101" fmla="*/ 0 w 900000"/>
                              <a:gd name="connsiteY101" fmla="*/ 101600 h 101600"/>
                              <a:gd name="connsiteX102" fmla="*/ 0 w 900000"/>
                              <a:gd name="connsiteY102" fmla="*/ 0 h 101600"/>
                              <a:gd name="connsiteX103" fmla="*/ 0 w 900000"/>
                              <a:gd name="connsiteY103" fmla="*/ 101600 h 101600"/>
                              <a:gd name="connsiteX104" fmla="*/ 0 w 900000"/>
                              <a:gd name="connsiteY104" fmla="*/ 0 h 101600"/>
                              <a:gd name="connsiteX105" fmla="*/ 0 w 900000"/>
                              <a:gd name="connsiteY105" fmla="*/ 101600 h 101600"/>
                              <a:gd name="connsiteX106" fmla="*/ 0 w 900000"/>
                              <a:gd name="connsiteY106" fmla="*/ 0 h 101600"/>
                              <a:gd name="connsiteX107" fmla="*/ 0 w 900000"/>
                              <a:gd name="connsiteY107" fmla="*/ 101600 h 101600"/>
                              <a:gd name="connsiteX108" fmla="*/ 0 w 900000"/>
                              <a:gd name="connsiteY108" fmla="*/ 0 h 101600"/>
                              <a:gd name="connsiteX109" fmla="*/ 0 w 900000"/>
                              <a:gd name="connsiteY109" fmla="*/ 101600 h 101600"/>
                              <a:gd name="connsiteX110" fmla="*/ 0 w 900000"/>
                              <a:gd name="connsiteY110" fmla="*/ 0 h 101600"/>
                              <a:gd name="connsiteX111" fmla="*/ 0 w 900000"/>
                              <a:gd name="connsiteY111" fmla="*/ 101600 h 101600"/>
                              <a:gd name="connsiteX112" fmla="*/ 0 w 900000"/>
                              <a:gd name="connsiteY112" fmla="*/ 0 h 101600"/>
                              <a:gd name="connsiteX113" fmla="*/ 0 w 900000"/>
                              <a:gd name="connsiteY113" fmla="*/ 101600 h 101600"/>
                              <a:gd name="connsiteX114" fmla="*/ 0 w 900000"/>
                              <a:gd name="connsiteY114" fmla="*/ 0 h 101600"/>
                              <a:gd name="connsiteX115" fmla="*/ 0 w 900000"/>
                              <a:gd name="connsiteY115" fmla="*/ 101600 h 101600"/>
                              <a:gd name="connsiteX116" fmla="*/ 0 w 900000"/>
                              <a:gd name="connsiteY116" fmla="*/ 0 h 101600"/>
                              <a:gd name="connsiteX117" fmla="*/ 0 w 900000"/>
                              <a:gd name="connsiteY117" fmla="*/ 101600 h 101600"/>
                              <a:gd name="connsiteX118" fmla="*/ 0 w 900000"/>
                              <a:gd name="connsiteY118" fmla="*/ 0 h 101600"/>
                              <a:gd name="connsiteX119" fmla="*/ 0 w 900000"/>
                              <a:gd name="connsiteY119" fmla="*/ 101600 h 101600"/>
                              <a:gd name="connsiteX120" fmla="*/ 0 w 900000"/>
                              <a:gd name="connsiteY120" fmla="*/ 0 h 101600"/>
                              <a:gd name="connsiteX121" fmla="*/ 0 w 900000"/>
                              <a:gd name="connsiteY121" fmla="*/ 101600 h 101600"/>
                              <a:gd name="connsiteX122" fmla="*/ 0 w 900000"/>
                              <a:gd name="connsiteY122" fmla="*/ 0 h 101600"/>
                              <a:gd name="connsiteX123" fmla="*/ 0 w 900000"/>
                              <a:gd name="connsiteY123" fmla="*/ 101600 h 101600"/>
                              <a:gd name="connsiteX124" fmla="*/ 0 w 900000"/>
                              <a:gd name="connsiteY124" fmla="*/ 0 h 101600"/>
                              <a:gd name="connsiteX125" fmla="*/ 0 w 900000"/>
                              <a:gd name="connsiteY125" fmla="*/ 101600 h 101600"/>
                              <a:gd name="connsiteX126" fmla="*/ 0 w 900000"/>
                              <a:gd name="connsiteY126" fmla="*/ 0 h 101600"/>
                              <a:gd name="connsiteX127" fmla="*/ 0 w 900000"/>
                              <a:gd name="connsiteY127" fmla="*/ 101600 h 101600"/>
                              <a:gd name="connsiteX128" fmla="*/ 0 w 900000"/>
                              <a:gd name="connsiteY128" fmla="*/ 0 h 101600"/>
                              <a:gd name="connsiteX129" fmla="*/ 0 w 900000"/>
                              <a:gd name="connsiteY129" fmla="*/ 101600 h 101600"/>
                              <a:gd name="connsiteX130" fmla="*/ 0 w 900000"/>
                              <a:gd name="connsiteY130" fmla="*/ 0 h 101600"/>
                              <a:gd name="connsiteX131" fmla="*/ 0 w 900000"/>
                              <a:gd name="connsiteY131" fmla="*/ 101600 h 101600"/>
                              <a:gd name="connsiteX132" fmla="*/ 0 w 900000"/>
                              <a:gd name="connsiteY132" fmla="*/ 0 h 101600"/>
                              <a:gd name="connsiteX133" fmla="*/ 0 w 900000"/>
                              <a:gd name="connsiteY133" fmla="*/ 101600 h 101600"/>
                              <a:gd name="connsiteX134" fmla="*/ 0 w 900000"/>
                              <a:gd name="connsiteY134" fmla="*/ 0 h 101600"/>
                              <a:gd name="connsiteX135" fmla="*/ 0 w 900000"/>
                              <a:gd name="connsiteY135" fmla="*/ 101600 h 101600"/>
                              <a:gd name="connsiteX136" fmla="*/ 0 w 900000"/>
                              <a:gd name="connsiteY136" fmla="*/ 0 h 101600"/>
                              <a:gd name="connsiteX137" fmla="*/ 0 w 900000"/>
                              <a:gd name="connsiteY137" fmla="*/ 101600 h 101600"/>
                              <a:gd name="connsiteX138" fmla="*/ 0 w 900000"/>
                              <a:gd name="connsiteY138" fmla="*/ 0 h 101600"/>
                              <a:gd name="connsiteX139" fmla="*/ 0 w 900000"/>
                              <a:gd name="connsiteY139" fmla="*/ 101600 h 101600"/>
                              <a:gd name="connsiteX140" fmla="*/ 0 w 900000"/>
                              <a:gd name="connsiteY140" fmla="*/ 0 h 101600"/>
                              <a:gd name="connsiteX141" fmla="*/ 0 w 900000"/>
                              <a:gd name="connsiteY141" fmla="*/ 101600 h 101600"/>
                              <a:gd name="connsiteX142" fmla="*/ 0 w 900000"/>
                              <a:gd name="connsiteY142" fmla="*/ 0 h 101600"/>
                              <a:gd name="connsiteX143" fmla="*/ 0 w 900000"/>
                              <a:gd name="connsiteY143" fmla="*/ 101600 h 101600"/>
                              <a:gd name="connsiteX144" fmla="*/ 0 w 900000"/>
                              <a:gd name="connsiteY144" fmla="*/ 0 h 101600"/>
                              <a:gd name="connsiteX145" fmla="*/ 0 w 900000"/>
                              <a:gd name="connsiteY145" fmla="*/ 101600 h 101600"/>
                              <a:gd name="connsiteX146" fmla="*/ 0 w 900000"/>
                              <a:gd name="connsiteY146" fmla="*/ 0 h 101600"/>
                              <a:gd name="connsiteX147" fmla="*/ 0 w 900000"/>
                              <a:gd name="connsiteY147" fmla="*/ 101600 h 101600"/>
                              <a:gd name="connsiteX148" fmla="*/ 0 w 900000"/>
                              <a:gd name="connsiteY148" fmla="*/ 0 h 101600"/>
                              <a:gd name="connsiteX149" fmla="*/ 0 w 900000"/>
                              <a:gd name="connsiteY149" fmla="*/ 101600 h 101600"/>
                              <a:gd name="connsiteX150" fmla="*/ 0 w 900000"/>
                              <a:gd name="connsiteY150" fmla="*/ 0 h 101600"/>
                              <a:gd name="connsiteX151" fmla="*/ 0 w 900000"/>
                              <a:gd name="connsiteY151" fmla="*/ 101600 h 101600"/>
                              <a:gd name="connsiteX152" fmla="*/ 0 w 900000"/>
                              <a:gd name="connsiteY152" fmla="*/ 0 h 101600"/>
                              <a:gd name="connsiteX153" fmla="*/ 0 w 900000"/>
                              <a:gd name="connsiteY153" fmla="*/ 101600 h 101600"/>
                              <a:gd name="connsiteX154" fmla="*/ 0 w 900000"/>
                              <a:gd name="connsiteY154" fmla="*/ 0 h 101600"/>
                              <a:gd name="connsiteX155" fmla="*/ 0 w 900000"/>
                              <a:gd name="connsiteY155" fmla="*/ 101600 h 101600"/>
                              <a:gd name="connsiteX156" fmla="*/ 0 w 900000"/>
                              <a:gd name="connsiteY156" fmla="*/ 0 h 101600"/>
                              <a:gd name="connsiteX157" fmla="*/ 0 w 900000"/>
                              <a:gd name="connsiteY157" fmla="*/ 101600 h 101600"/>
                              <a:gd name="connsiteX158" fmla="*/ 0 w 900000"/>
                              <a:gd name="connsiteY158" fmla="*/ 0 h 101600"/>
                              <a:gd name="connsiteX159" fmla="*/ 0 w 900000"/>
                              <a:gd name="connsiteY159" fmla="*/ 101600 h 1016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Lst>
                            <a:rect l="0" t="0" r="0" b="0"/>
                            <a:pathLst>
                              <a:path w="900000" h="101600">
                                <a:moveTo>
                                  <a:pt x="0" y="0"/>
                                </a:moveTo>
                                <a:lnTo>
                                  <a:pt x="900000" y="0"/>
                                </a:lnTo>
                                <a:lnTo>
                                  <a:pt x="900000" y="101600"/>
                                </a:lnTo>
                                <a:lnTo>
                                  <a:pt x="0" y="101600"/>
                                </a:lnTo>
                                <a:lnTo>
                                  <a:pt x="0" y="0"/>
                                </a:lnTo>
                                <a:close/>
                              </a:path>
                            </a:pathLst>
                          </a:custGeom>
                          <a:solidFill>
                            <a:srgbClr val="FFFFFF"/>
                          </a:solidFill>
                          <a:ln w="6000" cap="flat">
                            <a:solidFill>
                              <a:srgbClr val="527294"/>
                            </a:solidFill>
                            <a:bevel/>
                          </a:ln>
                        </wps:spPr>
                        <wps:bodyPr/>
                      </wps:wsp>
                      <wps:wsp>
                        <wps:cNvPr id="259" name="Freeform 720"/>
                        <wps:cNvSpPr/>
                        <wps:spPr>
                          <a:xfrm rot="5400000">
                            <a:off x="3073360" y="2141531"/>
                            <a:ext cx="2352000" cy="101600"/>
                          </a:xfrm>
                          <a:custGeom>
                            <a:avLst/>
                            <a:gdLst>
                              <a:gd name="connsiteX0" fmla="*/ 0 w 2352000"/>
                              <a:gd name="connsiteY0" fmla="*/ 0 h 101600"/>
                              <a:gd name="connsiteX1" fmla="*/ 0 w 2352000"/>
                              <a:gd name="connsiteY1" fmla="*/ 101600 h 101600"/>
                              <a:gd name="connsiteX2" fmla="*/ 150000 w 2352000"/>
                              <a:gd name="connsiteY2" fmla="*/ 0 h 101600"/>
                              <a:gd name="connsiteX3" fmla="*/ 150000 w 2352000"/>
                              <a:gd name="connsiteY3" fmla="*/ 101600 h 101600"/>
                              <a:gd name="connsiteX4" fmla="*/ 300000 w 2352000"/>
                              <a:gd name="connsiteY4" fmla="*/ 0 h 101600"/>
                              <a:gd name="connsiteX5" fmla="*/ 300000 w 2352000"/>
                              <a:gd name="connsiteY5" fmla="*/ 101600 h 101600"/>
                              <a:gd name="connsiteX6" fmla="*/ 450000 w 2352000"/>
                              <a:gd name="connsiteY6" fmla="*/ 0 h 101600"/>
                              <a:gd name="connsiteX7" fmla="*/ 450000 w 2352000"/>
                              <a:gd name="connsiteY7" fmla="*/ 101600 h 101600"/>
                              <a:gd name="connsiteX8" fmla="*/ 600000 w 2352000"/>
                              <a:gd name="connsiteY8" fmla="*/ 0 h 101600"/>
                              <a:gd name="connsiteX9" fmla="*/ 600000 w 2352000"/>
                              <a:gd name="connsiteY9" fmla="*/ 101600 h 101600"/>
                              <a:gd name="connsiteX10" fmla="*/ 750000 w 2352000"/>
                              <a:gd name="connsiteY10" fmla="*/ 0 h 101600"/>
                              <a:gd name="connsiteX11" fmla="*/ 750000 w 2352000"/>
                              <a:gd name="connsiteY11" fmla="*/ 101600 h 101600"/>
                              <a:gd name="connsiteX12" fmla="*/ 900000 w 2352000"/>
                              <a:gd name="connsiteY12" fmla="*/ 0 h 101600"/>
                              <a:gd name="connsiteX13" fmla="*/ 900000 w 2352000"/>
                              <a:gd name="connsiteY13" fmla="*/ 101600 h 101600"/>
                              <a:gd name="connsiteX14" fmla="*/ 1050000 w 2352000"/>
                              <a:gd name="connsiteY14" fmla="*/ 0 h 101600"/>
                              <a:gd name="connsiteX15" fmla="*/ 1050000 w 2352000"/>
                              <a:gd name="connsiteY15" fmla="*/ 101600 h 101600"/>
                              <a:gd name="connsiteX16" fmla="*/ 1200000 w 2352000"/>
                              <a:gd name="connsiteY16" fmla="*/ 0 h 101600"/>
                              <a:gd name="connsiteX17" fmla="*/ 1200000 w 2352000"/>
                              <a:gd name="connsiteY17" fmla="*/ 101600 h 101600"/>
                              <a:gd name="connsiteX18" fmla="*/ 1350000 w 2352000"/>
                              <a:gd name="connsiteY18" fmla="*/ 0 h 101600"/>
                              <a:gd name="connsiteX19" fmla="*/ 1350000 w 2352000"/>
                              <a:gd name="connsiteY19" fmla="*/ 101600 h 101600"/>
                              <a:gd name="connsiteX20" fmla="*/ 1500000 w 2352000"/>
                              <a:gd name="connsiteY20" fmla="*/ 0 h 101600"/>
                              <a:gd name="connsiteX21" fmla="*/ 1500000 w 2352000"/>
                              <a:gd name="connsiteY21" fmla="*/ 101600 h 101600"/>
                              <a:gd name="connsiteX22" fmla="*/ 1650000 w 2352000"/>
                              <a:gd name="connsiteY22" fmla="*/ 0 h 101600"/>
                              <a:gd name="connsiteX23" fmla="*/ 1650000 w 2352000"/>
                              <a:gd name="connsiteY23" fmla="*/ 101600 h 101600"/>
                              <a:gd name="connsiteX24" fmla="*/ 1800000 w 2352000"/>
                              <a:gd name="connsiteY24" fmla="*/ 0 h 101600"/>
                              <a:gd name="connsiteX25" fmla="*/ 1800000 w 2352000"/>
                              <a:gd name="connsiteY25" fmla="*/ 101600 h 101600"/>
                              <a:gd name="connsiteX26" fmla="*/ 1950000 w 2352000"/>
                              <a:gd name="connsiteY26" fmla="*/ 0 h 101600"/>
                              <a:gd name="connsiteX27" fmla="*/ 1950000 w 2352000"/>
                              <a:gd name="connsiteY27" fmla="*/ 101600 h 101600"/>
                              <a:gd name="connsiteX28" fmla="*/ 2100000 w 2352000"/>
                              <a:gd name="connsiteY28" fmla="*/ 0 h 101600"/>
                              <a:gd name="connsiteX29" fmla="*/ 2100000 w 2352000"/>
                              <a:gd name="connsiteY29" fmla="*/ 101600 h 101600"/>
                              <a:gd name="connsiteX30" fmla="*/ 2250000 w 2352000"/>
                              <a:gd name="connsiteY30" fmla="*/ 0 h 101600"/>
                              <a:gd name="connsiteX31" fmla="*/ 2250000 w 2352000"/>
                              <a:gd name="connsiteY31" fmla="*/ 101600 h 101600"/>
                              <a:gd name="connsiteX32" fmla="*/ 0 w 2352000"/>
                              <a:gd name="connsiteY32" fmla="*/ 0 h 101600"/>
                              <a:gd name="connsiteX33" fmla="*/ 0 w 2352000"/>
                              <a:gd name="connsiteY33" fmla="*/ 101600 h 101600"/>
                              <a:gd name="connsiteX34" fmla="*/ 0 w 2352000"/>
                              <a:gd name="connsiteY34" fmla="*/ 0 h 101600"/>
                              <a:gd name="connsiteX35" fmla="*/ 0 w 2352000"/>
                              <a:gd name="connsiteY35" fmla="*/ 101600 h 101600"/>
                              <a:gd name="connsiteX36" fmla="*/ 0 w 2352000"/>
                              <a:gd name="connsiteY36" fmla="*/ 0 h 101600"/>
                              <a:gd name="connsiteX37" fmla="*/ 0 w 2352000"/>
                              <a:gd name="connsiteY37" fmla="*/ 101600 h 101600"/>
                              <a:gd name="connsiteX38" fmla="*/ 0 w 2352000"/>
                              <a:gd name="connsiteY38" fmla="*/ 0 h 101600"/>
                              <a:gd name="connsiteX39" fmla="*/ 0 w 2352000"/>
                              <a:gd name="connsiteY39" fmla="*/ 101600 h 101600"/>
                              <a:gd name="connsiteX40" fmla="*/ 0 w 2352000"/>
                              <a:gd name="connsiteY40" fmla="*/ 0 h 101600"/>
                              <a:gd name="connsiteX41" fmla="*/ 0 w 2352000"/>
                              <a:gd name="connsiteY41" fmla="*/ 101600 h 101600"/>
                              <a:gd name="connsiteX42" fmla="*/ 0 w 2352000"/>
                              <a:gd name="connsiteY42" fmla="*/ 0 h 101600"/>
                              <a:gd name="connsiteX43" fmla="*/ 0 w 2352000"/>
                              <a:gd name="connsiteY43" fmla="*/ 101600 h 101600"/>
                              <a:gd name="connsiteX44" fmla="*/ 0 w 2352000"/>
                              <a:gd name="connsiteY44" fmla="*/ 0 h 101600"/>
                              <a:gd name="connsiteX45" fmla="*/ 0 w 2352000"/>
                              <a:gd name="connsiteY45" fmla="*/ 101600 h 101600"/>
                              <a:gd name="connsiteX46" fmla="*/ 0 w 2352000"/>
                              <a:gd name="connsiteY46" fmla="*/ 0 h 101600"/>
                              <a:gd name="connsiteX47" fmla="*/ 0 w 2352000"/>
                              <a:gd name="connsiteY47" fmla="*/ 101600 h 101600"/>
                              <a:gd name="connsiteX48" fmla="*/ 0 w 2352000"/>
                              <a:gd name="connsiteY48" fmla="*/ 0 h 101600"/>
                              <a:gd name="connsiteX49" fmla="*/ 0 w 2352000"/>
                              <a:gd name="connsiteY49" fmla="*/ 101600 h 101600"/>
                              <a:gd name="connsiteX50" fmla="*/ 0 w 2352000"/>
                              <a:gd name="connsiteY50" fmla="*/ 0 h 101600"/>
                              <a:gd name="connsiteX51" fmla="*/ 0 w 2352000"/>
                              <a:gd name="connsiteY51" fmla="*/ 101600 h 101600"/>
                              <a:gd name="connsiteX52" fmla="*/ 0 w 2352000"/>
                              <a:gd name="connsiteY52" fmla="*/ 0 h 101600"/>
                              <a:gd name="connsiteX53" fmla="*/ 0 w 2352000"/>
                              <a:gd name="connsiteY53" fmla="*/ 101600 h 101600"/>
                              <a:gd name="connsiteX54" fmla="*/ 0 w 2352000"/>
                              <a:gd name="connsiteY54" fmla="*/ 0 h 101600"/>
                              <a:gd name="connsiteX55" fmla="*/ 0 w 2352000"/>
                              <a:gd name="connsiteY55" fmla="*/ 101600 h 101600"/>
                              <a:gd name="connsiteX56" fmla="*/ 0 w 2352000"/>
                              <a:gd name="connsiteY56" fmla="*/ 0 h 101600"/>
                              <a:gd name="connsiteX57" fmla="*/ 0 w 2352000"/>
                              <a:gd name="connsiteY57" fmla="*/ 101600 h 101600"/>
                              <a:gd name="connsiteX58" fmla="*/ 0 w 2352000"/>
                              <a:gd name="connsiteY58" fmla="*/ 0 h 101600"/>
                              <a:gd name="connsiteX59" fmla="*/ 0 w 2352000"/>
                              <a:gd name="connsiteY59" fmla="*/ 101600 h 101600"/>
                              <a:gd name="connsiteX60" fmla="*/ 0 w 2352000"/>
                              <a:gd name="connsiteY60" fmla="*/ 0 h 101600"/>
                              <a:gd name="connsiteX61" fmla="*/ 0 w 2352000"/>
                              <a:gd name="connsiteY61" fmla="*/ 101600 h 101600"/>
                              <a:gd name="connsiteX62" fmla="*/ 0 w 2352000"/>
                              <a:gd name="connsiteY62" fmla="*/ 0 h 101600"/>
                              <a:gd name="connsiteX63" fmla="*/ 0 w 2352000"/>
                              <a:gd name="connsiteY63" fmla="*/ 101600 h 101600"/>
                              <a:gd name="connsiteX64" fmla="*/ 0 w 2352000"/>
                              <a:gd name="connsiteY64" fmla="*/ 0 h 101600"/>
                              <a:gd name="connsiteX65" fmla="*/ 0 w 2352000"/>
                              <a:gd name="connsiteY65" fmla="*/ 101600 h 101600"/>
                              <a:gd name="connsiteX66" fmla="*/ 0 w 2352000"/>
                              <a:gd name="connsiteY66" fmla="*/ 0 h 101600"/>
                              <a:gd name="connsiteX67" fmla="*/ 0 w 2352000"/>
                              <a:gd name="connsiteY67" fmla="*/ 101600 h 101600"/>
                              <a:gd name="connsiteX68" fmla="*/ 0 w 2352000"/>
                              <a:gd name="connsiteY68" fmla="*/ 0 h 101600"/>
                              <a:gd name="connsiteX69" fmla="*/ 0 w 2352000"/>
                              <a:gd name="connsiteY69" fmla="*/ 101600 h 101600"/>
                              <a:gd name="connsiteX70" fmla="*/ 0 w 2352000"/>
                              <a:gd name="connsiteY70" fmla="*/ 0 h 101600"/>
                              <a:gd name="connsiteX71" fmla="*/ 0 w 2352000"/>
                              <a:gd name="connsiteY71" fmla="*/ 101600 h 101600"/>
                              <a:gd name="connsiteX72" fmla="*/ 0 w 2352000"/>
                              <a:gd name="connsiteY72" fmla="*/ 0 h 101600"/>
                              <a:gd name="connsiteX73" fmla="*/ 0 w 2352000"/>
                              <a:gd name="connsiteY73" fmla="*/ 101600 h 101600"/>
                              <a:gd name="connsiteX74" fmla="*/ 0 w 2352000"/>
                              <a:gd name="connsiteY74" fmla="*/ 0 h 101600"/>
                              <a:gd name="connsiteX75" fmla="*/ 0 w 2352000"/>
                              <a:gd name="connsiteY75" fmla="*/ 101600 h 101600"/>
                              <a:gd name="connsiteX76" fmla="*/ 0 w 2352000"/>
                              <a:gd name="connsiteY76" fmla="*/ 0 h 101600"/>
                              <a:gd name="connsiteX77" fmla="*/ 0 w 2352000"/>
                              <a:gd name="connsiteY77" fmla="*/ 101600 h 101600"/>
                              <a:gd name="connsiteX78" fmla="*/ 0 w 2352000"/>
                              <a:gd name="connsiteY78" fmla="*/ 0 h 101600"/>
                              <a:gd name="connsiteX79" fmla="*/ 0 w 2352000"/>
                              <a:gd name="connsiteY79" fmla="*/ 101600 h 101600"/>
                              <a:gd name="connsiteX80" fmla="*/ 0 w 2352000"/>
                              <a:gd name="connsiteY80" fmla="*/ 0 h 101600"/>
                              <a:gd name="connsiteX81" fmla="*/ 0 w 2352000"/>
                              <a:gd name="connsiteY81" fmla="*/ 101600 h 101600"/>
                              <a:gd name="connsiteX82" fmla="*/ 0 w 2352000"/>
                              <a:gd name="connsiteY82" fmla="*/ 0 h 101600"/>
                              <a:gd name="connsiteX83" fmla="*/ 0 w 2352000"/>
                              <a:gd name="connsiteY83" fmla="*/ 101600 h 101600"/>
                              <a:gd name="connsiteX84" fmla="*/ 0 w 2352000"/>
                              <a:gd name="connsiteY84" fmla="*/ 0 h 101600"/>
                              <a:gd name="connsiteX85" fmla="*/ 0 w 2352000"/>
                              <a:gd name="connsiteY85" fmla="*/ 101600 h 101600"/>
                              <a:gd name="connsiteX86" fmla="*/ 0 w 2352000"/>
                              <a:gd name="connsiteY86" fmla="*/ 0 h 101600"/>
                              <a:gd name="connsiteX87" fmla="*/ 0 w 2352000"/>
                              <a:gd name="connsiteY87" fmla="*/ 101600 h 101600"/>
                              <a:gd name="connsiteX88" fmla="*/ 0 w 2352000"/>
                              <a:gd name="connsiteY88" fmla="*/ 0 h 101600"/>
                              <a:gd name="connsiteX89" fmla="*/ 0 w 2352000"/>
                              <a:gd name="connsiteY89" fmla="*/ 101600 h 101600"/>
                              <a:gd name="connsiteX90" fmla="*/ 0 w 2352000"/>
                              <a:gd name="connsiteY90" fmla="*/ 0 h 101600"/>
                              <a:gd name="connsiteX91" fmla="*/ 0 w 2352000"/>
                              <a:gd name="connsiteY91" fmla="*/ 101600 h 101600"/>
                              <a:gd name="connsiteX92" fmla="*/ 0 w 2352000"/>
                              <a:gd name="connsiteY92" fmla="*/ 0 h 101600"/>
                              <a:gd name="connsiteX93" fmla="*/ 0 w 2352000"/>
                              <a:gd name="connsiteY93" fmla="*/ 101600 h 101600"/>
                              <a:gd name="connsiteX94" fmla="*/ 0 w 2352000"/>
                              <a:gd name="connsiteY94" fmla="*/ 0 h 101600"/>
                              <a:gd name="connsiteX95" fmla="*/ 0 w 2352000"/>
                              <a:gd name="connsiteY95" fmla="*/ 101600 h 101600"/>
                              <a:gd name="connsiteX96" fmla="*/ 0 w 2352000"/>
                              <a:gd name="connsiteY96" fmla="*/ 0 h 101600"/>
                              <a:gd name="connsiteX97" fmla="*/ 0 w 2352000"/>
                              <a:gd name="connsiteY97" fmla="*/ 101600 h 101600"/>
                              <a:gd name="connsiteX98" fmla="*/ 0 w 2352000"/>
                              <a:gd name="connsiteY98" fmla="*/ 0 h 101600"/>
                              <a:gd name="connsiteX99" fmla="*/ 0 w 2352000"/>
                              <a:gd name="connsiteY99" fmla="*/ 101600 h 101600"/>
                              <a:gd name="connsiteX100" fmla="*/ 0 w 2352000"/>
                              <a:gd name="connsiteY100" fmla="*/ 0 h 101600"/>
                              <a:gd name="connsiteX101" fmla="*/ 0 w 2352000"/>
                              <a:gd name="connsiteY101" fmla="*/ 101600 h 101600"/>
                              <a:gd name="connsiteX102" fmla="*/ 0 w 2352000"/>
                              <a:gd name="connsiteY102" fmla="*/ 0 h 101600"/>
                              <a:gd name="connsiteX103" fmla="*/ 0 w 2352000"/>
                              <a:gd name="connsiteY103" fmla="*/ 101600 h 101600"/>
                              <a:gd name="connsiteX104" fmla="*/ 0 w 2352000"/>
                              <a:gd name="connsiteY104" fmla="*/ 0 h 101600"/>
                              <a:gd name="connsiteX105" fmla="*/ 0 w 2352000"/>
                              <a:gd name="connsiteY105" fmla="*/ 101600 h 101600"/>
                              <a:gd name="connsiteX106" fmla="*/ 0 w 2352000"/>
                              <a:gd name="connsiteY106" fmla="*/ 0 h 101600"/>
                              <a:gd name="connsiteX107" fmla="*/ 0 w 2352000"/>
                              <a:gd name="connsiteY107" fmla="*/ 101600 h 101600"/>
                              <a:gd name="connsiteX108" fmla="*/ 0 w 2352000"/>
                              <a:gd name="connsiteY108" fmla="*/ 0 h 101600"/>
                              <a:gd name="connsiteX109" fmla="*/ 0 w 2352000"/>
                              <a:gd name="connsiteY109" fmla="*/ 101600 h 101600"/>
                              <a:gd name="connsiteX110" fmla="*/ 0 w 2352000"/>
                              <a:gd name="connsiteY110" fmla="*/ 0 h 101600"/>
                              <a:gd name="connsiteX111" fmla="*/ 0 w 2352000"/>
                              <a:gd name="connsiteY111" fmla="*/ 101600 h 101600"/>
                              <a:gd name="connsiteX112" fmla="*/ 0 w 2352000"/>
                              <a:gd name="connsiteY112" fmla="*/ 0 h 101600"/>
                              <a:gd name="connsiteX113" fmla="*/ 0 w 2352000"/>
                              <a:gd name="connsiteY113" fmla="*/ 101600 h 101600"/>
                              <a:gd name="connsiteX114" fmla="*/ 0 w 2352000"/>
                              <a:gd name="connsiteY114" fmla="*/ 0 h 101600"/>
                              <a:gd name="connsiteX115" fmla="*/ 0 w 2352000"/>
                              <a:gd name="connsiteY115" fmla="*/ 101600 h 101600"/>
                              <a:gd name="connsiteX116" fmla="*/ 0 w 2352000"/>
                              <a:gd name="connsiteY116" fmla="*/ 0 h 101600"/>
                              <a:gd name="connsiteX117" fmla="*/ 0 w 2352000"/>
                              <a:gd name="connsiteY117" fmla="*/ 101600 h 101600"/>
                              <a:gd name="connsiteX118" fmla="*/ 0 w 2352000"/>
                              <a:gd name="connsiteY118" fmla="*/ 0 h 101600"/>
                              <a:gd name="connsiteX119" fmla="*/ 0 w 2352000"/>
                              <a:gd name="connsiteY119" fmla="*/ 101600 h 101600"/>
                              <a:gd name="connsiteX120" fmla="*/ 0 w 2352000"/>
                              <a:gd name="connsiteY120" fmla="*/ 0 h 101600"/>
                              <a:gd name="connsiteX121" fmla="*/ 0 w 2352000"/>
                              <a:gd name="connsiteY121" fmla="*/ 101600 h 101600"/>
                              <a:gd name="connsiteX122" fmla="*/ 0 w 2352000"/>
                              <a:gd name="connsiteY122" fmla="*/ 0 h 101600"/>
                              <a:gd name="connsiteX123" fmla="*/ 0 w 2352000"/>
                              <a:gd name="connsiteY123" fmla="*/ 101600 h 101600"/>
                              <a:gd name="connsiteX124" fmla="*/ 0 w 2352000"/>
                              <a:gd name="connsiteY124" fmla="*/ 0 h 101600"/>
                              <a:gd name="connsiteX125" fmla="*/ 0 w 2352000"/>
                              <a:gd name="connsiteY125" fmla="*/ 101600 h 101600"/>
                              <a:gd name="connsiteX126" fmla="*/ 0 w 2352000"/>
                              <a:gd name="connsiteY126" fmla="*/ 0 h 101600"/>
                              <a:gd name="connsiteX127" fmla="*/ 0 w 2352000"/>
                              <a:gd name="connsiteY127" fmla="*/ 101600 h 101600"/>
                              <a:gd name="connsiteX128" fmla="*/ 0 w 2352000"/>
                              <a:gd name="connsiteY128" fmla="*/ 0 h 101600"/>
                              <a:gd name="connsiteX129" fmla="*/ 0 w 2352000"/>
                              <a:gd name="connsiteY129" fmla="*/ 101600 h 101600"/>
                              <a:gd name="connsiteX130" fmla="*/ 0 w 2352000"/>
                              <a:gd name="connsiteY130" fmla="*/ 0 h 101600"/>
                              <a:gd name="connsiteX131" fmla="*/ 0 w 2352000"/>
                              <a:gd name="connsiteY131" fmla="*/ 101600 h 101600"/>
                              <a:gd name="connsiteX132" fmla="*/ 0 w 2352000"/>
                              <a:gd name="connsiteY132" fmla="*/ 0 h 101600"/>
                              <a:gd name="connsiteX133" fmla="*/ 0 w 2352000"/>
                              <a:gd name="connsiteY133" fmla="*/ 101600 h 101600"/>
                              <a:gd name="connsiteX134" fmla="*/ 0 w 2352000"/>
                              <a:gd name="connsiteY134" fmla="*/ 0 h 101600"/>
                              <a:gd name="connsiteX135" fmla="*/ 0 w 2352000"/>
                              <a:gd name="connsiteY135" fmla="*/ 101600 h 101600"/>
                              <a:gd name="connsiteX136" fmla="*/ 0 w 2352000"/>
                              <a:gd name="connsiteY136" fmla="*/ 0 h 101600"/>
                              <a:gd name="connsiteX137" fmla="*/ 0 w 2352000"/>
                              <a:gd name="connsiteY137" fmla="*/ 101600 h 101600"/>
                              <a:gd name="connsiteX138" fmla="*/ 0 w 2352000"/>
                              <a:gd name="connsiteY138" fmla="*/ 0 h 101600"/>
                              <a:gd name="connsiteX139" fmla="*/ 0 w 2352000"/>
                              <a:gd name="connsiteY139" fmla="*/ 101600 h 101600"/>
                              <a:gd name="connsiteX140" fmla="*/ 0 w 2352000"/>
                              <a:gd name="connsiteY140" fmla="*/ 0 h 101600"/>
                              <a:gd name="connsiteX141" fmla="*/ 0 w 2352000"/>
                              <a:gd name="connsiteY141" fmla="*/ 101600 h 101600"/>
                              <a:gd name="connsiteX142" fmla="*/ 0 w 2352000"/>
                              <a:gd name="connsiteY142" fmla="*/ 0 h 101600"/>
                              <a:gd name="connsiteX143" fmla="*/ 0 w 2352000"/>
                              <a:gd name="connsiteY143" fmla="*/ 101600 h 101600"/>
                              <a:gd name="connsiteX144" fmla="*/ 0 w 2352000"/>
                              <a:gd name="connsiteY144" fmla="*/ 0 h 101600"/>
                              <a:gd name="connsiteX145" fmla="*/ 0 w 2352000"/>
                              <a:gd name="connsiteY145" fmla="*/ 101600 h 101600"/>
                              <a:gd name="connsiteX146" fmla="*/ 0 w 2352000"/>
                              <a:gd name="connsiteY146" fmla="*/ 0 h 101600"/>
                              <a:gd name="connsiteX147" fmla="*/ 0 w 2352000"/>
                              <a:gd name="connsiteY147" fmla="*/ 101600 h 101600"/>
                              <a:gd name="connsiteX148" fmla="*/ 0 w 2352000"/>
                              <a:gd name="connsiteY148" fmla="*/ 0 h 101600"/>
                              <a:gd name="connsiteX149" fmla="*/ 0 w 2352000"/>
                              <a:gd name="connsiteY149" fmla="*/ 101600 h 101600"/>
                              <a:gd name="connsiteX150" fmla="*/ 0 w 2352000"/>
                              <a:gd name="connsiteY150" fmla="*/ 0 h 101600"/>
                              <a:gd name="connsiteX151" fmla="*/ 0 w 2352000"/>
                              <a:gd name="connsiteY151" fmla="*/ 101600 h 101600"/>
                              <a:gd name="connsiteX152" fmla="*/ 0 w 2352000"/>
                              <a:gd name="connsiteY152" fmla="*/ 0 h 101600"/>
                              <a:gd name="connsiteX153" fmla="*/ 0 w 2352000"/>
                              <a:gd name="connsiteY153" fmla="*/ 101600 h 101600"/>
                              <a:gd name="connsiteX154" fmla="*/ 0 w 2352000"/>
                              <a:gd name="connsiteY154" fmla="*/ 0 h 101600"/>
                              <a:gd name="connsiteX155" fmla="*/ 0 w 2352000"/>
                              <a:gd name="connsiteY155" fmla="*/ 101600 h 101600"/>
                              <a:gd name="connsiteX156" fmla="*/ 0 w 2352000"/>
                              <a:gd name="connsiteY156" fmla="*/ 0 h 101600"/>
                              <a:gd name="connsiteX157" fmla="*/ 0 w 2352000"/>
                              <a:gd name="connsiteY157" fmla="*/ 101600 h 101600"/>
                              <a:gd name="connsiteX158" fmla="*/ 0 w 2352000"/>
                              <a:gd name="connsiteY158" fmla="*/ 0 h 101600"/>
                              <a:gd name="connsiteX159" fmla="*/ 0 w 2352000"/>
                              <a:gd name="connsiteY159" fmla="*/ 101600 h 1016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Lst>
                            <a:rect l="0" t="0" r="0" b="0"/>
                            <a:pathLst>
                              <a:path w="2352000" h="101600">
                                <a:moveTo>
                                  <a:pt x="0" y="0"/>
                                </a:moveTo>
                                <a:lnTo>
                                  <a:pt x="2352000" y="0"/>
                                </a:lnTo>
                                <a:lnTo>
                                  <a:pt x="2352000" y="101600"/>
                                </a:lnTo>
                                <a:lnTo>
                                  <a:pt x="0" y="101600"/>
                                </a:lnTo>
                                <a:lnTo>
                                  <a:pt x="0" y="0"/>
                                </a:lnTo>
                                <a:close/>
                              </a:path>
                            </a:pathLst>
                          </a:custGeom>
                          <a:solidFill>
                            <a:srgbClr val="FFFFFF"/>
                          </a:solidFill>
                          <a:ln w="6000" cap="flat">
                            <a:solidFill>
                              <a:srgbClr val="527294"/>
                            </a:solidFill>
                            <a:bevel/>
                          </a:ln>
                        </wps:spPr>
                        <wps:bodyPr/>
                      </wps:wsp>
                      <wps:wsp>
                        <wps:cNvPr id="260" name="Message"/>
                        <wps:cNvSpPr/>
                        <wps:spPr>
                          <a:xfrm rot="7422">
                            <a:off x="400082" y="988749"/>
                            <a:ext cx="915678" cy="0"/>
                          </a:xfrm>
                          <a:custGeom>
                            <a:avLst/>
                            <a:gdLst>
                              <a:gd name="rtl" fmla="*/ 118735 w 915678"/>
                              <a:gd name="rtt" fmla="*/ -166301 h 0"/>
                              <a:gd name="rtr" fmla="*/ 770791 w 915678"/>
                              <a:gd name="rtb" fmla="*/ -46301 h 0"/>
                            </a:gdLst>
                            <a:ahLst/>
                            <a:cxnLst/>
                            <a:rect l="rtl" t="rtt" r="rtr" b="rtb"/>
                            <a:pathLst>
                              <a:path w="915678" fill="none">
                                <a:moveTo>
                                  <a:pt x="0" y="-3"/>
                                </a:moveTo>
                                <a:lnTo>
                                  <a:pt x="915678" y="-3"/>
                                </a:lnTo>
                              </a:path>
                            </a:pathLst>
                          </a:custGeom>
                          <a:gradFill>
                            <a:gsLst>
                              <a:gs pos="0">
                                <a:srgbClr val="EDF0F7"/>
                              </a:gs>
                              <a:gs pos="100000">
                                <a:srgbClr val="A6BED0"/>
                              </a:gs>
                            </a:gsLst>
                            <a:lin ang="5400000" scaled="0"/>
                          </a:gradFill>
                          <a:ln w="6000" cap="flat">
                            <a:solidFill>
                              <a:srgbClr val="000000"/>
                            </a:solidFill>
                            <a:miter lim="800000"/>
                            <a:tailEnd type="arrow" w="lg" len="lg"/>
                          </a:ln>
                        </wps:spPr>
                        <wps:txbx>
                          <w:txbxContent>
                            <w:p w14:paraId="7FDD5647" w14:textId="77777777" w:rsidR="009A64EC" w:rsidRDefault="009A64EC" w:rsidP="00382848">
                              <w:pPr>
                                <w:snapToGrid w:val="0"/>
                                <w:jc w:val="center"/>
                                <w:rPr>
                                  <w:sz w:val="18"/>
                                  <w:szCs w:val="18"/>
                                </w:rPr>
                              </w:pPr>
                              <w:r>
                                <w:rPr>
                                  <w:rFonts w:ascii="Arial"/>
                                  <w:color w:val="000000"/>
                                  <w:sz w:val="18"/>
                                  <w:szCs w:val="18"/>
                                </w:rPr>
                                <w:t>Upload details</w:t>
                              </w:r>
                            </w:p>
                          </w:txbxContent>
                        </wps:txbx>
                        <wps:bodyPr wrap="square" lIns="36000" tIns="0" rIns="36000" bIns="0" rtlCol="0" anchor="ctr"/>
                      </wps:wsp>
                      <wpg:grpSp>
                        <wpg:cNvPr id="261" name="Group 261"/>
                        <wpg:cNvGrpSpPr/>
                        <wpg:grpSpPr>
                          <a:xfrm rot="10775171">
                            <a:off x="1416645" y="1092078"/>
                            <a:ext cx="1506864" cy="192222"/>
                            <a:chOff x="1416624" y="1086150"/>
                            <a:chExt cx="1506864" cy="192222"/>
                          </a:xfrm>
                        </wpg:grpSpPr>
                        <wps:wsp>
                          <wps:cNvPr id="289" name="Message Return"/>
                          <wps:cNvSpPr/>
                          <wps:spPr>
                            <a:xfrm>
                              <a:off x="1416624" y="1086150"/>
                              <a:ext cx="1506864" cy="0"/>
                            </a:xfrm>
                            <a:custGeom>
                              <a:avLst/>
                              <a:gdLst/>
                              <a:ahLst/>
                              <a:cxnLst/>
                              <a:rect l="0" t="0" r="0" b="0"/>
                              <a:pathLst>
                                <a:path w="1506864" fill="none">
                                  <a:moveTo>
                                    <a:pt x="0" y="-3"/>
                                  </a:moveTo>
                                  <a:lnTo>
                                    <a:pt x="1506864" y="-3"/>
                                  </a:lnTo>
                                </a:path>
                              </a:pathLst>
                            </a:custGeom>
                            <a:gradFill>
                              <a:gsLst>
                                <a:gs pos="0">
                                  <a:srgbClr val="EDF0F7"/>
                                </a:gs>
                                <a:gs pos="100000">
                                  <a:srgbClr val="A6BED0"/>
                                </a:gs>
                              </a:gsLst>
                              <a:lin ang="5400000" scaled="0"/>
                            </a:gradFill>
                            <a:ln w="6000" cap="flat">
                              <a:solidFill>
                                <a:srgbClr val="000000"/>
                              </a:solidFill>
                              <a:custDash>
                                <a:ds d="600000" sp="400000"/>
                              </a:custDash>
                              <a:miter lim="800000"/>
                              <a:tailEnd type="arrow" w="lg" len="lg"/>
                            </a:ln>
                          </wps:spPr>
                          <wps:bodyPr/>
                        </wps:wsp>
                        <wps:wsp>
                          <wps:cNvPr id="290" name="Text 137"/>
                          <wps:cNvSpPr txBox="1"/>
                          <wps:spPr>
                            <a:xfrm rot="10800000">
                              <a:off x="1537899" y="1109452"/>
                              <a:ext cx="1158559" cy="168920"/>
                            </a:xfrm>
                            <a:prstGeom prst="rect">
                              <a:avLst/>
                            </a:prstGeom>
                            <a:noFill/>
                          </wps:spPr>
                          <wps:txbx>
                            <w:txbxContent>
                              <w:p w14:paraId="7351F0DB" w14:textId="77777777" w:rsidR="009A64EC" w:rsidRDefault="009A64EC" w:rsidP="00F979AC">
                                <w:pPr>
                                  <w:snapToGrid w:val="0"/>
                                  <w:jc w:val="center"/>
                                  <w:rPr>
                                    <w:sz w:val="18"/>
                                    <w:szCs w:val="18"/>
                                  </w:rPr>
                                </w:pPr>
                                <w:r>
                                  <w:rPr>
                                    <w:rFonts w:ascii="Arial"/>
                                    <w:color w:val="000000"/>
                                    <w:sz w:val="18"/>
                                    <w:szCs w:val="18"/>
                                  </w:rPr>
                                  <w:t>View uploads and do totals</w:t>
                                </w:r>
                              </w:p>
                              <w:p w14:paraId="6C72A31C" w14:textId="5BEB7770" w:rsidR="009A64EC" w:rsidRDefault="009A64EC" w:rsidP="00382848">
                                <w:pPr>
                                  <w:snapToGrid w:val="0"/>
                                  <w:jc w:val="center"/>
                                  <w:rPr>
                                    <w:sz w:val="18"/>
                                    <w:szCs w:val="18"/>
                                  </w:rPr>
                                </w:pPr>
                              </w:p>
                            </w:txbxContent>
                          </wps:txbx>
                          <wps:bodyPr wrap="square" lIns="36000" tIns="0" rIns="36000" bIns="0" rtlCol="0" anchor="ctr"/>
                        </wps:wsp>
                      </wpg:grpSp>
                      <wps:wsp>
                        <wps:cNvPr id="262" name="Message"/>
                        <wps:cNvSpPr/>
                        <wps:spPr>
                          <a:xfrm rot="7422">
                            <a:off x="400082" y="1438749"/>
                            <a:ext cx="915678" cy="0"/>
                          </a:xfrm>
                          <a:custGeom>
                            <a:avLst/>
                            <a:gdLst>
                              <a:gd name="rtl" fmla="*/ 118735 w 915678"/>
                              <a:gd name="rtt" fmla="*/ -166301 h 0"/>
                              <a:gd name="rtr" fmla="*/ 770791 w 915678"/>
                              <a:gd name="rtb" fmla="*/ -46301 h 0"/>
                            </a:gdLst>
                            <a:ahLst/>
                            <a:cxnLst/>
                            <a:rect l="rtl" t="rtt" r="rtr" b="rtb"/>
                            <a:pathLst>
                              <a:path w="915678" fill="none">
                                <a:moveTo>
                                  <a:pt x="0" y="-3"/>
                                </a:moveTo>
                                <a:lnTo>
                                  <a:pt x="915678" y="-3"/>
                                </a:lnTo>
                              </a:path>
                            </a:pathLst>
                          </a:custGeom>
                          <a:gradFill>
                            <a:gsLst>
                              <a:gs pos="0">
                                <a:srgbClr val="EDF0F7"/>
                              </a:gs>
                              <a:gs pos="100000">
                                <a:srgbClr val="A6BED0"/>
                              </a:gs>
                            </a:gsLst>
                            <a:lin ang="5400000" scaled="0"/>
                          </a:gradFill>
                          <a:ln w="6000" cap="flat">
                            <a:solidFill>
                              <a:srgbClr val="000000"/>
                            </a:solidFill>
                            <a:miter lim="800000"/>
                            <a:tailEnd type="arrow" w="lg" len="lg"/>
                          </a:ln>
                        </wps:spPr>
                        <wps:txbx>
                          <w:txbxContent>
                            <w:p w14:paraId="5E4E312D" w14:textId="77777777" w:rsidR="009A64EC" w:rsidRDefault="009A64EC" w:rsidP="00382848">
                              <w:pPr>
                                <w:snapToGrid w:val="0"/>
                                <w:jc w:val="center"/>
                                <w:rPr>
                                  <w:sz w:val="18"/>
                                  <w:szCs w:val="18"/>
                                </w:rPr>
                              </w:pPr>
                              <w:r>
                                <w:rPr>
                                  <w:rFonts w:ascii="Arial"/>
                                  <w:color w:val="000000"/>
                                  <w:sz w:val="18"/>
                                  <w:szCs w:val="18"/>
                                </w:rPr>
                                <w:t>Send thread</w:t>
                              </w:r>
                            </w:p>
                          </w:txbxContent>
                        </wps:txbx>
                        <wps:bodyPr wrap="square" lIns="36000" tIns="0" rIns="36000" bIns="0" rtlCol="0" anchor="ctr"/>
                      </wps:wsp>
                      <wpg:grpSp>
                        <wpg:cNvPr id="263" name="Group 263"/>
                        <wpg:cNvGrpSpPr/>
                        <wpg:grpSpPr>
                          <a:xfrm rot="10800000">
                            <a:off x="1444158" y="1560342"/>
                            <a:ext cx="2754402" cy="166300"/>
                            <a:chOff x="1444158" y="1609842"/>
                            <a:chExt cx="2754402" cy="166300"/>
                          </a:xfrm>
                        </wpg:grpSpPr>
                        <wps:wsp>
                          <wps:cNvPr id="287" name="Message Return"/>
                          <wps:cNvSpPr/>
                          <wps:spPr>
                            <a:xfrm>
                              <a:off x="1444158" y="1668242"/>
                              <a:ext cx="2754402" cy="0"/>
                            </a:xfrm>
                            <a:custGeom>
                              <a:avLst/>
                              <a:gdLst/>
                              <a:ahLst/>
                              <a:cxnLst/>
                              <a:rect l="0" t="0" r="0" b="0"/>
                              <a:pathLst>
                                <a:path w="2754402" fill="none">
                                  <a:moveTo>
                                    <a:pt x="0" y="-3"/>
                                  </a:moveTo>
                                  <a:lnTo>
                                    <a:pt x="2754402" y="-3"/>
                                  </a:lnTo>
                                </a:path>
                              </a:pathLst>
                            </a:custGeom>
                            <a:gradFill>
                              <a:gsLst>
                                <a:gs pos="0">
                                  <a:srgbClr val="EDF0F7"/>
                                </a:gs>
                                <a:gs pos="100000">
                                  <a:srgbClr val="A6BED0"/>
                                </a:gs>
                              </a:gsLst>
                              <a:lin ang="5400000" scaled="0"/>
                            </a:gradFill>
                            <a:ln w="6000" cap="flat">
                              <a:solidFill>
                                <a:srgbClr val="000000"/>
                              </a:solidFill>
                              <a:custDash>
                                <a:ds d="600000" sp="400000"/>
                              </a:custDash>
                              <a:miter lim="800000"/>
                              <a:tailEnd type="arrow" w="lg" len="lg"/>
                            </a:ln>
                          </wps:spPr>
                          <wps:bodyPr/>
                        </wps:wsp>
                        <wps:wsp>
                          <wps:cNvPr id="288" name="Text 139"/>
                          <wps:cNvSpPr txBox="1"/>
                          <wps:spPr>
                            <a:xfrm rot="10800000">
                              <a:off x="2369673" y="1609842"/>
                              <a:ext cx="652056" cy="166300"/>
                            </a:xfrm>
                            <a:prstGeom prst="rect">
                              <a:avLst/>
                            </a:prstGeom>
                            <a:noFill/>
                          </wps:spPr>
                          <wps:txbx>
                            <w:txbxContent>
                              <w:p w14:paraId="30D4B745" w14:textId="77777777" w:rsidR="009A64EC" w:rsidRDefault="009A64EC" w:rsidP="00382848">
                                <w:pPr>
                                  <w:snapToGrid w:val="0"/>
                                  <w:jc w:val="center"/>
                                  <w:rPr>
                                    <w:sz w:val="18"/>
                                    <w:szCs w:val="18"/>
                                  </w:rPr>
                                </w:pPr>
                                <w:r>
                                  <w:rPr>
                                    <w:rFonts w:ascii="Arial"/>
                                    <w:color w:val="000000"/>
                                    <w:sz w:val="18"/>
                                    <w:szCs w:val="18"/>
                                  </w:rPr>
                                  <w:t>View threads</w:t>
                                </w:r>
                              </w:p>
                            </w:txbxContent>
                          </wps:txbx>
                          <wps:bodyPr wrap="square" lIns="36000" tIns="0" rIns="36000" bIns="0" rtlCol="0" anchor="ctr"/>
                        </wps:wsp>
                      </wpg:grpSp>
                      <wpg:grpSp>
                        <wpg:cNvPr id="264" name="Group 264"/>
                        <wpg:cNvGrpSpPr/>
                        <wpg:grpSpPr>
                          <a:xfrm rot="-10799999">
                            <a:off x="1417359" y="1700288"/>
                            <a:ext cx="2781201" cy="189450"/>
                            <a:chOff x="1417359" y="1889738"/>
                            <a:chExt cx="2781201" cy="189450"/>
                          </a:xfrm>
                        </wpg:grpSpPr>
                        <wps:wsp>
                          <wps:cNvPr id="285" name="Message Return"/>
                          <wps:cNvSpPr/>
                          <wps:spPr>
                            <a:xfrm>
                              <a:off x="1417359" y="1889738"/>
                              <a:ext cx="2781201" cy="0"/>
                            </a:xfrm>
                            <a:custGeom>
                              <a:avLst/>
                              <a:gdLst/>
                              <a:ahLst/>
                              <a:cxnLst/>
                              <a:rect l="0" t="0" r="0" b="0"/>
                              <a:pathLst>
                                <a:path w="2781201" fill="none">
                                  <a:moveTo>
                                    <a:pt x="0" y="-3"/>
                                  </a:moveTo>
                                  <a:lnTo>
                                    <a:pt x="2781201" y="-3"/>
                                  </a:lnTo>
                                </a:path>
                              </a:pathLst>
                            </a:custGeom>
                            <a:gradFill>
                              <a:gsLst>
                                <a:gs pos="0">
                                  <a:srgbClr val="EDF0F7"/>
                                </a:gs>
                                <a:gs pos="100000">
                                  <a:srgbClr val="A6BED0"/>
                                </a:gs>
                              </a:gsLst>
                              <a:lin ang="5400000" scaled="0"/>
                            </a:gradFill>
                            <a:ln w="6000" cap="flat">
                              <a:solidFill>
                                <a:srgbClr val="000000"/>
                              </a:solidFill>
                              <a:custDash>
                                <a:ds d="600000" sp="400000"/>
                              </a:custDash>
                              <a:miter lim="800000"/>
                              <a:tailEnd type="arrow" w="lg" len="lg"/>
                            </a:ln>
                          </wps:spPr>
                          <wps:bodyPr/>
                        </wps:wsp>
                        <wps:wsp>
                          <wps:cNvPr id="286" name="Text 141"/>
                          <wps:cNvSpPr txBox="1"/>
                          <wps:spPr>
                            <a:xfrm rot="10800000">
                              <a:off x="2066102" y="1912888"/>
                              <a:ext cx="928828" cy="166300"/>
                            </a:xfrm>
                            <a:prstGeom prst="rect">
                              <a:avLst/>
                            </a:prstGeom>
                            <a:noFill/>
                          </wps:spPr>
                          <wps:txbx>
                            <w:txbxContent>
                              <w:p w14:paraId="4F0E72A0" w14:textId="42253215" w:rsidR="009A64EC" w:rsidRDefault="009A64EC" w:rsidP="00382848">
                                <w:pPr>
                                  <w:snapToGrid w:val="0"/>
                                  <w:jc w:val="center"/>
                                  <w:rPr>
                                    <w:sz w:val="18"/>
                                    <w:szCs w:val="18"/>
                                  </w:rPr>
                                </w:pPr>
                                <w:r>
                                  <w:rPr>
                                    <w:rFonts w:ascii="Arial"/>
                                    <w:color w:val="000000"/>
                                    <w:sz w:val="18"/>
                                    <w:szCs w:val="18"/>
                                  </w:rPr>
                                  <w:t>Post transactions in full</w:t>
                                </w:r>
                              </w:p>
                            </w:txbxContent>
                          </wps:txbx>
                          <wps:bodyPr wrap="square" lIns="36000" tIns="0" rIns="36000" bIns="0" rtlCol="0" anchor="ctr"/>
                        </wps:wsp>
                      </wpg:grpSp>
                      <wps:wsp>
                        <wps:cNvPr id="284" name="Text 143"/>
                        <wps:cNvSpPr txBox="1"/>
                        <wps:spPr>
                          <a:xfrm>
                            <a:off x="2607911" y="2091669"/>
                            <a:ext cx="1160928" cy="166300"/>
                          </a:xfrm>
                          <a:prstGeom prst="rect">
                            <a:avLst/>
                          </a:prstGeom>
                          <a:noFill/>
                        </wps:spPr>
                        <wps:txbx>
                          <w:txbxContent>
                            <w:p w14:paraId="39B67AC8" w14:textId="23540000" w:rsidR="009A64EC" w:rsidRDefault="009A64EC" w:rsidP="00382848">
                              <w:pPr>
                                <w:snapToGrid w:val="0"/>
                                <w:jc w:val="center"/>
                                <w:rPr>
                                  <w:sz w:val="18"/>
                                  <w:szCs w:val="18"/>
                                </w:rPr>
                              </w:pPr>
                              <w:r>
                                <w:rPr>
                                  <w:rFonts w:ascii="Arial"/>
                                  <w:color w:val="000000"/>
                                  <w:sz w:val="18"/>
                                  <w:szCs w:val="18"/>
                                </w:rPr>
                                <w:t>Approve purchases and post its totals</w:t>
                              </w:r>
                            </w:p>
                          </w:txbxContent>
                        </wps:txbx>
                        <wps:bodyPr wrap="square" lIns="36000" tIns="0" rIns="36000" bIns="0" rtlCol="0" anchor="ctr"/>
                      </wps:wsp>
                      <wps:wsp>
                        <wps:cNvPr id="281" name="Message Return"/>
                        <wps:cNvSpPr/>
                        <wps:spPr>
                          <a:xfrm rot="10829745">
                            <a:off x="1351837" y="2258799"/>
                            <a:ext cx="2832106" cy="0"/>
                          </a:xfrm>
                          <a:custGeom>
                            <a:avLst/>
                            <a:gdLst/>
                            <a:ahLst/>
                            <a:cxnLst/>
                            <a:rect l="0" t="0" r="0" b="0"/>
                            <a:pathLst>
                              <a:path w="2832106" fill="none">
                                <a:moveTo>
                                  <a:pt x="0" y="-3"/>
                                </a:moveTo>
                                <a:lnTo>
                                  <a:pt x="2832106" y="-3"/>
                                </a:lnTo>
                              </a:path>
                            </a:pathLst>
                          </a:custGeom>
                          <a:gradFill>
                            <a:gsLst>
                              <a:gs pos="0">
                                <a:srgbClr val="EDF0F7"/>
                              </a:gs>
                              <a:gs pos="100000">
                                <a:srgbClr val="A6BED0"/>
                              </a:gs>
                            </a:gsLst>
                            <a:lin ang="5400000" scaled="0"/>
                          </a:gradFill>
                          <a:ln w="6000" cap="flat">
                            <a:solidFill>
                              <a:srgbClr val="000000"/>
                            </a:solidFill>
                            <a:custDash>
                              <a:ds d="600000" sp="400000"/>
                            </a:custDash>
                            <a:miter lim="800000"/>
                            <a:tailEnd type="arrow" w="lg" len="lg"/>
                          </a:ln>
                        </wps:spPr>
                        <wps:bodyPr/>
                      </wps:wsp>
                      <wpg:grpSp>
                        <wpg:cNvPr id="267" name="Group 267"/>
                        <wpg:cNvGrpSpPr/>
                        <wpg:grpSpPr>
                          <a:xfrm rot="10800000">
                            <a:off x="1414560" y="2438666"/>
                            <a:ext cx="2784000" cy="166300"/>
                            <a:chOff x="1414560" y="2511466"/>
                            <a:chExt cx="2784000" cy="166300"/>
                          </a:xfrm>
                        </wpg:grpSpPr>
                        <wps:wsp>
                          <wps:cNvPr id="279" name="Message Return"/>
                          <wps:cNvSpPr/>
                          <wps:spPr>
                            <a:xfrm>
                              <a:off x="1414560" y="2558216"/>
                              <a:ext cx="2784000" cy="0"/>
                            </a:xfrm>
                            <a:custGeom>
                              <a:avLst/>
                              <a:gdLst/>
                              <a:ahLst/>
                              <a:cxnLst/>
                              <a:rect l="0" t="0" r="0" b="0"/>
                              <a:pathLst>
                                <a:path w="2784000" fill="none">
                                  <a:moveTo>
                                    <a:pt x="0" y="-3"/>
                                  </a:moveTo>
                                  <a:lnTo>
                                    <a:pt x="2784000" y="-3"/>
                                  </a:lnTo>
                                </a:path>
                              </a:pathLst>
                            </a:custGeom>
                            <a:gradFill>
                              <a:gsLst>
                                <a:gs pos="0">
                                  <a:srgbClr val="EDF0F7"/>
                                </a:gs>
                                <a:gs pos="100000">
                                  <a:srgbClr val="A6BED0"/>
                                </a:gs>
                              </a:gsLst>
                              <a:lin ang="5400000" scaled="0"/>
                            </a:gradFill>
                            <a:ln w="6000" cap="flat">
                              <a:solidFill>
                                <a:srgbClr val="000000"/>
                              </a:solidFill>
                              <a:custDash>
                                <a:ds d="600000" sp="400000"/>
                              </a:custDash>
                              <a:miter lim="800000"/>
                              <a:tailEnd type="arrow" w="lg" len="lg"/>
                            </a:ln>
                          </wps:spPr>
                          <wps:bodyPr/>
                        </wps:wsp>
                        <wps:wsp>
                          <wps:cNvPr id="280" name="Text 147"/>
                          <wps:cNvSpPr txBox="1"/>
                          <wps:spPr>
                            <a:xfrm rot="10800000">
                              <a:off x="2353153" y="2511466"/>
                              <a:ext cx="652056" cy="166300"/>
                            </a:xfrm>
                            <a:prstGeom prst="rect">
                              <a:avLst/>
                            </a:prstGeom>
                            <a:noFill/>
                          </wps:spPr>
                          <wps:txbx>
                            <w:txbxContent>
                              <w:p w14:paraId="631AEED7" w14:textId="6890C81E" w:rsidR="009A64EC" w:rsidRDefault="009A64EC" w:rsidP="00957D6B">
                                <w:pPr>
                                  <w:snapToGrid w:val="0"/>
                                  <w:rPr>
                                    <w:sz w:val="18"/>
                                    <w:szCs w:val="18"/>
                                  </w:rPr>
                                </w:pPr>
                              </w:p>
                            </w:txbxContent>
                          </wps:txbx>
                          <wps:bodyPr wrap="square" lIns="36000" tIns="0" rIns="36000" bIns="0" rtlCol="0" anchor="ctr"/>
                        </wps:wsp>
                      </wpg:grpSp>
                      <wpg:grpSp>
                        <wpg:cNvPr id="268" name="Group 268"/>
                        <wpg:cNvGrpSpPr/>
                        <wpg:grpSpPr>
                          <a:xfrm rot="-10792579">
                            <a:off x="400287" y="2899458"/>
                            <a:ext cx="915678" cy="189291"/>
                            <a:chOff x="400287" y="2899458"/>
                            <a:chExt cx="915678" cy="189291"/>
                          </a:xfrm>
                        </wpg:grpSpPr>
                        <wps:wsp>
                          <wps:cNvPr id="277" name="Message Return"/>
                          <wps:cNvSpPr/>
                          <wps:spPr>
                            <a:xfrm>
                              <a:off x="400287" y="2899458"/>
                              <a:ext cx="915678" cy="0"/>
                            </a:xfrm>
                            <a:custGeom>
                              <a:avLst/>
                              <a:gdLst/>
                              <a:ahLst/>
                              <a:cxnLst/>
                              <a:rect l="0" t="0" r="0" b="0"/>
                              <a:pathLst>
                                <a:path w="915678" fill="none">
                                  <a:moveTo>
                                    <a:pt x="0" y="-3"/>
                                  </a:moveTo>
                                  <a:lnTo>
                                    <a:pt x="915678" y="-3"/>
                                  </a:lnTo>
                                </a:path>
                              </a:pathLst>
                            </a:custGeom>
                            <a:gradFill>
                              <a:gsLst>
                                <a:gs pos="0">
                                  <a:srgbClr val="EDF0F7"/>
                                </a:gs>
                                <a:gs pos="100000">
                                  <a:srgbClr val="A6BED0"/>
                                </a:gs>
                              </a:gsLst>
                              <a:lin ang="5400000" scaled="0"/>
                            </a:gradFill>
                            <a:ln w="6000" cap="flat">
                              <a:solidFill>
                                <a:srgbClr val="000000"/>
                              </a:solidFill>
                              <a:custDash>
                                <a:ds d="600000" sp="400000"/>
                              </a:custDash>
                              <a:miter lim="800000"/>
                              <a:tailEnd type="arrow" w="lg" len="lg"/>
                            </a:ln>
                          </wps:spPr>
                          <wps:bodyPr/>
                        </wps:wsp>
                        <wps:wsp>
                          <wps:cNvPr id="278" name="Text 149"/>
                          <wps:cNvSpPr txBox="1"/>
                          <wps:spPr>
                            <a:xfrm rot="10800000">
                              <a:off x="486331" y="2922945"/>
                              <a:ext cx="823477" cy="165804"/>
                            </a:xfrm>
                            <a:prstGeom prst="rect">
                              <a:avLst/>
                            </a:prstGeom>
                            <a:noFill/>
                          </wps:spPr>
                          <wps:txbx>
                            <w:txbxContent>
                              <w:p w14:paraId="73D0A875" w14:textId="77777777" w:rsidR="009A64EC" w:rsidRDefault="009A64EC" w:rsidP="00382848">
                                <w:pPr>
                                  <w:snapToGrid w:val="0"/>
                                  <w:jc w:val="center"/>
                                  <w:rPr>
                                    <w:sz w:val="18"/>
                                    <w:szCs w:val="18"/>
                                  </w:rPr>
                                </w:pPr>
                                <w:r>
                                  <w:rPr>
                                    <w:rFonts w:ascii="Arial"/>
                                    <w:color w:val="000000"/>
                                    <w:sz w:val="18"/>
                                    <w:szCs w:val="18"/>
                                  </w:rPr>
                                  <w:t>View posts</w:t>
                                </w:r>
                              </w:p>
                            </w:txbxContent>
                          </wps:txbx>
                          <wps:bodyPr wrap="square" lIns="36000" tIns="0" rIns="36000" bIns="0" rtlCol="0" anchor="ctr"/>
                        </wps:wsp>
                      </wpg:grpSp>
                      <wpg:grpSp>
                        <wpg:cNvPr id="271" name="Group 271"/>
                        <wpg:cNvGrpSpPr/>
                        <wpg:grpSpPr>
                          <a:xfrm rot="10800000">
                            <a:off x="1438560" y="878708"/>
                            <a:ext cx="1488000" cy="189534"/>
                            <a:chOff x="1438560" y="878708"/>
                            <a:chExt cx="1488000" cy="189534"/>
                          </a:xfrm>
                        </wpg:grpSpPr>
                        <wps:wsp>
                          <wps:cNvPr id="273" name="Message Return"/>
                          <wps:cNvSpPr/>
                          <wps:spPr>
                            <a:xfrm>
                              <a:off x="1438560" y="878708"/>
                              <a:ext cx="1488000" cy="0"/>
                            </a:xfrm>
                            <a:custGeom>
                              <a:avLst/>
                              <a:gdLst/>
                              <a:ahLst/>
                              <a:cxnLst/>
                              <a:rect l="0" t="0" r="0" b="0"/>
                              <a:pathLst>
                                <a:path w="1488000" fill="none">
                                  <a:moveTo>
                                    <a:pt x="0" y="-3"/>
                                  </a:moveTo>
                                  <a:lnTo>
                                    <a:pt x="1488000" y="-3"/>
                                  </a:lnTo>
                                </a:path>
                              </a:pathLst>
                            </a:custGeom>
                            <a:gradFill>
                              <a:gsLst>
                                <a:gs pos="0">
                                  <a:srgbClr val="EDF0F7"/>
                                </a:gs>
                                <a:gs pos="100000">
                                  <a:srgbClr val="A6BED0"/>
                                </a:gs>
                              </a:gsLst>
                              <a:lin ang="5400000" scaled="0"/>
                            </a:gradFill>
                            <a:ln w="6000" cap="flat">
                              <a:solidFill>
                                <a:srgbClr val="000000"/>
                              </a:solidFill>
                              <a:custDash>
                                <a:ds d="600000" sp="400000"/>
                              </a:custDash>
                              <a:miter lim="800000"/>
                              <a:tailEnd type="arrow" w="lg" len="lg"/>
                            </a:ln>
                          </wps:spPr>
                          <wps:bodyPr/>
                        </wps:wsp>
                        <wps:wsp>
                          <wps:cNvPr id="274" name="Text 153"/>
                          <wps:cNvSpPr txBox="1"/>
                          <wps:spPr>
                            <a:xfrm rot="10800000">
                              <a:off x="1517019" y="901942"/>
                              <a:ext cx="1190986" cy="166300"/>
                            </a:xfrm>
                            <a:prstGeom prst="rect">
                              <a:avLst/>
                            </a:prstGeom>
                            <a:noFill/>
                          </wps:spPr>
                          <wps:txbx>
                            <w:txbxContent>
                              <w:p w14:paraId="24645F55" w14:textId="28DC0248" w:rsidR="009A64EC" w:rsidRDefault="009A64EC" w:rsidP="00382848">
                                <w:pPr>
                                  <w:snapToGrid w:val="0"/>
                                  <w:jc w:val="center"/>
                                  <w:rPr>
                                    <w:sz w:val="18"/>
                                    <w:szCs w:val="18"/>
                                  </w:rPr>
                                </w:pPr>
                                <w:r>
                                  <w:rPr>
                                    <w:rFonts w:ascii="Arial"/>
                                    <w:color w:val="000000"/>
                                    <w:sz w:val="18"/>
                                    <w:szCs w:val="18"/>
                                  </w:rPr>
                                  <w:t>Approve account</w:t>
                                </w:r>
                              </w:p>
                            </w:txbxContent>
                          </wps:txbx>
                          <wps:bodyPr wrap="square" lIns="36000" tIns="0" rIns="36000" bIns="0" rtlCol="0" anchor="ctr"/>
                        </wps:wsp>
                      </wpg:grpSp>
                    </wpg:wgp>
                  </a:graphicData>
                </a:graphic>
                <wp14:sizeRelH relativeFrom="margin">
                  <wp14:pctWidth>0</wp14:pctWidth>
                </wp14:sizeRelH>
                <wp14:sizeRelV relativeFrom="margin">
                  <wp14:pctHeight>0</wp14:pctHeight>
                </wp14:sizeRelV>
              </wp:anchor>
            </w:drawing>
          </mc:Choice>
          <mc:Fallback>
            <w:pict>
              <v:group w14:anchorId="34084102" id="Group 704" o:spid="_x0000_s1060" style="position:absolute;margin-left:-12pt;margin-top:12.75pt;width:469.1pt;height:517.2pt;z-index:251662336;mso-width-relative:margin;mso-height-relative:margin" coordorigin="-2,-271" coordsize="45876,40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">
                <v:group id="Group 252" o:spid="_x0000_s1061" style="position:absolute;left:-2;width:6719;height:2392" coordorigin="-2" coordsize="6720,23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v0cQAAADcAAAADwAAAGRycy9kb3ducmV2LnhtbESPQYvCMBSE7wv+h/CE&#10;va1pu7hINYqIigcRVgXx9miebbF5KU1s6783wsIeh5n5hpktelOJlhpXWlYQjyIQxJnVJecKzqfN&#10;1wSE88gaK8uk4EkOFvPBxwxTbTv+pfbocxEg7FJUUHhfp1K6rCCDbmRr4uDdbGPQB9nkUjfYBbip&#10;ZBJFP9JgyWGhwJpWBWX348Mo2HbYLb/jdbu/31bP62l8uOxjUupz2C+nIDz1/j/8195pBck4gf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Mzv0cQAAADcAAAA&#10;DwAAAAAAAAAAAAAAAACqAgAAZHJzL2Rvd25yZXYueG1sUEsFBgAAAAAEAAQA+gAAAJsDAAAAAA==&#10;">
                  <v:shape id="Rectangle" o:spid="_x0000_s1062" style="position:absolute;left:-2;top:8;width:6719;height:2384;visibility:visible;mso-wrap-style:square;v-text-anchor:middle" coordsize="672000,238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bXcMYA&#10;AADcAAAADwAAAGRycy9kb3ducmV2LnhtbESPW2sCMRSE3wv9D+EUfKtJRazdbpRWEASxeOlL3043&#10;Zy+4OVk3Udd/bwTBx2FmvmHSaWdrcaLWV441vPUVCOLMmYoLDb+7+esYhA/IBmvHpOFCHqaT56cU&#10;E+POvKHTNhQiQtgnqKEMoUmk9FlJFn3fNcTRy11rMUTZFtK0eI5wW8uBUiNpseK4UGJDs5Ky/fZo&#10;NeDSH/L/MPz72Y3W+41ar9Tle6V176X7+gQRqAuP8L29MBoGH+9wOxOPgJ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obXcMYAAADcAAAADwAAAAAAAAAAAAAAAACYAgAAZHJz&#10;L2Rvd25yZXYueG1sUEsFBgAAAAAEAAQA9QAAAIsDAAAAAA==&#10;" adj="-11796480,,5400" path="m,l672000,r,238432l,238432,,xe" strokecolor="#527294" strokeweight=".16667mm">
                    <v:stroke joinstyle="bevel"/>
                    <v:formulas/>
                    <v:path arrowok="t" o:connecttype="custom" textboxrect="0,0,672000,238432"/>
                    <v:textbox inset="1mm,0,1mm,0">
                      <w:txbxContent>
                        <w:p w14:paraId="2E37B2DA" w14:textId="61968F78" w:rsidR="009A64EC" w:rsidRDefault="009A64EC" w:rsidP="00382848">
                          <w:pPr>
                            <w:snapToGrid w:val="0"/>
                            <w:jc w:val="center"/>
                            <w:rPr>
                              <w:sz w:val="18"/>
                              <w:szCs w:val="18"/>
                            </w:rPr>
                          </w:pPr>
                          <w:r>
                            <w:rPr>
                              <w:rFonts w:ascii="Arial"/>
                              <w:color w:val="000000"/>
                              <w:sz w:val="18"/>
                              <w:szCs w:val="18"/>
                            </w:rPr>
                            <w:t>User</w:t>
                          </w:r>
                        </w:p>
                      </w:txbxContent>
                    </v:textbox>
                  </v:shape>
                  <v:shape id="Rectangle" o:spid="_x0000_s1063" style="position:absolute;width:6705;height:2377;visibility:visible;mso-wrap-style:square;v-text-anchor:top" coordsize="670560,2377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1E/8IA&#10;AADcAAAADwAAAGRycy9kb3ducmV2LnhtbERPTYvCMBC9C/6HMII3TXVRd7tG0UVBFj3Y7cXb0Ixt&#10;sZmUJtr6781hwePjfS/XnanEgxpXWlYwGUcgiDOrS84VpH/70ScI55E1VpZJwZMcrFf93hJjbVs+&#10;0yPxuQgh7GJUUHhfx1K6rCCDbmxr4sBdbWPQB9jkUjfYhnBTyWkUzaXBkkNDgTX9FJTdkrtRYNuT&#10;+cjS4267TeQknf1eFrf6otRw0G2+QXjq/Fv87z5oBdOvsDacCUdAr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XUT/wgAAANwAAAAPAAAAAAAAAAAAAAAAAJgCAABkcnMvZG93&#10;bnJldi54bWxQSwUGAAAAAAQABAD1AAAAhwMAAAAA&#10;" path="m335280,237761r14003,5604505l335280,237761xe" strokecolor="#527294" strokeweight=".16667mm">
                    <v:stroke joinstyle="bevel"/>
                    <v:path arrowok="t" o:connecttype="custom" o:connectlocs="349283,237761;349283,5842266;349283,387761;349283,5842266;349283,537761;349283,5842266;349283,687762;349283,5842266;349283,837762;349283,5842266;349283,987762;349283,5842266;349283,1137762;349283,5842266;349283,1287762;349283,5842266;349283,1437762;349283,5842266;349283,1587762;349283,5842266;349283,1737762;349283,5842266;349283,1887762;349283,5842266;349283,2037762;349283,5842266;349283,2187762;349283,5842266;349283,2337762;349283,5842266;349283,2487762;349283,5842266;349283,2637762;349283,5842266;349283,2787762;349283,5842266;349283,2937762;349283,5842266;349283,3087762;349283,5842266;349283,3237762;349283,5842266;349283,3387762;349283,5842266;349283,3537762;349283,5842266;349283,3687762;349283,5842266;349283,3837762;349283,5842266;349283,3987762;349283,5842266;349283,4137762;349283,5842266;349283,4287762;349283,5842266;349283,4437762;349283,5842266;349283,4587762;349283,5842266;349283,4737762;349283,5842266;349283,4887762;349283,5842266;349283,5037762;349283,5842266;349283,5187762;349283,5842266;349283,5337762;349283,5842266;349283,5487762;349283,5842266;349283,5637762;349283,5842266;349283,5787762;349283,5842266;349283,5842266;349283,5842266;349283,5842266;349283,5842266;349283,5842266;349283,5842266;349283,5842266;349283,5842266;349283,5842266;349283,5842266;349283,5842266;349283,5842266" o:connectangles="0,0,0,0,0,0,0,0,0,0,0,0,0,0,0,0,0,0,0,0,0,0,0,0,0,0,0,0,0,0,0,0,0,0,0,0,0,0,0,0,0,0,0,0,0,0,0,0,0,0,0,0,0,0,0,0,0,0,0,0,0,0,0,0,0,0,0,0,0,0,0,0,0,0,0,0,0,0,0,0,0,0,0,0,0,0,0,0" textboxrect="0,0,670560,237761"/>
                  </v:shape>
                </v:group>
                <v:group id="Group 253" o:spid="_x0000_s1064" style="position:absolute;left:10339;top:-271;width:6720;height:2683" coordorigin="10339,-271" coordsize="6720,26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4BKSsQAAADcAAAADwAAAGRycy9kb3ducmV2LnhtbESPQYvCMBSE74L/ITxh&#10;b5pWUaQaRUSXPciCVVj29miebbF5KU1s67/fLAgeh5n5hllve1OJlhpXWlYQTyIQxJnVJecKrpfj&#10;eAnCeWSNlWVS8CQH281wsMZE247P1KY+FwHCLkEFhfd1IqXLCjLoJrYmDt7NNgZ9kE0udYNdgJtK&#10;TqNoIQ2WHBYKrGlfUHZPH0bBZ4fdbhYf2tP9tn/+XubfP6eYlPoY9bsVCE+9f4df7S+tYDqfwf+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4BKSsQAAADcAAAA&#10;DwAAAAAAAAAAAAAAAACqAgAAZHJzL2Rvd25yZXYueG1sUEsFBgAAAAAEAAQA+gAAAJsDAAAAAA==&#10;">
                  <v:shape id="Rectangle" o:spid="_x0000_s1065" style="position:absolute;left:10339;top:27;width:6720;height:2385;visibility:visible;mso-wrap-style:square;v-text-anchor:middle" coordsize="672000,238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jsnMUA&#10;AADcAAAADwAAAGRycy9kb3ducmV2LnhtbESPT2sCMRTE74V+h/AK3mpSUalbo6ggCGLx38Xbc/Pc&#10;Xdy8rJuo67dvBKHHYWZ+wwzHjS3FjWpfONbw1VYgiFNnCs407Hfzz28QPiAbLB2Thgd5GI/e34aY&#10;GHfnDd22IRMRwj5BDXkIVSKlT3Oy6NuuIo7eydUWQ5R1Jk2N9wi3pewo1ZcWC44LOVY0yyk9b69W&#10;Ay795XQM3cPvrr8+b9R6pR7Tldatj2byAyJQE/7Dr/bCaOgMevA8E4+AH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GOycxQAAANwAAAAPAAAAAAAAAAAAAAAAAJgCAABkcnMv&#10;ZG93bnJldi54bWxQSwUGAAAAAAQABAD1AAAAigMAAAAA&#10;" adj="-11796480,,5400" path="m,l672000,r,238432l,238432,,xe" strokecolor="#527294" strokeweight=".16667mm">
                    <v:stroke joinstyle="bevel"/>
                    <v:formulas/>
                    <v:path arrowok="t" o:connecttype="custom" textboxrect="0,0,672000,238432"/>
                    <v:textbox inset="1mm,0,1mm,0">
                      <w:txbxContent>
                        <w:p w14:paraId="7212C298" w14:textId="77777777" w:rsidR="009A64EC" w:rsidRDefault="009A64EC" w:rsidP="00382848">
                          <w:pPr>
                            <w:snapToGrid w:val="0"/>
                            <w:jc w:val="center"/>
                            <w:rPr>
                              <w:sz w:val="18"/>
                              <w:szCs w:val="18"/>
                            </w:rPr>
                          </w:pPr>
                          <w:r>
                            <w:rPr>
                              <w:rFonts w:ascii="Arial"/>
                              <w:color w:val="000000"/>
                              <w:sz w:val="18"/>
                              <w:szCs w:val="18"/>
                            </w:rPr>
                            <w:t>Interface</w:t>
                          </w:r>
                        </w:p>
                      </w:txbxContent>
                    </v:textbox>
                  </v:shape>
                  <v:shape id="Rectangle" o:spid="_x0000_s1066" style="position:absolute;left:10341;top:-271;width:6705;height:2377;visibility:visible;mso-wrap-style:square;v-text-anchor:top" coordsize="670560,23776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zefcUA&#10;AADcAAAADwAAAGRycy9kb3ducmV2LnhtbESPQWvCQBSE70L/w/IKvenGHIKmrlIEoT0UqgZ7fWRf&#10;s8Hs25hdTeqvdwXB4zAz3zCL1WAbcaHO144VTCcJCOLS6ZorBcV+M56B8AFZY+OYFPyTh9XyZbTA&#10;XLuet3TZhUpECPscFZgQ2lxKXxqy6CeuJY7en+sshii7SuoO+wi3jUyTJJMWa44LBltaGyqPu7NV&#10;cO4Pv19tZdKfbF8M33jNkmNxUurtdfh4BxFoCM/wo/2pFaTzDO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jN59xQAAANwAAAAPAAAAAAAAAAAAAAAAAJgCAABkcnMv&#10;ZG93bnJldi54bWxQSwUGAAAAAAQABAD1AAAAigMAAAAA&#10;" path="m335280,237761r-2851,5604505l335280,237761xe" fillcolor="#527294" strokecolor="#527294" strokeweight=".16667mm">
                    <v:stroke joinstyle="bevel"/>
                    <v:path arrowok="t" o:connecttype="custom" o:connectlocs="332429,237761;332429,5842266;332429,387761;332429,5842266;332429,537761;332429,5842266;332429,687762;332429,5842266;332429,837762;332429,5842266;332429,987762;332429,5842266;332429,1137762;332429,5842266;332429,1287762;332429,5842266;332429,1437762;332429,5842266;332429,1587762;332429,5842266;332429,1737762;332429,5842266;332429,1887762;332429,5842266;332429,2037762;332429,5842266;332429,2187762;332429,5842266;332429,2337762;332429,5842266;332429,2487762;332429,5842266;332429,2637762;332429,5842266;332429,2787762;332429,5842266;332429,2937762;332429,5842266;332429,3087762;332429,5842266;332429,3237762;332429,5842266;332429,3387762;332429,5842266;332429,3537762;332429,5842266;332429,3687762;332429,5842266;332429,3837762;332429,5842266;332429,3987762;332429,5842266;332429,4137762;332429,5842266;332429,4287762;332429,5842266;332429,4437762;332429,5842266;332429,4587762;332429,5842266;332429,4737762;332429,5842266;332429,4887762;332429,5842266;332429,5037762;332429,5842266;332429,5187762;332429,5842266;332429,5337762;332429,5842266;332429,5487762;332429,5842266;332429,5637762;332429,5842266;332429,5787762;332429,5842266;332429,5842266;332429,5842266;332429,5842266;332429,5842266;332429,5842266;332429,5842266;332429,5842266;332429,5842266;332429,5842266;332429,5842266;332429,5842266;332429,5842266" o:connectangles="0,0,0,0,0,0,0,0,0,0,0,0,0,0,0,0,0,0,0,0,0,0,0,0,0,0,0,0,0,0,0,0,0,0,0,0,0,0,0,0,0,0,0,0,0,0,0,0,0,0,0,0,0,0,0,0,0,0,0,0,0,0,0,0,0,0,0,0,0,0,0,0,0,0,0,0,0,0,0,0,0,0,0,0,0,0,0,0" textboxrect="0,0,670560,237761"/>
                  </v:shape>
                </v:group>
                <v:group id="Group 254" o:spid="_x0000_s1067" style="position:absolute;left:26383;top:128;width:6720;height:2174" coordorigin="26383,128" coordsize="6720,21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SPsYAAADcAAAADwAAAGRycy9kb3ducmV2LnhtbESPQWvCQBSE7wX/w/KE&#10;3ppNbFMkZhURKx5CoSqU3h7ZZxLMvg3ZbRL/fbdQ6HGYmW+YfDOZVgzUu8aygiSKQRCXVjdcKbic&#10;356WIJxH1thaJgV3crBZzx5yzLQd+YOGk69EgLDLUEHtfZdJ6cqaDLrIdsTBu9reoA+yr6TucQxw&#10;08pFHL9Kgw2HhRo72tVU3k7fRsFhxHH7nOyH4nbd3b/O6ftnkZBSj/NpuwLhafL/4b/2UStYpC/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8adI+xgAAANwA&#10;AAAPAAAAAAAAAAAAAAAAAKoCAABkcnMvZG93bnJldi54bWxQSwUGAAAAAAQABAD6AAAAnQMAAAAA&#10;">
                  <v:shape id="Rectangle" o:spid="_x0000_s1068" style="position:absolute;left:26383;top:135;width:6720;height:2167;visibility:visible;mso-wrap-style:square;v-text-anchor:middle" coordsize="672002,21660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0vvsUA&#10;AADcAAAADwAAAGRycy9kb3ducmV2LnhtbESPzWrDMBCE74W+g9hCbo3chJbGtRJKID+QU+Ie2tti&#10;rW2l1spYiu28fRUo5DjMzDdMthptI3rqvHGs4GWagCAunDZcKfjKN8/vIHxA1tg4JgVX8rBaPj5k&#10;mGo38JH6U6hEhLBPUUEdQptK6YuaLPqpa4mjV7rOYoiyq6TucIhw28hZkrxJi4bjQo0trWsqfk8X&#10;q+CM+Z63i+/++KPH1105mMO5MkpNnsbPDxCBxnAP/7f3WsFsMYfbmXgE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jS++xQAAANwAAAAPAAAAAAAAAAAAAAAAAJgCAABkcnMv&#10;ZG93bnJldi54bWxQSwUGAAAAAAQABAD1AAAAigMAAAAA&#10;" adj="-11796480,,5400" path="m,l672002,r,216609l,216609,,xe" strokecolor="#527294" strokeweight=".06944mm">
                    <v:stroke joinstyle="bevel"/>
                    <v:formulas/>
                    <v:path arrowok="t" o:connecttype="custom" textboxrect="0,0,672002,216609"/>
                    <v:textbox inset="1mm,0,1mm,0">
                      <w:txbxContent>
                        <w:p w14:paraId="6DC5E78C" w14:textId="513FCEB0" w:rsidR="009A64EC" w:rsidRDefault="009A64EC" w:rsidP="00382848">
                          <w:pPr>
                            <w:snapToGrid w:val="0"/>
                            <w:jc w:val="center"/>
                            <w:rPr>
                              <w:sz w:val="18"/>
                              <w:szCs w:val="18"/>
                            </w:rPr>
                          </w:pPr>
                          <w:proofErr w:type="gramStart"/>
                          <w:r>
                            <w:rPr>
                              <w:rFonts w:ascii="Arial"/>
                              <w:color w:val="000000"/>
                              <w:sz w:val="18"/>
                              <w:szCs w:val="18"/>
                            </w:rPr>
                            <w:t>transaction</w:t>
                          </w:r>
                          <w:proofErr w:type="gramEnd"/>
                        </w:p>
                      </w:txbxContent>
                    </v:textbox>
                  </v:shape>
                  <v:shape id="Rectangle" o:spid="_x0000_s1069" style="position:absolute;left:26385;top:128;width:6706;height:2160;visibility:visible;mso-wrap-style:square;v-text-anchor:top" coordsize="670560,216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u3x8QA&#10;AADcAAAADwAAAGRycy9kb3ducmV2LnhtbESPS2vCQBSF9wX/w3CF7urEWKpGR1FLoYsufGTh8pq5&#10;JsHMnTAzjem/7wiFLg/n8XGW6940oiPna8sKxqMEBHFhdc2lgvz08TID4QOyxsYyKfghD+vV4GmJ&#10;mbZ3PlB3DKWII+wzVFCF0GZS+qIig35kW+LoXa0zGKJ0pdQO73HcNDJNkjdpsOZIqLClXUXF7fht&#10;HtxJOrt009zmX+/O5efpdn9zSj0P+80CRKA+/If/2p9aQTp/hceZeAT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7t8fEAAAA3AAAAA8AAAAAAAAAAAAAAAAAmAIAAGRycy9k&#10;b3ducmV2LnhtbFBLBQYAAAAABAAEAPUAAACJAwAAAAA=&#10;" path="m335280,216000r1145,5071530l335280,216000xe" strokecolor="#527294" strokeweight=".06944mm">
                    <v:stroke joinstyle="bevel"/>
                    <v:path arrowok="t" o:connecttype="custom" o:connectlocs="336424,216000;336424,5287530;336424,366000;336424,5287530;336424,516000;336424,5287530;336424,666000;336424,5287530;336424,816000;336424,5287530;336424,966000;336424,5287530;336424,1116000;336424,5287530;336424,1266000;336424,5287530;336424,1416000;336424,5287530;336424,1566000;336424,5287530;336424,1716000;336424,5287530;336424,1866000;336424,5287530;336424,2016000;336424,5287530;336424,2166000;336424,5287530;336424,2316000;336424,5287530;336424,2466000;336424,5287530;336424,2616000;336424,5287530;336424,2766000;336424,5287530;336424,2916000;336424,5287530;336424,3066000;336424,5287530;336424,3216000;336424,5287530;336424,3366000;336424,5287530;336424,3516000;336424,5287530;336424,3666000;336424,5287530;336424,3816000;336424,5287530;336424,3966000;336424,5287530;336424,4116000;336424,5287530;336424,4266000;336424,5287530;336424,4416000;336424,5287530;336424,4566000;336424,5287530;336424,4716000;336424,5287530;336424,4866000;336424,5287530;336424,5016000;336424,5287530;336424,5166000;336424,5287530;336424,5287530;336424,5287530;336424,5287530;336424,5287530;336424,5287530;336424,5287530;336424,5287530;336424,5287530;336424,5287530;336424,5287530;336424,5287530;336424,5287530;336424,5287530;336424,5287530;336424,5287530;336424,5287530;336424,5287530;336424,5287530;336424,5287530;336424,5287530" o:connectangles="0,0,0,0,0,0,0,0,0,0,0,0,0,0,0,0,0,0,0,0,0,0,0,0,0,0,0,0,0,0,0,0,0,0,0,0,0,0,0,0,0,0,0,0,0,0,0,0,0,0,0,0,0,0,0,0,0,0,0,0,0,0,0,0,0,0,0,0,0,0,0,0,0,0,0,0,0,0,0,0,0,0,0,0,0,0,0,0" textboxrect="0,0,670560,216000"/>
                  </v:shape>
                </v:group>
                <v:shape id="Rectangle" o:spid="_x0000_s1070" style="position:absolute;left:39154;top:440;width:6720;height:1511;visibility:visible;mso-wrap-style:square;v-text-anchor:middle" coordsize="672002,15115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98QMQA&#10;AADcAAAADwAAAGRycy9kb3ducmV2LnhtbESPzWrDMBCE74W8g9hAb41sY0zrRAkhUEhoL3WanBdr&#10;Y5tYK9eSf/r2VaHQ4zAz3zCb3WxaMVLvGssK4lUEgri0uuFKwef59ekZhPPIGlvLpOCbHOy2i4cN&#10;5tpO/EFj4SsRIOxyVFB73+VSurImg25lO+Lg3Wxv0AfZV1L3OAW4aWUSRZk02HBYqLGjQ03lvRiM&#10;giGa3mO6pGPqkO5vp+tXc84ypR6X834NwtPs/8N/7aNWkLzE8HsmHAG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PfEDEAAAA3AAAAA8AAAAAAAAAAAAAAAAAmAIAAGRycy9k&#10;b3ducmV2LnhtbFBLBQYAAAAABAAEAPUAAACJAwAAAAA=&#10;" adj="-11796480,,5400" path="m,l672002,r,151159l,151159,,xe" strokecolor="#527294" strokeweight=".16667mm">
                  <v:stroke joinstyle="bevel"/>
                  <v:formulas/>
                  <v:path arrowok="t" o:connecttype="custom" textboxrect="0,0,672002,151159"/>
                  <v:textbox inset="1mm,0,1mm,0">
                    <w:txbxContent>
                      <w:p w14:paraId="27461D99" w14:textId="66032BF4" w:rsidR="009A64EC" w:rsidRDefault="009A64EC" w:rsidP="00382848">
                        <w:pPr>
                          <w:snapToGrid w:val="0"/>
                          <w:jc w:val="center"/>
                          <w:rPr>
                            <w:sz w:val="18"/>
                            <w:szCs w:val="18"/>
                          </w:rPr>
                        </w:pPr>
                        <w:proofErr w:type="gramStart"/>
                        <w:r>
                          <w:rPr>
                            <w:rFonts w:ascii="Arial"/>
                            <w:color w:val="000000"/>
                            <w:sz w:val="18"/>
                            <w:szCs w:val="18"/>
                          </w:rPr>
                          <w:t>purchase</w:t>
                        </w:r>
                        <w:proofErr w:type="gramEnd"/>
                      </w:p>
                    </w:txbxContent>
                  </v:textbox>
                </v:shape>
                <v:shape id="Freeform 718" o:spid="_x0000_s1071" style="position:absolute;left:-2085;top:23639;width:31500;height:1016;rotation:5898241fd;visibility:visible;mso-wrap-style:square;v-text-anchor:top" coordsize="3149998,10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VsQ8YA&#10;AADcAAAADwAAAGRycy9kb3ducmV2LnhtbESPzWrDMBCE74W8g9hALiWRE5of3CghDYSW0kvtPMDW&#10;2lqm1spIamy/fVUo9DjMzDfM/jjYVtzIh8axguUiA0FcOd1wreBaXuY7ECEia2wdk4KRAhwPk7s9&#10;5tr1/E63ItYiQTjkqMDE2OVShsqQxbBwHXHyPp23GJP0tdQe+wS3rVxl2UZabDgtGOzobKj6Kr6t&#10;gv71Wrzdl6X/eKL17sKb8fnBjErNpsPpEUSkIf6H/9ovWsFqvYXfM+kIyMM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bVsQ8YAAADcAAAADwAAAAAAAAAAAAAAAACYAgAAZHJz&#10;L2Rvd25yZXYueG1sUEsFBgAAAAAEAAQA9QAAAIsDAAAAAA==&#10;" path="m,l3149998,r,101600l,101600,,xe" strokecolor="#527294" strokeweight=".16667mm">
                  <v:stroke joinstyle="bevel"/>
                  <v:path arrowok="t" o:connecttype="custom" o:connectlocs="0,0;0,101600;150000,0;150000,101600;300000,0;300000,101600;450000,0;450000,101600;600000,0;600000,101600;750000,0;750000,101600;900000,0;900000,101600;1050000,0;1050000,101600;1200000,0;1200000,101600;1350000,0;1350000,101600;1500000,0;1500000,101600;1650000,0;1650000,101600;1800000,0;1800000,101600;1950000,0;1950000,101600;2100000,0;2100000,101600;2250000,0;2250000,101600;2400000,0;2400000,101600;2550000,0;2550000,101600;2700000,0;2700000,101600;2850000,0;2850000,101600;3000000,0;30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 o:connectangles="0,0,0,0,0,0,0,0,0,0,0,0,0,0,0,0,0,0,0,0,0,0,0,0,0,0,0,0,0,0,0,0,0,0,0,0,0,0,0,0,0,0,0,0,0,0,0,0,0,0,0,0,0,0,0,0,0,0,0,0,0,0,0,0,0,0,0,0,0,0,0,0,0,0,0,0,0,0,0,0,0,0,0,0,0,0,0,0,0,0,0,0,0,0,0,0,0,0,0,0,0,0,0,0,0,0,0,0,0,0,0,0,0,0,0,0,0,0,0,0,0,0,0,0,0,0,0,0,0,0,0,0,0,0,0,0,0,0,0,0,0,0,0,0,0,0,0,0,0,0,0,0,0,0,0,0,0,0,0,0" textboxrect="0,0,3149998,101600"/>
                </v:shape>
                <v:shape id="Freeform 719" o:spid="_x0000_s1072" style="position:absolute;left:25249;top:9280;width:9000;height:1016;rotation:90;visibility:visible;mso-wrap-style:square;v-text-anchor:top" coordsize="900000,10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Btc8EA&#10;AADcAAAADwAAAGRycy9kb3ducmV2LnhtbERPTYvCMBC9L/gfwgje1tSiIl2jSEH04MGtetjb0Ixt&#10;sZmUJtbqrzeHBY+P971c96YWHbWusqxgMo5AEOdWV1woOJ+23wsQziNrrC2Tgic5WK8GX0tMtH3w&#10;L3WZL0QIYZeggtL7JpHS5SUZdGPbEAfualuDPsC2kLrFRwg3tYyjaC4NVhwaSmwoLSm/ZXej4O8g&#10;6+68u8Sn9MDHZ5pNX5eFVWo07Dc/IDz1/iP+d++1gngW1oYz4QjI1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wbXPBAAAA3AAAAA8AAAAAAAAAAAAAAAAAmAIAAGRycy9kb3du&#10;cmV2LnhtbFBLBQYAAAAABAAEAPUAAACGAwAAAAA=&#10;" path="m,l900000,r,101600l,101600,,xe" strokecolor="#527294" strokeweight=".16667mm">
                  <v:stroke joinstyle="bevel"/>
                  <v:path arrowok="t" o:connecttype="custom" o:connectlocs="0,0;0,101600;150000,0;150000,101600;300000,0;300000,101600;450000,0;450000,101600;600000,0;600000,101600;750000,0;750000,101600;900000,0;9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 o:connectangles="0,0,0,0,0,0,0,0,0,0,0,0,0,0,0,0,0,0,0,0,0,0,0,0,0,0,0,0,0,0,0,0,0,0,0,0,0,0,0,0,0,0,0,0,0,0,0,0,0,0,0,0,0,0,0,0,0,0,0,0,0,0,0,0,0,0,0,0,0,0,0,0,0,0,0,0,0,0,0,0,0,0,0,0,0,0,0,0,0,0,0,0,0,0,0,0,0,0,0,0,0,0,0,0,0,0,0,0,0,0,0,0,0,0,0,0,0,0,0,0,0,0,0,0,0,0,0,0,0,0,0,0,0,0,0,0,0,0,0,0,0,0,0,0,0,0,0,0,0,0,0,0,0,0,0,0,0,0,0,0" textboxrect="0,0,900000,101600"/>
                </v:shape>
                <v:shape id="Freeform 720" o:spid="_x0000_s1073" style="position:absolute;left:30733;top:21415;width:23520;height:1016;rotation:90;visibility:visible;mso-wrap-style:square;v-text-anchor:top" coordsize="2352000,1016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muusEA&#10;AADcAAAADwAAAGRycy9kb3ducmV2LnhtbESP0WoCMRRE3wv+Q7hC32pWsUVXo6hgaR+rfsBlc90s&#10;bm7WJO6mf98UCn0cZuYMs94m24qefGgcK5hOChDEldMN1wou5+PLAkSIyBpbx6TgmwJsN6OnNZba&#10;DfxF/SnWIkM4lKjAxNiVUobKkMUwcR1x9q7OW4xZ+lpqj0OG21bOiuJNWmw4Lxjs6GCoup0eVkH/&#10;+X4/zId9MRh2feqMobtPSj2P024FIlKK/+G/9odWMHtdwu+ZfAT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prrrBAAAA3AAAAA8AAAAAAAAAAAAAAAAAmAIAAGRycy9kb3du&#10;cmV2LnhtbFBLBQYAAAAABAAEAPUAAACGAwAAAAA=&#10;" path="m,l2352000,r,101600l,101600,,xe" strokecolor="#527294" strokeweight=".16667mm">
                  <v:stroke joinstyle="bevel"/>
                  <v:path arrowok="t" o:connecttype="custom" o:connectlocs="0,0;0,101600;150000,0;150000,101600;300000,0;300000,101600;450000,0;450000,101600;600000,0;600000,101600;750000,0;750000,101600;900000,0;900000,101600;1050000,0;1050000,101600;1200000,0;1200000,101600;1350000,0;1350000,101600;1500000,0;1500000,101600;1650000,0;1650000,101600;1800000,0;1800000,101600;1950000,0;1950000,101600;2100000,0;2100000,101600;2250000,0;225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0,0;0,101600" o:connectangles="0,0,0,0,0,0,0,0,0,0,0,0,0,0,0,0,0,0,0,0,0,0,0,0,0,0,0,0,0,0,0,0,0,0,0,0,0,0,0,0,0,0,0,0,0,0,0,0,0,0,0,0,0,0,0,0,0,0,0,0,0,0,0,0,0,0,0,0,0,0,0,0,0,0,0,0,0,0,0,0,0,0,0,0,0,0,0,0,0,0,0,0,0,0,0,0,0,0,0,0,0,0,0,0,0,0,0,0,0,0,0,0,0,0,0,0,0,0,0,0,0,0,0,0,0,0,0,0,0,0,0,0,0,0,0,0,0,0,0,0,0,0,0,0,0,0,0,0,0,0,0,0,0,0,0,0,0,0,0,0" textboxrect="0,0,2352000,101600"/>
                </v:shape>
                <v:shape id="Message" o:spid="_x0000_s1074" style="position:absolute;left:4000;top:9887;width:9157;height:0;rotation:8107fd;visibility:visible;mso-wrap-style:square;v-text-anchor:middle" coordsize="91567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CIqMEA&#10;AADcAAAADwAAAGRycy9kb3ducmV2LnhtbERPy4rCMBTdC/MP4QqzKTbVRZGOqYh0QFyND3CWl+ba&#10;Fpub0kTN/P1kIbg8nPdqHUwvHjS6zrKCeZqBIK6t7rhRcD59z5YgnEfW2FsmBX/kYF1+TFZYaPvk&#10;Az2OvhExhF2BClrvh0JKV7dk0KV2II7c1Y4GfYRjI/WIzxhuernIslwa7Dg2tDjQtqX6drwbBZdr&#10;FYZ9cjvkP9Xud1kF4uSeKPU5DZsvEJ6Cf4tf7p1WsMjj/HgmHgFZ/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AiKjBAAAA3AAAAA8AAAAAAAAAAAAAAAAAmAIAAGRycy9kb3du&#10;cmV2LnhtbFBLBQYAAAAABAAEAPUAAACGAwAAAAA=&#10;" adj="-11796480,,5400" path="m,-3nfl915678,-3e" fillcolor="#edf0f7" strokeweight=".16667mm">
                  <v:fill color2="#a6bed0" focus="100%" type="gradient">
                    <o:fill v:ext="view" type="gradientUnscaled"/>
                  </v:fill>
                  <v:stroke endarrow="open" endarrowwidth="wide" endarrowlength="long" joinstyle="miter"/>
                  <v:formulas/>
                  <v:path arrowok="t" o:connecttype="custom" textboxrect="118735,0,770791,0"/>
                  <v:textbox inset="1mm,0,1mm,0">
                    <w:txbxContent>
                      <w:p w14:paraId="7FDD5647" w14:textId="77777777" w:rsidR="009A64EC" w:rsidRDefault="009A64EC" w:rsidP="00382848">
                        <w:pPr>
                          <w:snapToGrid w:val="0"/>
                          <w:jc w:val="center"/>
                          <w:rPr>
                            <w:sz w:val="18"/>
                            <w:szCs w:val="18"/>
                          </w:rPr>
                        </w:pPr>
                        <w:r>
                          <w:rPr>
                            <w:rFonts w:ascii="Arial"/>
                            <w:color w:val="000000"/>
                            <w:sz w:val="18"/>
                            <w:szCs w:val="18"/>
                          </w:rPr>
                          <w:t>Upload details</w:t>
                        </w:r>
                      </w:p>
                    </w:txbxContent>
                  </v:textbox>
                </v:shape>
                <v:group id="Group 261" o:spid="_x0000_s1075" style="position:absolute;left:14166;top:10920;width:15069;height:1923;rotation:11769360fd" coordorigin="14166,10861" coordsize="15068,1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bhSDMQAAADcAAAA&#10;DwAAAAAAAAAAAAAAAACqAgAAZHJzL2Rvd25yZXYueG1sUEsFBgAAAAAEAAQA+gAAAJsDAAAAAA==&#10;">
                  <v:shape id="Message Return" o:spid="_x0000_s1076" style="position:absolute;left:14166;top:10861;width:15068;height:0;visibility:visible;mso-wrap-style:square;v-text-anchor:top" coordsize="150686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UWEcUA&#10;AADcAAAADwAAAGRycy9kb3ducmV2LnhtbESPQWvCQBSE70L/w/IKXkQ3VWhjmo2IEhB6alp6fmSf&#10;SWj2bbq7avTXdwsFj8PMfMPkm9H04kzOd5YVPC0SEMS11R03Cj4/ynkKwgdkjb1lUnAlD5viYZJj&#10;pu2F3+lchUZECPsMFbQhDJmUvm7JoF/YgTh6R+sMhihdI7XDS4SbXi6T5Fka7DgutDjQrqX6uzoZ&#10;BSss3dfhZVv5Us/2ux/vbsfwptT0cdy+ggg0hnv4v33QCpbpGv7OxCM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5RYRxQAAANwAAAAPAAAAAAAAAAAAAAAAAJgCAABkcnMv&#10;ZG93bnJldi54bWxQSwUGAAAAAAQABAD1AAAAigMAAAAA&#10;" path="m,-3nfl1506864,-3e" fillcolor="#edf0f7" strokeweight=".16667mm">
                    <v:fill color2="#a6bed0" focus="100%" type="gradient">
                      <o:fill v:ext="view" type="gradientUnscaled"/>
                    </v:fill>
                    <v:stroke endarrow="open" endarrowwidth="wide" endarrowlength="long" joinstyle="miter"/>
                    <v:path arrowok="t" textboxrect="0,0,1506864,0"/>
                  </v:shape>
                  <v:shape id="Text 137" o:spid="_x0000_s1077" type="#_x0000_t202" style="position:absolute;left:15378;top:11094;width:11586;height:168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Gls8AA&#10;AADcAAAADwAAAGRycy9kb3ducmV2LnhtbERPy4rCMBTdD/gP4QrupqllRmzHKFYYcDMLHx9waa5N&#10;mOamNNHWvzeLgVkeznuzm1wnHjQE61nBMstBEDdeW24VXC/f72sQISJr7DyTgicF2G1nbxustB/5&#10;RI9zbEUK4VChAhNjX0kZGkMOQ+Z74sTd/OAwJji0Ug84pnDXySLPV9Kh5dRgsKeDoeb3fHcKVs8P&#10;e/isy6PF04hG1/Gy9D9KLebT/gtEpCn+i//cR62gKNP8dCYdAbl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bGls8AAAADcAAAADwAAAAAAAAAAAAAAAACYAgAAZHJzL2Rvd25y&#10;ZXYueG1sUEsFBgAAAAAEAAQA9QAAAIUDAAAAAA==&#10;" filled="f" stroked="f">
                    <v:textbox inset="1mm,0,1mm,0">
                      <w:txbxContent>
                        <w:p w14:paraId="7351F0DB" w14:textId="77777777" w:rsidR="009A64EC" w:rsidRDefault="009A64EC" w:rsidP="00F979AC">
                          <w:pPr>
                            <w:snapToGrid w:val="0"/>
                            <w:jc w:val="center"/>
                            <w:rPr>
                              <w:sz w:val="18"/>
                              <w:szCs w:val="18"/>
                            </w:rPr>
                          </w:pPr>
                          <w:r>
                            <w:rPr>
                              <w:rFonts w:ascii="Arial"/>
                              <w:color w:val="000000"/>
                              <w:sz w:val="18"/>
                              <w:szCs w:val="18"/>
                            </w:rPr>
                            <w:t>View uploads and do totals</w:t>
                          </w:r>
                        </w:p>
                        <w:p w14:paraId="6C72A31C" w14:textId="5BEB7770" w:rsidR="009A64EC" w:rsidRDefault="009A64EC" w:rsidP="00382848">
                          <w:pPr>
                            <w:snapToGrid w:val="0"/>
                            <w:jc w:val="center"/>
                            <w:rPr>
                              <w:sz w:val="18"/>
                              <w:szCs w:val="18"/>
                            </w:rPr>
                          </w:pPr>
                        </w:p>
                      </w:txbxContent>
                    </v:textbox>
                  </v:shape>
                </v:group>
                <v:shape id="Message" o:spid="_x0000_s1078" style="position:absolute;left:4000;top:14387;width:9157;height:0;rotation:8107fd;visibility:visible;mso-wrap-style:square;v-text-anchor:middle" coordsize="91567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6zRMMA&#10;AADcAAAADwAAAGRycy9kb3ducmV2LnhtbESPQYvCMBSE7wv+h/AEL2VN7aFI1ygiFcSTusLu8dE8&#10;22LzUpqo2X+/EQSPw8x8wyxWwXTiToNrLSuYTVMQxJXVLdcKzt/bzzkI55E1dpZJwR85WC1HHwss&#10;tH3wke4nX4sIYVeggsb7vpDSVQ0ZdFPbE0fvYgeDPsqhlnrAR4SbTmZpmkuDLceFBnvaNFRdTzej&#10;4OdShn6fXI/5odz9zstAnNwSpSbjsP4C4Sn4d/jV3mkFWZ7B80w8An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6zRMMAAADcAAAADwAAAAAAAAAAAAAAAACYAgAAZHJzL2Rv&#10;d25yZXYueG1sUEsFBgAAAAAEAAQA9QAAAIgDAAAAAA==&#10;" adj="-11796480,,5400" path="m,-3nfl915678,-3e" fillcolor="#edf0f7" strokeweight=".16667mm">
                  <v:fill color2="#a6bed0" focus="100%" type="gradient">
                    <o:fill v:ext="view" type="gradientUnscaled"/>
                  </v:fill>
                  <v:stroke endarrow="open" endarrowwidth="wide" endarrowlength="long" joinstyle="miter"/>
                  <v:formulas/>
                  <v:path arrowok="t" o:connecttype="custom" textboxrect="118735,0,770791,0"/>
                  <v:textbox inset="1mm,0,1mm,0">
                    <w:txbxContent>
                      <w:p w14:paraId="5E4E312D" w14:textId="77777777" w:rsidR="009A64EC" w:rsidRDefault="009A64EC" w:rsidP="00382848">
                        <w:pPr>
                          <w:snapToGrid w:val="0"/>
                          <w:jc w:val="center"/>
                          <w:rPr>
                            <w:sz w:val="18"/>
                            <w:szCs w:val="18"/>
                          </w:rPr>
                        </w:pPr>
                        <w:r>
                          <w:rPr>
                            <w:rFonts w:ascii="Arial"/>
                            <w:color w:val="000000"/>
                            <w:sz w:val="18"/>
                            <w:szCs w:val="18"/>
                          </w:rPr>
                          <w:t>Send thread</w:t>
                        </w:r>
                      </w:p>
                    </w:txbxContent>
                  </v:textbox>
                </v:shape>
                <v:group id="Group 263" o:spid="_x0000_s1079" style="position:absolute;left:14441;top:15603;width:27544;height:1663;rotation:180" coordorigin="14441,16098" coordsize="27544,1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i7yZ9wwAAANwAAAAP&#10;AAAAAAAAAAAAAAAAAKoCAABkcnMvZG93bnJldi54bWxQSwUGAAAAAAQABAD6AAAAmgMAAAAA&#10;">
                  <v:shape id="Message Return" o:spid="_x0000_s1080" style="position:absolute;left:14441;top:16682;width:27544;height:0;visibility:visible;mso-wrap-style:square;v-text-anchor:top" coordsize="27544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ssFMcA&#10;AADcAAAADwAAAGRycy9kb3ducmV2LnhtbESPQWvCQBSE7wX/w/KEXkrdKFgldRWJVDwUQW1pe3tk&#10;X5PF7NuQXU3qr+8KgsdhZr5hZovOVuJMjTeOFQwHCQji3GnDhYKPw9vzFIQPyBorx6Tgjzws5r2H&#10;Gabatbyj8z4UIkLYp6igDKFOpfR5SRb9wNXE0ft1jcUQZVNI3WAb4baSoyR5kRYNx4USa8pKyo/7&#10;k1UwSS5m/fWdvWcr3X6Ot35rfronpR773fIVRKAu3MO39kYrGE0ncD0Tj4Cc/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3LLBTHAAAA3AAAAA8AAAAAAAAAAAAAAAAAmAIAAGRy&#10;cy9kb3ducmV2LnhtbFBLBQYAAAAABAAEAPUAAACMAwAAAAA=&#10;" path="m,-3nfl2754402,-3e" fillcolor="#edf0f7" strokeweight=".16667mm">
                    <v:fill color2="#a6bed0" focus="100%" type="gradient">
                      <o:fill v:ext="view" type="gradientUnscaled"/>
                    </v:fill>
                    <v:stroke endarrow="open" endarrowwidth="wide" endarrowlength="long" joinstyle="miter"/>
                    <v:path arrowok="t" textboxrect="0,0,2754402,0"/>
                  </v:shape>
                  <v:shape id="Text 139" o:spid="_x0000_s1081" type="#_x0000_t202" style="position:absolute;left:23696;top:16098;width:6521;height:1663;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4/aMAA&#10;AADcAAAADwAAAGRycy9kb3ducmV2LnhtbERPy4rCMBTdD/gP4QrupqllRmrHKFYYcDMLHx9waa5N&#10;mOamNNHWvzeLgVkeznuzm1wnHjQE61nBMstBEDdeW24VXC/f7yWIEJE1dp5JwZMC7Laztw1W2o98&#10;osc5tiKFcKhQgYmxr6QMjSGHIfM9ceJufnAYExxaqQccU7jrZJHnK+nQcmow2NPBUPN7vjsFq+eH&#10;PXzW66PF04hG1/Gy9D9KLebT/gtEpCn+i//cR62gKNPadCYdAbl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h4/aMAAAADcAAAADwAAAAAAAAAAAAAAAACYAgAAZHJzL2Rvd25y&#10;ZXYueG1sUEsFBgAAAAAEAAQA9QAAAIUDAAAAAA==&#10;" filled="f" stroked="f">
                    <v:textbox inset="1mm,0,1mm,0">
                      <w:txbxContent>
                        <w:p w14:paraId="30D4B745" w14:textId="77777777" w:rsidR="009A64EC" w:rsidRDefault="009A64EC" w:rsidP="00382848">
                          <w:pPr>
                            <w:snapToGrid w:val="0"/>
                            <w:jc w:val="center"/>
                            <w:rPr>
                              <w:sz w:val="18"/>
                              <w:szCs w:val="18"/>
                            </w:rPr>
                          </w:pPr>
                          <w:r>
                            <w:rPr>
                              <w:rFonts w:ascii="Arial"/>
                              <w:color w:val="000000"/>
                              <w:sz w:val="18"/>
                              <w:szCs w:val="18"/>
                            </w:rPr>
                            <w:t>View threads</w:t>
                          </w:r>
                        </w:p>
                      </w:txbxContent>
                    </v:textbox>
                  </v:shape>
                </v:group>
                <v:group id="Group 264" o:spid="_x0000_s1082" style="position:absolute;left:14173;top:17002;width:27812;height:1895;rotation:-11796479fd" coordorigin="14173,18897" coordsize="27812,18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5cAxxgAAANwA&#10;AAAPAAAAAAAAAAAAAAAAAKoCAABkcnMvZG93bnJldi54bWxQSwUGAAAAAAQABAD6AAAAnQMAAAAA&#10;">
                  <v:shape id="Message Return" o:spid="_x0000_s1083" style="position:absolute;left:14173;top:18897;width:27812;height:0;visibility:visible;mso-wrap-style:square;v-text-anchor:top" coordsize="278120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cHqMUA&#10;AADcAAAADwAAAGRycy9kb3ducmV2LnhtbESPQWvCQBSE70L/w/IKvZlNA5aQukqpKCJUMS2lx0f2&#10;NRuafRuyqyb/visIHoeZ+YaZLwfbijP1vnGs4DlJQRBXTjdcK/j6XE9zED4ga2wdk4KRPCwXD5M5&#10;Ftpd+EjnMtQiQtgXqMCE0BVS+sqQRZ+4jjh6v663GKLsa6l7vES4bWWWpi/SYsNxwWBH74aqv/Jk&#10;FXS7lWl2P2Waj3pf2uyQfYybb6WeHoe3VxCBhnAP39pbrSDLZ3A9E4+AXP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JweoxQAAANwAAAAPAAAAAAAAAAAAAAAAAJgCAABkcnMv&#10;ZG93bnJldi54bWxQSwUGAAAAAAQABAD1AAAAigMAAAAA&#10;" path="m,-3nfl2781201,-3e" fillcolor="#edf0f7" strokeweight=".16667mm">
                    <v:fill color2="#a6bed0" focus="100%" type="gradient">
                      <o:fill v:ext="view" type="gradientUnscaled"/>
                    </v:fill>
                    <v:stroke endarrow="open" endarrowwidth="wide" endarrowlength="long" joinstyle="miter"/>
                    <v:path arrowok="t" textboxrect="0,0,2781201,0"/>
                  </v:shape>
                  <v:shape id="Text 141" o:spid="_x0000_s1084" type="#_x0000_t202" style="position:absolute;left:20661;top:19128;width:9288;height:1663;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0OgcIA&#10;AADcAAAADwAAAGRycy9kb3ducmV2LnhtbESP3YrCMBSE7wXfIZyFvdNUWYtWo6iw4I0X/jzAoTk2&#10;YZuT0mRtfXsjCF4OM/MNs9r0rhZ3aoP1rGAyzkAQl15brhRcL7+jOYgQkTXWnknBgwJs1sPBCgvt&#10;Oz7R/RwrkSAcClRgYmwKKUNpyGEY+4Y4eTffOoxJtpXULXYJ7mo5zbJcOrScFgw2tDdU/p3/nYL8&#10;8WP3s93iYPHUodG7eJn4o1LfX/12CSJSHz/hd/ugFUznObzOpCM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zQ6BwgAAANwAAAAPAAAAAAAAAAAAAAAAAJgCAABkcnMvZG93&#10;bnJldi54bWxQSwUGAAAAAAQABAD1AAAAhwMAAAAA&#10;" filled="f" stroked="f">
                    <v:textbox inset="1mm,0,1mm,0">
                      <w:txbxContent>
                        <w:p w14:paraId="4F0E72A0" w14:textId="42253215" w:rsidR="009A64EC" w:rsidRDefault="009A64EC" w:rsidP="00382848">
                          <w:pPr>
                            <w:snapToGrid w:val="0"/>
                            <w:jc w:val="center"/>
                            <w:rPr>
                              <w:sz w:val="18"/>
                              <w:szCs w:val="18"/>
                            </w:rPr>
                          </w:pPr>
                          <w:r>
                            <w:rPr>
                              <w:rFonts w:ascii="Arial"/>
                              <w:color w:val="000000"/>
                              <w:sz w:val="18"/>
                              <w:szCs w:val="18"/>
                            </w:rPr>
                            <w:t>Post transactions in full</w:t>
                          </w:r>
                        </w:p>
                      </w:txbxContent>
                    </v:textbox>
                  </v:shape>
                </v:group>
                <v:shape id="Text 143" o:spid="_x0000_s1085" type="#_x0000_t202" style="position:absolute;left:26079;top:20916;width:11609;height:16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Poi8QA&#10;AADcAAAADwAAAGRycy9kb3ducmV2LnhtbESPQWsCMRSE74X+h/AK3mrWRaxsjSKK1IuHqm2vj83r&#10;ZuvmZUnS3fXfN4LQ4zAz3zCL1WAb0ZEPtWMFk3EGgrh0uuZKwfm0e56DCBFZY+OYFFwpwGr5+LDA&#10;Qrue36k7xkokCIcCFZgY20LKUBqyGMauJU7et/MWY5K+ktpjn+C2kXmWzaTFmtOCwZY2hsrL8dcq&#10;6N4+eGY+5Vc96e3hxf/Y7eaaKzV6GtavICIN8T98b++1gnw+hduZd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6IvEAAAA3AAAAA8AAAAAAAAAAAAAAAAAmAIAAGRycy9k&#10;b3ducmV2LnhtbFBLBQYAAAAABAAEAPUAAACJAwAAAAA=&#10;" filled="f" stroked="f">
                  <v:textbox inset="1mm,0,1mm,0">
                    <w:txbxContent>
                      <w:p w14:paraId="39B67AC8" w14:textId="23540000" w:rsidR="009A64EC" w:rsidRDefault="009A64EC" w:rsidP="00382848">
                        <w:pPr>
                          <w:snapToGrid w:val="0"/>
                          <w:jc w:val="center"/>
                          <w:rPr>
                            <w:sz w:val="18"/>
                            <w:szCs w:val="18"/>
                          </w:rPr>
                        </w:pPr>
                        <w:r>
                          <w:rPr>
                            <w:rFonts w:ascii="Arial"/>
                            <w:color w:val="000000"/>
                            <w:sz w:val="18"/>
                            <w:szCs w:val="18"/>
                          </w:rPr>
                          <w:t>Approve purchases and post its totals</w:t>
                        </w:r>
                      </w:p>
                    </w:txbxContent>
                  </v:textbox>
                </v:shape>
                <v:shape id="Message Return" o:spid="_x0000_s1086" style="position:absolute;left:13518;top:22587;width:28321;height:0;rotation:-11763991fd;visibility:visible;mso-wrap-style:square;v-text-anchor:top" coordsize="283210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jMdcQA&#10;AADcAAAADwAAAGRycy9kb3ducmV2LnhtbESP3WrCQBSE7wu+w3IE7+pGbTVEVxGhUrypUR/gkD35&#10;0ezZkN2a+PZuoeDlMDPfMKtNb2pxp9ZVlhVMxhEI4szqigsFl/PXewzCeWSNtWVS8CAHm/XgbYWJ&#10;th2ndD/5QgQIuwQVlN43iZQuK8mgG9uGOHi5bQ36INtC6ha7ADe1nEbRXBqsOCyU2NCupOx2+jUK&#10;uluap5fjNk4PH7P93Ll8cf38UWo07LdLEJ56/wr/t7+1gmk8gb8z4QjI9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ozHXEAAAA3AAAAA8AAAAAAAAAAAAAAAAAmAIAAGRycy9k&#10;b3ducmV2LnhtbFBLBQYAAAAABAAEAPUAAACJAwAAAAA=&#10;" path="m,-3nfl2832106,-3e" fillcolor="#edf0f7" strokeweight=".16667mm">
                  <v:fill color2="#a6bed0" focus="100%" type="gradient">
                    <o:fill v:ext="view" type="gradientUnscaled"/>
                  </v:fill>
                  <v:stroke endarrow="open" endarrowwidth="wide" endarrowlength="long" joinstyle="miter"/>
                  <v:path arrowok="t" textboxrect="0,0,2832106,0"/>
                </v:shape>
                <v:group id="Group 267" o:spid="_x0000_s1087" style="position:absolute;left:14145;top:24386;width:27840;height:1663;rotation:180" coordorigin="14145,25114" coordsize="27840,166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dQgfsQAAADcAAAA&#10;DwAAAAAAAAAAAAAAAACqAgAAZHJzL2Rvd25yZXYueG1sUEsFBgAAAAAEAAQA+gAAAJsDAAAAAA==&#10;">
                  <v:shape id="Message Return" o:spid="_x0000_s1088" style="position:absolute;left:14145;top:25582;width:27840;height:0;visibility:visible;mso-wrap-style:square;v-text-anchor:top" coordsize="2784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yHgcQA&#10;AADcAAAADwAAAGRycy9kb3ducmV2LnhtbESPQWvCQBSE74X+h+UVvNWNOZg2dZVQCAo91dqeH7vP&#10;JJh9m+6uGv313YLgcZiZb5jFarS9OJEPnWMFs2kGglg703GjYPdVP7+ACBHZYO+YFFwowGr5+LDA&#10;0rgzf9JpGxuRIBxKVNDGOJRSBt2SxTB1A3Hy9s5bjEn6RhqP5wS3vcyzbC4tdpwWWhzovSV92B6t&#10;gmte6Z/rqCv8/a7rdXUoig/2Sk2exuoNRKQx3sO39sYoyItX+D+TjoB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sh4HEAAAA3AAAAA8AAAAAAAAAAAAAAAAAmAIAAGRycy9k&#10;b3ducmV2LnhtbFBLBQYAAAAABAAEAPUAAACJAwAAAAA=&#10;" path="m,-3nfl2784000,-3e" fillcolor="#edf0f7" strokeweight=".16667mm">
                    <v:fill color2="#a6bed0" focus="100%" type="gradient">
                      <o:fill v:ext="view" type="gradientUnscaled"/>
                    </v:fill>
                    <v:stroke endarrow="open" endarrowwidth="wide" endarrowlength="long" joinstyle="miter"/>
                    <v:path arrowok="t" textboxrect="0,0,2784000,0"/>
                  </v:shape>
                  <v:shape id="Text 147" o:spid="_x0000_s1089" type="#_x0000_t202" style="position:absolute;left:23531;top:25114;width:6521;height:1663;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gzbsAA&#10;AADcAAAADwAAAGRycy9kb3ducmV2LnhtbERPy4rCMBTdD/gP4QrupqllRmrHKFYYcDMLHx9waa5N&#10;mOamNNHWvzeLgVkeznuzm1wnHjQE61nBMstBEDdeW24VXC/f7yWIEJE1dp5JwZMC7Laztw1W2o98&#10;osc5tiKFcKhQgYmxr6QMjSGHIfM9ceJufnAYExxaqQccU7jrZJHnK+nQcmow2NPBUPN7vjsFq+eH&#10;PXzW66PF04hG1/Gy9D9KLebT/gtEpCn+i//cR62gKNP8dCYdAbl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GgzbsAAAADcAAAADwAAAAAAAAAAAAAAAACYAgAAZHJzL2Rvd25y&#10;ZXYueG1sUEsFBgAAAAAEAAQA9QAAAIUDAAAAAA==&#10;" filled="f" stroked="f">
                    <v:textbox inset="1mm,0,1mm,0">
                      <w:txbxContent>
                        <w:p w14:paraId="631AEED7" w14:textId="6890C81E" w:rsidR="009A64EC" w:rsidRDefault="009A64EC" w:rsidP="00957D6B">
                          <w:pPr>
                            <w:snapToGrid w:val="0"/>
                            <w:rPr>
                              <w:sz w:val="18"/>
                              <w:szCs w:val="18"/>
                            </w:rPr>
                          </w:pPr>
                        </w:p>
                      </w:txbxContent>
                    </v:textbox>
                  </v:shape>
                </v:group>
                <v:group id="Group 268" o:spid="_x0000_s1090" style="position:absolute;left:4002;top:28994;width:9157;height:1893;rotation:-11788374fd" coordorigin="4002,28994" coordsize="9156,18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QxFU8QAAADcAAAA&#10;DwAAAAAAAAAAAAAAAACqAgAAZHJzL2Rvd25yZXYueG1sUEsFBgAAAAAEAAQA+gAAAJsDAAAAAA==&#10;">
                  <v:shape id="Message Return" o:spid="_x0000_s1091" style="position:absolute;left:4002;top:28994;width:9157;height:0;visibility:visible;mso-wrap-style:square;v-text-anchor:top" coordsize="91567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IVZ8UA&#10;AADcAAAADwAAAGRycy9kb3ducmV2LnhtbESPzWrCQBSF90LfYbiFbopOdGFKdBQRFRGhmIrg7pK5&#10;JsHMnZCZmujTO4WCy8P5+TjTeWcqcaPGlZYVDAcRCOLM6pJzBcefdf8LhPPIGivLpOBODuazt94U&#10;E21bPtAt9bkII+wSVFB4XydSuqwgg25ga+LgXWxj0AfZ5FI32IZxU8lRFI2lwZIDocCalgVl1/TX&#10;BO7xVMWn+8q3n49ztPtO926zcUp9vHeLCQhPnX+F/9tbrWAUx/B3JhwBOX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UhVnxQAAANwAAAAPAAAAAAAAAAAAAAAAAJgCAABkcnMv&#10;ZG93bnJldi54bWxQSwUGAAAAAAQABAD1AAAAigMAAAAA&#10;" path="m,-3nfl915678,-3e" fillcolor="#edf0f7" strokeweight=".16667mm">
                    <v:fill color2="#a6bed0" focus="100%" type="gradient">
                      <o:fill v:ext="view" type="gradientUnscaled"/>
                    </v:fill>
                    <v:stroke endarrow="open" endarrowwidth="wide" endarrowlength="long" joinstyle="miter"/>
                    <v:path arrowok="t" textboxrect="0,0,915678,0"/>
                  </v:shape>
                  <v:shape id="Text 149" o:spid="_x0000_s1092" type="#_x0000_t202" style="position:absolute;left:4863;top:29229;width:8235;height:1658;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tPT8EA&#10;AADcAAAADwAAAGRycy9kb3ducmV2LnhtbERPS2rDMBDdF3oHMYXuGtmhSVo3cmgMgWy6iN0DDNbU&#10;ErVGxlJj+/bRItDl4/33h9n14kpjsJ4V5KsMBHHrteVOwXdzenkDESKyxt4zKVgowKF8fNhjof3E&#10;F7rWsRMphEOBCkyMQyFlaA05DCs/ECfux48OY4JjJ/WIUwp3vVxn2VY6tJwaDA5UGWp/6z+nYLu8&#10;2mpzfD9bvExo9DE2uf9S6vlp/vwAEWmO/+K7+6wVrHdpbTqTjoAs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LT0/BAAAA3AAAAA8AAAAAAAAAAAAAAAAAmAIAAGRycy9kb3du&#10;cmV2LnhtbFBLBQYAAAAABAAEAPUAAACGAwAAAAA=&#10;" filled="f" stroked="f">
                    <v:textbox inset="1mm,0,1mm,0">
                      <w:txbxContent>
                        <w:p w14:paraId="73D0A875" w14:textId="77777777" w:rsidR="009A64EC" w:rsidRDefault="009A64EC" w:rsidP="00382848">
                          <w:pPr>
                            <w:snapToGrid w:val="0"/>
                            <w:jc w:val="center"/>
                            <w:rPr>
                              <w:sz w:val="18"/>
                              <w:szCs w:val="18"/>
                            </w:rPr>
                          </w:pPr>
                          <w:r>
                            <w:rPr>
                              <w:rFonts w:ascii="Arial"/>
                              <w:color w:val="000000"/>
                              <w:sz w:val="18"/>
                              <w:szCs w:val="18"/>
                            </w:rPr>
                            <w:t>View posts</w:t>
                          </w:r>
                        </w:p>
                      </w:txbxContent>
                    </v:textbox>
                  </v:shape>
                </v:group>
                <v:group id="Group 271" o:spid="_x0000_s1093" style="position:absolute;left:14385;top:8787;width:14880;height:1895;rotation:180" coordorigin="14385,8787" coordsize="14880,1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KiLTMQAAADcAAAA&#10;DwAAAAAAAAAAAAAAAACqAgAAZHJzL2Rvd25yZXYueG1sUEsFBgAAAAAEAAQA+gAAAJsDAAAAAA==&#10;">
                  <v:shape id="Message Return" o:spid="_x0000_s1094" style="position:absolute;left:14385;top:8787;width:14880;height:0;visibility:visible;mso-wrap-style:square;v-text-anchor:top" coordsize="1488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sJRsUA&#10;AADcAAAADwAAAGRycy9kb3ducmV2LnhtbESPQWvCQBSE70L/w/IK3vRFCxpSVylFqQUpGnvp7ZF9&#10;TYLZtyG7avrvXaHgcZiZb5jFqreNunDnaycaJuMEFEvhTC2lhu/jZpSC8oHEUOOENfyxh9XyabCg&#10;zLirHPiSh1JFiPiMNFQhtBmiLyq25MeuZYner+sshSi7Ek1H1wi3DU6TZIaWaokLFbX8XnFxys9W&#10;A/6sMT/0X5+TE+7Tec67j3Oaaj187t9eQQXuwyP8394aDdP5C9zPxCOA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KwlGxQAAANwAAAAPAAAAAAAAAAAAAAAAAJgCAABkcnMv&#10;ZG93bnJldi54bWxQSwUGAAAAAAQABAD1AAAAigMAAAAA&#10;" path="m,-3nfl1488000,-3e" fillcolor="#edf0f7" strokeweight=".16667mm">
                    <v:fill color2="#a6bed0" focus="100%" type="gradient">
                      <o:fill v:ext="view" type="gradientUnscaled"/>
                    </v:fill>
                    <v:stroke endarrow="open" endarrowwidth="wide" endarrowlength="long" joinstyle="miter"/>
                    <v:path arrowok="t" textboxrect="0,0,1488000,0"/>
                  </v:shape>
                  <v:shape id="Text 153" o:spid="_x0000_s1095" type="#_x0000_t202" style="position:absolute;left:15170;top:9019;width:11910;height:1663;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ZFSsIA&#10;AADcAAAADwAAAGRycy9kb3ducmV2LnhtbESPzYoCMRCE7wu+Q2jB25pRXH9Go6iw4MWDPw/QTNpJ&#10;cNIZJtEZ394sLHgsquorarXpXCWe1ATrWcFomIEgLry2XCq4Xn6/5yBCRNZYeSYFLwqwWfe+Vphr&#10;3/KJnudYigThkKMCE2OdSxkKQw7D0NfEybv5xmFMsimlbrBNcFfJcZZNpUPLacFgTXtDxf38cAqm&#10;r4nd/+wWB4unFo3excvIH5Ua9LvtEkSkLn7C/+2DVjCeTeDvTDoCcv0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hkVKwgAAANwAAAAPAAAAAAAAAAAAAAAAAJgCAABkcnMvZG93&#10;bnJldi54bWxQSwUGAAAAAAQABAD1AAAAhwMAAAAA&#10;" filled="f" stroked="f">
                    <v:textbox inset="1mm,0,1mm,0">
                      <w:txbxContent>
                        <w:p w14:paraId="24645F55" w14:textId="28DC0248" w:rsidR="009A64EC" w:rsidRDefault="009A64EC" w:rsidP="00382848">
                          <w:pPr>
                            <w:snapToGrid w:val="0"/>
                            <w:jc w:val="center"/>
                            <w:rPr>
                              <w:sz w:val="18"/>
                              <w:szCs w:val="18"/>
                            </w:rPr>
                          </w:pPr>
                          <w:r>
                            <w:rPr>
                              <w:rFonts w:ascii="Arial"/>
                              <w:color w:val="000000"/>
                              <w:sz w:val="18"/>
                              <w:szCs w:val="18"/>
                            </w:rPr>
                            <w:t>Approve account</w:t>
                          </w:r>
                        </w:p>
                      </w:txbxContent>
                    </v:textbox>
                  </v:shape>
                </v:group>
              </v:group>
            </w:pict>
          </mc:Fallback>
        </mc:AlternateContent>
      </w:r>
      <w:r w:rsidRPr="00546534">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3EE56870" wp14:editId="0AED3AAC">
                <wp:simplePos x="0" y="0"/>
                <wp:positionH relativeFrom="column">
                  <wp:posOffset>-152400</wp:posOffset>
                </wp:positionH>
                <wp:positionV relativeFrom="paragraph">
                  <wp:posOffset>0</wp:posOffset>
                </wp:positionV>
                <wp:extent cx="5957570" cy="209550"/>
                <wp:effectExtent l="0" t="0" r="5080" b="0"/>
                <wp:wrapNone/>
                <wp:docPr id="904" name="Text Box 904"/>
                <wp:cNvGraphicFramePr/>
                <a:graphic xmlns:a="http://schemas.openxmlformats.org/drawingml/2006/main">
                  <a:graphicData uri="http://schemas.microsoft.com/office/word/2010/wordprocessingShape">
                    <wps:wsp>
                      <wps:cNvSpPr txBox="1"/>
                      <wps:spPr>
                        <a:xfrm>
                          <a:off x="0" y="0"/>
                          <a:ext cx="5957570" cy="209550"/>
                        </a:xfrm>
                        <a:prstGeom prst="rect">
                          <a:avLst/>
                        </a:prstGeom>
                        <a:solidFill>
                          <a:prstClr val="white"/>
                        </a:solidFill>
                        <a:ln>
                          <a:noFill/>
                        </a:ln>
                      </wps:spPr>
                      <wps:txbx>
                        <w:txbxContent>
                          <w:p w14:paraId="358A2D20" w14:textId="77777777" w:rsidR="009A64EC" w:rsidRPr="006628B4" w:rsidRDefault="009A64EC" w:rsidP="00382848">
                            <w:pPr>
                              <w:pStyle w:val="Caption"/>
                              <w:rPr>
                                <w:rFonts w:ascii="Times New Roman" w:hAnsi="Times New Roman" w:cs="Times New Roman"/>
                                <w:b/>
                                <w:sz w:val="24"/>
                                <w:szCs w:val="24"/>
                              </w:rPr>
                            </w:pPr>
                            <w:r>
                              <w:t xml:space="preserve">Figure 4.2: </w:t>
                            </w:r>
                            <w:r w:rsidRPr="00CF297B">
                              <w:t>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E56870" id="Text Box 904" o:spid="_x0000_s1096" type="#_x0000_t202" style="position:absolute;margin-left:-12pt;margin-top:0;width:469.1pt;height:16.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" stroked="f">
                <v:textbox inset="0,0,0,0">
                  <w:txbxContent>
                    <w:p w14:paraId="358A2D20" w14:textId="77777777" w:rsidR="009A64EC" w:rsidRPr="006628B4" w:rsidRDefault="009A64EC" w:rsidP="00382848">
                      <w:pPr>
                        <w:pStyle w:val="Caption"/>
                        <w:rPr>
                          <w:rFonts w:ascii="Times New Roman" w:hAnsi="Times New Roman" w:cs="Times New Roman"/>
                          <w:b/>
                          <w:sz w:val="24"/>
                          <w:szCs w:val="24"/>
                        </w:rPr>
                      </w:pPr>
                      <w:r>
                        <w:t xml:space="preserve">Figure 4.2: </w:t>
                      </w:r>
                      <w:r w:rsidRPr="00CF297B">
                        <w:t>Sequence Diagram</w:t>
                      </w:r>
                    </w:p>
                  </w:txbxContent>
                </v:textbox>
              </v:shape>
            </w:pict>
          </mc:Fallback>
        </mc:AlternateContent>
      </w:r>
      <w:r w:rsidRPr="00546534">
        <w:rPr>
          <w:rFonts w:ascii="Times New Roman" w:hAnsi="Times New Roman" w:cs="Times New Roman"/>
          <w:sz w:val="24"/>
          <w:szCs w:val="24"/>
        </w:rPr>
        <w:t xml:space="preserve"> Figure 4.2: Sequence Diagram</w:t>
      </w:r>
    </w:p>
    <w:p w14:paraId="13CDCF51" w14:textId="194F92DA" w:rsidR="00382848" w:rsidRPr="00546534" w:rsidRDefault="00382848" w:rsidP="00F34674">
      <w:pPr>
        <w:spacing w:line="240" w:lineRule="auto"/>
        <w:rPr>
          <w:rFonts w:ascii="Times New Roman" w:hAnsi="Times New Roman" w:cs="Times New Roman"/>
          <w:b/>
          <w:sz w:val="24"/>
          <w:szCs w:val="24"/>
        </w:rPr>
      </w:pPr>
    </w:p>
    <w:p w14:paraId="599713CA" w14:textId="56EBB64F" w:rsidR="00382848" w:rsidRPr="00546534" w:rsidRDefault="0014615F" w:rsidP="00F34674">
      <w:pPr>
        <w:pStyle w:val="Caption"/>
        <w:rPr>
          <w:rFonts w:ascii="Times New Roman" w:hAnsi="Times New Roman" w:cs="Times New Roman"/>
          <w:b/>
          <w:color w:val="auto"/>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51BB14BB" wp14:editId="49F09567">
                <wp:simplePos x="0" y="0"/>
                <wp:positionH relativeFrom="column">
                  <wp:posOffset>5332969</wp:posOffset>
                </wp:positionH>
                <wp:positionV relativeFrom="paragraph">
                  <wp:posOffset>8255</wp:posOffset>
                </wp:positionV>
                <wp:extent cx="26431" cy="10160767"/>
                <wp:effectExtent l="0" t="0" r="12065" b="12065"/>
                <wp:wrapNone/>
                <wp:docPr id="160" name="Rectangle"/>
                <wp:cNvGraphicFramePr/>
                <a:graphic xmlns:a="http://schemas.openxmlformats.org/drawingml/2006/main">
                  <a:graphicData uri="http://schemas.microsoft.com/office/word/2010/wordprocessingShape">
                    <wps:wsp>
                      <wps:cNvSpPr/>
                      <wps:spPr>
                        <a:xfrm>
                          <a:off x="0" y="0"/>
                          <a:ext cx="26431" cy="10160767"/>
                        </a:xfrm>
                        <a:custGeom>
                          <a:avLst/>
                          <a:gdLst>
                            <a:gd name="connsiteX0" fmla="*/ 332429 w 670560"/>
                            <a:gd name="connsiteY0" fmla="*/ 237761 h 237761"/>
                            <a:gd name="connsiteX1" fmla="*/ 332429 w 670560"/>
                            <a:gd name="connsiteY1" fmla="*/ 5842266 h 237761"/>
                            <a:gd name="connsiteX2" fmla="*/ 332429 w 670560"/>
                            <a:gd name="connsiteY2" fmla="*/ 387761 h 237761"/>
                            <a:gd name="connsiteX3" fmla="*/ 332429 w 670560"/>
                            <a:gd name="connsiteY3" fmla="*/ 5842266 h 237761"/>
                            <a:gd name="connsiteX4" fmla="*/ 332429 w 670560"/>
                            <a:gd name="connsiteY4" fmla="*/ 537761 h 237761"/>
                            <a:gd name="connsiteX5" fmla="*/ 332429 w 670560"/>
                            <a:gd name="connsiteY5" fmla="*/ 5842266 h 237761"/>
                            <a:gd name="connsiteX6" fmla="*/ 332429 w 670560"/>
                            <a:gd name="connsiteY6" fmla="*/ 687762 h 237761"/>
                            <a:gd name="connsiteX7" fmla="*/ 332429 w 670560"/>
                            <a:gd name="connsiteY7" fmla="*/ 5842266 h 237761"/>
                            <a:gd name="connsiteX8" fmla="*/ 332429 w 670560"/>
                            <a:gd name="connsiteY8" fmla="*/ 837762 h 237761"/>
                            <a:gd name="connsiteX9" fmla="*/ 332429 w 670560"/>
                            <a:gd name="connsiteY9" fmla="*/ 5842266 h 237761"/>
                            <a:gd name="connsiteX10" fmla="*/ 332429 w 670560"/>
                            <a:gd name="connsiteY10" fmla="*/ 987762 h 237761"/>
                            <a:gd name="connsiteX11" fmla="*/ 332429 w 670560"/>
                            <a:gd name="connsiteY11" fmla="*/ 5842266 h 237761"/>
                            <a:gd name="connsiteX12" fmla="*/ 332429 w 670560"/>
                            <a:gd name="connsiteY12" fmla="*/ 1137762 h 237761"/>
                            <a:gd name="connsiteX13" fmla="*/ 332429 w 670560"/>
                            <a:gd name="connsiteY13" fmla="*/ 5842266 h 237761"/>
                            <a:gd name="connsiteX14" fmla="*/ 332429 w 670560"/>
                            <a:gd name="connsiteY14" fmla="*/ 1287762 h 237761"/>
                            <a:gd name="connsiteX15" fmla="*/ 332429 w 670560"/>
                            <a:gd name="connsiteY15" fmla="*/ 5842266 h 237761"/>
                            <a:gd name="connsiteX16" fmla="*/ 332429 w 670560"/>
                            <a:gd name="connsiteY16" fmla="*/ 1437762 h 237761"/>
                            <a:gd name="connsiteX17" fmla="*/ 332429 w 670560"/>
                            <a:gd name="connsiteY17" fmla="*/ 5842266 h 237761"/>
                            <a:gd name="connsiteX18" fmla="*/ 332429 w 670560"/>
                            <a:gd name="connsiteY18" fmla="*/ 1587762 h 237761"/>
                            <a:gd name="connsiteX19" fmla="*/ 332429 w 670560"/>
                            <a:gd name="connsiteY19" fmla="*/ 5842266 h 237761"/>
                            <a:gd name="connsiteX20" fmla="*/ 332429 w 670560"/>
                            <a:gd name="connsiteY20" fmla="*/ 1737762 h 237761"/>
                            <a:gd name="connsiteX21" fmla="*/ 332429 w 670560"/>
                            <a:gd name="connsiteY21" fmla="*/ 5842266 h 237761"/>
                            <a:gd name="connsiteX22" fmla="*/ 332429 w 670560"/>
                            <a:gd name="connsiteY22" fmla="*/ 1887762 h 237761"/>
                            <a:gd name="connsiteX23" fmla="*/ 332429 w 670560"/>
                            <a:gd name="connsiteY23" fmla="*/ 5842266 h 237761"/>
                            <a:gd name="connsiteX24" fmla="*/ 332429 w 670560"/>
                            <a:gd name="connsiteY24" fmla="*/ 2037762 h 237761"/>
                            <a:gd name="connsiteX25" fmla="*/ 332429 w 670560"/>
                            <a:gd name="connsiteY25" fmla="*/ 5842266 h 237761"/>
                            <a:gd name="connsiteX26" fmla="*/ 332429 w 670560"/>
                            <a:gd name="connsiteY26" fmla="*/ 2187762 h 237761"/>
                            <a:gd name="connsiteX27" fmla="*/ 332429 w 670560"/>
                            <a:gd name="connsiteY27" fmla="*/ 5842266 h 237761"/>
                            <a:gd name="connsiteX28" fmla="*/ 332429 w 670560"/>
                            <a:gd name="connsiteY28" fmla="*/ 2337762 h 237761"/>
                            <a:gd name="connsiteX29" fmla="*/ 332429 w 670560"/>
                            <a:gd name="connsiteY29" fmla="*/ 5842266 h 237761"/>
                            <a:gd name="connsiteX30" fmla="*/ 332429 w 670560"/>
                            <a:gd name="connsiteY30" fmla="*/ 2487762 h 237761"/>
                            <a:gd name="connsiteX31" fmla="*/ 332429 w 670560"/>
                            <a:gd name="connsiteY31" fmla="*/ 5842266 h 237761"/>
                            <a:gd name="connsiteX32" fmla="*/ 332429 w 670560"/>
                            <a:gd name="connsiteY32" fmla="*/ 2637762 h 237761"/>
                            <a:gd name="connsiteX33" fmla="*/ 332429 w 670560"/>
                            <a:gd name="connsiteY33" fmla="*/ 5842266 h 237761"/>
                            <a:gd name="connsiteX34" fmla="*/ 332429 w 670560"/>
                            <a:gd name="connsiteY34" fmla="*/ 2787762 h 237761"/>
                            <a:gd name="connsiteX35" fmla="*/ 332429 w 670560"/>
                            <a:gd name="connsiteY35" fmla="*/ 5842266 h 237761"/>
                            <a:gd name="connsiteX36" fmla="*/ 332429 w 670560"/>
                            <a:gd name="connsiteY36" fmla="*/ 2937762 h 237761"/>
                            <a:gd name="connsiteX37" fmla="*/ 332429 w 670560"/>
                            <a:gd name="connsiteY37" fmla="*/ 5842266 h 237761"/>
                            <a:gd name="connsiteX38" fmla="*/ 332429 w 670560"/>
                            <a:gd name="connsiteY38" fmla="*/ 3087762 h 237761"/>
                            <a:gd name="connsiteX39" fmla="*/ 332429 w 670560"/>
                            <a:gd name="connsiteY39" fmla="*/ 5842266 h 237761"/>
                            <a:gd name="connsiteX40" fmla="*/ 332429 w 670560"/>
                            <a:gd name="connsiteY40" fmla="*/ 3237762 h 237761"/>
                            <a:gd name="connsiteX41" fmla="*/ 332429 w 670560"/>
                            <a:gd name="connsiteY41" fmla="*/ 5842266 h 237761"/>
                            <a:gd name="connsiteX42" fmla="*/ 332429 w 670560"/>
                            <a:gd name="connsiteY42" fmla="*/ 3387762 h 237761"/>
                            <a:gd name="connsiteX43" fmla="*/ 332429 w 670560"/>
                            <a:gd name="connsiteY43" fmla="*/ 5842266 h 237761"/>
                            <a:gd name="connsiteX44" fmla="*/ 332429 w 670560"/>
                            <a:gd name="connsiteY44" fmla="*/ 3537762 h 237761"/>
                            <a:gd name="connsiteX45" fmla="*/ 332429 w 670560"/>
                            <a:gd name="connsiteY45" fmla="*/ 5842266 h 237761"/>
                            <a:gd name="connsiteX46" fmla="*/ 332429 w 670560"/>
                            <a:gd name="connsiteY46" fmla="*/ 3687762 h 237761"/>
                            <a:gd name="connsiteX47" fmla="*/ 332429 w 670560"/>
                            <a:gd name="connsiteY47" fmla="*/ 5842266 h 237761"/>
                            <a:gd name="connsiteX48" fmla="*/ 332429 w 670560"/>
                            <a:gd name="connsiteY48" fmla="*/ 3837762 h 237761"/>
                            <a:gd name="connsiteX49" fmla="*/ 332429 w 670560"/>
                            <a:gd name="connsiteY49" fmla="*/ 5842266 h 237761"/>
                            <a:gd name="connsiteX50" fmla="*/ 332429 w 670560"/>
                            <a:gd name="connsiteY50" fmla="*/ 3987762 h 237761"/>
                            <a:gd name="connsiteX51" fmla="*/ 332429 w 670560"/>
                            <a:gd name="connsiteY51" fmla="*/ 5842266 h 237761"/>
                            <a:gd name="connsiteX52" fmla="*/ 332429 w 670560"/>
                            <a:gd name="connsiteY52" fmla="*/ 4137762 h 237761"/>
                            <a:gd name="connsiteX53" fmla="*/ 332429 w 670560"/>
                            <a:gd name="connsiteY53" fmla="*/ 5842266 h 237761"/>
                            <a:gd name="connsiteX54" fmla="*/ 332429 w 670560"/>
                            <a:gd name="connsiteY54" fmla="*/ 4287762 h 237761"/>
                            <a:gd name="connsiteX55" fmla="*/ 332429 w 670560"/>
                            <a:gd name="connsiteY55" fmla="*/ 5842266 h 237761"/>
                            <a:gd name="connsiteX56" fmla="*/ 332429 w 670560"/>
                            <a:gd name="connsiteY56" fmla="*/ 4437762 h 237761"/>
                            <a:gd name="connsiteX57" fmla="*/ 332429 w 670560"/>
                            <a:gd name="connsiteY57" fmla="*/ 5842266 h 237761"/>
                            <a:gd name="connsiteX58" fmla="*/ 332429 w 670560"/>
                            <a:gd name="connsiteY58" fmla="*/ 4587762 h 237761"/>
                            <a:gd name="connsiteX59" fmla="*/ 332429 w 670560"/>
                            <a:gd name="connsiteY59" fmla="*/ 5842266 h 237761"/>
                            <a:gd name="connsiteX60" fmla="*/ 332429 w 670560"/>
                            <a:gd name="connsiteY60" fmla="*/ 4737762 h 237761"/>
                            <a:gd name="connsiteX61" fmla="*/ 332429 w 670560"/>
                            <a:gd name="connsiteY61" fmla="*/ 5842266 h 237761"/>
                            <a:gd name="connsiteX62" fmla="*/ 332429 w 670560"/>
                            <a:gd name="connsiteY62" fmla="*/ 4887762 h 237761"/>
                            <a:gd name="connsiteX63" fmla="*/ 332429 w 670560"/>
                            <a:gd name="connsiteY63" fmla="*/ 5842266 h 237761"/>
                            <a:gd name="connsiteX64" fmla="*/ 332429 w 670560"/>
                            <a:gd name="connsiteY64" fmla="*/ 5037762 h 237761"/>
                            <a:gd name="connsiteX65" fmla="*/ 332429 w 670560"/>
                            <a:gd name="connsiteY65" fmla="*/ 5842266 h 237761"/>
                            <a:gd name="connsiteX66" fmla="*/ 332429 w 670560"/>
                            <a:gd name="connsiteY66" fmla="*/ 5187762 h 237761"/>
                            <a:gd name="connsiteX67" fmla="*/ 332429 w 670560"/>
                            <a:gd name="connsiteY67" fmla="*/ 5842266 h 237761"/>
                            <a:gd name="connsiteX68" fmla="*/ 332429 w 670560"/>
                            <a:gd name="connsiteY68" fmla="*/ 5337762 h 237761"/>
                            <a:gd name="connsiteX69" fmla="*/ 332429 w 670560"/>
                            <a:gd name="connsiteY69" fmla="*/ 5842266 h 237761"/>
                            <a:gd name="connsiteX70" fmla="*/ 332429 w 670560"/>
                            <a:gd name="connsiteY70" fmla="*/ 5487762 h 237761"/>
                            <a:gd name="connsiteX71" fmla="*/ 332429 w 670560"/>
                            <a:gd name="connsiteY71" fmla="*/ 5842266 h 237761"/>
                            <a:gd name="connsiteX72" fmla="*/ 332429 w 670560"/>
                            <a:gd name="connsiteY72" fmla="*/ 5637762 h 237761"/>
                            <a:gd name="connsiteX73" fmla="*/ 332429 w 670560"/>
                            <a:gd name="connsiteY73" fmla="*/ 5842266 h 237761"/>
                            <a:gd name="connsiteX74" fmla="*/ 332429 w 670560"/>
                            <a:gd name="connsiteY74" fmla="*/ 5787762 h 237761"/>
                            <a:gd name="connsiteX75" fmla="*/ 332429 w 670560"/>
                            <a:gd name="connsiteY75" fmla="*/ 5842266 h 237761"/>
                            <a:gd name="connsiteX76" fmla="*/ 332429 w 670560"/>
                            <a:gd name="connsiteY76" fmla="*/ 5842266 h 237761"/>
                            <a:gd name="connsiteX77" fmla="*/ 332429 w 670560"/>
                            <a:gd name="connsiteY77" fmla="*/ 5842266 h 237761"/>
                            <a:gd name="connsiteX78" fmla="*/ 332429 w 670560"/>
                            <a:gd name="connsiteY78" fmla="*/ 5842266 h 237761"/>
                            <a:gd name="connsiteX79" fmla="*/ 332429 w 670560"/>
                            <a:gd name="connsiteY79" fmla="*/ 5842266 h 237761"/>
                            <a:gd name="connsiteX80" fmla="*/ 332429 w 670560"/>
                            <a:gd name="connsiteY80" fmla="*/ 5842266 h 237761"/>
                            <a:gd name="connsiteX81" fmla="*/ 332429 w 670560"/>
                            <a:gd name="connsiteY81" fmla="*/ 5842266 h 237761"/>
                            <a:gd name="connsiteX82" fmla="*/ 332429 w 670560"/>
                            <a:gd name="connsiteY82" fmla="*/ 5842266 h 237761"/>
                            <a:gd name="connsiteX83" fmla="*/ 332429 w 670560"/>
                            <a:gd name="connsiteY83" fmla="*/ 5842266 h 237761"/>
                            <a:gd name="connsiteX84" fmla="*/ 332429 w 670560"/>
                            <a:gd name="connsiteY84" fmla="*/ 5842266 h 237761"/>
                            <a:gd name="connsiteX85" fmla="*/ 332429 w 670560"/>
                            <a:gd name="connsiteY85" fmla="*/ 5842266 h 237761"/>
                            <a:gd name="connsiteX86" fmla="*/ 332429 w 670560"/>
                            <a:gd name="connsiteY86" fmla="*/ 5842266 h 237761"/>
                            <a:gd name="connsiteX87" fmla="*/ 332429 w 670560"/>
                            <a:gd name="connsiteY87" fmla="*/ 5842266 h 237761"/>
                            <a:gd name="connsiteX0" fmla="*/ 12490 w 12490"/>
                            <a:gd name="connsiteY0" fmla="*/ 4276 h 5825662"/>
                            <a:gd name="connsiteX1" fmla="*/ 9639 w 12490"/>
                            <a:gd name="connsiteY1" fmla="*/ 5608781 h 5825662"/>
                            <a:gd name="connsiteX2" fmla="*/ 18 w 12490"/>
                            <a:gd name="connsiteY2" fmla="*/ 3873296 h 5825662"/>
                            <a:gd name="connsiteX3" fmla="*/ 12490 w 12490"/>
                            <a:gd name="connsiteY3" fmla="*/ 4276 h 5825662"/>
                            <a:gd name="connsiteX0" fmla="*/ 20795 w 20795"/>
                            <a:gd name="connsiteY0" fmla="*/ 4276 h 5764494"/>
                            <a:gd name="connsiteX1" fmla="*/ 17944 w 20795"/>
                            <a:gd name="connsiteY1" fmla="*/ 5608781 h 5764494"/>
                            <a:gd name="connsiteX2" fmla="*/ 8323 w 20795"/>
                            <a:gd name="connsiteY2" fmla="*/ 3873296 h 5764494"/>
                            <a:gd name="connsiteX3" fmla="*/ 20795 w 20795"/>
                            <a:gd name="connsiteY3" fmla="*/ 4276 h 5764494"/>
                          </a:gdLst>
                          <a:ahLst/>
                          <a:cxnLst>
                            <a:cxn ang="0">
                              <a:pos x="connsiteX0" y="connsiteY0"/>
                            </a:cxn>
                            <a:cxn ang="0">
                              <a:pos x="connsiteX1" y="connsiteY1"/>
                            </a:cxn>
                            <a:cxn ang="0">
                              <a:pos x="connsiteX2" y="connsiteY2"/>
                            </a:cxn>
                            <a:cxn ang="0">
                              <a:pos x="connsiteX3" y="connsiteY3"/>
                            </a:cxn>
                          </a:cxnLst>
                          <a:rect l="l" t="t" r="r" b="b"/>
                          <a:pathLst>
                            <a:path w="20795" h="5764494">
                              <a:moveTo>
                                <a:pt x="20795" y="4276"/>
                              </a:moveTo>
                              <a:cubicBezTo>
                                <a:pt x="19845" y="1872444"/>
                                <a:pt x="18894" y="3740613"/>
                                <a:pt x="17944" y="5608781"/>
                              </a:cubicBezTo>
                              <a:cubicBezTo>
                                <a:pt x="17088" y="6408522"/>
                                <a:pt x="-14634" y="3867118"/>
                                <a:pt x="8323" y="3873296"/>
                              </a:cubicBezTo>
                              <a:cubicBezTo>
                                <a:pt x="8798" y="2939212"/>
                                <a:pt x="20414" y="-130067"/>
                                <a:pt x="20795" y="4276"/>
                              </a:cubicBezTo>
                              <a:close/>
                            </a:path>
                          </a:pathLst>
                        </a:custGeom>
                        <a:solidFill>
                          <a:srgbClr val="527294"/>
                        </a:solidFill>
                        <a:ln w="6000" cap="flat">
                          <a:solidFill>
                            <a:srgbClr val="527294"/>
                          </a:solidFill>
                          <a:bevel/>
                        </a:ln>
                      </wps:spPr>
                      <wps:bodyPr/>
                    </wps:wsp>
                  </a:graphicData>
                </a:graphic>
                <wp14:sizeRelH relativeFrom="margin">
                  <wp14:pctWidth>0</wp14:pctWidth>
                </wp14:sizeRelH>
                <wp14:sizeRelV relativeFrom="margin">
                  <wp14:pctHeight>0</wp14:pctHeight>
                </wp14:sizeRelV>
              </wp:anchor>
            </w:drawing>
          </mc:Choice>
          <mc:Fallback>
            <w:pict>
              <v:shape w14:anchorId="3CBA0807" id="Rectangle" o:spid="_x0000_s1026" style="position:absolute;margin-left:419.9pt;margin-top:.65pt;width:2.1pt;height:800.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0795,57644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" path="m20795,4276v-950,1868168,-1901,3736337,-2851,5604505c17088,6408522,-14634,3867118,8323,3873296,8798,2939212,20414,-130067,20795,4276xe" fillcolor="#527294" strokecolor="#527294" strokeweight=".16667mm">
                <v:stroke joinstyle="bevel"/>
                <v:path arrowok="t" o:connecttype="custom" o:connectlocs="26431,7537;22807,9886300;10579,6827253;26431,7537" o:connectangles="0,0,0,0"/>
              </v:shape>
            </w:pict>
          </mc:Fallback>
        </mc:AlternateContent>
      </w:r>
    </w:p>
    <w:p w14:paraId="13DF2386" w14:textId="0655C850" w:rsidR="00382848" w:rsidRPr="00546534" w:rsidRDefault="00382848" w:rsidP="00F34674">
      <w:pPr>
        <w:spacing w:line="240" w:lineRule="auto"/>
        <w:rPr>
          <w:rFonts w:ascii="Times New Roman" w:hAnsi="Times New Roman" w:cs="Times New Roman"/>
          <w:b/>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43986880" wp14:editId="2DA05DBF">
                <wp:simplePos x="0" y="0"/>
                <wp:positionH relativeFrom="column">
                  <wp:posOffset>-1620189</wp:posOffset>
                </wp:positionH>
                <wp:positionV relativeFrom="paragraph">
                  <wp:posOffset>3301048</wp:posOffset>
                </wp:positionV>
                <wp:extent cx="3845560" cy="131445"/>
                <wp:effectExtent l="9207" t="0" r="11748" b="11747"/>
                <wp:wrapNone/>
                <wp:docPr id="97" name="Freeform 720"/>
                <wp:cNvGraphicFramePr/>
                <a:graphic xmlns:a="http://schemas.openxmlformats.org/drawingml/2006/main">
                  <a:graphicData uri="http://schemas.microsoft.com/office/word/2010/wordprocessingShape">
                    <wps:wsp>
                      <wps:cNvSpPr/>
                      <wps:spPr>
                        <a:xfrm rot="5400000">
                          <a:off x="0" y="0"/>
                          <a:ext cx="3845560" cy="131445"/>
                        </a:xfrm>
                        <a:custGeom>
                          <a:avLst/>
                          <a:gdLst>
                            <a:gd name="connsiteX0" fmla="*/ 0 w 2352000"/>
                            <a:gd name="connsiteY0" fmla="*/ 0 h 101600"/>
                            <a:gd name="connsiteX1" fmla="*/ 0 w 2352000"/>
                            <a:gd name="connsiteY1" fmla="*/ 101600 h 101600"/>
                            <a:gd name="connsiteX2" fmla="*/ 150000 w 2352000"/>
                            <a:gd name="connsiteY2" fmla="*/ 0 h 101600"/>
                            <a:gd name="connsiteX3" fmla="*/ 150000 w 2352000"/>
                            <a:gd name="connsiteY3" fmla="*/ 101600 h 101600"/>
                            <a:gd name="connsiteX4" fmla="*/ 300000 w 2352000"/>
                            <a:gd name="connsiteY4" fmla="*/ 0 h 101600"/>
                            <a:gd name="connsiteX5" fmla="*/ 300000 w 2352000"/>
                            <a:gd name="connsiteY5" fmla="*/ 101600 h 101600"/>
                            <a:gd name="connsiteX6" fmla="*/ 450000 w 2352000"/>
                            <a:gd name="connsiteY6" fmla="*/ 0 h 101600"/>
                            <a:gd name="connsiteX7" fmla="*/ 450000 w 2352000"/>
                            <a:gd name="connsiteY7" fmla="*/ 101600 h 101600"/>
                            <a:gd name="connsiteX8" fmla="*/ 600000 w 2352000"/>
                            <a:gd name="connsiteY8" fmla="*/ 0 h 101600"/>
                            <a:gd name="connsiteX9" fmla="*/ 600000 w 2352000"/>
                            <a:gd name="connsiteY9" fmla="*/ 101600 h 101600"/>
                            <a:gd name="connsiteX10" fmla="*/ 750000 w 2352000"/>
                            <a:gd name="connsiteY10" fmla="*/ 0 h 101600"/>
                            <a:gd name="connsiteX11" fmla="*/ 750000 w 2352000"/>
                            <a:gd name="connsiteY11" fmla="*/ 101600 h 101600"/>
                            <a:gd name="connsiteX12" fmla="*/ 900000 w 2352000"/>
                            <a:gd name="connsiteY12" fmla="*/ 0 h 101600"/>
                            <a:gd name="connsiteX13" fmla="*/ 900000 w 2352000"/>
                            <a:gd name="connsiteY13" fmla="*/ 101600 h 101600"/>
                            <a:gd name="connsiteX14" fmla="*/ 1050000 w 2352000"/>
                            <a:gd name="connsiteY14" fmla="*/ 0 h 101600"/>
                            <a:gd name="connsiteX15" fmla="*/ 1050000 w 2352000"/>
                            <a:gd name="connsiteY15" fmla="*/ 101600 h 101600"/>
                            <a:gd name="connsiteX16" fmla="*/ 1200000 w 2352000"/>
                            <a:gd name="connsiteY16" fmla="*/ 0 h 101600"/>
                            <a:gd name="connsiteX17" fmla="*/ 1200000 w 2352000"/>
                            <a:gd name="connsiteY17" fmla="*/ 101600 h 101600"/>
                            <a:gd name="connsiteX18" fmla="*/ 1350000 w 2352000"/>
                            <a:gd name="connsiteY18" fmla="*/ 0 h 101600"/>
                            <a:gd name="connsiteX19" fmla="*/ 1350000 w 2352000"/>
                            <a:gd name="connsiteY19" fmla="*/ 101600 h 101600"/>
                            <a:gd name="connsiteX20" fmla="*/ 1500000 w 2352000"/>
                            <a:gd name="connsiteY20" fmla="*/ 0 h 101600"/>
                            <a:gd name="connsiteX21" fmla="*/ 1500000 w 2352000"/>
                            <a:gd name="connsiteY21" fmla="*/ 101600 h 101600"/>
                            <a:gd name="connsiteX22" fmla="*/ 1650000 w 2352000"/>
                            <a:gd name="connsiteY22" fmla="*/ 0 h 101600"/>
                            <a:gd name="connsiteX23" fmla="*/ 1650000 w 2352000"/>
                            <a:gd name="connsiteY23" fmla="*/ 101600 h 101600"/>
                            <a:gd name="connsiteX24" fmla="*/ 1800000 w 2352000"/>
                            <a:gd name="connsiteY24" fmla="*/ 0 h 101600"/>
                            <a:gd name="connsiteX25" fmla="*/ 1800000 w 2352000"/>
                            <a:gd name="connsiteY25" fmla="*/ 101600 h 101600"/>
                            <a:gd name="connsiteX26" fmla="*/ 1950000 w 2352000"/>
                            <a:gd name="connsiteY26" fmla="*/ 0 h 101600"/>
                            <a:gd name="connsiteX27" fmla="*/ 1950000 w 2352000"/>
                            <a:gd name="connsiteY27" fmla="*/ 101600 h 101600"/>
                            <a:gd name="connsiteX28" fmla="*/ 2100000 w 2352000"/>
                            <a:gd name="connsiteY28" fmla="*/ 0 h 101600"/>
                            <a:gd name="connsiteX29" fmla="*/ 2100000 w 2352000"/>
                            <a:gd name="connsiteY29" fmla="*/ 101600 h 101600"/>
                            <a:gd name="connsiteX30" fmla="*/ 2250000 w 2352000"/>
                            <a:gd name="connsiteY30" fmla="*/ 0 h 101600"/>
                            <a:gd name="connsiteX31" fmla="*/ 2250000 w 2352000"/>
                            <a:gd name="connsiteY31" fmla="*/ 101600 h 101600"/>
                            <a:gd name="connsiteX32" fmla="*/ 0 w 2352000"/>
                            <a:gd name="connsiteY32" fmla="*/ 0 h 101600"/>
                            <a:gd name="connsiteX33" fmla="*/ 0 w 2352000"/>
                            <a:gd name="connsiteY33" fmla="*/ 101600 h 101600"/>
                            <a:gd name="connsiteX34" fmla="*/ 0 w 2352000"/>
                            <a:gd name="connsiteY34" fmla="*/ 0 h 101600"/>
                            <a:gd name="connsiteX35" fmla="*/ 0 w 2352000"/>
                            <a:gd name="connsiteY35" fmla="*/ 101600 h 101600"/>
                            <a:gd name="connsiteX36" fmla="*/ 0 w 2352000"/>
                            <a:gd name="connsiteY36" fmla="*/ 0 h 101600"/>
                            <a:gd name="connsiteX37" fmla="*/ 0 w 2352000"/>
                            <a:gd name="connsiteY37" fmla="*/ 101600 h 101600"/>
                            <a:gd name="connsiteX38" fmla="*/ 0 w 2352000"/>
                            <a:gd name="connsiteY38" fmla="*/ 0 h 101600"/>
                            <a:gd name="connsiteX39" fmla="*/ 0 w 2352000"/>
                            <a:gd name="connsiteY39" fmla="*/ 101600 h 101600"/>
                            <a:gd name="connsiteX40" fmla="*/ 0 w 2352000"/>
                            <a:gd name="connsiteY40" fmla="*/ 0 h 101600"/>
                            <a:gd name="connsiteX41" fmla="*/ 0 w 2352000"/>
                            <a:gd name="connsiteY41" fmla="*/ 101600 h 101600"/>
                            <a:gd name="connsiteX42" fmla="*/ 0 w 2352000"/>
                            <a:gd name="connsiteY42" fmla="*/ 0 h 101600"/>
                            <a:gd name="connsiteX43" fmla="*/ 0 w 2352000"/>
                            <a:gd name="connsiteY43" fmla="*/ 101600 h 101600"/>
                            <a:gd name="connsiteX44" fmla="*/ 0 w 2352000"/>
                            <a:gd name="connsiteY44" fmla="*/ 0 h 101600"/>
                            <a:gd name="connsiteX45" fmla="*/ 0 w 2352000"/>
                            <a:gd name="connsiteY45" fmla="*/ 101600 h 101600"/>
                            <a:gd name="connsiteX46" fmla="*/ 0 w 2352000"/>
                            <a:gd name="connsiteY46" fmla="*/ 0 h 101600"/>
                            <a:gd name="connsiteX47" fmla="*/ 0 w 2352000"/>
                            <a:gd name="connsiteY47" fmla="*/ 101600 h 101600"/>
                            <a:gd name="connsiteX48" fmla="*/ 0 w 2352000"/>
                            <a:gd name="connsiteY48" fmla="*/ 0 h 101600"/>
                            <a:gd name="connsiteX49" fmla="*/ 0 w 2352000"/>
                            <a:gd name="connsiteY49" fmla="*/ 101600 h 101600"/>
                            <a:gd name="connsiteX50" fmla="*/ 0 w 2352000"/>
                            <a:gd name="connsiteY50" fmla="*/ 0 h 101600"/>
                            <a:gd name="connsiteX51" fmla="*/ 0 w 2352000"/>
                            <a:gd name="connsiteY51" fmla="*/ 101600 h 101600"/>
                            <a:gd name="connsiteX52" fmla="*/ 0 w 2352000"/>
                            <a:gd name="connsiteY52" fmla="*/ 0 h 101600"/>
                            <a:gd name="connsiteX53" fmla="*/ 0 w 2352000"/>
                            <a:gd name="connsiteY53" fmla="*/ 101600 h 101600"/>
                            <a:gd name="connsiteX54" fmla="*/ 0 w 2352000"/>
                            <a:gd name="connsiteY54" fmla="*/ 0 h 101600"/>
                            <a:gd name="connsiteX55" fmla="*/ 0 w 2352000"/>
                            <a:gd name="connsiteY55" fmla="*/ 101600 h 101600"/>
                            <a:gd name="connsiteX56" fmla="*/ 0 w 2352000"/>
                            <a:gd name="connsiteY56" fmla="*/ 0 h 101600"/>
                            <a:gd name="connsiteX57" fmla="*/ 0 w 2352000"/>
                            <a:gd name="connsiteY57" fmla="*/ 101600 h 101600"/>
                            <a:gd name="connsiteX58" fmla="*/ 0 w 2352000"/>
                            <a:gd name="connsiteY58" fmla="*/ 0 h 101600"/>
                            <a:gd name="connsiteX59" fmla="*/ 0 w 2352000"/>
                            <a:gd name="connsiteY59" fmla="*/ 101600 h 101600"/>
                            <a:gd name="connsiteX60" fmla="*/ 0 w 2352000"/>
                            <a:gd name="connsiteY60" fmla="*/ 0 h 101600"/>
                            <a:gd name="connsiteX61" fmla="*/ 0 w 2352000"/>
                            <a:gd name="connsiteY61" fmla="*/ 101600 h 101600"/>
                            <a:gd name="connsiteX62" fmla="*/ 0 w 2352000"/>
                            <a:gd name="connsiteY62" fmla="*/ 0 h 101600"/>
                            <a:gd name="connsiteX63" fmla="*/ 0 w 2352000"/>
                            <a:gd name="connsiteY63" fmla="*/ 101600 h 101600"/>
                            <a:gd name="connsiteX64" fmla="*/ 0 w 2352000"/>
                            <a:gd name="connsiteY64" fmla="*/ 0 h 101600"/>
                            <a:gd name="connsiteX65" fmla="*/ 0 w 2352000"/>
                            <a:gd name="connsiteY65" fmla="*/ 101600 h 101600"/>
                            <a:gd name="connsiteX66" fmla="*/ 0 w 2352000"/>
                            <a:gd name="connsiteY66" fmla="*/ 0 h 101600"/>
                            <a:gd name="connsiteX67" fmla="*/ 0 w 2352000"/>
                            <a:gd name="connsiteY67" fmla="*/ 101600 h 101600"/>
                            <a:gd name="connsiteX68" fmla="*/ 0 w 2352000"/>
                            <a:gd name="connsiteY68" fmla="*/ 0 h 101600"/>
                            <a:gd name="connsiteX69" fmla="*/ 0 w 2352000"/>
                            <a:gd name="connsiteY69" fmla="*/ 101600 h 101600"/>
                            <a:gd name="connsiteX70" fmla="*/ 0 w 2352000"/>
                            <a:gd name="connsiteY70" fmla="*/ 0 h 101600"/>
                            <a:gd name="connsiteX71" fmla="*/ 0 w 2352000"/>
                            <a:gd name="connsiteY71" fmla="*/ 101600 h 101600"/>
                            <a:gd name="connsiteX72" fmla="*/ 0 w 2352000"/>
                            <a:gd name="connsiteY72" fmla="*/ 0 h 101600"/>
                            <a:gd name="connsiteX73" fmla="*/ 0 w 2352000"/>
                            <a:gd name="connsiteY73" fmla="*/ 101600 h 101600"/>
                            <a:gd name="connsiteX74" fmla="*/ 0 w 2352000"/>
                            <a:gd name="connsiteY74" fmla="*/ 0 h 101600"/>
                            <a:gd name="connsiteX75" fmla="*/ 0 w 2352000"/>
                            <a:gd name="connsiteY75" fmla="*/ 101600 h 101600"/>
                            <a:gd name="connsiteX76" fmla="*/ 0 w 2352000"/>
                            <a:gd name="connsiteY76" fmla="*/ 0 h 101600"/>
                            <a:gd name="connsiteX77" fmla="*/ 0 w 2352000"/>
                            <a:gd name="connsiteY77" fmla="*/ 101600 h 101600"/>
                            <a:gd name="connsiteX78" fmla="*/ 0 w 2352000"/>
                            <a:gd name="connsiteY78" fmla="*/ 0 h 101600"/>
                            <a:gd name="connsiteX79" fmla="*/ 0 w 2352000"/>
                            <a:gd name="connsiteY79" fmla="*/ 101600 h 101600"/>
                            <a:gd name="connsiteX80" fmla="*/ 0 w 2352000"/>
                            <a:gd name="connsiteY80" fmla="*/ 0 h 101600"/>
                            <a:gd name="connsiteX81" fmla="*/ 0 w 2352000"/>
                            <a:gd name="connsiteY81" fmla="*/ 101600 h 101600"/>
                            <a:gd name="connsiteX82" fmla="*/ 0 w 2352000"/>
                            <a:gd name="connsiteY82" fmla="*/ 0 h 101600"/>
                            <a:gd name="connsiteX83" fmla="*/ 0 w 2352000"/>
                            <a:gd name="connsiteY83" fmla="*/ 101600 h 101600"/>
                            <a:gd name="connsiteX84" fmla="*/ 0 w 2352000"/>
                            <a:gd name="connsiteY84" fmla="*/ 0 h 101600"/>
                            <a:gd name="connsiteX85" fmla="*/ 0 w 2352000"/>
                            <a:gd name="connsiteY85" fmla="*/ 101600 h 101600"/>
                            <a:gd name="connsiteX86" fmla="*/ 0 w 2352000"/>
                            <a:gd name="connsiteY86" fmla="*/ 0 h 101600"/>
                            <a:gd name="connsiteX87" fmla="*/ 0 w 2352000"/>
                            <a:gd name="connsiteY87" fmla="*/ 101600 h 101600"/>
                            <a:gd name="connsiteX88" fmla="*/ 0 w 2352000"/>
                            <a:gd name="connsiteY88" fmla="*/ 0 h 101600"/>
                            <a:gd name="connsiteX89" fmla="*/ 0 w 2352000"/>
                            <a:gd name="connsiteY89" fmla="*/ 101600 h 101600"/>
                            <a:gd name="connsiteX90" fmla="*/ 0 w 2352000"/>
                            <a:gd name="connsiteY90" fmla="*/ 0 h 101600"/>
                            <a:gd name="connsiteX91" fmla="*/ 0 w 2352000"/>
                            <a:gd name="connsiteY91" fmla="*/ 101600 h 101600"/>
                            <a:gd name="connsiteX92" fmla="*/ 0 w 2352000"/>
                            <a:gd name="connsiteY92" fmla="*/ 0 h 101600"/>
                            <a:gd name="connsiteX93" fmla="*/ 0 w 2352000"/>
                            <a:gd name="connsiteY93" fmla="*/ 101600 h 101600"/>
                            <a:gd name="connsiteX94" fmla="*/ 0 w 2352000"/>
                            <a:gd name="connsiteY94" fmla="*/ 0 h 101600"/>
                            <a:gd name="connsiteX95" fmla="*/ 0 w 2352000"/>
                            <a:gd name="connsiteY95" fmla="*/ 101600 h 101600"/>
                            <a:gd name="connsiteX96" fmla="*/ 0 w 2352000"/>
                            <a:gd name="connsiteY96" fmla="*/ 0 h 101600"/>
                            <a:gd name="connsiteX97" fmla="*/ 0 w 2352000"/>
                            <a:gd name="connsiteY97" fmla="*/ 101600 h 101600"/>
                            <a:gd name="connsiteX98" fmla="*/ 0 w 2352000"/>
                            <a:gd name="connsiteY98" fmla="*/ 0 h 101600"/>
                            <a:gd name="connsiteX99" fmla="*/ 0 w 2352000"/>
                            <a:gd name="connsiteY99" fmla="*/ 101600 h 101600"/>
                            <a:gd name="connsiteX100" fmla="*/ 0 w 2352000"/>
                            <a:gd name="connsiteY100" fmla="*/ 0 h 101600"/>
                            <a:gd name="connsiteX101" fmla="*/ 0 w 2352000"/>
                            <a:gd name="connsiteY101" fmla="*/ 101600 h 101600"/>
                            <a:gd name="connsiteX102" fmla="*/ 0 w 2352000"/>
                            <a:gd name="connsiteY102" fmla="*/ 0 h 101600"/>
                            <a:gd name="connsiteX103" fmla="*/ 0 w 2352000"/>
                            <a:gd name="connsiteY103" fmla="*/ 101600 h 101600"/>
                            <a:gd name="connsiteX104" fmla="*/ 0 w 2352000"/>
                            <a:gd name="connsiteY104" fmla="*/ 0 h 101600"/>
                            <a:gd name="connsiteX105" fmla="*/ 0 w 2352000"/>
                            <a:gd name="connsiteY105" fmla="*/ 101600 h 101600"/>
                            <a:gd name="connsiteX106" fmla="*/ 0 w 2352000"/>
                            <a:gd name="connsiteY106" fmla="*/ 0 h 101600"/>
                            <a:gd name="connsiteX107" fmla="*/ 0 w 2352000"/>
                            <a:gd name="connsiteY107" fmla="*/ 101600 h 101600"/>
                            <a:gd name="connsiteX108" fmla="*/ 0 w 2352000"/>
                            <a:gd name="connsiteY108" fmla="*/ 0 h 101600"/>
                            <a:gd name="connsiteX109" fmla="*/ 0 w 2352000"/>
                            <a:gd name="connsiteY109" fmla="*/ 101600 h 101600"/>
                            <a:gd name="connsiteX110" fmla="*/ 0 w 2352000"/>
                            <a:gd name="connsiteY110" fmla="*/ 0 h 101600"/>
                            <a:gd name="connsiteX111" fmla="*/ 0 w 2352000"/>
                            <a:gd name="connsiteY111" fmla="*/ 101600 h 101600"/>
                            <a:gd name="connsiteX112" fmla="*/ 0 w 2352000"/>
                            <a:gd name="connsiteY112" fmla="*/ 0 h 101600"/>
                            <a:gd name="connsiteX113" fmla="*/ 0 w 2352000"/>
                            <a:gd name="connsiteY113" fmla="*/ 101600 h 101600"/>
                            <a:gd name="connsiteX114" fmla="*/ 0 w 2352000"/>
                            <a:gd name="connsiteY114" fmla="*/ 0 h 101600"/>
                            <a:gd name="connsiteX115" fmla="*/ 0 w 2352000"/>
                            <a:gd name="connsiteY115" fmla="*/ 101600 h 101600"/>
                            <a:gd name="connsiteX116" fmla="*/ 0 w 2352000"/>
                            <a:gd name="connsiteY116" fmla="*/ 0 h 101600"/>
                            <a:gd name="connsiteX117" fmla="*/ 0 w 2352000"/>
                            <a:gd name="connsiteY117" fmla="*/ 101600 h 101600"/>
                            <a:gd name="connsiteX118" fmla="*/ 0 w 2352000"/>
                            <a:gd name="connsiteY118" fmla="*/ 0 h 101600"/>
                            <a:gd name="connsiteX119" fmla="*/ 0 w 2352000"/>
                            <a:gd name="connsiteY119" fmla="*/ 101600 h 101600"/>
                            <a:gd name="connsiteX120" fmla="*/ 0 w 2352000"/>
                            <a:gd name="connsiteY120" fmla="*/ 0 h 101600"/>
                            <a:gd name="connsiteX121" fmla="*/ 0 w 2352000"/>
                            <a:gd name="connsiteY121" fmla="*/ 101600 h 101600"/>
                            <a:gd name="connsiteX122" fmla="*/ 0 w 2352000"/>
                            <a:gd name="connsiteY122" fmla="*/ 0 h 101600"/>
                            <a:gd name="connsiteX123" fmla="*/ 0 w 2352000"/>
                            <a:gd name="connsiteY123" fmla="*/ 101600 h 101600"/>
                            <a:gd name="connsiteX124" fmla="*/ 0 w 2352000"/>
                            <a:gd name="connsiteY124" fmla="*/ 0 h 101600"/>
                            <a:gd name="connsiteX125" fmla="*/ 0 w 2352000"/>
                            <a:gd name="connsiteY125" fmla="*/ 101600 h 101600"/>
                            <a:gd name="connsiteX126" fmla="*/ 0 w 2352000"/>
                            <a:gd name="connsiteY126" fmla="*/ 0 h 101600"/>
                            <a:gd name="connsiteX127" fmla="*/ 0 w 2352000"/>
                            <a:gd name="connsiteY127" fmla="*/ 101600 h 101600"/>
                            <a:gd name="connsiteX128" fmla="*/ 0 w 2352000"/>
                            <a:gd name="connsiteY128" fmla="*/ 0 h 101600"/>
                            <a:gd name="connsiteX129" fmla="*/ 0 w 2352000"/>
                            <a:gd name="connsiteY129" fmla="*/ 101600 h 101600"/>
                            <a:gd name="connsiteX130" fmla="*/ 0 w 2352000"/>
                            <a:gd name="connsiteY130" fmla="*/ 0 h 101600"/>
                            <a:gd name="connsiteX131" fmla="*/ 0 w 2352000"/>
                            <a:gd name="connsiteY131" fmla="*/ 101600 h 101600"/>
                            <a:gd name="connsiteX132" fmla="*/ 0 w 2352000"/>
                            <a:gd name="connsiteY132" fmla="*/ 0 h 101600"/>
                            <a:gd name="connsiteX133" fmla="*/ 0 w 2352000"/>
                            <a:gd name="connsiteY133" fmla="*/ 101600 h 101600"/>
                            <a:gd name="connsiteX134" fmla="*/ 0 w 2352000"/>
                            <a:gd name="connsiteY134" fmla="*/ 0 h 101600"/>
                            <a:gd name="connsiteX135" fmla="*/ 0 w 2352000"/>
                            <a:gd name="connsiteY135" fmla="*/ 101600 h 101600"/>
                            <a:gd name="connsiteX136" fmla="*/ 0 w 2352000"/>
                            <a:gd name="connsiteY136" fmla="*/ 0 h 101600"/>
                            <a:gd name="connsiteX137" fmla="*/ 0 w 2352000"/>
                            <a:gd name="connsiteY137" fmla="*/ 101600 h 101600"/>
                            <a:gd name="connsiteX138" fmla="*/ 0 w 2352000"/>
                            <a:gd name="connsiteY138" fmla="*/ 0 h 101600"/>
                            <a:gd name="connsiteX139" fmla="*/ 0 w 2352000"/>
                            <a:gd name="connsiteY139" fmla="*/ 101600 h 101600"/>
                            <a:gd name="connsiteX140" fmla="*/ 0 w 2352000"/>
                            <a:gd name="connsiteY140" fmla="*/ 0 h 101600"/>
                            <a:gd name="connsiteX141" fmla="*/ 0 w 2352000"/>
                            <a:gd name="connsiteY141" fmla="*/ 101600 h 101600"/>
                            <a:gd name="connsiteX142" fmla="*/ 0 w 2352000"/>
                            <a:gd name="connsiteY142" fmla="*/ 0 h 101600"/>
                            <a:gd name="connsiteX143" fmla="*/ 0 w 2352000"/>
                            <a:gd name="connsiteY143" fmla="*/ 101600 h 101600"/>
                            <a:gd name="connsiteX144" fmla="*/ 0 w 2352000"/>
                            <a:gd name="connsiteY144" fmla="*/ 0 h 101600"/>
                            <a:gd name="connsiteX145" fmla="*/ 0 w 2352000"/>
                            <a:gd name="connsiteY145" fmla="*/ 101600 h 101600"/>
                            <a:gd name="connsiteX146" fmla="*/ 0 w 2352000"/>
                            <a:gd name="connsiteY146" fmla="*/ 0 h 101600"/>
                            <a:gd name="connsiteX147" fmla="*/ 0 w 2352000"/>
                            <a:gd name="connsiteY147" fmla="*/ 101600 h 101600"/>
                            <a:gd name="connsiteX148" fmla="*/ 0 w 2352000"/>
                            <a:gd name="connsiteY148" fmla="*/ 0 h 101600"/>
                            <a:gd name="connsiteX149" fmla="*/ 0 w 2352000"/>
                            <a:gd name="connsiteY149" fmla="*/ 101600 h 101600"/>
                            <a:gd name="connsiteX150" fmla="*/ 0 w 2352000"/>
                            <a:gd name="connsiteY150" fmla="*/ 0 h 101600"/>
                            <a:gd name="connsiteX151" fmla="*/ 0 w 2352000"/>
                            <a:gd name="connsiteY151" fmla="*/ 101600 h 101600"/>
                            <a:gd name="connsiteX152" fmla="*/ 0 w 2352000"/>
                            <a:gd name="connsiteY152" fmla="*/ 0 h 101600"/>
                            <a:gd name="connsiteX153" fmla="*/ 0 w 2352000"/>
                            <a:gd name="connsiteY153" fmla="*/ 101600 h 101600"/>
                            <a:gd name="connsiteX154" fmla="*/ 0 w 2352000"/>
                            <a:gd name="connsiteY154" fmla="*/ 0 h 101600"/>
                            <a:gd name="connsiteX155" fmla="*/ 0 w 2352000"/>
                            <a:gd name="connsiteY155" fmla="*/ 101600 h 101600"/>
                            <a:gd name="connsiteX156" fmla="*/ 0 w 2352000"/>
                            <a:gd name="connsiteY156" fmla="*/ 0 h 101600"/>
                            <a:gd name="connsiteX157" fmla="*/ 0 w 2352000"/>
                            <a:gd name="connsiteY157" fmla="*/ 101600 h 101600"/>
                            <a:gd name="connsiteX158" fmla="*/ 0 w 2352000"/>
                            <a:gd name="connsiteY158" fmla="*/ 0 h 101600"/>
                            <a:gd name="connsiteX159" fmla="*/ 0 w 2352000"/>
                            <a:gd name="connsiteY159" fmla="*/ 101600 h 1016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Lst>
                          <a:rect l="0" t="0" r="0" b="0"/>
                          <a:pathLst>
                            <a:path w="2352000" h="101600">
                              <a:moveTo>
                                <a:pt x="0" y="0"/>
                              </a:moveTo>
                              <a:lnTo>
                                <a:pt x="2352000" y="0"/>
                              </a:lnTo>
                              <a:lnTo>
                                <a:pt x="2352000" y="101600"/>
                              </a:lnTo>
                              <a:lnTo>
                                <a:pt x="0" y="101600"/>
                              </a:lnTo>
                              <a:lnTo>
                                <a:pt x="0" y="0"/>
                              </a:lnTo>
                              <a:close/>
                            </a:path>
                          </a:pathLst>
                        </a:custGeom>
                        <a:solidFill>
                          <a:srgbClr val="FFFFFF"/>
                        </a:solidFill>
                        <a:ln w="6000" cap="flat">
                          <a:solidFill>
                            <a:srgbClr val="527294"/>
                          </a:solidFill>
                          <a:bevel/>
                        </a:ln>
                      </wps:spPr>
                      <wps:bodyPr/>
                    </wps:wsp>
                  </a:graphicData>
                </a:graphic>
              </wp:anchor>
            </w:drawing>
          </mc:Choice>
          <mc:Fallback>
            <w:pict>
              <v:shape w14:anchorId="0E40C72C" id="Freeform 720" o:spid="_x0000_s1026" style="position:absolute;margin-left:-127.55pt;margin-top:259.95pt;width:302.8pt;height:10.35pt;rotation:90;z-index:251672576;visibility:visible;mso-wrap-style:square;mso-wrap-distance-left:9pt;mso-wrap-distance-top:0;mso-wrap-distance-right:9pt;mso-wrap-distance-bottom:0;mso-position-horizontal:absolute;mso-position-horizontal-relative:text;mso-position-vertical:absolute;mso-position-vertical-relative:text;v-text-anchor:top" coordsize="2352000,10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" path="m,l2352000,r,101600l,101600,,xe" strokecolor="#527294" strokeweight=".16667mm">
                <v:stroke joinstyle="bevel"/>
                <v:path arrowok="t" o:connecttype="custom" o:connectlocs="0,0;0,131445;245253,0;245253,131445;490505,0;490505,131445;735758,0;735758,131445;981010,0;981010,131445;1226263,0;1226263,131445;1471515,0;1471515,131445;1716768,0;1716768,131445;1962020,0;1962020,131445;2207273,0;2207273,131445;2452526,0;2452526,131445;2697778,0;2697778,131445;2943031,0;2943031,131445;3188283,0;3188283,131445;3433536,0;3433536,131445;3678788,0;3678788,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0,0;0,131445" o:connectangles="0,0,0,0,0,0,0,0,0,0,0,0,0,0,0,0,0,0,0,0,0,0,0,0,0,0,0,0,0,0,0,0,0,0,0,0,0,0,0,0,0,0,0,0,0,0,0,0,0,0,0,0,0,0,0,0,0,0,0,0,0,0,0,0,0,0,0,0,0,0,0,0,0,0,0,0,0,0,0,0,0,0,0,0,0,0,0,0,0,0,0,0,0,0,0,0,0,0,0,0,0,0,0,0,0,0,0,0,0,0,0,0,0,0,0,0,0,0,0,0,0,0,0,0,0,0,0,0,0,0,0,0,0,0,0,0,0,0,0,0,0,0,0,0,0,0,0,0,0,0,0,0,0,0,0,0,0,0,0,0" textboxrect="0,0,2352000,101600"/>
              </v:shape>
            </w:pict>
          </mc:Fallback>
        </mc:AlternateContent>
      </w:r>
      <w:r w:rsidRPr="00546534">
        <w:rPr>
          <w:rFonts w:ascii="Times New Roman" w:hAnsi="Times New Roman" w:cs="Times New Roman"/>
          <w:b/>
          <w:sz w:val="24"/>
          <w:szCs w:val="24"/>
        </w:rPr>
        <w:br w:type="page"/>
      </w:r>
    </w:p>
    <w:p w14:paraId="726277CF" w14:textId="77777777" w:rsidR="00382848" w:rsidRPr="00546534" w:rsidRDefault="00382848" w:rsidP="00F34674">
      <w:pPr>
        <w:pStyle w:val="Heading2"/>
        <w:spacing w:line="240" w:lineRule="auto"/>
        <w:rPr>
          <w:rFonts w:ascii="Times New Roman" w:hAnsi="Times New Roman" w:cs="Times New Roman"/>
          <w:b/>
          <w:sz w:val="24"/>
          <w:szCs w:val="24"/>
        </w:rPr>
      </w:pPr>
      <w:bookmarkStart w:id="102" w:name="_Toc530440951"/>
      <w:bookmarkStart w:id="103" w:name="_Toc3723499"/>
      <w:r w:rsidRPr="00546534">
        <w:rPr>
          <w:rFonts w:ascii="Times New Roman" w:hAnsi="Times New Roman" w:cs="Times New Roman"/>
          <w:b/>
          <w:sz w:val="24"/>
          <w:szCs w:val="24"/>
        </w:rPr>
        <w:lastRenderedPageBreak/>
        <w:t>4.4. System design</w:t>
      </w:r>
      <w:bookmarkEnd w:id="102"/>
      <w:bookmarkEnd w:id="103"/>
    </w:p>
    <w:p w14:paraId="469B3FE0" w14:textId="77777777" w:rsidR="00382848" w:rsidRPr="00546534" w:rsidRDefault="00382848" w:rsidP="00F34674">
      <w:pPr>
        <w:pStyle w:val="Heading3"/>
        <w:spacing w:line="240" w:lineRule="auto"/>
        <w:jc w:val="both"/>
        <w:rPr>
          <w:rFonts w:ascii="Times New Roman" w:hAnsi="Times New Roman" w:cs="Times New Roman"/>
          <w:b/>
        </w:rPr>
      </w:pPr>
      <w:bookmarkStart w:id="104" w:name="_Toc373768223"/>
      <w:bookmarkStart w:id="105" w:name="_Toc373767487"/>
      <w:bookmarkStart w:id="106" w:name="_Toc530440952"/>
      <w:bookmarkStart w:id="107" w:name="_Toc3403155"/>
      <w:bookmarkStart w:id="108" w:name="_Toc3723500"/>
      <w:r w:rsidRPr="00546534">
        <w:rPr>
          <w:rFonts w:ascii="Times New Roman" w:hAnsi="Times New Roman" w:cs="Times New Roman"/>
          <w:b/>
        </w:rPr>
        <w:t>4.4.1</w:t>
      </w:r>
      <w:r w:rsidRPr="00546534">
        <w:rPr>
          <w:rFonts w:ascii="Times New Roman" w:hAnsi="Times New Roman" w:cs="Times New Roman"/>
        </w:rPr>
        <w:t xml:space="preserve"> </w:t>
      </w:r>
      <w:r w:rsidRPr="00546534">
        <w:rPr>
          <w:rFonts w:ascii="Times New Roman" w:hAnsi="Times New Roman" w:cs="Times New Roman"/>
          <w:b/>
        </w:rPr>
        <w:t>Flowchart</w:t>
      </w:r>
      <w:bookmarkEnd w:id="104"/>
      <w:bookmarkEnd w:id="105"/>
      <w:r w:rsidRPr="00546534">
        <w:rPr>
          <w:rFonts w:ascii="Times New Roman" w:hAnsi="Times New Roman" w:cs="Times New Roman"/>
          <w:b/>
        </w:rPr>
        <w:t xml:space="preserve"> Diagrams</w:t>
      </w:r>
      <w:bookmarkEnd w:id="106"/>
      <w:bookmarkEnd w:id="107"/>
      <w:bookmarkEnd w:id="108"/>
    </w:p>
    <w:p w14:paraId="4CEE61FF" w14:textId="77777777" w:rsidR="00382848" w:rsidRPr="00546534" w:rsidRDefault="00382848" w:rsidP="00F34674">
      <w:pPr>
        <w:spacing w:line="240" w:lineRule="auto"/>
        <w:ind w:firstLine="720"/>
        <w:jc w:val="both"/>
        <w:rPr>
          <w:rFonts w:ascii="Times New Roman" w:hAnsi="Times New Roman" w:cs="Times New Roman"/>
          <w:sz w:val="24"/>
          <w:szCs w:val="24"/>
        </w:rPr>
      </w:pPr>
      <w:r w:rsidRPr="00546534">
        <w:rPr>
          <w:rFonts w:ascii="Times New Roman" w:hAnsi="Times New Roman" w:cs="Times New Roman"/>
          <w:bCs/>
          <w:sz w:val="24"/>
          <w:szCs w:val="24"/>
        </w:rPr>
        <w:t xml:space="preserve">A flowchart is a type of </w:t>
      </w:r>
      <w:hyperlink r:id="rId14" w:tooltip="Diagram" w:history="1">
        <w:r w:rsidRPr="00546534">
          <w:rPr>
            <w:rStyle w:val="Hyperlink"/>
            <w:rFonts w:ascii="Times New Roman" w:hAnsi="Times New Roman" w:cs="Times New Roman"/>
            <w:bCs/>
            <w:color w:val="auto"/>
            <w:sz w:val="24"/>
            <w:szCs w:val="24"/>
            <w:u w:val="none"/>
          </w:rPr>
          <w:t>diagram</w:t>
        </w:r>
      </w:hyperlink>
      <w:r w:rsidRPr="00546534">
        <w:rPr>
          <w:rFonts w:ascii="Times New Roman" w:hAnsi="Times New Roman" w:cs="Times New Roman"/>
          <w:bCs/>
          <w:sz w:val="24"/>
          <w:szCs w:val="24"/>
        </w:rPr>
        <w:t xml:space="preserve"> that represents an </w:t>
      </w:r>
      <w:hyperlink r:id="rId15" w:tooltip="Algorithm" w:history="1">
        <w:r w:rsidRPr="00546534">
          <w:rPr>
            <w:rStyle w:val="Hyperlink"/>
            <w:rFonts w:ascii="Times New Roman" w:hAnsi="Times New Roman" w:cs="Times New Roman"/>
            <w:bCs/>
            <w:color w:val="auto"/>
            <w:sz w:val="24"/>
            <w:szCs w:val="24"/>
            <w:u w:val="none"/>
          </w:rPr>
          <w:t>algorithm</w:t>
        </w:r>
      </w:hyperlink>
      <w:r w:rsidRPr="00546534">
        <w:rPr>
          <w:rFonts w:ascii="Times New Roman" w:hAnsi="Times New Roman" w:cs="Times New Roman"/>
          <w:bCs/>
          <w:sz w:val="24"/>
          <w:szCs w:val="24"/>
        </w:rPr>
        <w:t xml:space="preserve"> or </w:t>
      </w:r>
      <w:hyperlink r:id="rId16" w:tooltip="Process (science)" w:history="1">
        <w:r w:rsidRPr="00546534">
          <w:rPr>
            <w:rStyle w:val="Hyperlink"/>
            <w:rFonts w:ascii="Times New Roman" w:hAnsi="Times New Roman" w:cs="Times New Roman"/>
            <w:bCs/>
            <w:color w:val="auto"/>
            <w:sz w:val="24"/>
            <w:szCs w:val="24"/>
            <w:u w:val="none"/>
          </w:rPr>
          <w:t>process</w:t>
        </w:r>
      </w:hyperlink>
      <w:r w:rsidRPr="00546534">
        <w:rPr>
          <w:rFonts w:ascii="Times New Roman" w:hAnsi="Times New Roman" w:cs="Times New Roman"/>
          <w:bCs/>
          <w:sz w:val="24"/>
          <w:szCs w:val="24"/>
        </w:rPr>
        <w:t xml:space="preserve">, showing the steps as boxes of various kinds, and their order by connecting them with arrows. This diagrammatic </w:t>
      </w:r>
      <w:hyperlink r:id="rId17" w:tooltip="Knowledge representation and reasoning" w:history="1">
        <w:r w:rsidRPr="00546534">
          <w:rPr>
            <w:rStyle w:val="Hyperlink"/>
            <w:rFonts w:ascii="Times New Roman" w:hAnsi="Times New Roman" w:cs="Times New Roman"/>
            <w:bCs/>
            <w:color w:val="auto"/>
            <w:sz w:val="24"/>
            <w:szCs w:val="24"/>
            <w:u w:val="none"/>
          </w:rPr>
          <w:t>representation</w:t>
        </w:r>
      </w:hyperlink>
      <w:r w:rsidRPr="00546534">
        <w:rPr>
          <w:rFonts w:ascii="Times New Roman" w:hAnsi="Times New Roman" w:cs="Times New Roman"/>
          <w:bCs/>
          <w:sz w:val="24"/>
          <w:szCs w:val="24"/>
        </w:rPr>
        <w:t xml:space="preserve"> illustrates a solution to a given </w:t>
      </w:r>
      <w:hyperlink r:id="rId18" w:tooltip="Problem solving" w:history="1">
        <w:r w:rsidRPr="00546534">
          <w:rPr>
            <w:rStyle w:val="Hyperlink"/>
            <w:rFonts w:ascii="Times New Roman" w:hAnsi="Times New Roman" w:cs="Times New Roman"/>
            <w:bCs/>
            <w:color w:val="auto"/>
            <w:sz w:val="24"/>
            <w:szCs w:val="24"/>
            <w:u w:val="none"/>
          </w:rPr>
          <w:t>problem</w:t>
        </w:r>
      </w:hyperlink>
      <w:r w:rsidRPr="00546534">
        <w:rPr>
          <w:rFonts w:ascii="Times New Roman" w:hAnsi="Times New Roman" w:cs="Times New Roman"/>
          <w:bCs/>
          <w:sz w:val="24"/>
          <w:szCs w:val="24"/>
        </w:rPr>
        <w:t>. The diagram below shows the flow chart for the System.</w:t>
      </w:r>
      <w:r w:rsidRPr="00546534">
        <w:rPr>
          <w:rFonts w:ascii="Times New Roman" w:hAnsi="Times New Roman" w:cs="Times New Roman"/>
          <w:sz w:val="24"/>
          <w:szCs w:val="24"/>
        </w:rPr>
        <w:t xml:space="preserve"> </w:t>
      </w:r>
    </w:p>
    <w:p w14:paraId="70324382" w14:textId="77777777" w:rsidR="00382848" w:rsidRPr="00546534" w:rsidRDefault="00382848" w:rsidP="00F34674">
      <w:pPr>
        <w:pStyle w:val="Caption"/>
        <w:keepNext/>
        <w:jc w:val="both"/>
        <w:rPr>
          <w:rFonts w:ascii="Times New Roman" w:hAnsi="Times New Roman" w:cs="Times New Roman"/>
          <w:sz w:val="24"/>
          <w:szCs w:val="24"/>
        </w:rPr>
      </w:pPr>
      <w:r w:rsidRPr="00546534">
        <w:rPr>
          <w:rFonts w:ascii="Times New Roman" w:hAnsi="Times New Roman" w:cs="Times New Roman"/>
          <w:sz w:val="24"/>
          <w:szCs w:val="24"/>
        </w:rPr>
        <w:t xml:space="preserve">Figure 4.3: Flowchart Diagrams </w:t>
      </w:r>
      <w:r w:rsidR="006F396D" w:rsidRPr="00546534">
        <w:rPr>
          <w:rFonts w:ascii="Times New Roman" w:hAnsi="Times New Roman" w:cs="Times New Roman"/>
          <w:noProof/>
          <w:sz w:val="24"/>
          <w:szCs w:val="24"/>
        </w:rPr>
        <w:fldChar w:fldCharType="begin"/>
      </w:r>
      <w:r w:rsidR="006F396D" w:rsidRPr="00546534">
        <w:rPr>
          <w:rFonts w:ascii="Times New Roman" w:hAnsi="Times New Roman" w:cs="Times New Roman"/>
          <w:noProof/>
          <w:sz w:val="24"/>
          <w:szCs w:val="24"/>
        </w:rPr>
        <w:instrText xml:space="preserve"> SEQ Figure_4.3:_Flowchart_Diagrams \* ARABIC </w:instrText>
      </w:r>
      <w:r w:rsidR="006F396D" w:rsidRPr="00546534">
        <w:rPr>
          <w:rFonts w:ascii="Times New Roman" w:hAnsi="Times New Roman" w:cs="Times New Roman"/>
          <w:noProof/>
          <w:sz w:val="24"/>
          <w:szCs w:val="24"/>
        </w:rPr>
        <w:fldChar w:fldCharType="separate"/>
      </w:r>
      <w:r w:rsidRPr="00546534">
        <w:rPr>
          <w:rFonts w:ascii="Times New Roman" w:hAnsi="Times New Roman" w:cs="Times New Roman"/>
          <w:noProof/>
          <w:sz w:val="24"/>
          <w:szCs w:val="24"/>
        </w:rPr>
        <w:t>1</w:t>
      </w:r>
      <w:r w:rsidR="006F396D" w:rsidRPr="00546534">
        <w:rPr>
          <w:rFonts w:ascii="Times New Roman" w:hAnsi="Times New Roman" w:cs="Times New Roman"/>
          <w:noProof/>
          <w:sz w:val="24"/>
          <w:szCs w:val="24"/>
        </w:rPr>
        <w:fldChar w:fldCharType="end"/>
      </w:r>
    </w:p>
    <w:p w14:paraId="3AC12D42" w14:textId="77777777" w:rsidR="005447AC" w:rsidRPr="00546534" w:rsidRDefault="005447AC" w:rsidP="00F34674">
      <w:pPr>
        <w:spacing w:line="240" w:lineRule="auto"/>
        <w:jc w:val="both"/>
        <w:rPr>
          <w:rFonts w:ascii="Times New Roman" w:hAnsi="Times New Roman" w:cs="Times New Roman"/>
          <w:sz w:val="24"/>
          <w:szCs w:val="24"/>
        </w:rPr>
      </w:pPr>
    </w:p>
    <w:p w14:paraId="1FF20669" w14:textId="77777777" w:rsidR="005447AC" w:rsidRPr="00546534" w:rsidRDefault="005447AC" w:rsidP="00F34674">
      <w:pPr>
        <w:spacing w:line="240" w:lineRule="auto"/>
        <w:jc w:val="both"/>
        <w:rPr>
          <w:rFonts w:ascii="Times New Roman" w:hAnsi="Times New Roman" w:cs="Times New Roman"/>
          <w:sz w:val="24"/>
          <w:szCs w:val="24"/>
        </w:rPr>
      </w:pPr>
    </w:p>
    <w:p w14:paraId="22EC9DEC" w14:textId="77777777" w:rsidR="005447AC" w:rsidRPr="00546534" w:rsidRDefault="005447AC" w:rsidP="00F34674">
      <w:pPr>
        <w:spacing w:line="240" w:lineRule="auto"/>
        <w:jc w:val="both"/>
        <w:rPr>
          <w:rFonts w:ascii="Times New Roman" w:hAnsi="Times New Roman" w:cs="Times New Roman"/>
          <w:sz w:val="24"/>
          <w:szCs w:val="24"/>
        </w:rPr>
      </w:pPr>
    </w:p>
    <w:p w14:paraId="6A732DEA" w14:textId="77777777" w:rsidR="005447AC" w:rsidRPr="00546534" w:rsidRDefault="005447AC" w:rsidP="00F34674">
      <w:pPr>
        <w:spacing w:line="240" w:lineRule="auto"/>
        <w:jc w:val="both"/>
        <w:rPr>
          <w:rFonts w:ascii="Times New Roman" w:hAnsi="Times New Roman" w:cs="Times New Roman"/>
          <w:sz w:val="24"/>
          <w:szCs w:val="24"/>
        </w:rPr>
      </w:pPr>
    </w:p>
    <w:p w14:paraId="5354C431" w14:textId="77777777" w:rsidR="00382848" w:rsidRPr="00546534" w:rsidRDefault="00382848" w:rsidP="00F34674">
      <w:p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object w:dxaOrig="8820" w:dyaOrig="2820" w14:anchorId="4C973F6F">
          <v:shape id="_x0000_i1026" type="#_x0000_t75" style="width:442.2pt;height:89.65pt" o:ole="">
            <v:imagedata r:id="rId19" o:title=""/>
          </v:shape>
          <o:OLEObject Type="Embed" ProgID="Pacestar.Diagram" ShapeID="_x0000_i1026" DrawAspect="Content" ObjectID="_1614340091" r:id="rId20"/>
        </w:object>
      </w:r>
    </w:p>
    <w:p w14:paraId="5FB55946" w14:textId="77777777" w:rsidR="005447AC" w:rsidRPr="00546534" w:rsidRDefault="005447AC" w:rsidP="00F34674">
      <w:pPr>
        <w:pStyle w:val="Heading4"/>
        <w:rPr>
          <w:rFonts w:ascii="Times New Roman" w:hAnsi="Times New Roman" w:cs="Times New Roman"/>
          <w:b/>
          <w:sz w:val="24"/>
          <w:szCs w:val="24"/>
        </w:rPr>
      </w:pPr>
    </w:p>
    <w:p w14:paraId="4B2EC884" w14:textId="77777777" w:rsidR="005447AC" w:rsidRPr="00546534" w:rsidRDefault="005447AC" w:rsidP="00F34674">
      <w:pPr>
        <w:pStyle w:val="Heading4"/>
        <w:rPr>
          <w:rFonts w:ascii="Times New Roman" w:hAnsi="Times New Roman" w:cs="Times New Roman"/>
          <w:b/>
          <w:sz w:val="24"/>
          <w:szCs w:val="24"/>
        </w:rPr>
      </w:pPr>
    </w:p>
    <w:p w14:paraId="5CCF53FB" w14:textId="77777777" w:rsidR="005447AC" w:rsidRPr="00546534" w:rsidRDefault="005447AC" w:rsidP="00F34674">
      <w:pPr>
        <w:pStyle w:val="Heading4"/>
        <w:rPr>
          <w:rFonts w:ascii="Times New Roman" w:hAnsi="Times New Roman" w:cs="Times New Roman"/>
          <w:b/>
          <w:sz w:val="24"/>
          <w:szCs w:val="24"/>
        </w:rPr>
      </w:pPr>
    </w:p>
    <w:p w14:paraId="18D5B0D5" w14:textId="77777777" w:rsidR="005447AC" w:rsidRPr="00546534" w:rsidRDefault="005447AC" w:rsidP="00F34674">
      <w:pPr>
        <w:pStyle w:val="Heading4"/>
        <w:rPr>
          <w:rFonts w:ascii="Times New Roman" w:hAnsi="Times New Roman" w:cs="Times New Roman"/>
          <w:b/>
          <w:sz w:val="24"/>
          <w:szCs w:val="24"/>
        </w:rPr>
      </w:pPr>
    </w:p>
    <w:p w14:paraId="58ED9D64" w14:textId="77777777" w:rsidR="005447AC" w:rsidRPr="00546534" w:rsidRDefault="005447AC" w:rsidP="00F34674">
      <w:pPr>
        <w:pStyle w:val="Heading4"/>
        <w:rPr>
          <w:rFonts w:ascii="Times New Roman" w:hAnsi="Times New Roman" w:cs="Times New Roman"/>
          <w:b/>
          <w:sz w:val="24"/>
          <w:szCs w:val="24"/>
        </w:rPr>
      </w:pPr>
    </w:p>
    <w:p w14:paraId="2EBBE025" w14:textId="77777777" w:rsidR="005447AC" w:rsidRPr="00546534" w:rsidRDefault="005447AC" w:rsidP="00F34674">
      <w:pPr>
        <w:pStyle w:val="Heading4"/>
        <w:rPr>
          <w:rFonts w:ascii="Times New Roman" w:hAnsi="Times New Roman" w:cs="Times New Roman"/>
          <w:b/>
          <w:sz w:val="24"/>
          <w:szCs w:val="24"/>
        </w:rPr>
      </w:pPr>
    </w:p>
    <w:p w14:paraId="7892A49C" w14:textId="77777777" w:rsidR="005447AC" w:rsidRPr="00546534" w:rsidRDefault="005447AC" w:rsidP="00F34674">
      <w:pPr>
        <w:pStyle w:val="Heading4"/>
        <w:rPr>
          <w:rFonts w:ascii="Times New Roman" w:hAnsi="Times New Roman" w:cs="Times New Roman"/>
          <w:b/>
          <w:sz w:val="24"/>
          <w:szCs w:val="24"/>
        </w:rPr>
      </w:pPr>
    </w:p>
    <w:p w14:paraId="2CC1E537" w14:textId="77777777" w:rsidR="005447AC" w:rsidRPr="00546534" w:rsidRDefault="005447AC" w:rsidP="00F34674">
      <w:pPr>
        <w:pStyle w:val="Heading4"/>
        <w:rPr>
          <w:rFonts w:ascii="Times New Roman" w:hAnsi="Times New Roman" w:cs="Times New Roman"/>
          <w:b/>
          <w:sz w:val="24"/>
          <w:szCs w:val="24"/>
        </w:rPr>
      </w:pPr>
    </w:p>
    <w:p w14:paraId="2583423A" w14:textId="77777777" w:rsidR="005447AC" w:rsidRPr="00546534" w:rsidRDefault="005447AC" w:rsidP="00F34674">
      <w:pPr>
        <w:pStyle w:val="Heading4"/>
        <w:rPr>
          <w:rFonts w:ascii="Times New Roman" w:hAnsi="Times New Roman" w:cs="Times New Roman"/>
          <w:b/>
          <w:sz w:val="24"/>
          <w:szCs w:val="24"/>
        </w:rPr>
      </w:pPr>
    </w:p>
    <w:p w14:paraId="37907D58" w14:textId="77777777" w:rsidR="005447AC" w:rsidRPr="00546534" w:rsidRDefault="005447AC" w:rsidP="00F34674">
      <w:pPr>
        <w:pStyle w:val="Heading4"/>
        <w:rPr>
          <w:rFonts w:ascii="Times New Roman" w:hAnsi="Times New Roman" w:cs="Times New Roman"/>
          <w:b/>
          <w:sz w:val="24"/>
          <w:szCs w:val="24"/>
        </w:rPr>
      </w:pPr>
    </w:p>
    <w:p w14:paraId="3D255D61" w14:textId="77777777" w:rsidR="005447AC" w:rsidRPr="00546534" w:rsidRDefault="005447AC" w:rsidP="00F34674">
      <w:pPr>
        <w:pStyle w:val="Heading4"/>
        <w:rPr>
          <w:rFonts w:ascii="Times New Roman" w:hAnsi="Times New Roman" w:cs="Times New Roman"/>
          <w:b/>
          <w:sz w:val="24"/>
          <w:szCs w:val="24"/>
        </w:rPr>
      </w:pPr>
    </w:p>
    <w:p w14:paraId="5D7C25DB" w14:textId="77777777" w:rsidR="005447AC" w:rsidRPr="00546534" w:rsidRDefault="005447AC" w:rsidP="00F34674">
      <w:pPr>
        <w:pStyle w:val="Heading4"/>
        <w:rPr>
          <w:rFonts w:ascii="Times New Roman" w:hAnsi="Times New Roman" w:cs="Times New Roman"/>
          <w:b/>
          <w:sz w:val="24"/>
          <w:szCs w:val="24"/>
        </w:rPr>
      </w:pPr>
    </w:p>
    <w:p w14:paraId="7EC537AB" w14:textId="77777777" w:rsidR="005447AC" w:rsidRPr="00546534" w:rsidRDefault="005447AC" w:rsidP="00F34674">
      <w:pPr>
        <w:pStyle w:val="Heading4"/>
        <w:rPr>
          <w:rFonts w:ascii="Times New Roman" w:hAnsi="Times New Roman" w:cs="Times New Roman"/>
          <w:b/>
          <w:sz w:val="24"/>
          <w:szCs w:val="24"/>
        </w:rPr>
      </w:pPr>
    </w:p>
    <w:p w14:paraId="6EF597A6" w14:textId="77777777" w:rsidR="005447AC" w:rsidRPr="00546534" w:rsidRDefault="005447AC" w:rsidP="00F34674">
      <w:pPr>
        <w:pStyle w:val="Heading4"/>
        <w:rPr>
          <w:rFonts w:ascii="Times New Roman" w:hAnsi="Times New Roman" w:cs="Times New Roman"/>
          <w:b/>
          <w:sz w:val="24"/>
          <w:szCs w:val="24"/>
        </w:rPr>
      </w:pPr>
    </w:p>
    <w:p w14:paraId="2ED04338" w14:textId="77777777" w:rsidR="005447AC" w:rsidRPr="00546534" w:rsidRDefault="005447AC" w:rsidP="00F34674">
      <w:pPr>
        <w:pStyle w:val="Heading4"/>
        <w:rPr>
          <w:rFonts w:ascii="Times New Roman" w:hAnsi="Times New Roman" w:cs="Times New Roman"/>
          <w:b/>
          <w:sz w:val="24"/>
          <w:szCs w:val="24"/>
        </w:rPr>
      </w:pPr>
    </w:p>
    <w:p w14:paraId="6E9638F6" w14:textId="77777777" w:rsidR="005447AC" w:rsidRPr="00546534" w:rsidRDefault="005447AC" w:rsidP="00F34674">
      <w:pPr>
        <w:pStyle w:val="Heading4"/>
        <w:rPr>
          <w:rFonts w:ascii="Times New Roman" w:hAnsi="Times New Roman" w:cs="Times New Roman"/>
          <w:b/>
          <w:sz w:val="24"/>
          <w:szCs w:val="24"/>
        </w:rPr>
      </w:pPr>
    </w:p>
    <w:p w14:paraId="14143233" w14:textId="77777777" w:rsidR="005447AC" w:rsidRPr="00546534" w:rsidRDefault="005447AC" w:rsidP="00F34674">
      <w:pPr>
        <w:pStyle w:val="Heading4"/>
        <w:rPr>
          <w:rFonts w:ascii="Times New Roman" w:hAnsi="Times New Roman" w:cs="Times New Roman"/>
          <w:b/>
          <w:sz w:val="24"/>
          <w:szCs w:val="24"/>
        </w:rPr>
      </w:pPr>
    </w:p>
    <w:p w14:paraId="0B9C8B9C" w14:textId="77777777" w:rsidR="005447AC" w:rsidRDefault="005447AC" w:rsidP="00F34674">
      <w:pPr>
        <w:spacing w:line="240" w:lineRule="auto"/>
        <w:rPr>
          <w:rFonts w:ascii="Times New Roman" w:hAnsi="Times New Roman" w:cs="Times New Roman"/>
          <w:sz w:val="24"/>
          <w:szCs w:val="24"/>
          <w:lang w:eastAsia="zh-CN"/>
        </w:rPr>
      </w:pPr>
    </w:p>
    <w:p w14:paraId="35D4B98B" w14:textId="77777777" w:rsidR="008148E0" w:rsidRDefault="008148E0" w:rsidP="00F34674">
      <w:pPr>
        <w:spacing w:line="240" w:lineRule="auto"/>
        <w:rPr>
          <w:rFonts w:ascii="Times New Roman" w:hAnsi="Times New Roman" w:cs="Times New Roman"/>
          <w:sz w:val="24"/>
          <w:szCs w:val="24"/>
          <w:lang w:eastAsia="zh-CN"/>
        </w:rPr>
      </w:pPr>
    </w:p>
    <w:p w14:paraId="3CDED5C6" w14:textId="77777777" w:rsidR="008148E0" w:rsidRDefault="008148E0" w:rsidP="00F34674">
      <w:pPr>
        <w:spacing w:line="240" w:lineRule="auto"/>
        <w:rPr>
          <w:rFonts w:ascii="Times New Roman" w:hAnsi="Times New Roman" w:cs="Times New Roman"/>
          <w:sz w:val="24"/>
          <w:szCs w:val="24"/>
          <w:lang w:eastAsia="zh-CN"/>
        </w:rPr>
      </w:pPr>
    </w:p>
    <w:p w14:paraId="3FE28696" w14:textId="77777777" w:rsidR="008148E0" w:rsidRPr="00546534" w:rsidRDefault="008148E0" w:rsidP="00F34674">
      <w:pPr>
        <w:spacing w:line="240" w:lineRule="auto"/>
        <w:rPr>
          <w:rFonts w:ascii="Times New Roman" w:hAnsi="Times New Roman" w:cs="Times New Roman"/>
          <w:sz w:val="24"/>
          <w:szCs w:val="24"/>
          <w:lang w:eastAsia="zh-CN"/>
        </w:rPr>
      </w:pPr>
    </w:p>
    <w:p w14:paraId="75F77047" w14:textId="4B4F281D" w:rsidR="00382848" w:rsidRDefault="00382848" w:rsidP="009C09BA">
      <w:pPr>
        <w:pStyle w:val="Heading3"/>
        <w:rPr>
          <w:rFonts w:ascii="Times New Roman" w:hAnsi="Times New Roman" w:cs="Times New Roman"/>
          <w:b/>
        </w:rPr>
      </w:pPr>
      <w:bookmarkStart w:id="109" w:name="_Toc3723501"/>
      <w:r w:rsidRPr="00546534">
        <w:rPr>
          <w:rFonts w:ascii="Times New Roman" w:hAnsi="Times New Roman" w:cs="Times New Roman"/>
          <w:b/>
        </w:rPr>
        <w:lastRenderedPageBreak/>
        <w:t>4</w:t>
      </w:r>
      <w:r w:rsidR="005447AC" w:rsidRPr="00546534">
        <w:rPr>
          <w:rFonts w:ascii="Times New Roman" w:hAnsi="Times New Roman" w:cs="Times New Roman"/>
          <w:b/>
        </w:rPr>
        <w:t xml:space="preserve">.4.1.1. </w:t>
      </w:r>
      <w:r w:rsidRPr="00546534">
        <w:rPr>
          <w:rFonts w:ascii="Times New Roman" w:hAnsi="Times New Roman" w:cs="Times New Roman"/>
          <w:b/>
        </w:rPr>
        <w:t>Flowchart Diagram</w:t>
      </w:r>
      <w:bookmarkEnd w:id="109"/>
    </w:p>
    <w:p w14:paraId="0D0655BA" w14:textId="77777777" w:rsidR="00CF639D" w:rsidRPr="00CF639D" w:rsidRDefault="00CF639D" w:rsidP="00CF639D">
      <w:pPr>
        <w:rPr>
          <w:lang w:eastAsia="zh-CN"/>
        </w:rPr>
      </w:pPr>
    </w:p>
    <w:p w14:paraId="4D12308D" w14:textId="0FA491E1" w:rsidR="005447AC" w:rsidRDefault="00382848"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Figure </w:t>
      </w:r>
      <w:proofErr w:type="gramStart"/>
      <w:r w:rsidRPr="00546534">
        <w:rPr>
          <w:rFonts w:ascii="Times New Roman" w:hAnsi="Times New Roman" w:cs="Times New Roman"/>
          <w:sz w:val="24"/>
          <w:szCs w:val="24"/>
        </w:rPr>
        <w:t>4.4</w:t>
      </w:r>
      <w:r w:rsidR="005447AC" w:rsidRPr="00546534">
        <w:rPr>
          <w:rFonts w:ascii="Times New Roman" w:hAnsi="Times New Roman" w:cs="Times New Roman"/>
          <w:sz w:val="24"/>
          <w:szCs w:val="24"/>
        </w:rPr>
        <w:t xml:space="preserve"> :</w:t>
      </w:r>
      <w:proofErr w:type="gramEnd"/>
      <w:r w:rsidR="005447AC" w:rsidRPr="00546534">
        <w:rPr>
          <w:rFonts w:ascii="Times New Roman" w:hAnsi="Times New Roman" w:cs="Times New Roman"/>
          <w:sz w:val="24"/>
          <w:szCs w:val="24"/>
        </w:rPr>
        <w:t xml:space="preserve"> Flow chart</w:t>
      </w:r>
    </w:p>
    <w:p w14:paraId="70825824" w14:textId="12CEB7F7" w:rsidR="008148E0" w:rsidRPr="00546534" w:rsidRDefault="008148E0" w:rsidP="00F34674">
      <w:pPr>
        <w:spacing w:line="240" w:lineRule="auto"/>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g">
            <w:drawing>
              <wp:anchor distT="0" distB="0" distL="114300" distR="114300" simplePos="0" relativeHeight="251686912" behindDoc="0" locked="0" layoutInCell="1" allowOverlap="1" wp14:anchorId="584B1892" wp14:editId="7C392D3E">
                <wp:simplePos x="0" y="0"/>
                <wp:positionH relativeFrom="margin">
                  <wp:align>center</wp:align>
                </wp:positionH>
                <wp:positionV relativeFrom="paragraph">
                  <wp:posOffset>5080</wp:posOffset>
                </wp:positionV>
                <wp:extent cx="5399405" cy="5744448"/>
                <wp:effectExtent l="0" t="0" r="29845" b="46990"/>
                <wp:wrapNone/>
                <wp:docPr id="7" name="Group 7"/>
                <wp:cNvGraphicFramePr/>
                <a:graphic xmlns:a="http://schemas.openxmlformats.org/drawingml/2006/main">
                  <a:graphicData uri="http://schemas.microsoft.com/office/word/2010/wordprocessingGroup">
                    <wpg:wgp>
                      <wpg:cNvGrpSpPr/>
                      <wpg:grpSpPr>
                        <a:xfrm>
                          <a:off x="0" y="0"/>
                          <a:ext cx="5399405" cy="5744448"/>
                          <a:chOff x="0" y="-263782"/>
                          <a:chExt cx="3129000" cy="6363392"/>
                        </a:xfrm>
                      </wpg:grpSpPr>
                      <wpg:grpSp>
                        <wpg:cNvPr id="11" name="Page-1"/>
                        <wpg:cNvGrpSpPr/>
                        <wpg:grpSpPr>
                          <a:xfrm>
                            <a:off x="0" y="-263782"/>
                            <a:ext cx="3129000" cy="6363392"/>
                            <a:chOff x="6000" y="-257782"/>
                            <a:chExt cx="3129000" cy="6363392"/>
                          </a:xfrm>
                        </wpg:grpSpPr>
                        <wps:wsp>
                          <wps:cNvPr id="12" name="Start 1"/>
                          <wps:cNvSpPr/>
                          <wps:spPr>
                            <a:xfrm>
                              <a:off x="621000" y="-257782"/>
                              <a:ext cx="816000" cy="365999"/>
                            </a:xfrm>
                            <a:custGeom>
                              <a:avLst/>
                              <a:gdLst>
                                <a:gd name="connsiteX0" fmla="*/ 408000 w 816000"/>
                                <a:gd name="connsiteY0" fmla="*/ 0 h 366000"/>
                                <a:gd name="connsiteX1" fmla="*/ 408000 w 816000"/>
                                <a:gd name="connsiteY1" fmla="*/ 366000 h 366000"/>
                                <a:gd name="connsiteX2" fmla="*/ 0 w 816000"/>
                                <a:gd name="connsiteY2" fmla="*/ 183000 h 366000"/>
                                <a:gd name="connsiteX3" fmla="*/ 816000 w 816000"/>
                                <a:gd name="connsiteY3" fmla="*/ 183000 h 366000"/>
                                <a:gd name="connsiteX4" fmla="*/ 408000 w 816000"/>
                                <a:gd name="connsiteY4" fmla="*/ 183000 h 366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16000" h="366000">
                                  <a:moveTo>
                                    <a:pt x="0" y="183000"/>
                                  </a:moveTo>
                                  <a:cubicBezTo>
                                    <a:pt x="0" y="81932"/>
                                    <a:pt x="182668" y="0"/>
                                    <a:pt x="408000" y="0"/>
                                  </a:cubicBezTo>
                                  <a:cubicBezTo>
                                    <a:pt x="633330" y="0"/>
                                    <a:pt x="816000" y="81932"/>
                                    <a:pt x="816000" y="183000"/>
                                  </a:cubicBezTo>
                                  <a:cubicBezTo>
                                    <a:pt x="816000" y="284068"/>
                                    <a:pt x="633330" y="366000"/>
                                    <a:pt x="408000" y="366000"/>
                                  </a:cubicBezTo>
                                  <a:cubicBezTo>
                                    <a:pt x="182668" y="366000"/>
                                    <a:pt x="0" y="284068"/>
                                    <a:pt x="0" y="183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7FD42A26" w14:textId="08024994" w:rsidR="009A64EC" w:rsidRPr="0002586F" w:rsidRDefault="009A64EC" w:rsidP="005447AC">
                                <w:pPr>
                                  <w:snapToGrid w:val="0"/>
                                  <w:jc w:val="center"/>
                                </w:pPr>
                                <w:proofErr w:type="gramStart"/>
                                <w:r>
                                  <w:rPr>
                                    <w:rFonts w:hint="eastAsia"/>
                                  </w:rPr>
                                  <w:t>sta</w:t>
                                </w:r>
                                <w:r>
                                  <w:t>r</w:t>
                                </w:r>
                                <w:r>
                                  <w:rPr>
                                    <w:rFonts w:hint="eastAsia"/>
                                  </w:rPr>
                                  <w:t>t</w:t>
                                </w:r>
                                <w:proofErr w:type="gramEnd"/>
                              </w:p>
                            </w:txbxContent>
                          </wps:txbx>
                          <wps:bodyPr wrap="square" lIns="36000" tIns="0" rIns="36000" bIns="0" rtlCol="0" anchor="ctr"/>
                        </wps:wsp>
                        <wps:wsp>
                          <wps:cNvPr id="13" name="Line"/>
                          <wps:cNvSpPr/>
                          <wps:spPr>
                            <a:xfrm rot="5400000">
                              <a:off x="903000" y="311180"/>
                              <a:ext cx="216000" cy="0"/>
                            </a:xfrm>
                            <a:custGeom>
                              <a:avLst/>
                              <a:gdLst/>
                              <a:ahLst/>
                              <a:cxnLst/>
                              <a:rect l="0" t="0" r="0" b="0"/>
                              <a:pathLst>
                                <a:path w="216000" fill="none">
                                  <a:moveTo>
                                    <a:pt x="0" y="0"/>
                                  </a:moveTo>
                                  <a:lnTo>
                                    <a:pt x="216000" y="0"/>
                                  </a:lnTo>
                                </a:path>
                              </a:pathLst>
                            </a:custGeom>
                            <a:noFill/>
                            <a:ln w="12000" cap="flat">
                              <a:solidFill>
                                <a:srgbClr val="6D6D6D"/>
                              </a:solidFill>
                              <a:bevel/>
                              <a:tailEnd type="stealth" w="med" len="med"/>
                            </a:ln>
                          </wps:spPr>
                          <wps:bodyPr/>
                        </wps:wsp>
                        <wps:wsp>
                          <wps:cNvPr id="29" name="Process"/>
                          <wps:cNvSpPr/>
                          <wps:spPr>
                            <a:xfrm>
                              <a:off x="51480" y="444000"/>
                              <a:ext cx="1944000" cy="432000"/>
                            </a:xfrm>
                            <a:custGeom>
                              <a:avLst/>
                              <a:gdLst>
                                <a:gd name="connsiteX0" fmla="*/ 0 w 1944000"/>
                                <a:gd name="connsiteY0" fmla="*/ 216000 h 432000"/>
                                <a:gd name="connsiteX1" fmla="*/ 972000 w 1944000"/>
                                <a:gd name="connsiteY1" fmla="*/ 0 h 432000"/>
                                <a:gd name="connsiteX2" fmla="*/ 1944000 w 1944000"/>
                                <a:gd name="connsiteY2" fmla="*/ 216000 h 432000"/>
                                <a:gd name="connsiteX3" fmla="*/ 972000 w 1944000"/>
                                <a:gd name="connsiteY3" fmla="*/ 432000 h 432000"/>
                              </a:gdLst>
                              <a:ahLst/>
                              <a:cxnLst>
                                <a:cxn ang="0">
                                  <a:pos x="connsiteX0" y="connsiteY0"/>
                                </a:cxn>
                                <a:cxn ang="0">
                                  <a:pos x="connsiteX1" y="connsiteY1"/>
                                </a:cxn>
                                <a:cxn ang="0">
                                  <a:pos x="connsiteX2" y="connsiteY2"/>
                                </a:cxn>
                                <a:cxn ang="0">
                                  <a:pos x="connsiteX3" y="connsiteY3"/>
                                </a:cxn>
                              </a:cxnLst>
                              <a:rect l="l" t="t" r="r" b="b"/>
                              <a:pathLst>
                                <a:path w="1944000" h="432000">
                                  <a:moveTo>
                                    <a:pt x="1944000" y="432000"/>
                                  </a:moveTo>
                                  <a:lnTo>
                                    <a:pt x="1944000" y="0"/>
                                  </a:lnTo>
                                  <a:lnTo>
                                    <a:pt x="0" y="0"/>
                                  </a:lnTo>
                                  <a:lnTo>
                                    <a:pt x="0" y="432000"/>
                                  </a:lnTo>
                                  <a:lnTo>
                                    <a:pt x="1944000" y="43200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096202C6" w14:textId="7B8EA8F3" w:rsidR="009A64EC" w:rsidRPr="0002586F" w:rsidRDefault="009A64EC" w:rsidP="00B77F92">
                                <w:pPr>
                                  <w:snapToGrid w:val="0"/>
                                </w:pPr>
                                <w:proofErr w:type="gramStart"/>
                                <w:r>
                                  <w:t>login</w:t>
                                </w:r>
                                <w:proofErr w:type="gramEnd"/>
                              </w:p>
                            </w:txbxContent>
                          </wps:txbx>
                          <wps:bodyPr wrap="square" lIns="36000" tIns="0" rIns="36000" bIns="0" rtlCol="0" anchor="ctr"/>
                        </wps:wsp>
                        <wps:wsp>
                          <wps:cNvPr id="30" name="Line"/>
                          <wps:cNvSpPr/>
                          <wps:spPr>
                            <a:xfrm rot="5455719" flipV="1">
                              <a:off x="1040150" y="1019096"/>
                              <a:ext cx="370204" cy="122529"/>
                            </a:xfrm>
                            <a:custGeom>
                              <a:avLst/>
                              <a:gdLst/>
                              <a:ahLst/>
                              <a:cxnLst/>
                              <a:rect l="0" t="0" r="0" b="0"/>
                              <a:pathLst>
                                <a:path w="370205" fill="none">
                                  <a:moveTo>
                                    <a:pt x="0" y="0"/>
                                  </a:moveTo>
                                  <a:lnTo>
                                    <a:pt x="370205" y="0"/>
                                  </a:lnTo>
                                </a:path>
                              </a:pathLst>
                            </a:custGeom>
                            <a:noFill/>
                            <a:ln w="12000" cap="flat">
                              <a:solidFill>
                                <a:srgbClr val="6D6D6D"/>
                              </a:solidFill>
                              <a:bevel/>
                              <a:tailEnd type="stealth" w="med" len="med"/>
                            </a:ln>
                          </wps:spPr>
                          <wps:bodyPr/>
                        </wps:wsp>
                        <wps:wsp>
                          <wps:cNvPr id="31" name="Decision"/>
                          <wps:cNvSpPr/>
                          <wps:spPr>
                            <a:xfrm>
                              <a:off x="568580" y="1248173"/>
                              <a:ext cx="1187091" cy="800668"/>
                            </a:xfrm>
                            <a:custGeom>
                              <a:avLst/>
                              <a:gdLst>
                                <a:gd name="connsiteX0" fmla="*/ 0 w 994125"/>
                                <a:gd name="connsiteY0" fmla="*/ 347406 h 694812"/>
                                <a:gd name="connsiteX1" fmla="*/ 497063 w 994125"/>
                                <a:gd name="connsiteY1" fmla="*/ 0 h 694812"/>
                                <a:gd name="connsiteX2" fmla="*/ 994125 w 994125"/>
                                <a:gd name="connsiteY2" fmla="*/ 347406 h 694812"/>
                                <a:gd name="connsiteX3" fmla="*/ 497063 w 994125"/>
                                <a:gd name="connsiteY3" fmla="*/ 694812 h 694812"/>
                              </a:gdLst>
                              <a:ahLst/>
                              <a:cxnLst>
                                <a:cxn ang="0">
                                  <a:pos x="connsiteX0" y="connsiteY0"/>
                                </a:cxn>
                                <a:cxn ang="0">
                                  <a:pos x="connsiteX1" y="connsiteY1"/>
                                </a:cxn>
                                <a:cxn ang="0">
                                  <a:pos x="connsiteX2" y="connsiteY2"/>
                                </a:cxn>
                                <a:cxn ang="0">
                                  <a:pos x="connsiteX3" y="connsiteY3"/>
                                </a:cxn>
                              </a:cxnLst>
                              <a:rect l="l" t="t" r="r" b="b"/>
                              <a:pathLst>
                                <a:path w="994125" h="694812">
                                  <a:moveTo>
                                    <a:pt x="497063" y="694812"/>
                                  </a:moveTo>
                                  <a:lnTo>
                                    <a:pt x="994125" y="347406"/>
                                  </a:lnTo>
                                  <a:lnTo>
                                    <a:pt x="497063" y="0"/>
                                  </a:lnTo>
                                  <a:lnTo>
                                    <a:pt x="0" y="347406"/>
                                  </a:lnTo>
                                  <a:lnTo>
                                    <a:pt x="497063" y="694812"/>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101108ED" w14:textId="77777777" w:rsidR="009A64EC" w:rsidRPr="0002586F" w:rsidRDefault="009A64EC" w:rsidP="005447AC">
                                <w:pPr>
                                  <w:snapToGrid w:val="0"/>
                                  <w:jc w:val="center"/>
                                </w:pPr>
                                <w:r>
                                  <w:t>User Logged in?</w:t>
                                </w:r>
                              </w:p>
                            </w:txbxContent>
                          </wps:txbx>
                          <wps:bodyPr wrap="square" lIns="36000" tIns="0" rIns="36000" bIns="0" rtlCol="0" anchor="ctr"/>
                        </wps:wsp>
                        <wps:wsp>
                          <wps:cNvPr id="82" name="Process"/>
                          <wps:cNvSpPr/>
                          <wps:spPr>
                            <a:xfrm>
                              <a:off x="1315678" y="2326820"/>
                              <a:ext cx="1633994" cy="420714"/>
                            </a:xfrm>
                            <a:custGeom>
                              <a:avLst/>
                              <a:gdLst>
                                <a:gd name="connsiteX0" fmla="*/ 0 w 1944000"/>
                                <a:gd name="connsiteY0" fmla="*/ 144000 h 288000"/>
                                <a:gd name="connsiteX1" fmla="*/ 972000 w 1944000"/>
                                <a:gd name="connsiteY1" fmla="*/ 0 h 288000"/>
                                <a:gd name="connsiteX2" fmla="*/ 1944000 w 1944000"/>
                                <a:gd name="connsiteY2" fmla="*/ 144000 h 288000"/>
                                <a:gd name="connsiteX3" fmla="*/ 972000 w 1944000"/>
                                <a:gd name="connsiteY3" fmla="*/ 288000 h 288000"/>
                              </a:gdLst>
                              <a:ahLst/>
                              <a:cxnLst>
                                <a:cxn ang="0">
                                  <a:pos x="connsiteX0" y="connsiteY0"/>
                                </a:cxn>
                                <a:cxn ang="0">
                                  <a:pos x="connsiteX1" y="connsiteY1"/>
                                </a:cxn>
                                <a:cxn ang="0">
                                  <a:pos x="connsiteX2" y="connsiteY2"/>
                                </a:cxn>
                                <a:cxn ang="0">
                                  <a:pos x="connsiteX3" y="connsiteY3"/>
                                </a:cxn>
                              </a:cxnLst>
                              <a:rect l="l" t="t" r="r" b="b"/>
                              <a:pathLst>
                                <a:path w="1944000" h="288000">
                                  <a:moveTo>
                                    <a:pt x="1944000" y="288000"/>
                                  </a:moveTo>
                                  <a:lnTo>
                                    <a:pt x="1944000" y="0"/>
                                  </a:lnTo>
                                  <a:lnTo>
                                    <a:pt x="0" y="0"/>
                                  </a:lnTo>
                                  <a:lnTo>
                                    <a:pt x="0" y="288000"/>
                                  </a:lnTo>
                                  <a:lnTo>
                                    <a:pt x="1944000" y="28800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789018E7" w14:textId="02854C87" w:rsidR="009A64EC" w:rsidRPr="0002586F" w:rsidRDefault="009A64EC" w:rsidP="005447AC">
                                <w:pPr>
                                  <w:snapToGrid w:val="0"/>
                                  <w:spacing w:line="240" w:lineRule="auto"/>
                                  <w:jc w:val="center"/>
                                </w:pPr>
                                <w:r>
                                  <w:t xml:space="preserve">Enter transaction, </w:t>
                                </w:r>
                              </w:p>
                            </w:txbxContent>
                          </wps:txbx>
                          <wps:bodyPr wrap="square" lIns="36000" tIns="0" rIns="36000" bIns="0" rtlCol="0" anchor="ctr"/>
                        </wps:wsp>
                        <wps:wsp>
                          <wps:cNvPr id="88" name="Line"/>
                          <wps:cNvSpPr/>
                          <wps:spPr>
                            <a:xfrm rot="1775170">
                              <a:off x="1274905" y="2238907"/>
                              <a:ext cx="143796" cy="69411"/>
                            </a:xfrm>
                            <a:custGeom>
                              <a:avLst/>
                              <a:gdLst/>
                              <a:ahLst/>
                              <a:cxnLst/>
                              <a:rect l="0" t="0" r="0" b="0"/>
                              <a:pathLst>
                                <a:path w="375224" fill="none">
                                  <a:moveTo>
                                    <a:pt x="0" y="0"/>
                                  </a:moveTo>
                                  <a:lnTo>
                                    <a:pt x="375224" y="0"/>
                                  </a:lnTo>
                                </a:path>
                              </a:pathLst>
                            </a:custGeom>
                            <a:noFill/>
                            <a:ln w="12000" cap="flat">
                              <a:solidFill>
                                <a:srgbClr val="6D6D6D"/>
                              </a:solidFill>
                              <a:bevel/>
                              <a:tailEnd type="stealth" w="med" len="med"/>
                            </a:ln>
                          </wps:spPr>
                          <wps:bodyPr/>
                        </wps:wsp>
                        <wps:wsp>
                          <wps:cNvPr id="159" name="Line"/>
                          <wps:cNvSpPr/>
                          <wps:spPr>
                            <a:xfrm rot="5400000">
                              <a:off x="1240645" y="2837879"/>
                              <a:ext cx="154574" cy="38130"/>
                            </a:xfrm>
                            <a:custGeom>
                              <a:avLst/>
                              <a:gdLst/>
                              <a:ahLst/>
                              <a:cxnLst/>
                              <a:rect l="0" t="0" r="0" b="0"/>
                              <a:pathLst>
                                <a:path w="216000" fill="none">
                                  <a:moveTo>
                                    <a:pt x="0" y="0"/>
                                  </a:moveTo>
                                  <a:lnTo>
                                    <a:pt x="216000" y="0"/>
                                  </a:lnTo>
                                </a:path>
                              </a:pathLst>
                            </a:custGeom>
                            <a:noFill/>
                            <a:ln w="12000" cap="flat">
                              <a:solidFill>
                                <a:srgbClr val="6D6D6D"/>
                              </a:solidFill>
                              <a:bevel/>
                              <a:tailEnd type="stealth" w="med" len="med"/>
                            </a:ln>
                          </wps:spPr>
                          <wps:bodyPr/>
                        </wps:wsp>
                        <wps:wsp>
                          <wps:cNvPr id="161" name="Line"/>
                          <wps:cNvSpPr/>
                          <wps:spPr>
                            <a:xfrm rot="5294256">
                              <a:off x="916454" y="3514500"/>
                              <a:ext cx="195092" cy="0"/>
                            </a:xfrm>
                            <a:custGeom>
                              <a:avLst/>
                              <a:gdLst/>
                              <a:ahLst/>
                              <a:cxnLst/>
                              <a:rect l="0" t="0" r="0" b="0"/>
                              <a:pathLst>
                                <a:path w="195092" fill="none">
                                  <a:moveTo>
                                    <a:pt x="0" y="0"/>
                                  </a:moveTo>
                                  <a:lnTo>
                                    <a:pt x="195092" y="0"/>
                                  </a:lnTo>
                                </a:path>
                              </a:pathLst>
                            </a:custGeom>
                            <a:noFill/>
                            <a:ln w="12000" cap="flat">
                              <a:solidFill>
                                <a:srgbClr val="6D6D6D"/>
                              </a:solidFill>
                              <a:bevel/>
                              <a:tailEnd type="stealth" w="med" len="med"/>
                            </a:ln>
                          </wps:spPr>
                          <wps:bodyPr/>
                        </wps:wsp>
                        <wps:wsp>
                          <wps:cNvPr id="167" name="Line"/>
                          <wps:cNvSpPr/>
                          <wps:spPr>
                            <a:xfrm rot="5400000">
                              <a:off x="-142762" y="3694533"/>
                              <a:ext cx="433388" cy="80666"/>
                            </a:xfrm>
                            <a:custGeom>
                              <a:avLst/>
                              <a:gdLst/>
                              <a:ahLst/>
                              <a:cxnLst/>
                              <a:rect l="0" t="0" r="0" b="0"/>
                              <a:pathLst>
                                <a:path w="313188" fill="none">
                                  <a:moveTo>
                                    <a:pt x="0" y="0"/>
                                  </a:moveTo>
                                  <a:lnTo>
                                    <a:pt x="313188" y="0"/>
                                  </a:lnTo>
                                </a:path>
                              </a:pathLst>
                            </a:custGeom>
                            <a:noFill/>
                            <a:ln w="12000" cap="flat">
                              <a:solidFill>
                                <a:srgbClr val="6D6D6D"/>
                              </a:solidFill>
                              <a:bevel/>
                              <a:tailEnd type="stealth" w="med" len="med"/>
                            </a:ln>
                          </wps:spPr>
                          <wps:bodyPr/>
                        </wps:wsp>
                        <wps:wsp>
                          <wps:cNvPr id="168" name="Process"/>
                          <wps:cNvSpPr/>
                          <wps:spPr>
                            <a:xfrm>
                              <a:off x="39119" y="3972000"/>
                              <a:ext cx="2010000" cy="360000"/>
                            </a:xfrm>
                            <a:custGeom>
                              <a:avLst/>
                              <a:gdLst>
                                <a:gd name="connsiteX0" fmla="*/ 0 w 2010000"/>
                                <a:gd name="connsiteY0" fmla="*/ 180000 h 360000"/>
                                <a:gd name="connsiteX1" fmla="*/ 1005000 w 2010000"/>
                                <a:gd name="connsiteY1" fmla="*/ 0 h 360000"/>
                                <a:gd name="connsiteX2" fmla="*/ 2010000 w 2010000"/>
                                <a:gd name="connsiteY2" fmla="*/ 180000 h 360000"/>
                                <a:gd name="connsiteX3" fmla="*/ 1005000 w 2010000"/>
                                <a:gd name="connsiteY3" fmla="*/ 360000 h 360000"/>
                              </a:gdLst>
                              <a:ahLst/>
                              <a:cxnLst>
                                <a:cxn ang="0">
                                  <a:pos x="connsiteX0" y="connsiteY0"/>
                                </a:cxn>
                                <a:cxn ang="0">
                                  <a:pos x="connsiteX1" y="connsiteY1"/>
                                </a:cxn>
                                <a:cxn ang="0">
                                  <a:pos x="connsiteX2" y="connsiteY2"/>
                                </a:cxn>
                                <a:cxn ang="0">
                                  <a:pos x="connsiteX3" y="connsiteY3"/>
                                </a:cxn>
                              </a:cxnLst>
                              <a:rect l="l" t="t" r="r" b="b"/>
                              <a:pathLst>
                                <a:path w="2010000" h="360000">
                                  <a:moveTo>
                                    <a:pt x="2010000" y="360000"/>
                                  </a:moveTo>
                                  <a:lnTo>
                                    <a:pt x="2010000" y="0"/>
                                  </a:lnTo>
                                  <a:lnTo>
                                    <a:pt x="0" y="0"/>
                                  </a:lnTo>
                                  <a:lnTo>
                                    <a:pt x="0" y="360000"/>
                                  </a:lnTo>
                                  <a:lnTo>
                                    <a:pt x="2010000" y="36000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4B184795" w14:textId="77777777" w:rsidR="009A64EC" w:rsidRPr="0002586F" w:rsidRDefault="009A64EC" w:rsidP="005447AC">
                                <w:pPr>
                                  <w:snapToGrid w:val="0"/>
                                  <w:jc w:val="center"/>
                                </w:pPr>
                                <w:r>
                                  <w:t>View generated reports</w:t>
                                </w:r>
                              </w:p>
                            </w:txbxContent>
                          </wps:txbx>
                          <wps:bodyPr wrap="square" lIns="36000" tIns="0" rIns="36000" bIns="0" rtlCol="0" anchor="ctr"/>
                        </wps:wsp>
                        <wps:wsp>
                          <wps:cNvPr id="169" name="Line"/>
                          <wps:cNvSpPr/>
                          <wps:spPr>
                            <a:xfrm rot="5400000">
                              <a:off x="918000" y="4425000"/>
                              <a:ext cx="186000" cy="0"/>
                            </a:xfrm>
                            <a:custGeom>
                              <a:avLst/>
                              <a:gdLst/>
                              <a:ahLst/>
                              <a:cxnLst/>
                              <a:rect l="0" t="0" r="0" b="0"/>
                              <a:pathLst>
                                <a:path w="186000" fill="none">
                                  <a:moveTo>
                                    <a:pt x="0" y="0"/>
                                  </a:moveTo>
                                  <a:lnTo>
                                    <a:pt x="186000" y="0"/>
                                  </a:lnTo>
                                </a:path>
                              </a:pathLst>
                            </a:custGeom>
                            <a:noFill/>
                            <a:ln w="12000" cap="flat">
                              <a:solidFill>
                                <a:srgbClr val="6D6D6D"/>
                              </a:solidFill>
                              <a:bevel/>
                              <a:tailEnd type="stealth" w="med" len="med"/>
                            </a:ln>
                          </wps:spPr>
                          <wps:bodyPr/>
                        </wps:wsp>
                        <wps:wsp>
                          <wps:cNvPr id="174" name="Process"/>
                          <wps:cNvSpPr/>
                          <wps:spPr>
                            <a:xfrm>
                              <a:off x="6000" y="4518000"/>
                              <a:ext cx="2010000" cy="360000"/>
                            </a:xfrm>
                            <a:custGeom>
                              <a:avLst/>
                              <a:gdLst>
                                <a:gd name="connsiteX0" fmla="*/ 0 w 2010000"/>
                                <a:gd name="connsiteY0" fmla="*/ 180000 h 360000"/>
                                <a:gd name="connsiteX1" fmla="*/ 1005000 w 2010000"/>
                                <a:gd name="connsiteY1" fmla="*/ 0 h 360000"/>
                                <a:gd name="connsiteX2" fmla="*/ 2010000 w 2010000"/>
                                <a:gd name="connsiteY2" fmla="*/ 180000 h 360000"/>
                                <a:gd name="connsiteX3" fmla="*/ 1005000 w 2010000"/>
                                <a:gd name="connsiteY3" fmla="*/ 360000 h 360000"/>
                              </a:gdLst>
                              <a:ahLst/>
                              <a:cxnLst>
                                <a:cxn ang="0">
                                  <a:pos x="connsiteX0" y="connsiteY0"/>
                                </a:cxn>
                                <a:cxn ang="0">
                                  <a:pos x="connsiteX1" y="connsiteY1"/>
                                </a:cxn>
                                <a:cxn ang="0">
                                  <a:pos x="connsiteX2" y="connsiteY2"/>
                                </a:cxn>
                                <a:cxn ang="0">
                                  <a:pos x="connsiteX3" y="connsiteY3"/>
                                </a:cxn>
                              </a:cxnLst>
                              <a:rect l="l" t="t" r="r" b="b"/>
                              <a:pathLst>
                                <a:path w="2010000" h="360000">
                                  <a:moveTo>
                                    <a:pt x="2010000" y="360000"/>
                                  </a:moveTo>
                                  <a:lnTo>
                                    <a:pt x="2010000" y="0"/>
                                  </a:lnTo>
                                  <a:lnTo>
                                    <a:pt x="0" y="0"/>
                                  </a:lnTo>
                                  <a:lnTo>
                                    <a:pt x="0" y="360000"/>
                                  </a:lnTo>
                                  <a:lnTo>
                                    <a:pt x="2010000" y="36000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0E4CAF4D" w14:textId="77777777" w:rsidR="009A64EC" w:rsidRPr="0002586F" w:rsidRDefault="009A64EC" w:rsidP="005447AC">
                                <w:pPr>
                                  <w:snapToGrid w:val="0"/>
                                  <w:jc w:val="center"/>
                                </w:pPr>
                                <w:r>
                                  <w:t>Update records</w:t>
                                </w:r>
                              </w:p>
                            </w:txbxContent>
                          </wps:txbx>
                          <wps:bodyPr wrap="square" lIns="36000" tIns="0" rIns="36000" bIns="0" rtlCol="0" anchor="ctr"/>
                        </wps:wsp>
                        <wps:wsp>
                          <wps:cNvPr id="175" name="Line"/>
                          <wps:cNvSpPr/>
                          <wps:spPr>
                            <a:xfrm rot="5400000">
                              <a:off x="888000" y="5001000"/>
                              <a:ext cx="246000" cy="0"/>
                            </a:xfrm>
                            <a:custGeom>
                              <a:avLst/>
                              <a:gdLst/>
                              <a:ahLst/>
                              <a:cxnLst/>
                              <a:rect l="0" t="0" r="0" b="0"/>
                              <a:pathLst>
                                <a:path w="246000" fill="none">
                                  <a:moveTo>
                                    <a:pt x="0" y="0"/>
                                  </a:moveTo>
                                  <a:lnTo>
                                    <a:pt x="246000" y="0"/>
                                  </a:lnTo>
                                </a:path>
                              </a:pathLst>
                            </a:custGeom>
                            <a:noFill/>
                            <a:ln w="12000" cap="flat">
                              <a:solidFill>
                                <a:srgbClr val="6D6D6D"/>
                              </a:solidFill>
                              <a:bevel/>
                              <a:tailEnd type="stealth" w="med" len="med"/>
                            </a:ln>
                          </wps:spPr>
                          <wps:bodyPr/>
                        </wps:wsp>
                        <wps:wsp>
                          <wps:cNvPr id="188" name="Line"/>
                          <wps:cNvSpPr/>
                          <wps:spPr>
                            <a:xfrm rot="5349449">
                              <a:off x="910489" y="5586000"/>
                              <a:ext cx="204022" cy="0"/>
                            </a:xfrm>
                            <a:custGeom>
                              <a:avLst/>
                              <a:gdLst/>
                              <a:ahLst/>
                              <a:cxnLst/>
                              <a:rect l="0" t="0" r="0" b="0"/>
                              <a:pathLst>
                                <a:path w="204022" fill="none">
                                  <a:moveTo>
                                    <a:pt x="0" y="0"/>
                                  </a:moveTo>
                                  <a:lnTo>
                                    <a:pt x="204022" y="0"/>
                                  </a:lnTo>
                                </a:path>
                              </a:pathLst>
                            </a:custGeom>
                            <a:noFill/>
                            <a:ln w="12000" cap="flat">
                              <a:solidFill>
                                <a:srgbClr val="6D6D6D"/>
                              </a:solidFill>
                              <a:bevel/>
                              <a:tailEnd type="stealth" w="med" len="med"/>
                            </a:ln>
                          </wps:spPr>
                          <wps:bodyPr/>
                        </wps:wsp>
                        <wps:wsp>
                          <wps:cNvPr id="189" name="Line"/>
                          <wps:cNvSpPr/>
                          <wps:spPr>
                            <a:xfrm rot="1" flipV="1">
                              <a:off x="1755671" y="1621464"/>
                              <a:ext cx="1191668" cy="50645"/>
                            </a:xfrm>
                            <a:custGeom>
                              <a:avLst/>
                              <a:gdLst/>
                              <a:ahLst/>
                              <a:cxnLst/>
                              <a:rect l="0" t="0" r="0" b="0"/>
                              <a:pathLst>
                                <a:path w="1457813" fill="none">
                                  <a:moveTo>
                                    <a:pt x="0" y="0"/>
                                  </a:moveTo>
                                  <a:lnTo>
                                    <a:pt x="1457813" y="0"/>
                                  </a:lnTo>
                                </a:path>
                              </a:pathLst>
                            </a:custGeom>
                            <a:noFill/>
                            <a:ln w="12000" cap="flat">
                              <a:solidFill>
                                <a:srgbClr val="6D6D6D"/>
                              </a:solidFill>
                              <a:bevel/>
                              <a:tailEnd type="stealth" w="med" len="med"/>
                            </a:ln>
                          </wps:spPr>
                          <wps:bodyPr/>
                        </wps:wsp>
                        <wps:wsp>
                          <wps:cNvPr id="190" name="On-page Reference"/>
                          <wps:cNvSpPr/>
                          <wps:spPr>
                            <a:xfrm>
                              <a:off x="2977875" y="1564038"/>
                              <a:ext cx="157125" cy="157125"/>
                            </a:xfrm>
                            <a:custGeom>
                              <a:avLst/>
                              <a:gdLst>
                                <a:gd name="connsiteX0" fmla="*/ 78563 w 157125"/>
                                <a:gd name="connsiteY0" fmla="*/ 0 h 157125"/>
                                <a:gd name="connsiteX1" fmla="*/ 78563 w 157125"/>
                                <a:gd name="connsiteY1" fmla="*/ 157125 h 157125"/>
                                <a:gd name="connsiteX2" fmla="*/ 0 w 157125"/>
                                <a:gd name="connsiteY2" fmla="*/ 78563 h 157125"/>
                                <a:gd name="connsiteX3" fmla="*/ 157125 w 157125"/>
                                <a:gd name="connsiteY3" fmla="*/ 78563 h 157125"/>
                                <a:gd name="connsiteX4" fmla="*/ 78563 w 157125"/>
                                <a:gd name="connsiteY4" fmla="*/ 78563 h 157125"/>
                              </a:gdLst>
                              <a:ahLst/>
                              <a:cxnLst>
                                <a:cxn ang="0">
                                  <a:pos x="connsiteX0" y="connsiteY0"/>
                                </a:cxn>
                                <a:cxn ang="0">
                                  <a:pos x="connsiteX1" y="connsiteY1"/>
                                </a:cxn>
                                <a:cxn ang="0">
                                  <a:pos x="connsiteX2" y="connsiteY2"/>
                                </a:cxn>
                                <a:cxn ang="0">
                                  <a:pos x="connsiteX3" y="connsiteY3"/>
                                </a:cxn>
                                <a:cxn ang="0">
                                  <a:pos x="connsiteX4" y="connsiteY4"/>
                                </a:cxn>
                              </a:cxnLst>
                              <a:rect l="0" t="0" r="0" b="0"/>
                              <a:pathLst>
                                <a:path w="157125" h="157125">
                                  <a:moveTo>
                                    <a:pt x="0" y="78563"/>
                                  </a:moveTo>
                                  <a:cubicBezTo>
                                    <a:pt x="0" y="35174"/>
                                    <a:pt x="35174" y="0"/>
                                    <a:pt x="78563" y="0"/>
                                  </a:cubicBezTo>
                                  <a:cubicBezTo>
                                    <a:pt x="121951" y="0"/>
                                    <a:pt x="157125" y="35174"/>
                                    <a:pt x="157125" y="78563"/>
                                  </a:cubicBezTo>
                                  <a:cubicBezTo>
                                    <a:pt x="157125" y="121951"/>
                                    <a:pt x="121951" y="157125"/>
                                    <a:pt x="78563" y="157125"/>
                                  </a:cubicBezTo>
                                  <a:cubicBezTo>
                                    <a:pt x="35174" y="157125"/>
                                    <a:pt x="0" y="121951"/>
                                    <a:pt x="0" y="78563"/>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bodyPr/>
                        </wps:wsp>
                        <wps:wsp>
                          <wps:cNvPr id="206" name="Decision"/>
                          <wps:cNvSpPr/>
                          <wps:spPr>
                            <a:xfrm>
                              <a:off x="828453" y="2934231"/>
                              <a:ext cx="1012702" cy="800726"/>
                            </a:xfrm>
                            <a:custGeom>
                              <a:avLst/>
                              <a:gdLst>
                                <a:gd name="connsiteX0" fmla="*/ 0 w 994128"/>
                                <a:gd name="connsiteY0" fmla="*/ 347406 h 694812"/>
                                <a:gd name="connsiteX1" fmla="*/ 497063 w 994128"/>
                                <a:gd name="connsiteY1" fmla="*/ 0 h 694812"/>
                                <a:gd name="connsiteX2" fmla="*/ 994128 w 994128"/>
                                <a:gd name="connsiteY2" fmla="*/ 347406 h 694812"/>
                                <a:gd name="connsiteX3" fmla="*/ 497063 w 994128"/>
                                <a:gd name="connsiteY3" fmla="*/ 694812 h 694812"/>
                              </a:gdLst>
                              <a:ahLst/>
                              <a:cxnLst>
                                <a:cxn ang="0">
                                  <a:pos x="connsiteX0" y="connsiteY0"/>
                                </a:cxn>
                                <a:cxn ang="0">
                                  <a:pos x="connsiteX1" y="connsiteY1"/>
                                </a:cxn>
                                <a:cxn ang="0">
                                  <a:pos x="connsiteX2" y="connsiteY2"/>
                                </a:cxn>
                                <a:cxn ang="0">
                                  <a:pos x="connsiteX3" y="connsiteY3"/>
                                </a:cxn>
                              </a:cxnLst>
                              <a:rect l="l" t="t" r="r" b="b"/>
                              <a:pathLst>
                                <a:path w="994128" h="694812">
                                  <a:moveTo>
                                    <a:pt x="497063" y="694812"/>
                                  </a:moveTo>
                                  <a:lnTo>
                                    <a:pt x="994128" y="347406"/>
                                  </a:lnTo>
                                  <a:lnTo>
                                    <a:pt x="497063" y="0"/>
                                  </a:lnTo>
                                  <a:lnTo>
                                    <a:pt x="0" y="347406"/>
                                  </a:lnTo>
                                  <a:lnTo>
                                    <a:pt x="497063" y="694812"/>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72A2319F" w14:textId="2160DB74" w:rsidR="009A64EC" w:rsidRPr="0002586F" w:rsidRDefault="009A64EC" w:rsidP="005447AC">
                                <w:pPr>
                                  <w:snapToGrid w:val="0"/>
                                  <w:jc w:val="center"/>
                                </w:pPr>
                                <w:r>
                                  <w:t>C</w:t>
                                </w:r>
                                <w:r>
                                  <w:rPr>
                                    <w:rFonts w:hint="eastAsia"/>
                                  </w:rPr>
                                  <w:t xml:space="preserve">ompute </w:t>
                                </w:r>
                                <w:r>
                                  <w:t xml:space="preserve">the totals </w:t>
                                </w:r>
                              </w:p>
                            </w:txbxContent>
                          </wps:txbx>
                          <wps:bodyPr wrap="square" lIns="36000" tIns="0" rIns="36000" bIns="0" rtlCol="0" anchor="ctr"/>
                        </wps:wsp>
                        <wps:wsp>
                          <wps:cNvPr id="209" name="Process"/>
                          <wps:cNvSpPr/>
                          <wps:spPr>
                            <a:xfrm>
                              <a:off x="6000" y="5124000"/>
                              <a:ext cx="2010000" cy="360000"/>
                            </a:xfrm>
                            <a:custGeom>
                              <a:avLst/>
                              <a:gdLst>
                                <a:gd name="connsiteX0" fmla="*/ 0 w 2010000"/>
                                <a:gd name="connsiteY0" fmla="*/ 180000 h 360000"/>
                                <a:gd name="connsiteX1" fmla="*/ 1005000 w 2010000"/>
                                <a:gd name="connsiteY1" fmla="*/ 0 h 360000"/>
                                <a:gd name="connsiteX2" fmla="*/ 2010000 w 2010000"/>
                                <a:gd name="connsiteY2" fmla="*/ 180000 h 360000"/>
                                <a:gd name="connsiteX3" fmla="*/ 1005000 w 2010000"/>
                                <a:gd name="connsiteY3" fmla="*/ 360000 h 360000"/>
                              </a:gdLst>
                              <a:ahLst/>
                              <a:cxnLst>
                                <a:cxn ang="0">
                                  <a:pos x="connsiteX0" y="connsiteY0"/>
                                </a:cxn>
                                <a:cxn ang="0">
                                  <a:pos x="connsiteX1" y="connsiteY1"/>
                                </a:cxn>
                                <a:cxn ang="0">
                                  <a:pos x="connsiteX2" y="connsiteY2"/>
                                </a:cxn>
                                <a:cxn ang="0">
                                  <a:pos x="connsiteX3" y="connsiteY3"/>
                                </a:cxn>
                              </a:cxnLst>
                              <a:rect l="l" t="t" r="r" b="b"/>
                              <a:pathLst>
                                <a:path w="2010000" h="360000">
                                  <a:moveTo>
                                    <a:pt x="2010000" y="360000"/>
                                  </a:moveTo>
                                  <a:lnTo>
                                    <a:pt x="2010000" y="0"/>
                                  </a:lnTo>
                                  <a:lnTo>
                                    <a:pt x="0" y="0"/>
                                  </a:lnTo>
                                  <a:lnTo>
                                    <a:pt x="0" y="360000"/>
                                  </a:lnTo>
                                  <a:lnTo>
                                    <a:pt x="2010000" y="36000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3BF4464A" w14:textId="4CEC881E" w:rsidR="009A64EC" w:rsidRPr="0002586F" w:rsidRDefault="009A64EC" w:rsidP="005447AC">
                                <w:pPr>
                                  <w:snapToGrid w:val="0"/>
                                  <w:jc w:val="center"/>
                                </w:pPr>
                                <w:r>
                                  <w:t>Receive alerts on expiration dates</w:t>
                                </w:r>
                              </w:p>
                            </w:txbxContent>
                          </wps:txbx>
                          <wps:bodyPr wrap="square" lIns="36000" tIns="0" rIns="36000" bIns="0" rtlCol="0" anchor="ctr"/>
                        </wps:wsp>
                        <wps:wsp>
                          <wps:cNvPr id="210" name="Start 1"/>
                          <wps:cNvSpPr/>
                          <wps:spPr>
                            <a:xfrm>
                              <a:off x="568580" y="5688001"/>
                              <a:ext cx="924512" cy="417609"/>
                            </a:xfrm>
                            <a:custGeom>
                              <a:avLst/>
                              <a:gdLst>
                                <a:gd name="connsiteX0" fmla="*/ 408000 w 816000"/>
                                <a:gd name="connsiteY0" fmla="*/ 0 h 366000"/>
                                <a:gd name="connsiteX1" fmla="*/ 408000 w 816000"/>
                                <a:gd name="connsiteY1" fmla="*/ 366000 h 366000"/>
                                <a:gd name="connsiteX2" fmla="*/ 0 w 816000"/>
                                <a:gd name="connsiteY2" fmla="*/ 183000 h 366000"/>
                                <a:gd name="connsiteX3" fmla="*/ 816000 w 816000"/>
                                <a:gd name="connsiteY3" fmla="*/ 183000 h 366000"/>
                                <a:gd name="connsiteX4" fmla="*/ 408000 w 816000"/>
                                <a:gd name="connsiteY4" fmla="*/ 183000 h 366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16000" h="366000">
                                  <a:moveTo>
                                    <a:pt x="0" y="183000"/>
                                  </a:moveTo>
                                  <a:cubicBezTo>
                                    <a:pt x="0" y="81932"/>
                                    <a:pt x="182668" y="0"/>
                                    <a:pt x="408000" y="0"/>
                                  </a:cubicBezTo>
                                  <a:cubicBezTo>
                                    <a:pt x="633330" y="0"/>
                                    <a:pt x="816000" y="81932"/>
                                    <a:pt x="816000" y="183000"/>
                                  </a:cubicBezTo>
                                  <a:cubicBezTo>
                                    <a:pt x="816000" y="284068"/>
                                    <a:pt x="633330" y="366000"/>
                                    <a:pt x="408000" y="366000"/>
                                  </a:cubicBezTo>
                                  <a:cubicBezTo>
                                    <a:pt x="182668" y="366000"/>
                                    <a:pt x="0" y="284068"/>
                                    <a:pt x="0" y="183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25BA07F5" w14:textId="77777777" w:rsidR="009A64EC" w:rsidRPr="0002586F" w:rsidRDefault="009A64EC" w:rsidP="005447AC">
                                <w:pPr>
                                  <w:snapToGrid w:val="0"/>
                                  <w:jc w:val="center"/>
                                </w:pPr>
                                <w:r w:rsidRPr="0002586F">
                                  <w:rPr>
                                    <w:rFonts w:hint="eastAsia"/>
                                  </w:rPr>
                                  <w:t>STOP</w:t>
                                </w:r>
                              </w:p>
                            </w:txbxContent>
                          </wps:txbx>
                          <wps:bodyPr wrap="square" lIns="36000" tIns="0" rIns="36000" bIns="0" rtlCol="0" anchor="ctr"/>
                        </wps:wsp>
                        <wps:wsp>
                          <wps:cNvPr id="211" name="Line"/>
                          <wps:cNvSpPr/>
                          <wps:spPr>
                            <a:xfrm flipV="1">
                              <a:off x="1833060" y="3266144"/>
                              <a:ext cx="636790" cy="63512"/>
                            </a:xfrm>
                            <a:custGeom>
                              <a:avLst/>
                              <a:gdLst/>
                              <a:ahLst/>
                              <a:cxnLst/>
                              <a:rect l="0" t="0" r="0" b="0"/>
                              <a:pathLst>
                                <a:path w="1554935" fill="none">
                                  <a:moveTo>
                                    <a:pt x="0" y="0"/>
                                  </a:moveTo>
                                  <a:lnTo>
                                    <a:pt x="1554935" y="0"/>
                                  </a:lnTo>
                                </a:path>
                              </a:pathLst>
                            </a:custGeom>
                            <a:noFill/>
                            <a:ln w="12000" cap="flat">
                              <a:solidFill>
                                <a:srgbClr val="6D6D6D"/>
                              </a:solidFill>
                              <a:bevel/>
                              <a:tailEnd type="stealth" w="med" len="med"/>
                            </a:ln>
                          </wps:spPr>
                          <wps:bodyPr/>
                        </wps:wsp>
                        <wps:wsp>
                          <wps:cNvPr id="212" name="Line"/>
                          <wps:cNvSpPr/>
                          <wps:spPr>
                            <a:xfrm rot="16200000" flipV="1">
                              <a:off x="2144945" y="2991886"/>
                              <a:ext cx="569256" cy="80552"/>
                            </a:xfrm>
                            <a:custGeom>
                              <a:avLst/>
                              <a:gdLst/>
                              <a:ahLst/>
                              <a:cxnLst/>
                              <a:rect l="0" t="0" r="0" b="0"/>
                              <a:pathLst>
                                <a:path w="1507875" fill="none">
                                  <a:moveTo>
                                    <a:pt x="0" y="0"/>
                                  </a:moveTo>
                                  <a:lnTo>
                                    <a:pt x="1507875" y="0"/>
                                  </a:lnTo>
                                </a:path>
                              </a:pathLst>
                            </a:custGeom>
                            <a:noFill/>
                            <a:ln w="12000" cap="flat">
                              <a:solidFill>
                                <a:srgbClr val="6D6D6D"/>
                              </a:solidFill>
                              <a:bevel/>
                              <a:tailEnd type="stealth" w="med" len="med"/>
                            </a:ln>
                          </wps:spPr>
                          <wps:bodyPr/>
                        </wps:wsp>
                        <wps:wsp>
                          <wps:cNvPr id="213" name="Line"/>
                          <wps:cNvSpPr/>
                          <wps:spPr>
                            <a:xfrm rot="10800000" flipV="1">
                              <a:off x="1035000" y="164269"/>
                              <a:ext cx="2028000" cy="309730"/>
                            </a:xfrm>
                            <a:custGeom>
                              <a:avLst/>
                              <a:gdLst/>
                              <a:ahLst/>
                              <a:cxnLst/>
                              <a:rect l="0" t="0" r="0" b="0"/>
                              <a:pathLst>
                                <a:path w="2028000" fill="none">
                                  <a:moveTo>
                                    <a:pt x="0" y="0"/>
                                  </a:moveTo>
                                  <a:lnTo>
                                    <a:pt x="2028000" y="0"/>
                                  </a:lnTo>
                                </a:path>
                              </a:pathLst>
                            </a:custGeom>
                            <a:noFill/>
                            <a:ln w="12000" cap="flat">
                              <a:solidFill>
                                <a:srgbClr val="6D6D6D"/>
                              </a:solidFill>
                              <a:bevel/>
                              <a:tailEnd type="stealth" w="med" len="med"/>
                            </a:ln>
                          </wps:spPr>
                          <wps:bodyPr/>
                        </wps:wsp>
                        <wps:wsp>
                          <wps:cNvPr id="214" name="Line"/>
                          <wps:cNvSpPr/>
                          <wps:spPr>
                            <a:xfrm rot="16200000" flipV="1">
                              <a:off x="2339920" y="854142"/>
                              <a:ext cx="1393295" cy="26495"/>
                            </a:xfrm>
                            <a:custGeom>
                              <a:avLst/>
                              <a:gdLst/>
                              <a:ahLst/>
                              <a:cxnLst/>
                              <a:rect l="0" t="0" r="0" b="0"/>
                              <a:pathLst>
                                <a:path w="1215000" fill="none">
                                  <a:moveTo>
                                    <a:pt x="0" y="0"/>
                                  </a:moveTo>
                                  <a:lnTo>
                                    <a:pt x="1215000" y="0"/>
                                  </a:lnTo>
                                </a:path>
                              </a:pathLst>
                            </a:custGeom>
                            <a:noFill/>
                            <a:ln w="12000" cap="flat">
                              <a:solidFill>
                                <a:srgbClr val="6D6D6D"/>
                              </a:solidFill>
                              <a:bevel/>
                              <a:tailEnd type="stealth" w="med" len="med"/>
                            </a:ln>
                          </wps:spPr>
                          <wps:bodyPr/>
                        </wps:wsp>
                      </wpg:grpSp>
                      <wps:wsp>
                        <wps:cNvPr id="215" name="Text Box 2"/>
                        <wps:cNvSpPr txBox="1">
                          <a:spLocks noChangeArrowheads="1"/>
                        </wps:cNvSpPr>
                        <wps:spPr bwMode="auto">
                          <a:xfrm>
                            <a:off x="2069725" y="1456970"/>
                            <a:ext cx="542289" cy="391794"/>
                          </a:xfrm>
                          <a:prstGeom prst="rect">
                            <a:avLst/>
                          </a:prstGeom>
                          <a:solidFill>
                            <a:srgbClr val="FFFFFF">
                              <a:alpha val="0"/>
                            </a:srgbClr>
                          </a:solidFill>
                          <a:ln w="9525">
                            <a:noFill/>
                            <a:miter lim="800000"/>
                            <a:headEnd/>
                            <a:tailEnd/>
                          </a:ln>
                        </wps:spPr>
                        <wps:txbx>
                          <w:txbxContent>
                            <w:p w14:paraId="04593B35" w14:textId="77777777" w:rsidR="009A64EC" w:rsidRPr="0002586F" w:rsidRDefault="009A64EC" w:rsidP="005447AC">
                              <w:pPr>
                                <w:rPr>
                                  <w:rFonts w:cs="Times New Roman"/>
                                </w:rPr>
                              </w:pPr>
                              <w:r w:rsidRPr="0002586F">
                                <w:rPr>
                                  <w:rFonts w:cs="Times New Roman"/>
                                </w:rPr>
                                <w:t>NO</w:t>
                              </w:r>
                            </w:p>
                          </w:txbxContent>
                        </wps:txbx>
                        <wps:bodyPr rot="0" vert="horz" wrap="square" lIns="91440" tIns="45720" rIns="91440" bIns="45720" anchor="t" anchorCtr="0">
                          <a:noAutofit/>
                        </wps:bodyPr>
                      </wps:wsp>
                      <wps:wsp>
                        <wps:cNvPr id="216" name="Text Box 2"/>
                        <wps:cNvSpPr txBox="1">
                          <a:spLocks noChangeArrowheads="1"/>
                        </wps:cNvSpPr>
                        <wps:spPr bwMode="auto">
                          <a:xfrm>
                            <a:off x="2160150" y="3064660"/>
                            <a:ext cx="542289" cy="391794"/>
                          </a:xfrm>
                          <a:prstGeom prst="rect">
                            <a:avLst/>
                          </a:prstGeom>
                          <a:solidFill>
                            <a:srgbClr val="FFFFFF">
                              <a:alpha val="0"/>
                            </a:srgbClr>
                          </a:solidFill>
                          <a:ln w="9525">
                            <a:noFill/>
                            <a:miter lim="800000"/>
                            <a:headEnd/>
                            <a:tailEnd/>
                          </a:ln>
                        </wps:spPr>
                        <wps:txbx>
                          <w:txbxContent>
                            <w:p w14:paraId="53596AB0" w14:textId="77777777" w:rsidR="009A64EC" w:rsidRPr="0002586F" w:rsidRDefault="009A64EC" w:rsidP="005447AC">
                              <w:pPr>
                                <w:rPr>
                                  <w:rFonts w:cs="Times New Roman"/>
                                </w:rPr>
                              </w:pPr>
                              <w:r w:rsidRPr="0002586F">
                                <w:rPr>
                                  <w:rFonts w:cs="Times New Roman"/>
                                </w:rPr>
                                <w:t>NO</w:t>
                              </w:r>
                            </w:p>
                          </w:txbxContent>
                        </wps:txbx>
                        <wps:bodyPr rot="0" vert="horz" wrap="square" lIns="91440" tIns="45720" rIns="91440" bIns="45720" anchor="t" anchorCtr="0">
                          <a:noAutofit/>
                        </wps:bodyPr>
                      </wps:wsp>
                      <wps:wsp>
                        <wps:cNvPr id="218" name="Text Box 218"/>
                        <wps:cNvSpPr txBox="1">
                          <a:spLocks noChangeArrowheads="1"/>
                        </wps:cNvSpPr>
                        <wps:spPr bwMode="auto">
                          <a:xfrm>
                            <a:off x="1495870" y="2103064"/>
                            <a:ext cx="303590" cy="281526"/>
                          </a:xfrm>
                          <a:prstGeom prst="rect">
                            <a:avLst/>
                          </a:prstGeom>
                          <a:solidFill>
                            <a:srgbClr val="FFFFFF">
                              <a:alpha val="0"/>
                            </a:srgbClr>
                          </a:solidFill>
                          <a:ln w="9525">
                            <a:noFill/>
                            <a:miter lim="800000"/>
                            <a:headEnd/>
                            <a:tailEnd/>
                          </a:ln>
                        </wps:spPr>
                        <wps:txbx>
                          <w:txbxContent>
                            <w:p w14:paraId="57E5F57A" w14:textId="77777777" w:rsidR="009A64EC" w:rsidRPr="0002586F" w:rsidRDefault="009A64EC" w:rsidP="005447AC">
                              <w:pPr>
                                <w:rPr>
                                  <w:rFonts w:cs="Times New Roman"/>
                                </w:rPr>
                              </w:pPr>
                              <w:r>
                                <w:rPr>
                                  <w:rFonts w:cs="Times New Roman"/>
                                </w:rPr>
                                <w:t>YES</w:t>
                              </w:r>
                            </w:p>
                          </w:txbxContent>
                        </wps:txbx>
                        <wps:bodyPr rot="0" vert="horz" wrap="square" lIns="91440" tIns="45720" rIns="91440" bIns="45720" anchor="t" anchorCtr="0">
                          <a:noAutofit/>
                        </wps:bodyPr>
                      </wps:wsp>
                      <wps:wsp>
                        <wps:cNvPr id="219" name="Text Box 2"/>
                        <wps:cNvSpPr txBox="1">
                          <a:spLocks noChangeArrowheads="1"/>
                        </wps:cNvSpPr>
                        <wps:spPr bwMode="auto">
                          <a:xfrm>
                            <a:off x="1477562" y="3656200"/>
                            <a:ext cx="542289" cy="391795"/>
                          </a:xfrm>
                          <a:prstGeom prst="rect">
                            <a:avLst/>
                          </a:prstGeom>
                          <a:solidFill>
                            <a:srgbClr val="FFFFFF">
                              <a:alpha val="0"/>
                            </a:srgbClr>
                          </a:solidFill>
                          <a:ln w="9525">
                            <a:noFill/>
                            <a:miter lim="800000"/>
                            <a:headEnd/>
                            <a:tailEnd/>
                          </a:ln>
                        </wps:spPr>
                        <wps:txbx>
                          <w:txbxContent>
                            <w:p w14:paraId="2BB6CCB8" w14:textId="77777777" w:rsidR="009A64EC" w:rsidRPr="0002586F" w:rsidRDefault="009A64EC" w:rsidP="005447AC">
                              <w:pPr>
                                <w:rPr>
                                  <w:rFonts w:cs="Times New Roman"/>
                                </w:rPr>
                              </w:pPr>
                              <w:r>
                                <w:rPr>
                                  <w:rFonts w:cs="Times New Roman"/>
                                </w:rPr>
                                <w:t>YE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4B1892" id="Group 7" o:spid="_x0000_s1097" style="position:absolute;margin-left:0;margin-top:.4pt;width:425.15pt;height:452.3pt;z-index:251686912;mso-position-horizontal:center;mso-position-horizontal-relative:margin;mso-width-relative:margin;mso-height-relative:margin" coordorigin=",-2637" coordsize="31290,63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">
                <v:group id="_x0000_s1098" style="position:absolute;top:-2637;width:31290;height:63633" coordorigin="60,-2577" coordsize="31290,636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Start 1" o:spid="_x0000_s1099" style="position:absolute;left:6210;top:-2577;width:8160;height:3659;visibility:visible;mso-wrap-style:square;v-text-anchor:middle" coordsize="816000,366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DY18AA&#10;AADbAAAADwAAAGRycy9kb3ducmV2LnhtbERP32vCMBB+H/g/hBN8kZmqINIZRURRUNhWB74eza0t&#10;NpeSRG3/eyMM9nYf389brFpTizs5X1lWMB4lIIhzqysuFPycd+9zED4ga6wtk4KOPKyWvbcFpto+&#10;+JvuWShEDGGfooIyhCaV0uclGfQj2xBH7tc6gyFCV0jt8BHDTS0nSTKTBiuODSU2tCkpv2Y3o2D4&#10;tTl96mM3tdsLd+yo2jeXTKlBv11/gAjUhn/xn/ug4/wJvH6JB8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mDY18AAAADbAAAADwAAAAAAAAAAAAAAAACYAgAAZHJzL2Rvd25y&#10;ZXYueG1sUEsFBgAAAAAEAAQA9QAAAIUDAAAAAA==&#10;" adj="-11796480,,5400" path="m,183000c,81932,182668,,408000,,633330,,816000,81932,816000,183000v,101068,-182670,183000,-408000,183000c182668,366000,,284068,,183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408000,0;408000,365999;0,183000;816000,183000;408000,183000" o:connectangles="0,0,0,0,0" textboxrect="0,0,816000,366000"/>
                    <v:textbox inset="1mm,0,1mm,0">
                      <w:txbxContent>
                        <w:p w14:paraId="7FD42A26" w14:textId="08024994" w:rsidR="009A64EC" w:rsidRPr="0002586F" w:rsidRDefault="009A64EC" w:rsidP="005447AC">
                          <w:pPr>
                            <w:snapToGrid w:val="0"/>
                            <w:jc w:val="center"/>
                          </w:pPr>
                          <w:proofErr w:type="gramStart"/>
                          <w:r>
                            <w:rPr>
                              <w:rFonts w:hint="eastAsia"/>
                            </w:rPr>
                            <w:t>sta</w:t>
                          </w:r>
                          <w:r>
                            <w:t>r</w:t>
                          </w:r>
                          <w:r>
                            <w:rPr>
                              <w:rFonts w:hint="eastAsia"/>
                            </w:rPr>
                            <w:t>t</w:t>
                          </w:r>
                          <w:proofErr w:type="gramEnd"/>
                        </w:p>
                      </w:txbxContent>
                    </v:textbox>
                  </v:shape>
                  <v:shape id="Line" o:spid="_x0000_s1100" style="position:absolute;left:9030;top:3111;width:2160;height:0;rotation:90;visibility:visible;mso-wrap-style:square;v-text-anchor:top" coordsize="216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q9XL8A&#10;AADbAAAADwAAAGRycy9kb3ducmV2LnhtbERPTYvCMBC9L/gfwgh7W1NX2Eo1ShEKBU+r4nlsxqbY&#10;TEqTbeu/3ywseJvH+5ztfrKtGKj3jWMFy0UCgrhyuuFaweVcfKxB+ICssXVMCp7kYb+bvW0x027k&#10;bxpOoRYxhH2GCkwIXSalrwxZ9AvXEUfu7nqLIcK+lrrHMYbbVn4myZe02HBsMNjRwVD1OP1YBceV&#10;vLjcXgt7K4tUp2lh/LVV6n0+5RsQgabwEv+7Sx3nr+Dvl3iA3P0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ur1cvwAAANsAAAAPAAAAAAAAAAAAAAAAAJgCAABkcnMvZG93bnJl&#10;di54bWxQSwUGAAAAAAQABAD1AAAAhAMAAAAA&#10;" path="m,nfl216000,e" filled="f" strokecolor="#6d6d6d" strokeweight=".33333mm">
                    <v:stroke endarrow="classic" joinstyle="bevel"/>
                    <v:path arrowok="t" textboxrect="0,0,216000,0"/>
                  </v:shape>
                  <v:shape id="_x0000_s1101" style="position:absolute;left:514;top:4440;width:19440;height:4320;visibility:visible;mso-wrap-style:square;v-text-anchor:middle" coordsize="1944000,43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QfdcIA&#10;AADbAAAADwAAAGRycy9kb3ducmV2LnhtbESPT4vCMBTE7wt+h/CEvWlqD6LVKKII7nH9g3p7NM+2&#10;2rzUJqvVT28EYY/DzPyGGU8bU4ob1a6wrKDXjUAQp1YXnCnYbpadAQjnkTWWlknBgxxMJ62vMSba&#10;3vmXbmufiQBhl6CC3PsqkdKlORl0XVsRB+9ka4M+yDqTusZ7gJtSxlHUlwYLDgs5VjTPKb2s/4yC&#10;hT7gLrY/+0V/cD36KDs/V7hR6rvdzEYgPDX+P/xpr7SCeAjvL+EHyM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9B91wgAAANsAAAAPAAAAAAAAAAAAAAAAAJgCAABkcnMvZG93&#10;bnJldi54bWxQSwUGAAAAAAQABAD1AAAAhwMAAAAA&#10;" adj="-11796480,,5400" path="m1944000,432000l1944000,,,,,432000r1944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216000;972000,0;1944000,216000;972000,432000" o:connectangles="0,0,0,0" textboxrect="0,0,1944000,432000"/>
                    <v:textbox inset="1mm,0,1mm,0">
                      <w:txbxContent>
                        <w:p w14:paraId="096202C6" w14:textId="7B8EA8F3" w:rsidR="009A64EC" w:rsidRPr="0002586F" w:rsidRDefault="009A64EC" w:rsidP="00B77F92">
                          <w:pPr>
                            <w:snapToGrid w:val="0"/>
                          </w:pPr>
                          <w:proofErr w:type="gramStart"/>
                          <w:r>
                            <w:t>login</w:t>
                          </w:r>
                          <w:proofErr w:type="gramEnd"/>
                        </w:p>
                      </w:txbxContent>
                    </v:textbox>
                  </v:shape>
                  <v:shape id="Line" o:spid="_x0000_s1102" style="position:absolute;left:10401;top:10190;width:3702;height:1226;rotation:-5959100fd;flip:y;visibility:visible;mso-wrap-style:square;v-text-anchor:top" coordsize="370205,1225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qrjcEA&#10;AADbAAAADwAAAGRycy9kb3ducmV2LnhtbERPXWvCMBR9F/wP4Qp701QHc1TTosJgMMZYOwTfLs21&#10;LSY3Jcls9++Xh8EeD+d7X07WiDv50DtWsF5lIIgbp3tuFXzVL8tnECEiazSOScEPBSiL+WyPuXYj&#10;f9K9iq1IIRxyVNDFOORShqYji2HlBuLEXZ23GBP0rdQexxRujdxk2ZO02HNq6HCgU0fNrfq2CsiY&#10;41slt/XZV+34weayfa8HpR4W02EHItIU/8V/7let4DGtT1/SD5DF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oqq43BAAAA2wAAAA8AAAAAAAAAAAAAAAAAmAIAAGRycy9kb3du&#10;cmV2LnhtbFBLBQYAAAAABAAEAPUAAACGAwAAAAA=&#10;" path="m,nfl370205,e" filled="f" strokecolor="#6d6d6d" strokeweight=".33333mm">
                    <v:stroke endarrow="classic" joinstyle="bevel"/>
                    <v:path arrowok="t" textboxrect="0,0,370205,122529"/>
                  </v:shape>
                  <v:shape id="_x0000_s1103" style="position:absolute;left:5685;top:12481;width:11871;height:8007;visibility:visible;mso-wrap-style:square;v-text-anchor:middle" coordsize="994125,69481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k3n8IA&#10;AADbAAAADwAAAGRycy9kb3ducmV2LnhtbESPQYvCMBSE74L/ITzBm6Z1F9GuUUQQFmQPqx48Ppq3&#10;TWnzUpto6783grDHYWa+YVab3tbiTq0vHStIpwkI4tzpkgsF59N+sgDhA7LG2jEpeJCHzXo4WGGm&#10;Xce/dD+GQkQI+wwVmBCaTEqfG7Lop64hjt6fay2GKNtC6ha7CLe1nCXJXFosOS4YbGhnKK+ON6sg&#10;pO5629NhZrpd5+ef1U9lLkulxqN++wUiUB/+w+/2t1bwkcLrS/wBcv0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eTefwgAAANsAAAAPAAAAAAAAAAAAAAAAAJgCAABkcnMvZG93&#10;bnJldi54bWxQSwUGAAAAAAQABAD1AAAAhwMAAAAA&#10;" adj="-11796480,,5400" path="m497063,694812l994125,347406,497063,,,347406,497063,694812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400334;593546,0;1187091,400334;593546,800668" o:connectangles="0,0,0,0" textboxrect="0,0,994125,694812"/>
                    <v:textbox inset="1mm,0,1mm,0">
                      <w:txbxContent>
                        <w:p w14:paraId="101108ED" w14:textId="77777777" w:rsidR="009A64EC" w:rsidRPr="0002586F" w:rsidRDefault="009A64EC" w:rsidP="005447AC">
                          <w:pPr>
                            <w:snapToGrid w:val="0"/>
                            <w:jc w:val="center"/>
                          </w:pPr>
                          <w:r>
                            <w:t>User Logged in?</w:t>
                          </w:r>
                        </w:p>
                      </w:txbxContent>
                    </v:textbox>
                  </v:shape>
                  <v:shape id="_x0000_s1104" style="position:absolute;left:13156;top:23268;width:16340;height:4207;visibility:visible;mso-wrap-style:square;v-text-anchor:middle" coordsize="1944000,288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FhYcUA&#10;AADbAAAADwAAAGRycy9kb3ducmV2LnhtbESPQWvCQBSE7wX/w/KE3pqNOYhEVymtgliwaOPB2yP7&#10;mg1m34bsqtFf7xaEHoeZ+YaZLXrbiAt1vnasYJSkIIhLp2uuFBQ/q7cJCB+QNTaOScGNPCzmg5cZ&#10;5tpdeUeXfahEhLDPUYEJoc2l9KUhiz5xLXH0fl1nMUTZVVJ3eI1w28gsTcfSYs1xwWBLH4bK0/5s&#10;FZyOm8yZw/2ryD63ZTP+Xh7Wo0Kp12H/PgURqA//4Wd7rRVMMvj7En+AnD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0WFhxQAAANsAAAAPAAAAAAAAAAAAAAAAAJgCAABkcnMv&#10;ZG93bnJldi54bWxQSwUGAAAAAAQABAD1AAAAigMAAAAA&#10;" adj="-11796480,,5400" path="m1944000,288000l1944000,,,,,288000r1944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210357;816997,0;1633994,210357;816997,420714" o:connectangles="0,0,0,0" textboxrect="0,0,1944000,288000"/>
                    <v:textbox inset="1mm,0,1mm,0">
                      <w:txbxContent>
                        <w:p w14:paraId="789018E7" w14:textId="02854C87" w:rsidR="009A64EC" w:rsidRPr="0002586F" w:rsidRDefault="009A64EC" w:rsidP="005447AC">
                          <w:pPr>
                            <w:snapToGrid w:val="0"/>
                            <w:spacing w:line="240" w:lineRule="auto"/>
                            <w:jc w:val="center"/>
                          </w:pPr>
                          <w:r>
                            <w:t xml:space="preserve">Enter transaction, </w:t>
                          </w:r>
                        </w:p>
                      </w:txbxContent>
                    </v:textbox>
                  </v:shape>
                  <v:shape id="Line" o:spid="_x0000_s1105" style="position:absolute;left:12749;top:22389;width:1438;height:694;rotation:1938959fd;visibility:visible;mso-wrap-style:square;v-text-anchor:top" coordsize="375224,694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JtK8EA&#10;AADbAAAADwAAAGRycy9kb3ducmV2LnhtbERPzWrCQBC+F3yHZQre6qYeJKauIoKlSm39e4AhOybR&#10;7GzIjpq+vXsoePz4/iezztXqRm2oPBt4HySgiHNvKy4MHA/LtxRUEGSLtWcy8EcBZtPeywQz6++8&#10;o9teChVDOGRooBRpMq1DXpLDMPANceROvnUoEbaFti3eY7ir9TBJRtphxbGhxIYWJeWX/dUZqDY/&#10;q91hfN6KHRefw+36W1a/qTH9127+AUqok6f43/1lDaRxbPwSf4CeP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xibSvBAAAA2wAAAA8AAAAAAAAAAAAAAAAAmAIAAGRycy9kb3du&#10;cmV2LnhtbFBLBQYAAAAABAAEAPUAAACGAwAAAAA=&#10;" path="m,nfl375224,e" filled="f" strokecolor="#6d6d6d" strokeweight=".33333mm">
                    <v:stroke endarrow="classic" joinstyle="bevel"/>
                    <v:path arrowok="t" textboxrect="0,0,375224,69411"/>
                  </v:shape>
                  <v:shape id="Line" o:spid="_x0000_s1106" style="position:absolute;left:12406;top:28378;width:1546;height:381;rotation:90;visibility:visible;mso-wrap-style:square;v-text-anchor:top" coordsize="216000,38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gpPMIA&#10;AADcAAAADwAAAGRycy9kb3ducmV2LnhtbERP32vCMBB+H/g/hBvsTdMKE61GkYpj+DYVtsezuTXB&#10;5lKazHb+9ctgsLf7+H7eajO4RtyoC9azgnySgSCuvLZcKzif9uM5iBCRNTaeScE3BdisRw8rLLTv&#10;+Y1ux1iLFMKhQAUmxraQMlSGHIaJb4kT9+k7hzHBrpa6wz6Fu0ZOs2wmHVpODQZbKg1V1+OXU/Bu&#10;r/39xRu7Ky/Tnavzj9n24JV6ehy2SxCRhvgv/nO/6jT/eQG/z6QL5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GCk8wgAAANwAAAAPAAAAAAAAAAAAAAAAAJgCAABkcnMvZG93&#10;bnJldi54bWxQSwUGAAAAAAQABAD1AAAAhwMAAAAA&#10;" path="m,nfl216000,e" filled="f" strokecolor="#6d6d6d" strokeweight=".33333mm">
                    <v:stroke endarrow="classic" joinstyle="bevel"/>
                    <v:path arrowok="t" textboxrect="0,0,216000,38130"/>
                  </v:shape>
                  <v:shape id="Line" o:spid="_x0000_s1107" style="position:absolute;left:9164;top:35145;width:1951;height:0;rotation:5782739fd;visibility:visible;mso-wrap-style:square;v-text-anchor:top" coordsize="19509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7k68IA&#10;AADcAAAADwAAAGRycy9kb3ducmV2LnhtbERPTU8CMRC9k/gfmjHxJl2UIFkoxJgYOSIY4DjZDtsN&#10;2+na1u3qr7cmJtzm5X3Ocj3YVvTkQ+NYwWRcgCCunG64VvCxf72fgwgRWWPrmBR8U4D16ma0xFK7&#10;xO/U72ItcgiHEhWYGLtSylAZshjGriPO3Nl5izFDX0vtMeVw28qHophJiw3nBoMdvRiqLrsvq+DT&#10;PL7ZY/rxadOk6fb01J/DoVfq7nZ4XoCINMSr+N+90Xn+bAJ/z+QL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LuTrwgAAANwAAAAPAAAAAAAAAAAAAAAAAJgCAABkcnMvZG93&#10;bnJldi54bWxQSwUGAAAAAAQABAD1AAAAhwMAAAAA&#10;" path="m,nfl195092,e" filled="f" strokecolor="#6d6d6d" strokeweight=".33333mm">
                    <v:stroke endarrow="classic" joinstyle="bevel"/>
                    <v:path arrowok="t" textboxrect="0,0,195092,0"/>
                  </v:shape>
                  <v:shape id="Line" o:spid="_x0000_s1108" style="position:absolute;left:-1428;top:36944;width:4334;height:807;rotation:90;visibility:visible;mso-wrap-style:square;v-text-anchor:top" coordsize="313188,806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o38MA&#10;AADcAAAADwAAAGRycy9kb3ducmV2LnhtbERP3WrCMBS+H/gO4Qi7m6ll060zLeIYExShugc4NMe2&#10;2JyUJGq3p18Ggnfn4/s9i2IwnbiQ861lBdNJAoK4srrlWsH34fPpFYQPyBo7y6TghzwU+ehhgZm2&#10;Vy7psg+1iCHsM1TQhNBnUvqqIYN+YnviyB2tMxgidLXUDq8x3HQyTZKZNNhybGiwp1VD1Wl/NgrS&#10;bnMot7h+s7uv5+Wqd78v6fZDqcfxsHwHEWgId/HNvdZx/mwO/8/EC2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o38MAAADcAAAADwAAAAAAAAAAAAAAAACYAgAAZHJzL2Rv&#10;d25yZXYueG1sUEsFBgAAAAAEAAQA9QAAAIgDAAAAAA==&#10;" path="m,nfl313188,e" filled="f" strokecolor="#6d6d6d" strokeweight=".33333mm">
                    <v:stroke endarrow="classic" joinstyle="bevel"/>
                    <v:path arrowok="t" textboxrect="0,0,313188,80666"/>
                  </v:shape>
                  <v:shape id="_x0000_s1109" style="position:absolute;left:391;top:39720;width:20100;height:3600;visibility:visible;mso-wrap-style:square;v-text-anchor:middle" coordsize="2010000,36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1le8QA&#10;AADcAAAADwAAAGRycy9kb3ducmV2LnhtbESPQWsCMRCF74X+hzCF3mrSQkW3RpFCQbEK2tLzsBl3&#10;FzeTJYnu+u87B8HbDO/Ne9/MFoNv1YViagJbeB0ZUMRlcA1XFn5/vl4moFJGdtgGJgtXSrCYPz7M&#10;sHCh5z1dDrlSEsKpQAt1zl2hdSpr8phGoSMW7RiixyxrrLSL2Eu4b/WbMWPtsWFpqLGjz5rK0+Hs&#10;Lfztlu/Tfbc5m+9h0q9jmJrebK19fhqWH6AyDfluvl2vnOCPhVaekQn0/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dZXvEAAAA3AAAAA8AAAAAAAAAAAAAAAAAmAIAAGRycy9k&#10;b3ducmV2LnhtbFBLBQYAAAAABAAEAPUAAACJAwAAAAA=&#10;" adj="-11796480,,5400" path="m2010000,360000l2010000,,,,,360000r2010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80000;1005000,0;2010000,180000;1005000,360000" o:connectangles="0,0,0,0" textboxrect="0,0,2010000,360000"/>
                    <v:textbox inset="1mm,0,1mm,0">
                      <w:txbxContent>
                        <w:p w14:paraId="4B184795" w14:textId="77777777" w:rsidR="009A64EC" w:rsidRPr="0002586F" w:rsidRDefault="009A64EC" w:rsidP="005447AC">
                          <w:pPr>
                            <w:snapToGrid w:val="0"/>
                            <w:jc w:val="center"/>
                          </w:pPr>
                          <w:r>
                            <w:t>View generated reports</w:t>
                          </w:r>
                        </w:p>
                      </w:txbxContent>
                    </v:textbox>
                  </v:shape>
                  <v:shape id="Line" o:spid="_x0000_s1110" style="position:absolute;left:9180;top:44250;width:1860;height:0;rotation:90;visibility:visible;mso-wrap-style:square;v-text-anchor:top" coordsize="186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S3MIA&#10;AADcAAAADwAAAGRycy9kb3ducmV2LnhtbERP32vCMBB+H+x/CCfsbU11IK4axQmCIAh1g70ezdnU&#10;NpfSRFv9681g4Nt9fD9vsRpsI67U+cqxgnGSgiAunK64VPDzvX2fgfABWWPjmBTcyMNq+fqywEy7&#10;nnO6HkMpYgj7DBWYENpMSl8YsugT1xJH7uQ6iyHCrpS6wz6G20ZO0nQqLVYcGwy2tDFU1MeLVVBd&#10;ZG4O9bg+fey/iPL9+be3d6XeRsN6DiLQEJ7if/dOx/nTT/h7Jl4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mpLcwgAAANwAAAAPAAAAAAAAAAAAAAAAAJgCAABkcnMvZG93&#10;bnJldi54bWxQSwUGAAAAAAQABAD1AAAAhwMAAAAA&#10;" path="m,nfl186000,e" filled="f" strokecolor="#6d6d6d" strokeweight=".33333mm">
                    <v:stroke endarrow="classic" joinstyle="bevel"/>
                    <v:path arrowok="t" textboxrect="0,0,186000,0"/>
                  </v:shape>
                  <v:shape id="_x0000_s1111" style="position:absolute;left:60;top:45180;width:20100;height:3600;visibility:visible;mso-wrap-style:square;v-text-anchor:middle" coordsize="2010000,36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n5o8IA&#10;AADcAAAADwAAAGRycy9kb3ducmV2LnhtbERPTWsCMRC9C/0PYQq9aWKxVlejSEFo0Ra04nnYjLuL&#10;m8mSRHf77xtB8DaP9znzZWdrcSUfKscahgMFgjh3puJCw+F33Z+ACBHZYO2YNPxRgOXiqTfHzLiW&#10;d3Tdx0KkEA4ZaihjbDIpQ16SxTBwDXHiTs5bjAn6QhqPbQq3tXxVaiwtVpwaSmzoo6T8vL9YDcef&#10;1dt012wuattN2i/vpqpV31q/PHerGYhIXXyI7+5Pk+a/j+D2TLp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SfmjwgAAANwAAAAPAAAAAAAAAAAAAAAAAJgCAABkcnMvZG93&#10;bnJldi54bWxQSwUGAAAAAAQABAD1AAAAhwMAAAAA&#10;" adj="-11796480,,5400" path="m2010000,360000l2010000,,,,,360000r2010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80000;1005000,0;2010000,180000;1005000,360000" o:connectangles="0,0,0,0" textboxrect="0,0,2010000,360000"/>
                    <v:textbox inset="1mm,0,1mm,0">
                      <w:txbxContent>
                        <w:p w14:paraId="0E4CAF4D" w14:textId="77777777" w:rsidR="009A64EC" w:rsidRPr="0002586F" w:rsidRDefault="009A64EC" w:rsidP="005447AC">
                          <w:pPr>
                            <w:snapToGrid w:val="0"/>
                            <w:jc w:val="center"/>
                          </w:pPr>
                          <w:r>
                            <w:t>Update records</w:t>
                          </w:r>
                        </w:p>
                      </w:txbxContent>
                    </v:textbox>
                  </v:shape>
                  <v:shape id="Line" o:spid="_x0000_s1112" style="position:absolute;left:8880;top:50010;width:2460;height:0;rotation:90;visibility:visible;mso-wrap-style:square;v-text-anchor:top" coordsize="246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W5cIA&#10;AADcAAAADwAAAGRycy9kb3ducmV2LnhtbERPS2sCMRC+F/wPYYReSs1aqNrVKCKI9uir9DhsxmRx&#10;M1k2cd3++0YQvM3H95zZonOVaKkJpWcFw0EGgrjwumSj4HhYv09AhIissfJMCv4owGLee5lhrv2N&#10;d9TuoxEphEOOCmyMdS5lKCw5DANfEyfu7BuHMcHGSN3gLYW7Sn5k2Ug6LDk1WKxpZam47K9OQed/&#10;zNfEHk6XjbmW35uwrdu3X6Ve+91yCiJSF5/ih3ur0/zxJ9yfSRfI+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5blwgAAANwAAAAPAAAAAAAAAAAAAAAAAJgCAABkcnMvZG93&#10;bnJldi54bWxQSwUGAAAAAAQABAD1AAAAhwMAAAAA&#10;" path="m,nfl246000,e" filled="f" strokecolor="#6d6d6d" strokeweight=".33333mm">
                    <v:stroke endarrow="classic" joinstyle="bevel"/>
                    <v:path arrowok="t" textboxrect="0,0,246000,0"/>
                  </v:shape>
                  <v:shape id="Line" o:spid="_x0000_s1113" style="position:absolute;left:9104;top:55860;width:2041;height:0;rotation:5843025fd;visibility:visible;mso-wrap-style:square;v-text-anchor:top" coordsize="20402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fuzMYA&#10;AADcAAAADwAAAGRycy9kb3ducmV2LnhtbESPQW/CMAyF75P2HyJP4jZSGEOoEBBC6kDisI3twNFq&#10;vLajcUoTaPn3+DBpN1vv+b3Pi1XvanWlNlSeDYyGCSji3NuKCwPfX9nzDFSIyBZrz2TgRgFWy8eH&#10;BabWd/xJ10MslIRwSNFAGWOTah3ykhyGoW+IRfvxrcMoa1to22In4a7W4ySZaocVS0OJDW1Kyk+H&#10;izOw3X38vrxPptnr23lPfXXMJh1mxgye+vUcVKQ+/pv/rndW8GdCK8/IBHp5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JfuzMYAAADcAAAADwAAAAAAAAAAAAAAAACYAgAAZHJz&#10;L2Rvd25yZXYueG1sUEsFBgAAAAAEAAQA9QAAAIsDAAAAAA==&#10;" path="m,nfl204022,e" filled="f" strokecolor="#6d6d6d" strokeweight=".33333mm">
                    <v:stroke endarrow="classic" joinstyle="bevel"/>
                    <v:path arrowok="t" textboxrect="0,0,204022,0"/>
                  </v:shape>
                  <v:shape id="Line" o:spid="_x0000_s1114" style="position:absolute;left:17556;top:16214;width:11917;height:507;rotation:-1fd;flip:y;visibility:visible;mso-wrap-style:square;v-text-anchor:top" coordsize="1457813,50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VXbsIA&#10;AADcAAAADwAAAGRycy9kb3ducmV2LnhtbERPS2sCMRC+C/6HMAVvmm0pVrdGEaFa8OQD8ThupruL&#10;m8mSpG76741Q8DYf33Nmi2gacSPna8sKXkcZCOLC6ppLBcfD13ACwgdkjY1lUvBHHhbzfm+GubYd&#10;7+i2D6VIIexzVFCF0OZS+qIig35kW+LE/VhnMCToSqkddincNPIty8bSYM2pocKWVhUV1/2vUXB6&#10;35WbwzrU54/LqovH9TZmV6fU4CUuP0EEiuEp/nd/6zR/MoXHM+kCOb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pVduwgAAANwAAAAPAAAAAAAAAAAAAAAAAJgCAABkcnMvZG93&#10;bnJldi54bWxQSwUGAAAAAAQABAD1AAAAhwMAAAAA&#10;" path="m,nfl1457813,e" filled="f" strokecolor="#6d6d6d" strokeweight=".33333mm">
                    <v:stroke endarrow="classic" joinstyle="bevel"/>
                    <v:path arrowok="t" textboxrect="0,0,1457813,50645"/>
                  </v:shape>
                  <v:shape id="On-page Reference" o:spid="_x0000_s1115" style="position:absolute;left:29778;top:15640;width:1572;height:1571;visibility:visible;mso-wrap-style:square;v-text-anchor:top" coordsize="157125,1571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STFsYA&#10;AADcAAAADwAAAGRycy9kb3ducmV2LnhtbESPQWsCQQyF74L/YUihN52tB6tbRylqpVAEtb14CzNx&#10;d3Ens+yMuvbXN4eCt4T38t6X2aLztbpSG6vABl6GGShiG1zFhYGf74/BBFRMyA7rwGTgThEW835v&#10;hrkLN97T9ZAKJSEcczRQptTkWkdbksc4DA2xaKfQekyytoV2Ld4k3Nd6lGVj7bFiaSixoWVJ9ny4&#10;eAO/px2P7RaPy4ltjtXqvN58va6NeX7q3t9AJerSw/x//ekEfyr48oxMoO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2STFsYAAADcAAAADwAAAAAAAAAAAAAAAACYAgAAZHJz&#10;L2Rvd25yZXYueG1sUEsFBgAAAAAEAAQA9QAAAIsDAAAAAA==&#10;" path="m,78563c,35174,35174,,78563,v43388,,78562,35174,78562,78563c157125,121951,121951,157125,78563,157125,35174,157125,,121951,,78563xe" fillcolor="#fbfbfb" strokecolor="#6d6d6d" strokeweight=".16667mm">
                    <v:fill color2="#efefef" focus="100%" type="gradient">
                      <o:fill v:ext="view" type="gradientUnscaled"/>
                    </v:fill>
                    <v:stroke joinstyle="bevel"/>
                    <v:shadow on="t" color="black" opacity="5242f" origin="-.5,-.5" offset=".33333mm,.33333mm"/>
                    <v:path arrowok="t" o:connecttype="custom" o:connectlocs="78563,0;78563,157125;0,78563;157125,78563;78563,78563" o:connectangles="0,0,0,0,0" textboxrect="0,0,157125,157125"/>
                  </v:shape>
                  <v:shape id="_x0000_s1116" style="position:absolute;left:8284;top:29342;width:10127;height:8007;visibility:visible;mso-wrap-style:square;v-text-anchor:middle" coordsize="994128,69481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meAMMA&#10;AADcAAAADwAAAGRycy9kb3ducmV2LnhtbESPzarCMBBG94LvEEZwp6nKFalGEUEU3Xj9WbgbmrEt&#10;NpPSxNq+vbkg3NUwzPed4SxWjSlETZXLLSsYDSMQxInVOacKrpftYAbCeWSNhWVS0JKD1bLbWWCs&#10;7Zt/qT77VAQIuxgVZN6XsZQuycigG9qSONwetjLow1qlUlf4DnBTyHEUTaXBnMOHDEvaZJQ8zy8T&#10;KPWrvU8Op83OHm50DPOn9ROl+r1mPQfhqfH/4W97rxWMoyn8yQQRkMs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meAMMAAADcAAAADwAAAAAAAAAAAAAAAACYAgAAZHJzL2Rv&#10;d25yZXYueG1sUEsFBgAAAAAEAAQA9QAAAIgDAAAAAA==&#10;" adj="-11796480,,5400" path="m497063,694812l994128,347406,497063,,,347406,497063,694812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400363;506350,0;1012702,400363;506350,800726" o:connectangles="0,0,0,0" textboxrect="0,0,994128,694812"/>
                    <v:textbox inset="1mm,0,1mm,0">
                      <w:txbxContent>
                        <w:p w14:paraId="72A2319F" w14:textId="2160DB74" w:rsidR="009A64EC" w:rsidRPr="0002586F" w:rsidRDefault="009A64EC" w:rsidP="005447AC">
                          <w:pPr>
                            <w:snapToGrid w:val="0"/>
                            <w:jc w:val="center"/>
                          </w:pPr>
                          <w:r>
                            <w:t>C</w:t>
                          </w:r>
                          <w:r>
                            <w:rPr>
                              <w:rFonts w:hint="eastAsia"/>
                            </w:rPr>
                            <w:t xml:space="preserve">ompute </w:t>
                          </w:r>
                          <w:r>
                            <w:t xml:space="preserve">the totals </w:t>
                          </w:r>
                        </w:p>
                      </w:txbxContent>
                    </v:textbox>
                  </v:shape>
                  <v:shape id="_x0000_s1117" style="position:absolute;left:60;top:51240;width:20100;height:3600;visibility:visible;mso-wrap-style:square;v-text-anchor:middle" coordsize="2010000,360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tEPMQA&#10;AADcAAAADwAAAGRycy9kb3ducmV2LnhtbESP3WoCMRSE74W+QziF3mlSoeKuRhFBUFoL/uD1YXPc&#10;Xbo5WZLobt++EYReDjPzDTNf9rYRd/KhdqzhfaRAEBfO1FxqOJ82wymIEJENNo5Jwy8FWC5eBnPM&#10;jev4QPdjLEWCcMhRQxVjm0sZiooshpFriZN3dd5iTNKX0njsEtw2cqzURFqsOS1U2NK6ouLneLMa&#10;Lt+rj+zQft7UVz/tdt5lqlN7rd9e+9UMRKQ+/oef7a3RMFYZPM6kI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BrRDzEAAAA3AAAAA8AAAAAAAAAAAAAAAAAmAIAAGRycy9k&#10;b3ducmV2LnhtbFBLBQYAAAAABAAEAPUAAACJAwAAAAA=&#10;" adj="-11796480,,5400" path="m2010000,360000l2010000,,,,,360000r2010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80000;1005000,0;2010000,180000;1005000,360000" o:connectangles="0,0,0,0" textboxrect="0,0,2010000,360000"/>
                    <v:textbox inset="1mm,0,1mm,0">
                      <w:txbxContent>
                        <w:p w14:paraId="3BF4464A" w14:textId="4CEC881E" w:rsidR="009A64EC" w:rsidRPr="0002586F" w:rsidRDefault="009A64EC" w:rsidP="005447AC">
                          <w:pPr>
                            <w:snapToGrid w:val="0"/>
                            <w:jc w:val="center"/>
                          </w:pPr>
                          <w:r>
                            <w:t>Receive alerts on expiration dates</w:t>
                          </w:r>
                        </w:p>
                      </w:txbxContent>
                    </v:textbox>
                  </v:shape>
                  <v:shape id="Start 1" o:spid="_x0000_s1118" style="position:absolute;left:5685;top:56880;width:9245;height:4176;visibility:visible;mso-wrap-style:square;v-text-anchor:middle" coordsize="816000,366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6ZF8AA&#10;AADcAAAADwAAAGRycy9kb3ducmV2LnhtbERPTYvCMBC9L/gfwgheFk1VEKlGEVFWcMHdKngdmrEt&#10;NpOSZLX995uD4PHxvpfr1tTiQc5XlhWMRwkI4tzqigsFl/N+OAfhA7LG2jIp6MjDetX7WGKq7ZN/&#10;6ZGFQsQQ9ikqKENoUil9XpJBP7INceRu1hkMEbpCaofPGG5qOUmSmTRYcWwosaFtSfk9+zMKPn+2&#10;3yd97KZ2d+WOHVVfzTVTatBvNwsQgdrwFr/cB61gMo7z45l4BOTq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16ZF8AAAADcAAAADwAAAAAAAAAAAAAAAACYAgAAZHJzL2Rvd25y&#10;ZXYueG1sUEsFBgAAAAAEAAQA9QAAAIUDAAAAAA==&#10;" adj="-11796480,,5400" path="m,183000c,81932,182668,,408000,,633330,,816000,81932,816000,183000v,101068,-182670,183000,-408000,183000c182668,366000,,284068,,183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462256,0;462256,417609;0,208805;924512,208805;462256,208805" o:connectangles="0,0,0,0,0" textboxrect="0,0,816000,366000"/>
                    <v:textbox inset="1mm,0,1mm,0">
                      <w:txbxContent>
                        <w:p w14:paraId="25BA07F5" w14:textId="77777777" w:rsidR="009A64EC" w:rsidRPr="0002586F" w:rsidRDefault="009A64EC" w:rsidP="005447AC">
                          <w:pPr>
                            <w:snapToGrid w:val="0"/>
                            <w:jc w:val="center"/>
                          </w:pPr>
                          <w:r w:rsidRPr="0002586F">
                            <w:rPr>
                              <w:rFonts w:hint="eastAsia"/>
                            </w:rPr>
                            <w:t>STOP</w:t>
                          </w:r>
                        </w:p>
                      </w:txbxContent>
                    </v:textbox>
                  </v:shape>
                  <v:shape id="Line" o:spid="_x0000_s1119" style="position:absolute;left:18330;top:32661;width:6368;height:635;flip:y;visibility:visible;mso-wrap-style:square;v-text-anchor:top" coordsize="1554935,63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45AcQA&#10;AADcAAAADwAAAGRycy9kb3ducmV2LnhtbESPQWvCQBSE70L/w/IK3nQTodrEbKSISq/VlF6f2Wc2&#10;NPs2ZLea9td3C0KPw8x8wxSb0XbiSoNvHStI5wkI4trplhsF1Wk/ewbhA7LGzjEp+CYPm/JhUmCu&#10;3Y3f6HoMjYgQ9jkqMCH0uZS+NmTRz11PHL2LGyyGKIdG6gFvEW47uUiSpbTYclww2NPWUP15/LIK&#10;3pOxOv3Yc7MzB7lfZufsafWRKTV9HF/WIAKN4T98b79qBYs0hb8z8QjI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OQHEAAAA3AAAAA8AAAAAAAAAAAAAAAAAmAIAAGRycy9k&#10;b3ducmV2LnhtbFBLBQYAAAAABAAEAPUAAACJAwAAAAA=&#10;" path="m,nfl1554935,e" filled="f" strokecolor="#6d6d6d" strokeweight=".33333mm">
                    <v:stroke endarrow="classic" joinstyle="bevel"/>
                    <v:path arrowok="t" textboxrect="0,0,1554935,63512"/>
                  </v:shape>
                  <v:shape id="Line" o:spid="_x0000_s1120" style="position:absolute;left:21449;top:29918;width:5692;height:806;rotation:90;flip:y;visibility:visible;mso-wrap-style:square;v-text-anchor:top" coordsize="1507875,805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hZCsEA&#10;AADcAAAADwAAAGRycy9kb3ducmV2LnhtbESP0YrCMBRE3xf8h3AF39akFWSpRhGp4Ppm9QMuzd20&#10;bHNTmqj17zeCsI/DzJxh1tvRdeJOQ2g9a8jmCgRx7U3LVsP1cvj8AhEissHOM2l4UoDtZvKxxsL4&#10;B5/pXkUrEoRDgRqaGPtCylA35DDMfU+cvB8/OIxJDlaaAR8J7jqZK7WUDltOCw32tG+o/q1uToMt&#10;b+XFLb7VaLu2PC1ClSm313o2HXcrEJHG+B9+t49GQ57l8DqTjoDc/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IWQrBAAAA3AAAAA8AAAAAAAAAAAAAAAAAmAIAAGRycy9kb3du&#10;cmV2LnhtbFBLBQYAAAAABAAEAPUAAACGAwAAAAA=&#10;" path="m,nfl1507875,e" filled="f" strokecolor="#6d6d6d" strokeweight=".33333mm">
                    <v:stroke endarrow="classic" joinstyle="bevel"/>
                    <v:path arrowok="t" textboxrect="0,0,1507875,80552"/>
                  </v:shape>
                  <v:shape id="Line" o:spid="_x0000_s1121" style="position:absolute;left:10350;top:1642;width:20280;height:3097;rotation:180;flip:y;visibility:visible;mso-wrap-style:square;v-text-anchor:top" coordsize="2028000,3097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wrWcYA&#10;AADcAAAADwAAAGRycy9kb3ducmV2LnhtbESPQUsDMRSE7wX/Q3hCL8VmW0XK2rQUQSj0IK1WPT42&#10;bzeLycuSxO7WX2+EQo/DzHzDLNeDs+JEIbaeFcymBQjiyuuWGwXvby93CxAxIWu0nknBmSKsVzej&#10;JZba97yn0yE1IkM4lqjApNSVUsbKkMM49R1x9mofHKYsQyN1wD7DnZXzoniUDlvOCwY7ejZUfR9+&#10;nIL9sdkFY38Xm8lH3X991sdXerBKjW+HzROIREO6hi/trVYwn93D/5l8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cwrWcYAAADcAAAADwAAAAAAAAAAAAAAAACYAgAAZHJz&#10;L2Rvd25yZXYueG1sUEsFBgAAAAAEAAQA9QAAAIsDAAAAAA==&#10;" path="m,nfl2028000,e" filled="f" strokecolor="#6d6d6d" strokeweight=".33333mm">
                    <v:stroke endarrow="classic" joinstyle="bevel"/>
                    <v:path arrowok="t" textboxrect="0,0,2028000,309730"/>
                  </v:shape>
                  <v:shape id="Line" o:spid="_x0000_s1122" style="position:absolute;left:23399;top:8541;width:13933;height:265;rotation:90;flip:y;visibility:visible;mso-wrap-style:square;v-text-anchor:top" coordsize="1215000,264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NCdcUA&#10;AADcAAAADwAAAGRycy9kb3ducmV2LnhtbESP3WoCMRSE74W+QzgF7zSrFqurUYpaFPai+PMAh83p&#10;ZnFzsmyirn36RhC8HGbmG2a+bG0lrtT40rGCQT8BQZw7XXKh4HT87k1A+ICssXJMCu7kYbl468wx&#10;1e7Ge7oeQiEihH2KCkwIdSqlzw1Z9H1XE0fv1zUWQ5RNIXWDtwi3lRwmyVhaLDkuGKxpZSg/Hy5W&#10;QXCy3MrN6Oy3mVn/raafP1mRKdV9b79mIAK14RV+tndawXDwAY8z8QjI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0J1xQAAANwAAAAPAAAAAAAAAAAAAAAAAJgCAABkcnMv&#10;ZG93bnJldi54bWxQSwUGAAAAAAQABAD1AAAAigMAAAAA&#10;" path="m,nfl1215000,e" filled="f" strokecolor="#6d6d6d" strokeweight=".33333mm">
                    <v:stroke endarrow="classic" joinstyle="bevel"/>
                    <v:path arrowok="t" textboxrect="0,0,1215000,26495"/>
                  </v:shape>
                </v:group>
                <v:shape id="_x0000_s1123" type="#_x0000_t202" style="position:absolute;left:20697;top:14569;width:5423;height:3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x5JsQA&#10;AADcAAAADwAAAGRycy9kb3ducmV2LnhtbESPW2vCQBCF3wX/wzKFvohuDLSE6ColKFhoC0Z9H7Nj&#10;LmZnQ3ar6b/vFgo+Hs7l4yzXg2nFjXpXW1Ywn0UgiAuray4VHA/baQLCeWSNrWVS8EMO1qvxaImp&#10;tnfe0y33pQgj7FJUUHnfpVK6oiKDbmY74uBdbG/QB9mXUvd4D+OmlXEUvUqDNQdChR1lFRXX/NsE&#10;7mZIutP5I2ve88m5ib+4/kxYqeen4W0BwtPgH+H/9k4riOcv8HcmHA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seSbEAAAA3AAAAA8AAAAAAAAAAAAAAAAAmAIAAGRycy9k&#10;b3ducmV2LnhtbFBLBQYAAAAABAAEAPUAAACJAwAAAAA=&#10;" stroked="f">
                  <v:fill opacity="0"/>
                  <v:textbox>
                    <w:txbxContent>
                      <w:p w14:paraId="04593B35" w14:textId="77777777" w:rsidR="009A64EC" w:rsidRPr="0002586F" w:rsidRDefault="009A64EC" w:rsidP="005447AC">
                        <w:pPr>
                          <w:rPr>
                            <w:rFonts w:cs="Times New Roman"/>
                          </w:rPr>
                        </w:pPr>
                        <w:r w:rsidRPr="0002586F">
                          <w:rPr>
                            <w:rFonts w:cs="Times New Roman"/>
                          </w:rPr>
                          <w:t>NO</w:t>
                        </w:r>
                      </w:p>
                    </w:txbxContent>
                  </v:textbox>
                </v:shape>
                <v:shape id="_x0000_s1124" type="#_x0000_t202" style="position:absolute;left:21601;top:30646;width:5423;height:3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7nUcUA&#10;AADcAAAADwAAAGRycy9kb3ducmV2LnhtbESPzWrCQBSF90LfYbiFbkQnyUJCmlFKaKEFK5i2+5vM&#10;NYnN3AmZqca37wiCy8P5+Tj5ZjK9ONHoOssK4mUEgri2uuNGwffX2yIF4Tyyxt4yKbiQg836YZZj&#10;pu2Z93QqfSPCCLsMFbTeD5mUrm7JoFvagTh4Bzsa9EGOjdQjnsO46WUSRStpsONAaHGgoqX6t/wz&#10;gfs6pcNPtS2OH+W8OiY77j5TVurpcXp5BuFp8vfwrf2uFSTxCq5nwhGQ6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vudRxQAAANwAAAAPAAAAAAAAAAAAAAAAAJgCAABkcnMv&#10;ZG93bnJldi54bWxQSwUGAAAAAAQABAD1AAAAigMAAAAA&#10;" stroked="f">
                  <v:fill opacity="0"/>
                  <v:textbox>
                    <w:txbxContent>
                      <w:p w14:paraId="53596AB0" w14:textId="77777777" w:rsidR="009A64EC" w:rsidRPr="0002586F" w:rsidRDefault="009A64EC" w:rsidP="005447AC">
                        <w:pPr>
                          <w:rPr>
                            <w:rFonts w:cs="Times New Roman"/>
                          </w:rPr>
                        </w:pPr>
                        <w:r w:rsidRPr="0002586F">
                          <w:rPr>
                            <w:rFonts w:cs="Times New Roman"/>
                          </w:rPr>
                          <w:t>NO</w:t>
                        </w:r>
                      </w:p>
                    </w:txbxContent>
                  </v:textbox>
                </v:shape>
                <v:shape id="Text Box 218" o:spid="_x0000_s1125" type="#_x0000_t202" style="position:absolute;left:14958;top:21030;width:3036;height:28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3WuMEA&#10;AADcAAAADwAAAGRycy9kb3ducmV2LnhtbERPTWvCQBC9C/6HZQQvUjfmUELqKkUULGihsb2P2WkS&#10;zc6G7Fbjv+8cCj0+3vdyPbhW3agPjWcDi3kCirj0tuHKwOdp95SBChHZYuuZDDwowHo1Hi0xt/7O&#10;H3QrYqUkhEOOBuoYu1zrUNbkMMx9Ryzct+8dRoF9pW2Pdwl3rU6T5Fk7bFgaauxoU1N5LX6c9G6H&#10;rPs6HzaXt2J2vqTv3BwzNmY6GV5fQEUa4r/4z723BtKFrJUzcgT0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tt1rjBAAAA3AAAAA8AAAAAAAAAAAAAAAAAmAIAAGRycy9kb3du&#10;cmV2LnhtbFBLBQYAAAAABAAEAPUAAACGAwAAAAA=&#10;" stroked="f">
                  <v:fill opacity="0"/>
                  <v:textbox>
                    <w:txbxContent>
                      <w:p w14:paraId="57E5F57A" w14:textId="77777777" w:rsidR="009A64EC" w:rsidRPr="0002586F" w:rsidRDefault="009A64EC" w:rsidP="005447AC">
                        <w:pPr>
                          <w:rPr>
                            <w:rFonts w:cs="Times New Roman"/>
                          </w:rPr>
                        </w:pPr>
                        <w:r>
                          <w:rPr>
                            <w:rFonts w:cs="Times New Roman"/>
                          </w:rPr>
                          <w:t>YES</w:t>
                        </w:r>
                      </w:p>
                    </w:txbxContent>
                  </v:textbox>
                </v:shape>
                <v:shape id="_x0000_s1126" type="#_x0000_t202" style="position:absolute;left:14775;top:36562;width:5423;height:39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FzI8QA&#10;AADcAAAADwAAAGRycy9kb3ducmV2LnhtbESPS2vCQBSF94L/YbiFbopOzKLE6CglKFhoC0bdXzPX&#10;PMzcCZmppv++Uyi4PJzHx1muB9OKG/WutqxgNo1AEBdW11wqOB62kwSE88gaW8uk4IccrFfj0RJT&#10;be+8p1vuSxFG2KWooPK+S6V0RUUG3dR2xMG72N6gD7Ivpe7xHsZNK+MoepUGaw6ECjvKKiqu+bcJ&#10;3M2QdKfzR9a85y/nJv7i+jNhpZ6fhrcFCE+Df4T/2zutIJ7N4e9MOA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hcyPEAAAA3AAAAA8AAAAAAAAAAAAAAAAAmAIAAGRycy9k&#10;b3ducmV2LnhtbFBLBQYAAAAABAAEAPUAAACJAwAAAAA=&#10;" stroked="f">
                  <v:fill opacity="0"/>
                  <v:textbox>
                    <w:txbxContent>
                      <w:p w14:paraId="2BB6CCB8" w14:textId="77777777" w:rsidR="009A64EC" w:rsidRPr="0002586F" w:rsidRDefault="009A64EC" w:rsidP="005447AC">
                        <w:pPr>
                          <w:rPr>
                            <w:rFonts w:cs="Times New Roman"/>
                          </w:rPr>
                        </w:pPr>
                        <w:r>
                          <w:rPr>
                            <w:rFonts w:cs="Times New Roman"/>
                          </w:rPr>
                          <w:t>YES</w:t>
                        </w:r>
                      </w:p>
                    </w:txbxContent>
                  </v:textbox>
                </v:shape>
                <w10:wrap anchorx="margin"/>
              </v:group>
            </w:pict>
          </mc:Fallback>
        </mc:AlternateContent>
      </w:r>
    </w:p>
    <w:p w14:paraId="4DDD8044" w14:textId="2087BF9D" w:rsidR="005447AC" w:rsidRPr="00546534" w:rsidRDefault="005447AC" w:rsidP="00F34674">
      <w:pPr>
        <w:spacing w:line="240" w:lineRule="auto"/>
        <w:rPr>
          <w:rFonts w:ascii="Times New Roman" w:hAnsi="Times New Roman" w:cs="Times New Roman"/>
          <w:sz w:val="24"/>
          <w:szCs w:val="24"/>
        </w:rPr>
      </w:pPr>
    </w:p>
    <w:p w14:paraId="458E91E3" w14:textId="3D4F90EC" w:rsidR="005447AC" w:rsidRPr="00546534" w:rsidRDefault="005447AC" w:rsidP="00F34674">
      <w:pPr>
        <w:spacing w:line="240" w:lineRule="auto"/>
        <w:rPr>
          <w:rFonts w:ascii="Times New Roman" w:hAnsi="Times New Roman" w:cs="Times New Roman"/>
          <w:sz w:val="24"/>
          <w:szCs w:val="24"/>
        </w:rPr>
      </w:pPr>
    </w:p>
    <w:p w14:paraId="097F7B7F" w14:textId="5A299F7C" w:rsidR="005447AC" w:rsidRPr="00546534" w:rsidRDefault="005447AC" w:rsidP="00F34674">
      <w:pPr>
        <w:spacing w:line="240" w:lineRule="auto"/>
        <w:rPr>
          <w:rFonts w:ascii="Times New Roman" w:hAnsi="Times New Roman" w:cs="Times New Roman"/>
          <w:sz w:val="24"/>
          <w:szCs w:val="24"/>
        </w:rPr>
      </w:pPr>
    </w:p>
    <w:p w14:paraId="7AB17C4B" w14:textId="1A2B4A01" w:rsidR="005447AC" w:rsidRPr="00546534" w:rsidRDefault="005447AC" w:rsidP="00F34674">
      <w:pPr>
        <w:spacing w:line="240" w:lineRule="auto"/>
        <w:rPr>
          <w:rFonts w:ascii="Times New Roman" w:hAnsi="Times New Roman" w:cs="Times New Roman"/>
          <w:sz w:val="24"/>
          <w:szCs w:val="24"/>
        </w:rPr>
      </w:pPr>
    </w:p>
    <w:p w14:paraId="05FA3C31" w14:textId="38A66000" w:rsidR="005447AC" w:rsidRPr="00546534" w:rsidRDefault="005447AC" w:rsidP="00F34674">
      <w:pPr>
        <w:spacing w:line="240" w:lineRule="auto"/>
        <w:rPr>
          <w:rFonts w:ascii="Times New Roman" w:hAnsi="Times New Roman" w:cs="Times New Roman"/>
          <w:sz w:val="24"/>
          <w:szCs w:val="24"/>
        </w:rPr>
      </w:pPr>
    </w:p>
    <w:p w14:paraId="6BE3C97D" w14:textId="7E34B266" w:rsidR="005447AC" w:rsidRPr="00546534" w:rsidRDefault="005447AC" w:rsidP="00F34674">
      <w:pPr>
        <w:spacing w:line="240" w:lineRule="auto"/>
        <w:rPr>
          <w:rFonts w:ascii="Times New Roman" w:hAnsi="Times New Roman" w:cs="Times New Roman"/>
          <w:sz w:val="24"/>
          <w:szCs w:val="24"/>
        </w:rPr>
      </w:pPr>
    </w:p>
    <w:p w14:paraId="1CB5A843" w14:textId="5A5B3D6B" w:rsidR="005447AC" w:rsidRPr="00546534" w:rsidRDefault="000D363D" w:rsidP="00F34674">
      <w:pPr>
        <w:spacing w:line="240" w:lineRule="auto"/>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56544" behindDoc="0" locked="0" layoutInCell="1" allowOverlap="1" wp14:anchorId="24926620" wp14:editId="3889A0F4">
                <wp:simplePos x="0" y="0"/>
                <wp:positionH relativeFrom="column">
                  <wp:posOffset>1655365</wp:posOffset>
                </wp:positionH>
                <wp:positionV relativeFrom="paragraph">
                  <wp:posOffset>281088</wp:posOffset>
                </wp:positionV>
                <wp:extent cx="548640" cy="113365"/>
                <wp:effectExtent l="38100" t="114300" r="0" b="58420"/>
                <wp:wrapNone/>
                <wp:docPr id="44" name="Line"/>
                <wp:cNvGraphicFramePr/>
                <a:graphic xmlns:a="http://schemas.openxmlformats.org/drawingml/2006/main">
                  <a:graphicData uri="http://schemas.microsoft.com/office/word/2010/wordprocessingShape">
                    <wps:wsp>
                      <wps:cNvSpPr/>
                      <wps:spPr>
                        <a:xfrm rot="9436214" flipV="1">
                          <a:off x="0" y="0"/>
                          <a:ext cx="548640" cy="113365"/>
                        </a:xfrm>
                        <a:custGeom>
                          <a:avLst/>
                          <a:gdLst/>
                          <a:ahLst/>
                          <a:cxnLst/>
                          <a:rect l="0" t="0" r="0" b="0"/>
                          <a:pathLst>
                            <a:path w="375224" fill="none">
                              <a:moveTo>
                                <a:pt x="0" y="0"/>
                              </a:moveTo>
                              <a:lnTo>
                                <a:pt x="375224" y="0"/>
                              </a:lnTo>
                            </a:path>
                          </a:pathLst>
                        </a:custGeom>
                        <a:noFill/>
                        <a:ln w="12000" cap="flat">
                          <a:solidFill>
                            <a:srgbClr val="6D6D6D"/>
                          </a:solidFill>
                          <a:bevel/>
                          <a:tailEnd type="stealth" w="med" len="med"/>
                        </a:ln>
                      </wps:spPr>
                      <wps:bodyPr/>
                    </wps:wsp>
                  </a:graphicData>
                </a:graphic>
                <wp14:sizeRelH relativeFrom="margin">
                  <wp14:pctWidth>0</wp14:pctWidth>
                </wp14:sizeRelH>
                <wp14:sizeRelV relativeFrom="margin">
                  <wp14:pctHeight>0</wp14:pctHeight>
                </wp14:sizeRelV>
              </wp:anchor>
            </w:drawing>
          </mc:Choice>
          <mc:Fallback>
            <w:pict>
              <v:shape w14:anchorId="6AE0D244" id="Line" o:spid="_x0000_s1026" style="position:absolute;margin-left:130.35pt;margin-top:22.15pt;width:43.2pt;height:8.95pt;rotation:-10306862fd;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75224,113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" path="m,nfl375224,e" filled="f" strokecolor="#6d6d6d" strokeweight=".33333mm">
                <v:stroke endarrow="classic" joinstyle="bevel"/>
                <v:path arrowok="t" textboxrect="0,0,375224,113365"/>
              </v:shape>
            </w:pict>
          </mc:Fallback>
        </mc:AlternateContent>
      </w:r>
    </w:p>
    <w:p w14:paraId="0004E2E4" w14:textId="550C77C2" w:rsidR="005447AC" w:rsidRPr="00546534" w:rsidRDefault="000D363D" w:rsidP="00F34674">
      <w:pPr>
        <w:spacing w:line="240" w:lineRule="auto"/>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54496" behindDoc="0" locked="0" layoutInCell="1" allowOverlap="1" wp14:anchorId="5F3ABB1C" wp14:editId="12F08D2E">
                <wp:simplePos x="0" y="0"/>
                <wp:positionH relativeFrom="page">
                  <wp:posOffset>266700</wp:posOffset>
                </wp:positionH>
                <wp:positionV relativeFrom="paragraph">
                  <wp:posOffset>118961</wp:posOffset>
                </wp:positionV>
                <wp:extent cx="2819621" cy="379793"/>
                <wp:effectExtent l="0" t="0" r="38100" b="39370"/>
                <wp:wrapNone/>
                <wp:docPr id="43" name="Process"/>
                <wp:cNvGraphicFramePr/>
                <a:graphic xmlns:a="http://schemas.openxmlformats.org/drawingml/2006/main">
                  <a:graphicData uri="http://schemas.microsoft.com/office/word/2010/wordprocessingShape">
                    <wps:wsp>
                      <wps:cNvSpPr/>
                      <wps:spPr>
                        <a:xfrm>
                          <a:off x="0" y="0"/>
                          <a:ext cx="2819621" cy="379793"/>
                        </a:xfrm>
                        <a:custGeom>
                          <a:avLst/>
                          <a:gdLst>
                            <a:gd name="connsiteX0" fmla="*/ 0 w 1944000"/>
                            <a:gd name="connsiteY0" fmla="*/ 144000 h 288000"/>
                            <a:gd name="connsiteX1" fmla="*/ 972000 w 1944000"/>
                            <a:gd name="connsiteY1" fmla="*/ 0 h 288000"/>
                            <a:gd name="connsiteX2" fmla="*/ 1944000 w 1944000"/>
                            <a:gd name="connsiteY2" fmla="*/ 144000 h 288000"/>
                            <a:gd name="connsiteX3" fmla="*/ 972000 w 1944000"/>
                            <a:gd name="connsiteY3" fmla="*/ 288000 h 288000"/>
                          </a:gdLst>
                          <a:ahLst/>
                          <a:cxnLst>
                            <a:cxn ang="0">
                              <a:pos x="connsiteX0" y="connsiteY0"/>
                            </a:cxn>
                            <a:cxn ang="0">
                              <a:pos x="connsiteX1" y="connsiteY1"/>
                            </a:cxn>
                            <a:cxn ang="0">
                              <a:pos x="connsiteX2" y="connsiteY2"/>
                            </a:cxn>
                            <a:cxn ang="0">
                              <a:pos x="connsiteX3" y="connsiteY3"/>
                            </a:cxn>
                          </a:cxnLst>
                          <a:rect l="l" t="t" r="r" b="b"/>
                          <a:pathLst>
                            <a:path w="1944000" h="288000">
                              <a:moveTo>
                                <a:pt x="1944000" y="288000"/>
                              </a:moveTo>
                              <a:lnTo>
                                <a:pt x="1944000" y="0"/>
                              </a:lnTo>
                              <a:lnTo>
                                <a:pt x="0" y="0"/>
                              </a:lnTo>
                              <a:lnTo>
                                <a:pt x="0" y="288000"/>
                              </a:lnTo>
                              <a:lnTo>
                                <a:pt x="1944000" y="28800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0D581B54" w14:textId="4D5D798B" w:rsidR="009A64EC" w:rsidRPr="0002586F" w:rsidRDefault="009A64EC" w:rsidP="00B77F92">
                            <w:pPr>
                              <w:snapToGrid w:val="0"/>
                              <w:spacing w:line="240" w:lineRule="auto"/>
                              <w:jc w:val="center"/>
                            </w:pPr>
                            <w:r>
                              <w:t>Enter items and expiration date</w:t>
                            </w:r>
                          </w:p>
                        </w:txbxContent>
                      </wps:txbx>
                      <wps:bodyPr wrap="square" lIns="36000" tIns="0" rIns="36000" bIns="0" rtlCol="0" anchor="ctr"/>
                    </wps:wsp>
                  </a:graphicData>
                </a:graphic>
              </wp:anchor>
            </w:drawing>
          </mc:Choice>
          <mc:Fallback>
            <w:pict>
              <v:shape w14:anchorId="5F3ABB1C" id="Process" o:spid="_x0000_s1127" style="position:absolute;margin-left:21pt;margin-top:9.35pt;width:222pt;height:29.9pt;z-index:251754496;visibility:visible;mso-wrap-style:square;mso-wrap-distance-left:9pt;mso-wrap-distance-top:0;mso-wrap-distance-right:9pt;mso-wrap-distance-bottom:0;mso-position-horizontal:absolute;mso-position-horizontal-relative:page;mso-position-vertical:absolute;mso-position-vertical-relative:text;v-text-anchor:middle" coordsize="1944000,2880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" adj="-11796480,,5400" path="m1944000,288000l1944000,,,,,288000r1944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189897;1409811,0;2819621,189897;1409811,379793" o:connectangles="0,0,0,0" textboxrect="0,0,1944000,288000"/>
                <v:textbox inset="1mm,0,1mm,0">
                  <w:txbxContent>
                    <w:p w14:paraId="0D581B54" w14:textId="4D5D798B" w:rsidR="009A64EC" w:rsidRPr="0002586F" w:rsidRDefault="009A64EC" w:rsidP="00B77F92">
                      <w:pPr>
                        <w:snapToGrid w:val="0"/>
                        <w:spacing w:line="240" w:lineRule="auto"/>
                        <w:jc w:val="center"/>
                      </w:pPr>
                      <w:r>
                        <w:t>Enter items and expiration date</w:t>
                      </w:r>
                    </w:p>
                  </w:txbxContent>
                </v:textbox>
                <w10:wrap anchorx="page"/>
              </v:shape>
            </w:pict>
          </mc:Fallback>
        </mc:AlternateContent>
      </w:r>
    </w:p>
    <w:bookmarkStart w:id="110" w:name="_Toc3723502"/>
    <w:p w14:paraId="5681026B" w14:textId="0C828084" w:rsidR="005447AC" w:rsidRPr="00546534" w:rsidRDefault="000D363D" w:rsidP="00F34674">
      <w:pPr>
        <w:pStyle w:val="Heading1"/>
        <w:spacing w:before="0" w:line="240" w:lineRule="auto"/>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58592" behindDoc="0" locked="0" layoutInCell="1" allowOverlap="1" wp14:anchorId="7F52DB5B" wp14:editId="3164DDB3">
                <wp:simplePos x="0" y="0"/>
                <wp:positionH relativeFrom="margin">
                  <wp:align>left</wp:align>
                </wp:positionH>
                <wp:positionV relativeFrom="paragraph">
                  <wp:posOffset>110396</wp:posOffset>
                </wp:positionV>
                <wp:extent cx="217048" cy="457064"/>
                <wp:effectExtent l="0" t="5715" r="63500" b="63500"/>
                <wp:wrapNone/>
                <wp:docPr id="49" name="Line"/>
                <wp:cNvGraphicFramePr/>
                <a:graphic xmlns:a="http://schemas.openxmlformats.org/drawingml/2006/main">
                  <a:graphicData uri="http://schemas.microsoft.com/office/word/2010/wordprocessingShape">
                    <wps:wsp>
                      <wps:cNvSpPr/>
                      <wps:spPr>
                        <a:xfrm rot="5509961">
                          <a:off x="0" y="0"/>
                          <a:ext cx="217048" cy="457064"/>
                        </a:xfrm>
                        <a:custGeom>
                          <a:avLst/>
                          <a:gdLst/>
                          <a:ahLst/>
                          <a:cxnLst/>
                          <a:rect l="0" t="0" r="0" b="0"/>
                          <a:pathLst>
                            <a:path w="375224" fill="none">
                              <a:moveTo>
                                <a:pt x="0" y="0"/>
                              </a:moveTo>
                              <a:lnTo>
                                <a:pt x="375224" y="0"/>
                              </a:lnTo>
                            </a:path>
                          </a:pathLst>
                        </a:custGeom>
                        <a:noFill/>
                        <a:ln w="12000" cap="flat">
                          <a:solidFill>
                            <a:srgbClr val="6D6D6D"/>
                          </a:solidFill>
                          <a:bevel/>
                          <a:tailEnd type="stealth" w="med" len="med"/>
                        </a:ln>
                      </wps:spPr>
                      <wps:bodyPr/>
                    </wps:wsp>
                  </a:graphicData>
                </a:graphic>
                <wp14:sizeRelH relativeFrom="margin">
                  <wp14:pctWidth>0</wp14:pctWidth>
                </wp14:sizeRelH>
                <wp14:sizeRelV relativeFrom="margin">
                  <wp14:pctHeight>0</wp14:pctHeight>
                </wp14:sizeRelV>
              </wp:anchor>
            </w:drawing>
          </mc:Choice>
          <mc:Fallback>
            <w:pict>
              <v:shape w14:anchorId="5588FBE8" id="Line" o:spid="_x0000_s1026" style="position:absolute;margin-left:0;margin-top:8.7pt;width:17.1pt;height:36pt;rotation:6018347fd;z-index:2517585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coordsize="375224,457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" path="m,nfl375224,e" filled="f" strokecolor="#6d6d6d" strokeweight=".33333mm">
                <v:stroke endarrow="classic" joinstyle="bevel"/>
                <v:path arrowok="t" textboxrect="0,0,375224,457064"/>
                <w10:wrap anchorx="margin"/>
              </v:shape>
            </w:pict>
          </mc:Fallback>
        </mc:AlternateContent>
      </w:r>
      <w:bookmarkEnd w:id="110"/>
    </w:p>
    <w:p w14:paraId="2E46A88D" w14:textId="216AAE5B" w:rsidR="005447AC" w:rsidRPr="00546534" w:rsidRDefault="000D363D" w:rsidP="00F34674">
      <w:pPr>
        <w:spacing w:line="240" w:lineRule="auto"/>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52448" behindDoc="0" locked="0" layoutInCell="1" allowOverlap="1" wp14:anchorId="6AFE015B" wp14:editId="0599FA84">
                <wp:simplePos x="0" y="0"/>
                <wp:positionH relativeFrom="column">
                  <wp:posOffset>-571500</wp:posOffset>
                </wp:positionH>
                <wp:positionV relativeFrom="paragraph">
                  <wp:posOffset>242570</wp:posOffset>
                </wp:positionV>
                <wp:extent cx="2050635" cy="722842"/>
                <wp:effectExtent l="0" t="0" r="0" b="0"/>
                <wp:wrapNone/>
                <wp:docPr id="38" name="Decision"/>
                <wp:cNvGraphicFramePr/>
                <a:graphic xmlns:a="http://schemas.openxmlformats.org/drawingml/2006/main">
                  <a:graphicData uri="http://schemas.microsoft.com/office/word/2010/wordprocessingShape">
                    <wps:wsp>
                      <wps:cNvSpPr/>
                      <wps:spPr>
                        <a:xfrm>
                          <a:off x="0" y="0"/>
                          <a:ext cx="2050635" cy="722842"/>
                        </a:xfrm>
                        <a:custGeom>
                          <a:avLst/>
                          <a:gdLst>
                            <a:gd name="connsiteX0" fmla="*/ 0 w 994128"/>
                            <a:gd name="connsiteY0" fmla="*/ 347406 h 694812"/>
                            <a:gd name="connsiteX1" fmla="*/ 497063 w 994128"/>
                            <a:gd name="connsiteY1" fmla="*/ 0 h 694812"/>
                            <a:gd name="connsiteX2" fmla="*/ 994128 w 994128"/>
                            <a:gd name="connsiteY2" fmla="*/ 347406 h 694812"/>
                            <a:gd name="connsiteX3" fmla="*/ 497063 w 994128"/>
                            <a:gd name="connsiteY3" fmla="*/ 694812 h 694812"/>
                          </a:gdLst>
                          <a:ahLst/>
                          <a:cxnLst>
                            <a:cxn ang="0">
                              <a:pos x="connsiteX0" y="connsiteY0"/>
                            </a:cxn>
                            <a:cxn ang="0">
                              <a:pos x="connsiteX1" y="connsiteY1"/>
                            </a:cxn>
                            <a:cxn ang="0">
                              <a:pos x="connsiteX2" y="connsiteY2"/>
                            </a:cxn>
                            <a:cxn ang="0">
                              <a:pos x="connsiteX3" y="connsiteY3"/>
                            </a:cxn>
                          </a:cxnLst>
                          <a:rect l="l" t="t" r="r" b="b"/>
                          <a:pathLst>
                            <a:path w="994128" h="694812">
                              <a:moveTo>
                                <a:pt x="497063" y="694812"/>
                              </a:moveTo>
                              <a:lnTo>
                                <a:pt x="994128" y="347406"/>
                              </a:lnTo>
                              <a:lnTo>
                                <a:pt x="497063" y="0"/>
                              </a:lnTo>
                              <a:lnTo>
                                <a:pt x="0" y="347406"/>
                              </a:lnTo>
                              <a:lnTo>
                                <a:pt x="497063" y="694812"/>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0E8458AB" w14:textId="080F4883" w:rsidR="009A64EC" w:rsidRPr="0002586F" w:rsidRDefault="009A64EC" w:rsidP="00B77F92">
                            <w:pPr>
                              <w:snapToGrid w:val="0"/>
                              <w:jc w:val="center"/>
                            </w:pPr>
                            <w:r>
                              <w:t xml:space="preserve">Store items </w:t>
                            </w:r>
                          </w:p>
                        </w:txbxContent>
                      </wps:txbx>
                      <wps:bodyPr wrap="square" lIns="36000" tIns="0" rIns="36000" bIns="0" rtlCol="0" anchor="ctr"/>
                    </wps:wsp>
                  </a:graphicData>
                </a:graphic>
              </wp:anchor>
            </w:drawing>
          </mc:Choice>
          <mc:Fallback>
            <w:pict>
              <v:shape w14:anchorId="6AFE015B" id="Decision" o:spid="_x0000_s1128" style="position:absolute;margin-left:-45pt;margin-top:19.1pt;width:161.45pt;height:56.9pt;z-index:251752448;visibility:visible;mso-wrap-style:square;mso-wrap-distance-left:9pt;mso-wrap-distance-top:0;mso-wrap-distance-right:9pt;mso-wrap-distance-bottom:0;mso-position-horizontal:absolute;mso-position-horizontal-relative:text;mso-position-vertical:absolute;mso-position-vertical-relative:text;v-text-anchor:middle" coordsize="994128,69481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" adj="-11796480,,5400" path="m497063,694812l994128,347406,497063,,,347406,497063,694812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361421;1025315,0;2050635,361421;1025315,722842" o:connectangles="0,0,0,0" textboxrect="0,0,994128,694812"/>
                <v:textbox inset="1mm,0,1mm,0">
                  <w:txbxContent>
                    <w:p w14:paraId="0E8458AB" w14:textId="080F4883" w:rsidR="009A64EC" w:rsidRPr="0002586F" w:rsidRDefault="009A64EC" w:rsidP="00B77F92">
                      <w:pPr>
                        <w:snapToGrid w:val="0"/>
                        <w:jc w:val="center"/>
                      </w:pPr>
                      <w:r>
                        <w:t xml:space="preserve">Store items </w:t>
                      </w:r>
                    </w:p>
                  </w:txbxContent>
                </v:textbox>
              </v:shape>
            </w:pict>
          </mc:Fallback>
        </mc:AlternateContent>
      </w:r>
    </w:p>
    <w:p w14:paraId="67BCFD37" w14:textId="5665FB68" w:rsidR="005447AC" w:rsidRPr="00546534" w:rsidRDefault="005447AC" w:rsidP="00F34674">
      <w:pPr>
        <w:spacing w:line="240" w:lineRule="auto"/>
        <w:rPr>
          <w:rFonts w:ascii="Times New Roman" w:hAnsi="Times New Roman" w:cs="Times New Roman"/>
          <w:sz w:val="24"/>
          <w:szCs w:val="24"/>
        </w:rPr>
      </w:pPr>
    </w:p>
    <w:p w14:paraId="4F882B1D" w14:textId="633AC569" w:rsidR="00382848" w:rsidRPr="00546534" w:rsidRDefault="00382848" w:rsidP="00F34674">
      <w:pPr>
        <w:pStyle w:val="Caption"/>
        <w:keepNext/>
        <w:jc w:val="both"/>
        <w:rPr>
          <w:rFonts w:ascii="Times New Roman" w:hAnsi="Times New Roman" w:cs="Times New Roman"/>
          <w:sz w:val="24"/>
          <w:szCs w:val="24"/>
        </w:rPr>
      </w:pPr>
    </w:p>
    <w:p w14:paraId="35EAD499" w14:textId="272B7527" w:rsidR="00382848" w:rsidRPr="00546534" w:rsidRDefault="000D363D" w:rsidP="00F34674">
      <w:pPr>
        <w:spacing w:line="240" w:lineRule="auto"/>
        <w:jc w:val="both"/>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60640" behindDoc="0" locked="0" layoutInCell="1" allowOverlap="1" wp14:anchorId="248713AE" wp14:editId="7F2C4F4C">
                <wp:simplePos x="0" y="0"/>
                <wp:positionH relativeFrom="column">
                  <wp:posOffset>2467294</wp:posOffset>
                </wp:positionH>
                <wp:positionV relativeFrom="paragraph">
                  <wp:posOffset>203954</wp:posOffset>
                </wp:positionV>
                <wp:extent cx="276860" cy="45719"/>
                <wp:effectExtent l="39687" t="0" r="48578" b="48577"/>
                <wp:wrapNone/>
                <wp:docPr id="50" name="Line"/>
                <wp:cNvGraphicFramePr/>
                <a:graphic xmlns:a="http://schemas.openxmlformats.org/drawingml/2006/main">
                  <a:graphicData uri="http://schemas.microsoft.com/office/word/2010/wordprocessingShape">
                    <wps:wsp>
                      <wps:cNvSpPr/>
                      <wps:spPr>
                        <a:xfrm rot="5400000" flipV="1">
                          <a:off x="0" y="0"/>
                          <a:ext cx="276860" cy="45719"/>
                        </a:xfrm>
                        <a:custGeom>
                          <a:avLst/>
                          <a:gdLst/>
                          <a:ahLst/>
                          <a:cxnLst/>
                          <a:rect l="0" t="0" r="0" b="0"/>
                          <a:pathLst>
                            <a:path w="313188" fill="none">
                              <a:moveTo>
                                <a:pt x="0" y="0"/>
                              </a:moveTo>
                              <a:lnTo>
                                <a:pt x="313188" y="0"/>
                              </a:lnTo>
                            </a:path>
                          </a:pathLst>
                        </a:custGeom>
                        <a:noFill/>
                        <a:ln w="12000" cap="flat">
                          <a:solidFill>
                            <a:srgbClr val="6D6D6D"/>
                          </a:solidFill>
                          <a:bevel/>
                          <a:tailEnd type="stealth" w="med" len="med"/>
                        </a:ln>
                      </wps:spPr>
                      <wps:bodyPr/>
                    </wps:wsp>
                  </a:graphicData>
                </a:graphic>
                <wp14:sizeRelH relativeFrom="margin">
                  <wp14:pctWidth>0</wp14:pctWidth>
                </wp14:sizeRelH>
                <wp14:sizeRelV relativeFrom="margin">
                  <wp14:pctHeight>0</wp14:pctHeight>
                </wp14:sizeRelV>
              </wp:anchor>
            </w:drawing>
          </mc:Choice>
          <mc:Fallback>
            <w:pict>
              <v:shape w14:anchorId="532526D9" id="Line" o:spid="_x0000_s1026" style="position:absolute;margin-left:194.3pt;margin-top:16.05pt;width:21.8pt;height:3.6pt;rotation:-90;flip:y;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13188,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" path="m,nfl313188,e" filled="f" strokecolor="#6d6d6d" strokeweight=".33333mm">
                <v:stroke endarrow="classic" joinstyle="bevel"/>
                <v:path arrowok="t" textboxrect="0,0,313188,45719"/>
              </v:shape>
            </w:pict>
          </mc:Fallback>
        </mc:AlternateContent>
      </w:r>
      <w:r w:rsidR="008148E0" w:rsidRPr="00546534">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14:anchorId="7B649951" wp14:editId="61EB2366">
                <wp:simplePos x="0" y="0"/>
                <wp:positionH relativeFrom="column">
                  <wp:posOffset>813700</wp:posOffset>
                </wp:positionH>
                <wp:positionV relativeFrom="paragraph">
                  <wp:posOffset>273685</wp:posOffset>
                </wp:positionV>
                <wp:extent cx="466725" cy="257175"/>
                <wp:effectExtent l="0" t="0" r="0" b="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257175"/>
                        </a:xfrm>
                        <a:prstGeom prst="rect">
                          <a:avLst/>
                        </a:prstGeom>
                        <a:solidFill>
                          <a:srgbClr val="FFFFFF">
                            <a:alpha val="0"/>
                          </a:srgbClr>
                        </a:solidFill>
                        <a:ln w="9525">
                          <a:noFill/>
                          <a:miter lim="800000"/>
                          <a:headEnd/>
                          <a:tailEnd/>
                        </a:ln>
                      </wps:spPr>
                      <wps:txbx>
                        <w:txbxContent>
                          <w:p w14:paraId="190672D1" w14:textId="77777777" w:rsidR="009A64EC" w:rsidRPr="0002586F" w:rsidRDefault="009A64EC" w:rsidP="00C21EAB">
                            <w:pPr>
                              <w:rPr>
                                <w:rFonts w:cs="Times New Roman"/>
                              </w:rPr>
                            </w:pPr>
                            <w:r>
                              <w:rPr>
                                <w:rFonts w:cs="Times New Roman"/>
                              </w:rP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649951" id="Text Box 2" o:spid="_x0000_s1129" type="#_x0000_t202" style="position:absolute;left:0;text-align:left;margin-left:64.05pt;margin-top:21.55pt;width:36.75pt;height:20.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" stroked="f">
                <v:fill opacity="0"/>
                <v:textbox>
                  <w:txbxContent>
                    <w:p w14:paraId="190672D1" w14:textId="77777777" w:rsidR="009A64EC" w:rsidRPr="0002586F" w:rsidRDefault="009A64EC" w:rsidP="00C21EAB">
                      <w:pPr>
                        <w:rPr>
                          <w:rFonts w:cs="Times New Roman"/>
                        </w:rPr>
                      </w:pPr>
                      <w:r>
                        <w:rPr>
                          <w:rFonts w:cs="Times New Roman"/>
                        </w:rPr>
                        <w:t>YES</w:t>
                      </w:r>
                    </w:p>
                  </w:txbxContent>
                </v:textbox>
              </v:shape>
            </w:pict>
          </mc:Fallback>
        </mc:AlternateContent>
      </w:r>
    </w:p>
    <w:p w14:paraId="7747CB31" w14:textId="53CAD3C8" w:rsidR="00382848" w:rsidRPr="00546534" w:rsidRDefault="00382848" w:rsidP="00F34674">
      <w:pPr>
        <w:keepNext/>
        <w:spacing w:line="240" w:lineRule="auto"/>
        <w:jc w:val="both"/>
        <w:rPr>
          <w:rFonts w:ascii="Times New Roman" w:hAnsi="Times New Roman" w:cs="Times New Roman"/>
          <w:sz w:val="24"/>
          <w:szCs w:val="24"/>
        </w:rPr>
      </w:pPr>
    </w:p>
    <w:p w14:paraId="184B0AF1" w14:textId="77777777" w:rsidR="00382848" w:rsidRPr="00546534" w:rsidRDefault="00382848" w:rsidP="00F34674">
      <w:pPr>
        <w:spacing w:line="240" w:lineRule="auto"/>
        <w:jc w:val="both"/>
        <w:rPr>
          <w:rFonts w:ascii="Times New Roman" w:hAnsi="Times New Roman" w:cs="Times New Roman"/>
          <w:b/>
          <w:sz w:val="24"/>
          <w:szCs w:val="24"/>
        </w:rPr>
      </w:pPr>
    </w:p>
    <w:p w14:paraId="11EF8802" w14:textId="77777777" w:rsidR="00382848" w:rsidRPr="00546534" w:rsidRDefault="00382848" w:rsidP="00F34674">
      <w:pPr>
        <w:spacing w:line="240" w:lineRule="auto"/>
        <w:jc w:val="both"/>
        <w:rPr>
          <w:rFonts w:ascii="Times New Roman" w:hAnsi="Times New Roman" w:cs="Times New Roman"/>
          <w:b/>
          <w:sz w:val="24"/>
          <w:szCs w:val="24"/>
        </w:rPr>
      </w:pPr>
    </w:p>
    <w:p w14:paraId="2D418101" w14:textId="77777777" w:rsidR="00382848" w:rsidRPr="00546534" w:rsidRDefault="00382848" w:rsidP="00F34674">
      <w:pPr>
        <w:spacing w:line="240" w:lineRule="auto"/>
        <w:jc w:val="both"/>
        <w:rPr>
          <w:rFonts w:ascii="Times New Roman" w:hAnsi="Times New Roman" w:cs="Times New Roman"/>
          <w:b/>
          <w:sz w:val="24"/>
          <w:szCs w:val="24"/>
        </w:rPr>
      </w:pPr>
    </w:p>
    <w:p w14:paraId="44FED9C1" w14:textId="77777777" w:rsidR="00382848" w:rsidRPr="00546534" w:rsidRDefault="00382848" w:rsidP="00F34674">
      <w:pPr>
        <w:spacing w:line="240" w:lineRule="auto"/>
        <w:jc w:val="both"/>
        <w:rPr>
          <w:rFonts w:ascii="Times New Roman" w:hAnsi="Times New Roman" w:cs="Times New Roman"/>
          <w:b/>
          <w:sz w:val="24"/>
          <w:szCs w:val="24"/>
        </w:rPr>
      </w:pPr>
    </w:p>
    <w:p w14:paraId="7FF4AB82" w14:textId="77777777" w:rsidR="00382848" w:rsidRPr="00546534" w:rsidRDefault="00382848" w:rsidP="00F34674">
      <w:pPr>
        <w:spacing w:after="200" w:line="240" w:lineRule="auto"/>
        <w:rPr>
          <w:rStyle w:val="Heading3Char"/>
          <w:rFonts w:ascii="Times New Roman" w:hAnsi="Times New Roman" w:cs="Times New Roman"/>
          <w:b/>
        </w:rPr>
      </w:pPr>
      <w:r w:rsidRPr="00546534">
        <w:rPr>
          <w:rFonts w:ascii="Times New Roman" w:hAnsi="Times New Roman" w:cs="Times New Roman"/>
          <w:b/>
          <w:sz w:val="24"/>
          <w:szCs w:val="24"/>
        </w:rPr>
        <w:br w:type="page"/>
      </w:r>
      <w:bookmarkStart w:id="111" w:name="_Toc507487602"/>
    </w:p>
    <w:p w14:paraId="60FF527D" w14:textId="12813424" w:rsidR="00382848" w:rsidRPr="00546534" w:rsidRDefault="00F71AE1" w:rsidP="00F34674">
      <w:pPr>
        <w:pStyle w:val="Heading3"/>
        <w:spacing w:line="240" w:lineRule="auto"/>
        <w:rPr>
          <w:rFonts w:ascii="Times New Roman" w:hAnsi="Times New Roman" w:cs="Times New Roman"/>
          <w:b/>
        </w:rPr>
      </w:pPr>
      <w:bookmarkStart w:id="112" w:name="_Toc530440954"/>
      <w:bookmarkStart w:id="113" w:name="_Toc3723503"/>
      <w:bookmarkEnd w:id="111"/>
      <w:r>
        <w:rPr>
          <w:rFonts w:ascii="Times New Roman" w:hAnsi="Times New Roman" w:cs="Times New Roman"/>
          <w:b/>
        </w:rPr>
        <w:lastRenderedPageBreak/>
        <w:t>4.4.2.</w:t>
      </w:r>
      <w:r w:rsidR="00382848" w:rsidRPr="00546534">
        <w:rPr>
          <w:rFonts w:ascii="Times New Roman" w:hAnsi="Times New Roman" w:cs="Times New Roman"/>
          <w:b/>
        </w:rPr>
        <w:t xml:space="preserve"> Data flow diagram</w:t>
      </w:r>
      <w:bookmarkEnd w:id="112"/>
      <w:bookmarkEnd w:id="113"/>
    </w:p>
    <w:p w14:paraId="3E0C6B3D" w14:textId="77777777" w:rsidR="00382848" w:rsidRPr="00546534" w:rsidRDefault="00382848" w:rsidP="00F34674">
      <w:pPr>
        <w:pStyle w:val="TextBodyIndent"/>
        <w:spacing w:line="240" w:lineRule="auto"/>
        <w:ind w:left="0"/>
        <w:jc w:val="both"/>
        <w:rPr>
          <w:rFonts w:ascii="Times New Roman" w:hAnsi="Times New Roman"/>
          <w:sz w:val="24"/>
          <w:szCs w:val="24"/>
        </w:rPr>
      </w:pPr>
      <w:r w:rsidRPr="00546534">
        <w:rPr>
          <w:rFonts w:ascii="Times New Roman" w:hAnsi="Times New Roman"/>
          <w:sz w:val="24"/>
          <w:szCs w:val="24"/>
        </w:rPr>
        <w:t>This is a graphical representation of the flow of data through an information System. I will use a data flow diagram to visualize on data processing in my proposed project. Further, I will use it to develop a conceptual picture of the interaction between the System and outside entities.</w:t>
      </w:r>
    </w:p>
    <w:p w14:paraId="4847385E" w14:textId="77777777" w:rsidR="00382848" w:rsidRPr="00546534" w:rsidRDefault="00382848" w:rsidP="00F34674">
      <w:pPr>
        <w:spacing w:after="200" w:line="240" w:lineRule="auto"/>
        <w:rPr>
          <w:rFonts w:ascii="Times New Roman" w:hAnsi="Times New Roman" w:cs="Times New Roman"/>
          <w:sz w:val="24"/>
          <w:szCs w:val="24"/>
        </w:rPr>
      </w:pPr>
    </w:p>
    <w:p w14:paraId="6F4A4CEE" w14:textId="39DA0E8E" w:rsidR="00382848" w:rsidRPr="00546534" w:rsidRDefault="00382848" w:rsidP="00F34674">
      <w:pPr>
        <w:pStyle w:val="Caption"/>
        <w:keepNext/>
        <w:rPr>
          <w:rFonts w:ascii="Times New Roman" w:hAnsi="Times New Roman" w:cs="Times New Roman"/>
          <w:color w:val="auto"/>
          <w:sz w:val="24"/>
          <w:szCs w:val="24"/>
        </w:rPr>
      </w:pPr>
      <w:bookmarkStart w:id="114" w:name="_Toc530179162"/>
      <w:r w:rsidRPr="00546534">
        <w:rPr>
          <w:rFonts w:ascii="Times New Roman" w:hAnsi="Times New Roman" w:cs="Times New Roman"/>
          <w:color w:val="auto"/>
          <w:sz w:val="24"/>
          <w:szCs w:val="24"/>
        </w:rPr>
        <w:t>F</w:t>
      </w:r>
      <w:r w:rsidR="00892173" w:rsidRPr="00546534">
        <w:rPr>
          <w:rFonts w:ascii="Times New Roman" w:hAnsi="Times New Roman" w:cs="Times New Roman"/>
          <w:color w:val="auto"/>
          <w:sz w:val="24"/>
          <w:szCs w:val="24"/>
        </w:rPr>
        <w:t>igure 4.5: Data flow diagram</w:t>
      </w:r>
      <w:r w:rsidRPr="00546534">
        <w:rPr>
          <w:rFonts w:ascii="Times New Roman" w:hAnsi="Times New Roman" w:cs="Times New Roman"/>
          <w:color w:val="auto"/>
          <w:sz w:val="24"/>
          <w:szCs w:val="24"/>
        </w:rPr>
        <w:t xml:space="preserve"> </w:t>
      </w:r>
      <w:bookmarkEnd w:id="114"/>
    </w:p>
    <w:p w14:paraId="10763E0D" w14:textId="77777777" w:rsidR="00382848" w:rsidRPr="00546534" w:rsidRDefault="00382848" w:rsidP="00F34674">
      <w:pPr>
        <w:spacing w:line="240" w:lineRule="auto"/>
        <w:jc w:val="both"/>
        <w:rPr>
          <w:rFonts w:ascii="Times New Roman" w:hAnsi="Times New Roman" w:cs="Times New Roman"/>
          <w:b/>
          <w:sz w:val="24"/>
          <w:szCs w:val="24"/>
        </w:rPr>
      </w:pPr>
      <w:r w:rsidRPr="00546534">
        <w:rPr>
          <w:rFonts w:ascii="Times New Roman" w:hAnsi="Times New Roman" w:cs="Times New Roman"/>
          <w:noProof/>
          <w:sz w:val="24"/>
          <w:szCs w:val="24"/>
        </w:rPr>
        <mc:AlternateContent>
          <mc:Choice Requires="wpg">
            <w:drawing>
              <wp:anchor distT="0" distB="0" distL="114300" distR="114300" simplePos="0" relativeHeight="251663360" behindDoc="0" locked="0" layoutInCell="1" allowOverlap="1" wp14:anchorId="7B749A6A" wp14:editId="14B9E596">
                <wp:simplePos x="0" y="0"/>
                <wp:positionH relativeFrom="margin">
                  <wp:align>right</wp:align>
                </wp:positionH>
                <wp:positionV relativeFrom="paragraph">
                  <wp:posOffset>10160</wp:posOffset>
                </wp:positionV>
                <wp:extent cx="5934075" cy="3771900"/>
                <wp:effectExtent l="0" t="0" r="0" b="19050"/>
                <wp:wrapNone/>
                <wp:docPr id="102" name="Page-1"/>
                <wp:cNvGraphicFramePr/>
                <a:graphic xmlns:a="http://schemas.openxmlformats.org/drawingml/2006/main">
                  <a:graphicData uri="http://schemas.microsoft.com/office/word/2010/wordprocessingGroup">
                    <wpg:wgp>
                      <wpg:cNvGrpSpPr/>
                      <wpg:grpSpPr>
                        <a:xfrm>
                          <a:off x="0" y="0"/>
                          <a:ext cx="5934075" cy="3771900"/>
                          <a:chOff x="6000" y="6000"/>
                          <a:chExt cx="2208000" cy="1032002"/>
                        </a:xfrm>
                      </wpg:grpSpPr>
                      <wps:wsp>
                        <wps:cNvPr id="103" name="Interface"/>
                        <wps:cNvSpPr/>
                        <wps:spPr>
                          <a:xfrm>
                            <a:off x="6000" y="606002"/>
                            <a:ext cx="624000" cy="288000"/>
                          </a:xfrm>
                          <a:custGeom>
                            <a:avLst/>
                            <a:gdLst>
                              <a:gd name="connsiteX0" fmla="*/ 312000 w 624000"/>
                              <a:gd name="connsiteY0" fmla="*/ 288000 h 288000"/>
                              <a:gd name="connsiteX1" fmla="*/ 312000 w 624000"/>
                              <a:gd name="connsiteY1" fmla="*/ 0 h 288000"/>
                              <a:gd name="connsiteX2" fmla="*/ 624000 w 624000"/>
                              <a:gd name="connsiteY2" fmla="*/ 144000 h 288000"/>
                              <a:gd name="connsiteX3" fmla="*/ 0 w 624000"/>
                              <a:gd name="connsiteY3" fmla="*/ 144000 h 288000"/>
                              <a:gd name="connsiteX4" fmla="*/ 312000 w 624000"/>
                              <a:gd name="connsiteY4" fmla="*/ 144000 h 288000"/>
                              <a:gd name="connsiteX5" fmla="*/ 156000 w 624000"/>
                              <a:gd name="connsiteY5" fmla="*/ 0 h 288000"/>
                              <a:gd name="connsiteX6" fmla="*/ 468000 w 624000"/>
                              <a:gd name="connsiteY6" fmla="*/ 0 h 288000"/>
                              <a:gd name="connsiteX7" fmla="*/ 156000 w 624000"/>
                              <a:gd name="connsiteY7" fmla="*/ 288000 h 288000"/>
                              <a:gd name="connsiteX8" fmla="*/ 468000 w 624000"/>
                              <a:gd name="connsiteY8" fmla="*/ 288000 h 288000"/>
                              <a:gd name="connsiteX9" fmla="*/ 0 w 624000"/>
                              <a:gd name="connsiteY9" fmla="*/ 72000 h 288000"/>
                              <a:gd name="connsiteX10" fmla="*/ 0 w 624000"/>
                              <a:gd name="connsiteY10" fmla="*/ 216000 h 288000"/>
                              <a:gd name="connsiteX11" fmla="*/ 624000 w 624000"/>
                              <a:gd name="connsiteY11" fmla="*/ 72000 h 288000"/>
                              <a:gd name="connsiteX12" fmla="*/ 624000 w 624000"/>
                              <a:gd name="connsiteY12" fmla="*/ 216000 h 2880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624000" h="288000">
                                <a:moveTo>
                                  <a:pt x="624000" y="288000"/>
                                </a:moveTo>
                                <a:lnTo>
                                  <a:pt x="624000" y="0"/>
                                </a:lnTo>
                                <a:lnTo>
                                  <a:pt x="0" y="0"/>
                                </a:lnTo>
                                <a:lnTo>
                                  <a:pt x="0" y="288000"/>
                                </a:lnTo>
                                <a:lnTo>
                                  <a:pt x="624000" y="288000"/>
                                </a:lnTo>
                                <a:close/>
                              </a:path>
                            </a:pathLst>
                          </a:custGeom>
                          <a:solidFill>
                            <a:srgbClr val="FFFFFF"/>
                          </a:solidFill>
                          <a:ln w="6000" cap="flat">
                            <a:solidFill>
                              <a:srgbClr val="000000"/>
                            </a:solidFill>
                            <a:miter lim="800000"/>
                          </a:ln>
                        </wps:spPr>
                        <wps:txbx>
                          <w:txbxContent>
                            <w:p w14:paraId="1E58CC53" w14:textId="007B7976" w:rsidR="009A64EC" w:rsidRPr="003D4BE0" w:rsidRDefault="009A64EC" w:rsidP="008D740F">
                              <w:pPr>
                                <w:snapToGrid w:val="0"/>
                                <w:rPr>
                                  <w:sz w:val="18"/>
                                  <w:szCs w:val="18"/>
                                </w:rPr>
                              </w:pPr>
                              <w:r>
                                <w:rPr>
                                  <w:rFonts w:ascii="Arial"/>
                                  <w:color w:val="303030"/>
                                  <w:sz w:val="18"/>
                                  <w:szCs w:val="18"/>
                                </w:rPr>
                                <w:t>Users</w:t>
                              </w:r>
                            </w:p>
                          </w:txbxContent>
                        </wps:txbx>
                        <wps:bodyPr wrap="square" lIns="36000" tIns="0" rIns="36000" bIns="0" rtlCol="0" anchor="ctr"/>
                      </wps:wsp>
                      <wps:wsp>
                        <wps:cNvPr id="106" name="Process 2"/>
                        <wps:cNvSpPr/>
                        <wps:spPr>
                          <a:xfrm>
                            <a:off x="1422000" y="462002"/>
                            <a:ext cx="576000" cy="576000"/>
                          </a:xfrm>
                          <a:custGeom>
                            <a:avLst/>
                            <a:gdLst>
                              <a:gd name="connsiteX0" fmla="*/ 288000 w 576000"/>
                              <a:gd name="connsiteY0" fmla="*/ 576000 h 576000"/>
                              <a:gd name="connsiteX1" fmla="*/ 288000 w 576000"/>
                              <a:gd name="connsiteY1" fmla="*/ 0 h 576000"/>
                              <a:gd name="connsiteX2" fmla="*/ 576000 w 576000"/>
                              <a:gd name="connsiteY2" fmla="*/ 288000 h 576000"/>
                              <a:gd name="connsiteX3" fmla="*/ 0 w 576000"/>
                              <a:gd name="connsiteY3" fmla="*/ 288000 h 576000"/>
                              <a:gd name="connsiteX4" fmla="*/ 288000 w 576000"/>
                              <a:gd name="connsiteY4" fmla="*/ 288000 h 576000"/>
                              <a:gd name="connsiteX5" fmla="*/ 144000 w 576000"/>
                              <a:gd name="connsiteY5" fmla="*/ 0 h 576000"/>
                              <a:gd name="connsiteX6" fmla="*/ 432000 w 576000"/>
                              <a:gd name="connsiteY6" fmla="*/ 0 h 576000"/>
                              <a:gd name="connsiteX7" fmla="*/ 144000 w 576000"/>
                              <a:gd name="connsiteY7" fmla="*/ 576000 h 576000"/>
                              <a:gd name="connsiteX8" fmla="*/ 432000 w 576000"/>
                              <a:gd name="connsiteY8" fmla="*/ 576000 h 576000"/>
                              <a:gd name="connsiteX9" fmla="*/ 0 w 576000"/>
                              <a:gd name="connsiteY9" fmla="*/ 144000 h 576000"/>
                              <a:gd name="connsiteX10" fmla="*/ 0 w 576000"/>
                              <a:gd name="connsiteY10" fmla="*/ 432000 h 576000"/>
                              <a:gd name="connsiteX11" fmla="*/ 576000 w 576000"/>
                              <a:gd name="connsiteY11" fmla="*/ 144000 h 576000"/>
                              <a:gd name="connsiteX12" fmla="*/ 576000 w 576000"/>
                              <a:gd name="connsiteY12" fmla="*/ 432000 h 5760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576000" h="576000">
                                <a:moveTo>
                                  <a:pt x="529920" y="576000"/>
                                </a:moveTo>
                                <a:cubicBezTo>
                                  <a:pt x="555370" y="576000"/>
                                  <a:pt x="576000" y="555370"/>
                                  <a:pt x="576000" y="529920"/>
                                </a:cubicBezTo>
                                <a:lnTo>
                                  <a:pt x="576000" y="46080"/>
                                </a:lnTo>
                                <a:cubicBezTo>
                                  <a:pt x="576000" y="20630"/>
                                  <a:pt x="555370" y="0"/>
                                  <a:pt x="529920" y="0"/>
                                </a:cubicBezTo>
                                <a:lnTo>
                                  <a:pt x="46080" y="0"/>
                                </a:lnTo>
                                <a:cubicBezTo>
                                  <a:pt x="20630" y="0"/>
                                  <a:pt x="0" y="20630"/>
                                  <a:pt x="0" y="46080"/>
                                </a:cubicBezTo>
                                <a:lnTo>
                                  <a:pt x="0" y="529920"/>
                                </a:lnTo>
                                <a:cubicBezTo>
                                  <a:pt x="0" y="555370"/>
                                  <a:pt x="20630" y="576000"/>
                                  <a:pt x="46080" y="576000"/>
                                </a:cubicBezTo>
                                <a:lnTo>
                                  <a:pt x="529920" y="576000"/>
                                </a:lnTo>
                                <a:close/>
                              </a:path>
                            </a:pathLst>
                          </a:custGeom>
                          <a:solidFill>
                            <a:srgbClr val="FFFFFF"/>
                          </a:solidFill>
                          <a:ln w="6000" cap="flat">
                            <a:solidFill>
                              <a:srgbClr val="000000"/>
                            </a:solidFill>
                            <a:miter lim="800000"/>
                          </a:ln>
                        </wps:spPr>
                        <wps:txbx>
                          <w:txbxContent>
                            <w:p w14:paraId="12E589C5" w14:textId="0D88582B" w:rsidR="009A64EC" w:rsidRPr="003D4BE0" w:rsidRDefault="009A64EC" w:rsidP="00382848">
                              <w:pPr>
                                <w:snapToGrid w:val="0"/>
                                <w:jc w:val="center"/>
                                <w:rPr>
                                  <w:sz w:val="18"/>
                                  <w:szCs w:val="18"/>
                                </w:rPr>
                              </w:pPr>
                              <w:r>
                                <w:rPr>
                                  <w:rFonts w:ascii="Arial"/>
                                  <w:color w:val="303030"/>
                                  <w:sz w:val="18"/>
                                  <w:szCs w:val="18"/>
                                </w:rPr>
                                <w:t>Smart accounting System</w:t>
                              </w:r>
                            </w:p>
                          </w:txbxContent>
                        </wps:txbx>
                        <wps:bodyPr wrap="square" lIns="36000" tIns="0" rIns="36000" bIns="0" rtlCol="0" anchor="ctr"/>
                      </wps:wsp>
                      <wps:wsp>
                        <wps:cNvPr id="107" name="Bottom to Side"/>
                        <wps:cNvSpPr/>
                        <wps:spPr>
                          <a:xfrm>
                            <a:off x="630000" y="750002"/>
                            <a:ext cx="792000" cy="0"/>
                          </a:xfrm>
                          <a:custGeom>
                            <a:avLst/>
                            <a:gdLst/>
                            <a:ahLst/>
                            <a:cxnLst/>
                            <a:rect l="0" t="0" r="0" b="0"/>
                            <a:pathLst>
                              <a:path w="792000" fill="none">
                                <a:moveTo>
                                  <a:pt x="0" y="0"/>
                                </a:moveTo>
                                <a:lnTo>
                                  <a:pt x="792000" y="0"/>
                                </a:lnTo>
                              </a:path>
                            </a:pathLst>
                          </a:custGeom>
                          <a:gradFill>
                            <a:gsLst>
                              <a:gs pos="0">
                                <a:srgbClr val="EDF0F7"/>
                              </a:gs>
                              <a:gs pos="100000">
                                <a:srgbClr val="A6BED0"/>
                              </a:gs>
                            </a:gsLst>
                            <a:lin ang="5400000" scaled="0"/>
                          </a:gradFill>
                          <a:ln w="6000" cap="flat">
                            <a:solidFill>
                              <a:srgbClr val="000000"/>
                            </a:solidFill>
                            <a:miter lim="800000"/>
                            <a:tailEnd type="triangle" w="med" len="med"/>
                          </a:ln>
                        </wps:spPr>
                        <wps:bodyPr/>
                      </wps:wsp>
                      <wps:wsp>
                        <wps:cNvPr id="110" name="Data Store"/>
                        <wps:cNvSpPr/>
                        <wps:spPr>
                          <a:xfrm>
                            <a:off x="1400409" y="6000"/>
                            <a:ext cx="619182" cy="196133"/>
                          </a:xfrm>
                          <a:custGeom>
                            <a:avLst/>
                            <a:gdLst>
                              <a:gd name="connsiteX0" fmla="*/ 309591 w 619182"/>
                              <a:gd name="connsiteY0" fmla="*/ 196133 h 196133"/>
                              <a:gd name="connsiteX1" fmla="*/ 309591 w 619182"/>
                              <a:gd name="connsiteY1" fmla="*/ 0 h 196133"/>
                              <a:gd name="connsiteX2" fmla="*/ 619182 w 619182"/>
                              <a:gd name="connsiteY2" fmla="*/ 98066 h 196133"/>
                              <a:gd name="connsiteX3" fmla="*/ 0 w 619182"/>
                              <a:gd name="connsiteY3" fmla="*/ 98066 h 196133"/>
                              <a:gd name="connsiteX4" fmla="*/ 154795 w 619182"/>
                              <a:gd name="connsiteY4" fmla="*/ 0 h 196133"/>
                              <a:gd name="connsiteX5" fmla="*/ 464387 w 619182"/>
                              <a:gd name="connsiteY5" fmla="*/ 0 h 196133"/>
                              <a:gd name="connsiteX6" fmla="*/ 154795 w 619182"/>
                              <a:gd name="connsiteY6" fmla="*/ 196133 h 196133"/>
                              <a:gd name="connsiteX7" fmla="*/ 464387 w 619182"/>
                              <a:gd name="connsiteY7" fmla="*/ 196133 h 196133"/>
                              <a:gd name="rtr" fmla="*/ 154795 w 6191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tr" b="b"/>
                            <a:pathLst>
                              <a:path w="619182" h="196133" fill="none">
                                <a:moveTo>
                                  <a:pt x="619182" y="0"/>
                                </a:moveTo>
                                <a:lnTo>
                                  <a:pt x="0" y="0"/>
                                </a:lnTo>
                                <a:lnTo>
                                  <a:pt x="0" y="196133"/>
                                </a:lnTo>
                                <a:lnTo>
                                  <a:pt x="619182" y="196133"/>
                                </a:lnTo>
                              </a:path>
                              <a:path w="619182" h="196133">
                                <a:moveTo>
                                  <a:pt x="154795" y="0"/>
                                </a:moveTo>
                                <a:lnTo>
                                  <a:pt x="154795" y="196133"/>
                                </a:lnTo>
                                <a:lnTo>
                                  <a:pt x="0" y="196133"/>
                                </a:lnTo>
                                <a:lnTo>
                                  <a:pt x="0" y="0"/>
                                </a:lnTo>
                                <a:lnTo>
                                  <a:pt x="619182" y="0"/>
                                </a:lnTo>
                                <a:close/>
                              </a:path>
                            </a:pathLst>
                          </a:custGeom>
                          <a:solidFill>
                            <a:srgbClr val="FFFFFF"/>
                          </a:solidFill>
                          <a:ln w="6000" cap="flat">
                            <a:solidFill>
                              <a:srgbClr val="000000"/>
                            </a:solidFill>
                            <a:miter lim="800000"/>
                          </a:ln>
                        </wps:spPr>
                        <wps:txbx>
                          <w:txbxContent>
                            <w:p w14:paraId="40AEC3E0" w14:textId="77777777" w:rsidR="009A64EC" w:rsidRDefault="009A64EC" w:rsidP="00382848">
                              <w:pPr>
                                <w:snapToGrid w:val="0"/>
                                <w:jc w:val="center"/>
                              </w:pPr>
                              <w:r>
                                <w:rPr>
                                  <w:rFonts w:ascii="Arial" w:hint="eastAsia"/>
                                  <w:color w:val="303030"/>
                                  <w:sz w:val="12"/>
                                  <w:szCs w:val="12"/>
                                </w:rPr>
                                <w:t>D</w:t>
                              </w:r>
                            </w:p>
                          </w:txbxContent>
                        </wps:txbx>
                        <wps:bodyPr wrap="square" lIns="36000" tIns="0" rIns="36000" bIns="0" rtlCol="0" anchor="ctr"/>
                      </wps:wsp>
                      <wps:wsp>
                        <wps:cNvPr id="111" name="Text 129"/>
                        <wps:cNvSpPr txBox="1"/>
                        <wps:spPr>
                          <a:xfrm>
                            <a:off x="1555207" y="6000"/>
                            <a:ext cx="464387" cy="196133"/>
                          </a:xfrm>
                          <a:prstGeom prst="rect">
                            <a:avLst/>
                          </a:prstGeom>
                          <a:noFill/>
                        </wps:spPr>
                        <wps:txbx>
                          <w:txbxContent>
                            <w:p w14:paraId="2BD6C015" w14:textId="4C7A57E3" w:rsidR="009A64EC" w:rsidRPr="003D4BE0" w:rsidRDefault="009A64EC" w:rsidP="00382848">
                              <w:pPr>
                                <w:snapToGrid w:val="0"/>
                                <w:jc w:val="center"/>
                                <w:rPr>
                                  <w:sz w:val="18"/>
                                  <w:szCs w:val="18"/>
                                </w:rPr>
                              </w:pPr>
                              <w:r>
                                <w:rPr>
                                  <w:rFonts w:ascii="Arial"/>
                                  <w:color w:val="303030"/>
                                  <w:sz w:val="18"/>
                                  <w:szCs w:val="18"/>
                                </w:rPr>
                                <w:t>Users</w:t>
                              </w:r>
                            </w:p>
                          </w:txbxContent>
                        </wps:txbx>
                        <wps:bodyPr wrap="square" lIns="36000" tIns="0" rIns="36000" bIns="0" rtlCol="0" anchor="ctr"/>
                      </wps:wsp>
                      <wps:wsp>
                        <wps:cNvPr id="112" name="ConnectLine"/>
                        <wps:cNvSpPr/>
                        <wps:spPr>
                          <a:xfrm>
                            <a:off x="1710000" y="462000"/>
                            <a:ext cx="0" cy="259867"/>
                          </a:xfrm>
                          <a:custGeom>
                            <a:avLst/>
                            <a:gdLst/>
                            <a:ahLst/>
                            <a:cxnLst/>
                            <a:rect l="0" t="0" r="0" b="0"/>
                            <a:pathLst>
                              <a:path h="259867" fill="none">
                                <a:moveTo>
                                  <a:pt x="0" y="0"/>
                                </a:moveTo>
                                <a:lnTo>
                                  <a:pt x="0" y="-259867"/>
                                </a:lnTo>
                              </a:path>
                            </a:pathLst>
                          </a:custGeom>
                          <a:noFill/>
                          <a:ln w="6000" cap="flat">
                            <a:solidFill>
                              <a:srgbClr val="6D6D6D"/>
                            </a:solidFill>
                            <a:bevel/>
                            <a:tailEnd type="stealth" w="med" len="med"/>
                          </a:ln>
                        </wps:spPr>
                        <wps:bodyPr/>
                      </wps:wsp>
                      <wps:wsp>
                        <wps:cNvPr id="113" name="Text 130"/>
                        <wps:cNvSpPr txBox="1"/>
                        <wps:spPr>
                          <a:xfrm>
                            <a:off x="750000" y="763578"/>
                            <a:ext cx="552000" cy="191030"/>
                          </a:xfrm>
                          <a:prstGeom prst="rect">
                            <a:avLst/>
                          </a:prstGeom>
                          <a:noFill/>
                        </wps:spPr>
                        <wps:txbx>
                          <w:txbxContent>
                            <w:p w14:paraId="6D472CF3" w14:textId="7DCA92D3" w:rsidR="009A64EC" w:rsidRDefault="009A64EC" w:rsidP="00892173">
                              <w:pPr>
                                <w:snapToGrid w:val="0"/>
                                <w:rPr>
                                  <w:rFonts w:ascii="Arial"/>
                                  <w:color w:val="303030"/>
                                  <w:sz w:val="18"/>
                                  <w:szCs w:val="18"/>
                                </w:rPr>
                              </w:pPr>
                              <w:r>
                                <w:rPr>
                                  <w:rFonts w:ascii="Arial"/>
                                  <w:color w:val="303030"/>
                                  <w:sz w:val="18"/>
                                  <w:szCs w:val="18"/>
                                </w:rPr>
                                <w:t>Edit transactions.</w:t>
                              </w:r>
                            </w:p>
                            <w:p w14:paraId="24D7FE6F" w14:textId="46A92BA5" w:rsidR="009A64EC" w:rsidRDefault="009A64EC" w:rsidP="00892173">
                              <w:pPr>
                                <w:snapToGrid w:val="0"/>
                                <w:rPr>
                                  <w:rFonts w:ascii="Arial"/>
                                  <w:color w:val="303030"/>
                                  <w:sz w:val="18"/>
                                  <w:szCs w:val="18"/>
                                </w:rPr>
                              </w:pPr>
                              <w:r>
                                <w:rPr>
                                  <w:rFonts w:ascii="Arial"/>
                                  <w:color w:val="303030"/>
                                  <w:sz w:val="18"/>
                                  <w:szCs w:val="18"/>
                                </w:rPr>
                                <w:t xml:space="preserve"> Enter transactions and items plus date of expiration</w:t>
                              </w:r>
                            </w:p>
                            <w:p w14:paraId="1C7B1268" w14:textId="77777777" w:rsidR="009A64EC" w:rsidRDefault="009A64EC" w:rsidP="00382848">
                              <w:pPr>
                                <w:snapToGrid w:val="0"/>
                                <w:jc w:val="center"/>
                                <w:rPr>
                                  <w:rFonts w:ascii="Arial"/>
                                  <w:color w:val="303030"/>
                                  <w:sz w:val="18"/>
                                  <w:szCs w:val="18"/>
                                </w:rPr>
                              </w:pPr>
                            </w:p>
                            <w:p w14:paraId="4EC51526" w14:textId="77777777" w:rsidR="009A64EC" w:rsidRPr="003D4BE0" w:rsidRDefault="009A64EC" w:rsidP="00382848">
                              <w:pPr>
                                <w:snapToGrid w:val="0"/>
                                <w:jc w:val="center"/>
                                <w:rPr>
                                  <w:sz w:val="18"/>
                                  <w:szCs w:val="18"/>
                                </w:rPr>
                              </w:pPr>
                            </w:p>
                          </w:txbxContent>
                        </wps:txbx>
                        <wps:bodyPr wrap="square" lIns="36000" tIns="0" rIns="36000" bIns="0" rtlCol="0" anchor="ctr"/>
                      </wps:wsp>
                      <wps:wsp>
                        <wps:cNvPr id="114" name="ConnectLine"/>
                        <wps:cNvSpPr/>
                        <wps:spPr>
                          <a:xfrm>
                            <a:off x="1422000" y="606002"/>
                            <a:ext cx="792000" cy="0"/>
                          </a:xfrm>
                          <a:custGeom>
                            <a:avLst/>
                            <a:gdLst/>
                            <a:ahLst/>
                            <a:cxnLst/>
                            <a:rect l="0" t="0" r="0" b="0"/>
                            <a:pathLst>
                              <a:path w="792000" fill="none">
                                <a:moveTo>
                                  <a:pt x="0" y="0"/>
                                </a:moveTo>
                                <a:lnTo>
                                  <a:pt x="-792000" y="0"/>
                                </a:lnTo>
                              </a:path>
                            </a:pathLst>
                          </a:custGeom>
                          <a:noFill/>
                          <a:ln w="6000" cap="flat">
                            <a:solidFill>
                              <a:srgbClr val="6D6D6D"/>
                            </a:solidFill>
                            <a:bevel/>
                            <a:tailEnd type="stealth" w="med" len="med"/>
                          </a:ln>
                        </wps:spPr>
                        <wps:bodyPr/>
                      </wps:wsp>
                      <wps:wsp>
                        <wps:cNvPr id="115" name="Text 131"/>
                        <wps:cNvSpPr txBox="1"/>
                        <wps:spPr>
                          <a:xfrm>
                            <a:off x="726000" y="404728"/>
                            <a:ext cx="600000" cy="177274"/>
                          </a:xfrm>
                          <a:prstGeom prst="rect">
                            <a:avLst/>
                          </a:prstGeom>
                          <a:noFill/>
                        </wps:spPr>
                        <wps:txbx>
                          <w:txbxContent>
                            <w:p w14:paraId="0083FD01" w14:textId="03E82DFB" w:rsidR="009A64EC" w:rsidRDefault="009A64EC" w:rsidP="00382848">
                              <w:pPr>
                                <w:snapToGrid w:val="0"/>
                                <w:jc w:val="center"/>
                                <w:rPr>
                                  <w:rFonts w:ascii="Arial"/>
                                  <w:color w:val="303030"/>
                                  <w:sz w:val="18"/>
                                  <w:szCs w:val="18"/>
                                </w:rPr>
                              </w:pPr>
                              <w:r>
                                <w:rPr>
                                  <w:rFonts w:ascii="Arial"/>
                                  <w:color w:val="303030"/>
                                  <w:sz w:val="18"/>
                                  <w:szCs w:val="18"/>
                                </w:rPr>
                                <w:t>View transactions</w:t>
                              </w:r>
                            </w:p>
                            <w:p w14:paraId="3901979F" w14:textId="07335152" w:rsidR="009A64EC" w:rsidRDefault="009A64EC" w:rsidP="00382848">
                              <w:pPr>
                                <w:snapToGrid w:val="0"/>
                                <w:jc w:val="center"/>
                                <w:rPr>
                                  <w:rFonts w:ascii="Arial"/>
                                  <w:color w:val="303030"/>
                                  <w:sz w:val="18"/>
                                  <w:szCs w:val="18"/>
                                </w:rPr>
                              </w:pPr>
                              <w:r>
                                <w:rPr>
                                  <w:rFonts w:ascii="Arial"/>
                                  <w:color w:val="303030"/>
                                  <w:sz w:val="18"/>
                                  <w:szCs w:val="18"/>
                                </w:rPr>
                                <w:t>Approve users and provide transaction reports and notifications</w:t>
                              </w:r>
                            </w:p>
                            <w:p w14:paraId="65386A2B" w14:textId="404DE417" w:rsidR="009A64EC" w:rsidRPr="003D4BE0" w:rsidRDefault="009A64EC" w:rsidP="00382848">
                              <w:pPr>
                                <w:snapToGrid w:val="0"/>
                                <w:jc w:val="center"/>
                                <w:rPr>
                                  <w:sz w:val="18"/>
                                  <w:szCs w:val="18"/>
                                </w:rPr>
                              </w:pPr>
                              <w:proofErr w:type="gramStart"/>
                              <w:r>
                                <w:rPr>
                                  <w:rFonts w:ascii="Arial"/>
                                  <w:color w:val="303030"/>
                                  <w:sz w:val="18"/>
                                  <w:szCs w:val="18"/>
                                </w:rPr>
                                <w:t>p</w:t>
                              </w:r>
                              <w:proofErr w:type="gramEnd"/>
                            </w:p>
                          </w:txbxContent>
                        </wps:txbx>
                        <wps:bodyPr wrap="square" lIns="36000" tIns="0" rIns="36000" bIns="0" rtlCol="0" anchor="ctr"/>
                      </wps:wsp>
                    </wpg:wgp>
                  </a:graphicData>
                </a:graphic>
                <wp14:sizeRelH relativeFrom="margin">
                  <wp14:pctWidth>0</wp14:pctWidth>
                </wp14:sizeRelH>
                <wp14:sizeRelV relativeFrom="margin">
                  <wp14:pctHeight>0</wp14:pctHeight>
                </wp14:sizeRelV>
              </wp:anchor>
            </w:drawing>
          </mc:Choice>
          <mc:Fallback>
            <w:pict>
              <v:group w14:anchorId="7B749A6A" id="Page-1" o:spid="_x0000_s1130" style="position:absolute;left:0;text-align:left;margin-left:416.05pt;margin-top:.8pt;width:467.25pt;height:297pt;z-index:251663360;mso-position-horizontal:right;mso-position-horizontal-relative:margin;mso-width-relative:margin;mso-height-relative:margin" coordorigin="60,60" coordsize="22080,10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">
                <v:shape id="Interface" o:spid="_x0000_s1131" style="position:absolute;left:60;top:6060;width:6240;height:2880;visibility:visible;mso-wrap-style:square;v-text-anchor:middle" coordsize="624000,288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GkksAA&#10;AADcAAAADwAAAGRycy9kb3ducmV2LnhtbERPTYvCMBC9C/6HMMLeNNFlRapRRCmI4MGq96EZ22Iz&#10;KU3U+u+NsOBtHu9zFqvO1uJBra8caxiPFAji3JmKCw3nUzqcgfAB2WDtmDS8yMNq2e8tMDHuyUd6&#10;ZKEQMYR9ghrKEJpESp+XZNGPXEMcuatrLYYI20KaFp8x3NZyotRUWqw4NpTY0Kak/JbdrYb0Nlln&#10;mzS9TLfF+Kr2s8P9b3vQ+mfQrecgAnXhK/5370ycr37h80y8QC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dGkksAAAADcAAAADwAAAAAAAAAAAAAAAACYAgAAZHJzL2Rvd25y&#10;ZXYueG1sUEsFBgAAAAAEAAQA9QAAAIUDAAAAAA==&#10;" adj="-11796480,,5400" path="m624000,288000l624000,,,,,288000r624000,xe" strokeweight=".16667mm">
                  <v:stroke joinstyle="miter"/>
                  <v:formulas/>
                  <v:path arrowok="t" o:connecttype="custom" o:connectlocs="312000,288000;312000,0;624000,144000;0,144000;312000,144000;156000,0;468000,0;156000,288000;468000,288000;0,72000;0,216000;624000,72000;624000,216000" o:connectangles="0,0,0,0,0,0,0,0,0,0,0,0,0" textboxrect="0,0,624000,288000"/>
                  <v:textbox inset="1mm,0,1mm,0">
                    <w:txbxContent>
                      <w:p w14:paraId="1E58CC53" w14:textId="007B7976" w:rsidR="009A64EC" w:rsidRPr="003D4BE0" w:rsidRDefault="009A64EC" w:rsidP="008D740F">
                        <w:pPr>
                          <w:snapToGrid w:val="0"/>
                          <w:rPr>
                            <w:sz w:val="18"/>
                            <w:szCs w:val="18"/>
                          </w:rPr>
                        </w:pPr>
                        <w:r>
                          <w:rPr>
                            <w:rFonts w:ascii="Arial"/>
                            <w:color w:val="303030"/>
                            <w:sz w:val="18"/>
                            <w:szCs w:val="18"/>
                          </w:rPr>
                          <w:t>Users</w:t>
                        </w:r>
                      </w:p>
                    </w:txbxContent>
                  </v:textbox>
                </v:shape>
                <v:shape id="Process 2" o:spid="_x0000_s1132" style="position:absolute;left:14220;top:4620;width:5760;height:5760;visibility:visible;mso-wrap-style:square;v-text-anchor:middle" coordsize="576000,576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tPHsIA&#10;AADcAAAADwAAAGRycy9kb3ducmV2LnhtbERPPWvDMBDdA/0P4grdEjnFjYtrJZSCoSFDSdKl22Gd&#10;LRPrZCzVdv59VChku8f7vGI3206MNPjWsYL1KgFBXDndcqPg+1wuX0H4gKyxc0wKruRht31YFJhr&#10;N/GRxlNoRAxhn6MCE0KfS+krQxb9yvXEkavdYDFEODRSDzjFcNvJ5yTZSIstxwaDPX0Yqi6nX6tg&#10;Kq3O6o6zoM3LYe/LNPv6SZV6epzf30AEmsNd/O/+1HF+soG/Z+IFcn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y08ewgAAANwAAAAPAAAAAAAAAAAAAAAAAJgCAABkcnMvZG93&#10;bnJldi54bWxQSwUGAAAAAAQABAD1AAAAhwMAAAAA&#10;" adj="-11796480,,5400" path="m529920,576000v25450,,46080,-20630,46080,-46080l576000,46080c576000,20630,555370,,529920,l46080,c20630,,,20630,,46080l,529920v,25450,20630,46080,46080,46080l529920,576000xe" strokeweight=".16667mm">
                  <v:stroke joinstyle="miter"/>
                  <v:formulas/>
                  <v:path arrowok="t" o:connecttype="custom" o:connectlocs="288000,576000;288000,0;576000,288000;0,288000;288000,288000;144000,0;432000,0;144000,576000;432000,576000;0,144000;0,432000;576000,144000;576000,432000" o:connectangles="0,0,0,0,0,0,0,0,0,0,0,0,0" textboxrect="0,0,576000,576000"/>
                  <v:textbox inset="1mm,0,1mm,0">
                    <w:txbxContent>
                      <w:p w14:paraId="12E589C5" w14:textId="0D88582B" w:rsidR="009A64EC" w:rsidRPr="003D4BE0" w:rsidRDefault="009A64EC" w:rsidP="00382848">
                        <w:pPr>
                          <w:snapToGrid w:val="0"/>
                          <w:jc w:val="center"/>
                          <w:rPr>
                            <w:sz w:val="18"/>
                            <w:szCs w:val="18"/>
                          </w:rPr>
                        </w:pPr>
                        <w:r>
                          <w:rPr>
                            <w:rFonts w:ascii="Arial"/>
                            <w:color w:val="303030"/>
                            <w:sz w:val="18"/>
                            <w:szCs w:val="18"/>
                          </w:rPr>
                          <w:t>Smart accounting System</w:t>
                        </w:r>
                      </w:p>
                    </w:txbxContent>
                  </v:textbox>
                </v:shape>
                <v:shape id="Bottom to Side" o:spid="_x0000_s1133" style="position:absolute;left:6300;top:7500;width:7920;height:0;visibility:visible;mso-wrap-style:square;v-text-anchor:top" coordsize="79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NPwsUA&#10;AADcAAAADwAAAGRycy9kb3ducmV2LnhtbESPQWvCQBCF74X+h2UKXkrd6MGW6Co1oHjxoG0PvQ3Z&#10;MQnNzobsGNf++q4g9DbDe9+bN4tVdK0aqA+NZwOTcQaKuPS24crA58fm5Q1UEGSLrWcycKUAq+Xj&#10;wwJz6y98oOEolUohHHI0UIt0udahrMlhGPuOOGkn3zuUtPaVtj1eUrhr9TTLZtphw+lCjR0VNZU/&#10;x7NLNZq4fw6xWMsw/K7t9/6rkG1rzOgpvs9BCUX5N9/pnU1c9gq3Z9IEevk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I0/CxQAAANwAAAAPAAAAAAAAAAAAAAAAAJgCAABkcnMv&#10;ZG93bnJldi54bWxQSwUGAAAAAAQABAD1AAAAigMAAAAA&#10;" path="m,nfl792000,e" fillcolor="#edf0f7" strokeweight=".16667mm">
                  <v:fill color2="#a6bed0" focus="100%" type="gradient">
                    <o:fill v:ext="view" type="gradientUnscaled"/>
                  </v:fill>
                  <v:stroke endarrow="block" joinstyle="miter"/>
                  <v:path arrowok="t" textboxrect="0,0,792000,0"/>
                </v:shape>
                <v:shape id="Data Store" o:spid="_x0000_s1134" style="position:absolute;left:14004;top:60;width:6191;height:1961;visibility:visible;mso-wrap-style:square;v-text-anchor:middle" coordsize="619182,1961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akVMUA&#10;AADcAAAADwAAAGRycy9kb3ducmV2LnhtbESPQWvCQBCF74L/YRmhN90oWErqJhRR22NNpdDbkB2T&#10;1Oxs2F01/fedQ6G3Gd6b977ZlKPr1Y1C7DwbWC4yUMS1tx03Bk4f+/kTqJiQLfaeycAPRSiL6WSD&#10;ufV3PtKtSo2SEI45GmhTGnKtY92Sw7jwA7FoZx8cJllDo23Au4S7Xq+y7FE77FgaWhxo21J9qa7O&#10;APev2fEUqu58WH+/68/L1261XxvzMBtfnkElGtO/+e/6zQr+UvDlGZlA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ZqRUxQAAANwAAAAPAAAAAAAAAAAAAAAAAJgCAABkcnMv&#10;ZG93bnJldi54bWxQSwUGAAAAAAQABAD1AAAAigMAAAAA&#10;" adj="-11796480,,5400" path="m619182,nfl,,,196133r619182,em154795,r,196133l,196133,,,619182,,154795,xe" strokeweight=".16667mm">
                  <v:stroke joinstyle="miter"/>
                  <v:formulas/>
                  <v:path arrowok="t" o:connecttype="custom" o:connectlocs="309591,196133;309591,0;619182,98066;0,98066;154795,0;464387,0;154795,196133;464387,196133" o:connectangles="0,0,0,0,0,0,0,0" textboxrect="0,0,154795,196133"/>
                  <v:textbox inset="1mm,0,1mm,0">
                    <w:txbxContent>
                      <w:p w14:paraId="40AEC3E0" w14:textId="77777777" w:rsidR="009A64EC" w:rsidRDefault="009A64EC" w:rsidP="00382848">
                        <w:pPr>
                          <w:snapToGrid w:val="0"/>
                          <w:jc w:val="center"/>
                        </w:pPr>
                        <w:r>
                          <w:rPr>
                            <w:rFonts w:ascii="Arial" w:hint="eastAsia"/>
                            <w:color w:val="303030"/>
                            <w:sz w:val="12"/>
                            <w:szCs w:val="12"/>
                          </w:rPr>
                          <w:t>D</w:t>
                        </w:r>
                      </w:p>
                    </w:txbxContent>
                  </v:textbox>
                </v:shape>
                <v:shape id="Text 129" o:spid="_x0000_s1135" type="#_x0000_t202" style="position:absolute;left:15552;top:60;width:4643;height:19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u/6MIA&#10;AADcAAAADwAAAGRycy9kb3ducmV2LnhtbERPPW/CMBDdK/EfrEPqVpww0CpgEAJVZelQ2sJ6io84&#10;EJ8j2yTh39eVkNju6X3eYjXYRnTkQ+1YQT7JQBCXTtdcKfj5fn95AxEissbGMSm4UYDVcvS0wEK7&#10;nr+o28dKpBAOBSowMbaFlKE0ZDFMXEucuJPzFmOCvpLaY5/CbSOnWTaTFmtODQZb2hgqL/urVdB9&#10;/PLMHOSxznv7+erPdru5TZV6Hg/rOYhIQ3yI7+6dTvPzHP6fSRfI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27/owgAAANwAAAAPAAAAAAAAAAAAAAAAAJgCAABkcnMvZG93&#10;bnJldi54bWxQSwUGAAAAAAQABAD1AAAAhwMAAAAA&#10;" filled="f" stroked="f">
                  <v:textbox inset="1mm,0,1mm,0">
                    <w:txbxContent>
                      <w:p w14:paraId="2BD6C015" w14:textId="4C7A57E3" w:rsidR="009A64EC" w:rsidRPr="003D4BE0" w:rsidRDefault="009A64EC" w:rsidP="00382848">
                        <w:pPr>
                          <w:snapToGrid w:val="0"/>
                          <w:jc w:val="center"/>
                          <w:rPr>
                            <w:sz w:val="18"/>
                            <w:szCs w:val="18"/>
                          </w:rPr>
                        </w:pPr>
                        <w:r>
                          <w:rPr>
                            <w:rFonts w:ascii="Arial"/>
                            <w:color w:val="303030"/>
                            <w:sz w:val="18"/>
                            <w:szCs w:val="18"/>
                          </w:rPr>
                          <w:t>Users</w:t>
                        </w:r>
                      </w:p>
                    </w:txbxContent>
                  </v:textbox>
                </v:shape>
                <v:shape id="ConnectLine" o:spid="_x0000_s1136" style="position:absolute;left:17100;top:4620;width:0;height:2598;visibility:visible;mso-wrap-style:square;v-text-anchor:top" coordsize="0,2598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YnVsEA&#10;AADcAAAADwAAAGRycy9kb3ducmV2LnhtbERPS2sCMRC+F/wPYQRv3awelrI1ShEV0UPpttDrkMw+&#10;aDJZNtFd/70pFHqbj+856+3krLjREDrPCpZZDoJYe9Nxo+Dr8/D8AiJEZIPWMym4U4DtZva0xtL4&#10;kT/oVsVGpBAOJSpoY+xLKYNuyWHIfE+cuNoPDmOCQyPNgGMKd1au8ryQDjtODS32tGtJ/1RXp6D7&#10;jhfUvHdWN2jzQ11Ux/ezUov59PYKItIU/8V/7pNJ85cr+H0mXSA3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OWJ1bBAAAA3AAAAA8AAAAAAAAAAAAAAAAAmAIAAGRycy9kb3du&#10;cmV2LnhtbFBLBQYAAAAABAAEAPUAAACGAwAAAAA=&#10;" path="m,nfl,-259867e" filled="f" strokecolor="#6d6d6d" strokeweight=".16667mm">
                  <v:stroke endarrow="classic" joinstyle="bevel"/>
                  <v:path arrowok="t" textboxrect="0,0,0,259867"/>
                </v:shape>
                <v:shape id="Text 130" o:spid="_x0000_s1137" type="#_x0000_t202" style="position:absolute;left:7500;top:7635;width:5520;height:19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WEBMIA&#10;AADcAAAADwAAAGRycy9kb3ducmV2LnhtbERPTWsCMRC9F/wPYQRvNbsKVrZGKZaiFw9V216HzXSz&#10;7WayJHF3/feNIPQ2j/c5q81gG9GRD7VjBfk0A0FcOl1zpeB8entcgggRWWPjmBRcKcBmPXpYYaFd&#10;z+/UHWMlUgiHAhWYGNtCylAashimriVO3LfzFmOCvpLaY5/CbSNnWbaQFmtODQZb2hoqf48Xq6Db&#10;ffDCfMqvOu/t4cn/2NftdabUZDy8PIOINMR/8d2912l+PofbM+kC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RYQEwgAAANwAAAAPAAAAAAAAAAAAAAAAAJgCAABkcnMvZG93&#10;bnJldi54bWxQSwUGAAAAAAQABAD1AAAAhwMAAAAA&#10;" filled="f" stroked="f">
                  <v:textbox inset="1mm,0,1mm,0">
                    <w:txbxContent>
                      <w:p w14:paraId="6D472CF3" w14:textId="7DCA92D3" w:rsidR="009A64EC" w:rsidRDefault="009A64EC" w:rsidP="00892173">
                        <w:pPr>
                          <w:snapToGrid w:val="0"/>
                          <w:rPr>
                            <w:rFonts w:ascii="Arial"/>
                            <w:color w:val="303030"/>
                            <w:sz w:val="18"/>
                            <w:szCs w:val="18"/>
                          </w:rPr>
                        </w:pPr>
                        <w:r>
                          <w:rPr>
                            <w:rFonts w:ascii="Arial"/>
                            <w:color w:val="303030"/>
                            <w:sz w:val="18"/>
                            <w:szCs w:val="18"/>
                          </w:rPr>
                          <w:t>Edit transactions.</w:t>
                        </w:r>
                      </w:p>
                      <w:p w14:paraId="24D7FE6F" w14:textId="46A92BA5" w:rsidR="009A64EC" w:rsidRDefault="009A64EC" w:rsidP="00892173">
                        <w:pPr>
                          <w:snapToGrid w:val="0"/>
                          <w:rPr>
                            <w:rFonts w:ascii="Arial"/>
                            <w:color w:val="303030"/>
                            <w:sz w:val="18"/>
                            <w:szCs w:val="18"/>
                          </w:rPr>
                        </w:pPr>
                        <w:r>
                          <w:rPr>
                            <w:rFonts w:ascii="Arial"/>
                            <w:color w:val="303030"/>
                            <w:sz w:val="18"/>
                            <w:szCs w:val="18"/>
                          </w:rPr>
                          <w:t xml:space="preserve"> Enter transactions and items plus date of expiration</w:t>
                        </w:r>
                      </w:p>
                      <w:p w14:paraId="1C7B1268" w14:textId="77777777" w:rsidR="009A64EC" w:rsidRDefault="009A64EC" w:rsidP="00382848">
                        <w:pPr>
                          <w:snapToGrid w:val="0"/>
                          <w:jc w:val="center"/>
                          <w:rPr>
                            <w:rFonts w:ascii="Arial"/>
                            <w:color w:val="303030"/>
                            <w:sz w:val="18"/>
                            <w:szCs w:val="18"/>
                          </w:rPr>
                        </w:pPr>
                      </w:p>
                      <w:p w14:paraId="4EC51526" w14:textId="77777777" w:rsidR="009A64EC" w:rsidRPr="003D4BE0" w:rsidRDefault="009A64EC" w:rsidP="00382848">
                        <w:pPr>
                          <w:snapToGrid w:val="0"/>
                          <w:jc w:val="center"/>
                          <w:rPr>
                            <w:sz w:val="18"/>
                            <w:szCs w:val="18"/>
                          </w:rPr>
                        </w:pPr>
                      </w:p>
                    </w:txbxContent>
                  </v:textbox>
                </v:shape>
                <v:shape id="ConnectLine" o:spid="_x0000_s1138" style="position:absolute;left:14220;top:6060;width:7920;height:0;visibility:visible;mso-wrap-style:square;v-text-anchor:top" coordsize="79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UtIcIA&#10;AADcAAAADwAAAGRycy9kb3ducmV2LnhtbERPTWvCQBC9C/0PyxR6042lVImuYoqCFERMa85jdkyC&#10;2dmQXU3677uC4G0e73Pmy97U4katqywrGI8iEMS51RUXCn5/NsMpCOeRNdaWScEfOVguXgZzjLXt&#10;+EC31BcihLCLUUHpfRNL6fKSDLqRbYgDd7atQR9gW0jdYhfCTS3fo+hTGqw4NJTY0FdJ+SW9GgWT&#10;LOnSZF8lp13ynR53MsP1PlPq7bVfzUB46v1T/HBvdZg//oD7M+ECu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9S0hwgAAANwAAAAPAAAAAAAAAAAAAAAAAJgCAABkcnMvZG93&#10;bnJldi54bWxQSwUGAAAAAAQABAD1AAAAhwMAAAAA&#10;" path="m,nfl-792000,e" filled="f" strokecolor="#6d6d6d" strokeweight=".16667mm">
                  <v:stroke endarrow="classic" joinstyle="bevel"/>
                  <v:path arrowok="t" textboxrect="0,0,792000,0"/>
                </v:shape>
                <v:shape id="Text 131" o:spid="_x0000_s1139" type="#_x0000_t202" style="position:absolute;left:7260;top:4047;width:6000;height:17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568IA&#10;AADcAAAADwAAAGRycy9kb3ducmV2LnhtbERPTWsCMRC9F/wPYQRvNbuCVrZGKZaiFw9V216HzXSz&#10;7WayJHF3/feNIPQ2j/c5q81gG9GRD7VjBfk0A0FcOl1zpeB8entcgggRWWPjmBRcKcBmPXpYYaFd&#10;z+/UHWMlUgiHAhWYGNtCylAashimriVO3LfzFmOCvpLaY5/CbSNnWbaQFmtODQZb2hoqf48Xq6Db&#10;ffDCfMqvOu/t4cn/2NftdabUZDy8PIOINMR/8d2912l+PofbM+kC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4LnrwgAAANwAAAAPAAAAAAAAAAAAAAAAAJgCAABkcnMvZG93&#10;bnJldi54bWxQSwUGAAAAAAQABAD1AAAAhwMAAAAA&#10;" filled="f" stroked="f">
                  <v:textbox inset="1mm,0,1mm,0">
                    <w:txbxContent>
                      <w:p w14:paraId="0083FD01" w14:textId="03E82DFB" w:rsidR="009A64EC" w:rsidRDefault="009A64EC" w:rsidP="00382848">
                        <w:pPr>
                          <w:snapToGrid w:val="0"/>
                          <w:jc w:val="center"/>
                          <w:rPr>
                            <w:rFonts w:ascii="Arial"/>
                            <w:color w:val="303030"/>
                            <w:sz w:val="18"/>
                            <w:szCs w:val="18"/>
                          </w:rPr>
                        </w:pPr>
                        <w:r>
                          <w:rPr>
                            <w:rFonts w:ascii="Arial"/>
                            <w:color w:val="303030"/>
                            <w:sz w:val="18"/>
                            <w:szCs w:val="18"/>
                          </w:rPr>
                          <w:t>View transactions</w:t>
                        </w:r>
                      </w:p>
                      <w:p w14:paraId="3901979F" w14:textId="07335152" w:rsidR="009A64EC" w:rsidRDefault="009A64EC" w:rsidP="00382848">
                        <w:pPr>
                          <w:snapToGrid w:val="0"/>
                          <w:jc w:val="center"/>
                          <w:rPr>
                            <w:rFonts w:ascii="Arial"/>
                            <w:color w:val="303030"/>
                            <w:sz w:val="18"/>
                            <w:szCs w:val="18"/>
                          </w:rPr>
                        </w:pPr>
                        <w:r>
                          <w:rPr>
                            <w:rFonts w:ascii="Arial"/>
                            <w:color w:val="303030"/>
                            <w:sz w:val="18"/>
                            <w:szCs w:val="18"/>
                          </w:rPr>
                          <w:t>Approve users and provide transaction reports and notifications</w:t>
                        </w:r>
                      </w:p>
                      <w:p w14:paraId="65386A2B" w14:textId="404DE417" w:rsidR="009A64EC" w:rsidRPr="003D4BE0" w:rsidRDefault="009A64EC" w:rsidP="00382848">
                        <w:pPr>
                          <w:snapToGrid w:val="0"/>
                          <w:jc w:val="center"/>
                          <w:rPr>
                            <w:sz w:val="18"/>
                            <w:szCs w:val="18"/>
                          </w:rPr>
                        </w:pPr>
                        <w:proofErr w:type="gramStart"/>
                        <w:r>
                          <w:rPr>
                            <w:rFonts w:ascii="Arial"/>
                            <w:color w:val="303030"/>
                            <w:sz w:val="18"/>
                            <w:szCs w:val="18"/>
                          </w:rPr>
                          <w:t>p</w:t>
                        </w:r>
                        <w:proofErr w:type="gramEnd"/>
                      </w:p>
                    </w:txbxContent>
                  </v:textbox>
                </v:shape>
                <w10:wrap anchorx="margin"/>
              </v:group>
            </w:pict>
          </mc:Fallback>
        </mc:AlternateContent>
      </w:r>
    </w:p>
    <w:p w14:paraId="2337284E" w14:textId="77777777" w:rsidR="00382848" w:rsidRPr="00546534" w:rsidRDefault="00382848" w:rsidP="00F34674">
      <w:pPr>
        <w:spacing w:line="240" w:lineRule="auto"/>
        <w:jc w:val="both"/>
        <w:rPr>
          <w:rFonts w:ascii="Times New Roman" w:hAnsi="Times New Roman" w:cs="Times New Roman"/>
          <w:sz w:val="24"/>
          <w:szCs w:val="24"/>
        </w:rPr>
      </w:pPr>
    </w:p>
    <w:p w14:paraId="1611F8ED" w14:textId="77777777" w:rsidR="00382848" w:rsidRPr="00546534" w:rsidRDefault="00382848" w:rsidP="00F34674">
      <w:pPr>
        <w:spacing w:line="240" w:lineRule="auto"/>
        <w:jc w:val="both"/>
        <w:rPr>
          <w:rFonts w:ascii="Times New Roman" w:hAnsi="Times New Roman" w:cs="Times New Roman"/>
          <w:sz w:val="24"/>
          <w:szCs w:val="24"/>
        </w:rPr>
      </w:pPr>
    </w:p>
    <w:p w14:paraId="4A87659A" w14:textId="77777777" w:rsidR="00382848" w:rsidRPr="00546534" w:rsidRDefault="00382848" w:rsidP="00F34674">
      <w:pPr>
        <w:spacing w:line="240" w:lineRule="auto"/>
        <w:jc w:val="both"/>
        <w:rPr>
          <w:rFonts w:ascii="Times New Roman" w:hAnsi="Times New Roman" w:cs="Times New Roman"/>
          <w:sz w:val="24"/>
          <w:szCs w:val="24"/>
        </w:rPr>
      </w:pPr>
    </w:p>
    <w:p w14:paraId="4751A60D" w14:textId="77777777" w:rsidR="00382848" w:rsidRPr="00546534" w:rsidRDefault="00382848" w:rsidP="00F34674">
      <w:pPr>
        <w:spacing w:line="240" w:lineRule="auto"/>
        <w:jc w:val="both"/>
        <w:rPr>
          <w:rFonts w:ascii="Times New Roman" w:hAnsi="Times New Roman" w:cs="Times New Roman"/>
          <w:sz w:val="24"/>
          <w:szCs w:val="24"/>
        </w:rPr>
      </w:pPr>
    </w:p>
    <w:p w14:paraId="225C2A26" w14:textId="77777777" w:rsidR="00382848" w:rsidRPr="00546534" w:rsidRDefault="00382848" w:rsidP="00F34674">
      <w:pPr>
        <w:spacing w:line="240" w:lineRule="auto"/>
        <w:jc w:val="both"/>
        <w:rPr>
          <w:rFonts w:ascii="Times New Roman" w:hAnsi="Times New Roman" w:cs="Times New Roman"/>
          <w:sz w:val="24"/>
          <w:szCs w:val="24"/>
        </w:rPr>
      </w:pPr>
    </w:p>
    <w:p w14:paraId="44C9BD16" w14:textId="77777777" w:rsidR="00382848" w:rsidRPr="00546534" w:rsidRDefault="00382848" w:rsidP="00F34674">
      <w:pPr>
        <w:spacing w:line="240" w:lineRule="auto"/>
        <w:jc w:val="both"/>
        <w:rPr>
          <w:rFonts w:ascii="Times New Roman" w:hAnsi="Times New Roman" w:cs="Times New Roman"/>
          <w:sz w:val="24"/>
          <w:szCs w:val="24"/>
        </w:rPr>
      </w:pPr>
    </w:p>
    <w:p w14:paraId="0A67C133" w14:textId="77777777" w:rsidR="00382848" w:rsidRPr="00546534" w:rsidRDefault="00382848" w:rsidP="00F34674">
      <w:pPr>
        <w:spacing w:line="240" w:lineRule="auto"/>
        <w:jc w:val="both"/>
        <w:rPr>
          <w:rFonts w:ascii="Times New Roman" w:hAnsi="Times New Roman" w:cs="Times New Roman"/>
          <w:sz w:val="24"/>
          <w:szCs w:val="24"/>
        </w:rPr>
      </w:pPr>
    </w:p>
    <w:p w14:paraId="496B6A96" w14:textId="77777777" w:rsidR="00382848" w:rsidRPr="00546534" w:rsidRDefault="00382848" w:rsidP="00F34674">
      <w:pPr>
        <w:spacing w:line="240" w:lineRule="auto"/>
        <w:jc w:val="both"/>
        <w:rPr>
          <w:rFonts w:ascii="Times New Roman" w:hAnsi="Times New Roman" w:cs="Times New Roman"/>
          <w:sz w:val="24"/>
          <w:szCs w:val="24"/>
        </w:rPr>
      </w:pPr>
    </w:p>
    <w:p w14:paraId="38E4EB03" w14:textId="77777777" w:rsidR="00382848" w:rsidRPr="00546534" w:rsidRDefault="00382848" w:rsidP="00F34674">
      <w:pPr>
        <w:spacing w:line="240" w:lineRule="auto"/>
        <w:jc w:val="both"/>
        <w:rPr>
          <w:rFonts w:ascii="Times New Roman" w:hAnsi="Times New Roman" w:cs="Times New Roman"/>
          <w:sz w:val="24"/>
          <w:szCs w:val="24"/>
        </w:rPr>
      </w:pPr>
    </w:p>
    <w:p w14:paraId="4118A8DB" w14:textId="77777777" w:rsidR="00382848" w:rsidRPr="00546534" w:rsidRDefault="00382848" w:rsidP="00F34674">
      <w:pPr>
        <w:spacing w:line="240" w:lineRule="auto"/>
        <w:jc w:val="both"/>
        <w:rPr>
          <w:rFonts w:ascii="Times New Roman" w:hAnsi="Times New Roman" w:cs="Times New Roman"/>
          <w:sz w:val="24"/>
          <w:szCs w:val="24"/>
        </w:rPr>
      </w:pPr>
    </w:p>
    <w:p w14:paraId="696C888F" w14:textId="77777777" w:rsidR="00382848" w:rsidRPr="00546534" w:rsidRDefault="00382848" w:rsidP="00F34674">
      <w:pPr>
        <w:spacing w:line="240" w:lineRule="auto"/>
        <w:jc w:val="both"/>
        <w:rPr>
          <w:rFonts w:ascii="Times New Roman" w:hAnsi="Times New Roman" w:cs="Times New Roman"/>
          <w:sz w:val="24"/>
          <w:szCs w:val="24"/>
        </w:rPr>
      </w:pPr>
    </w:p>
    <w:p w14:paraId="29DF2BDC" w14:textId="77777777" w:rsidR="008D740F" w:rsidRPr="00546534" w:rsidRDefault="008D740F" w:rsidP="00F34674">
      <w:pPr>
        <w:spacing w:line="240" w:lineRule="auto"/>
        <w:jc w:val="both"/>
        <w:rPr>
          <w:rFonts w:ascii="Times New Roman" w:hAnsi="Times New Roman" w:cs="Times New Roman"/>
          <w:sz w:val="24"/>
          <w:szCs w:val="24"/>
        </w:rPr>
      </w:pPr>
    </w:p>
    <w:p w14:paraId="71A26DFC" w14:textId="77777777" w:rsidR="008D740F" w:rsidRPr="00546534" w:rsidRDefault="008D740F" w:rsidP="00F34674">
      <w:pPr>
        <w:spacing w:line="240" w:lineRule="auto"/>
        <w:jc w:val="both"/>
        <w:rPr>
          <w:rFonts w:ascii="Times New Roman" w:hAnsi="Times New Roman" w:cs="Times New Roman"/>
          <w:sz w:val="24"/>
          <w:szCs w:val="24"/>
        </w:rPr>
      </w:pPr>
    </w:p>
    <w:p w14:paraId="7F625F4B" w14:textId="77777777" w:rsidR="008D740F" w:rsidRPr="00546534" w:rsidRDefault="008D740F" w:rsidP="00F34674">
      <w:pPr>
        <w:spacing w:line="240" w:lineRule="auto"/>
        <w:jc w:val="both"/>
        <w:rPr>
          <w:rFonts w:ascii="Times New Roman" w:hAnsi="Times New Roman" w:cs="Times New Roman"/>
          <w:sz w:val="24"/>
          <w:szCs w:val="24"/>
        </w:rPr>
      </w:pPr>
    </w:p>
    <w:p w14:paraId="7BEEBF19" w14:textId="77777777" w:rsidR="008D740F" w:rsidRPr="00546534" w:rsidRDefault="008D740F" w:rsidP="00F34674">
      <w:pPr>
        <w:spacing w:line="240" w:lineRule="auto"/>
        <w:jc w:val="both"/>
        <w:rPr>
          <w:rFonts w:ascii="Times New Roman" w:hAnsi="Times New Roman" w:cs="Times New Roman"/>
          <w:sz w:val="24"/>
          <w:szCs w:val="24"/>
        </w:rPr>
      </w:pPr>
    </w:p>
    <w:p w14:paraId="67D14709" w14:textId="77777777" w:rsidR="008D740F" w:rsidRPr="00546534" w:rsidRDefault="008D740F" w:rsidP="00F34674">
      <w:pPr>
        <w:spacing w:line="240" w:lineRule="auto"/>
        <w:jc w:val="both"/>
        <w:rPr>
          <w:rFonts w:ascii="Times New Roman" w:hAnsi="Times New Roman" w:cs="Times New Roman"/>
          <w:sz w:val="24"/>
          <w:szCs w:val="24"/>
        </w:rPr>
      </w:pPr>
    </w:p>
    <w:p w14:paraId="03BFB50A" w14:textId="77777777" w:rsidR="00382848" w:rsidRDefault="00382848" w:rsidP="00F34674">
      <w:pPr>
        <w:spacing w:line="240" w:lineRule="auto"/>
        <w:jc w:val="both"/>
        <w:rPr>
          <w:rFonts w:ascii="Times New Roman" w:hAnsi="Times New Roman" w:cs="Times New Roman"/>
          <w:sz w:val="24"/>
          <w:szCs w:val="24"/>
        </w:rPr>
      </w:pPr>
    </w:p>
    <w:p w14:paraId="4623C419" w14:textId="77777777" w:rsidR="0014615F" w:rsidRDefault="0014615F" w:rsidP="00F34674">
      <w:pPr>
        <w:spacing w:line="240" w:lineRule="auto"/>
        <w:jc w:val="both"/>
        <w:rPr>
          <w:rFonts w:ascii="Times New Roman" w:hAnsi="Times New Roman" w:cs="Times New Roman"/>
          <w:sz w:val="24"/>
          <w:szCs w:val="24"/>
        </w:rPr>
      </w:pPr>
    </w:p>
    <w:p w14:paraId="6526DFA7" w14:textId="77777777" w:rsidR="0014615F" w:rsidRDefault="0014615F" w:rsidP="00F34674">
      <w:pPr>
        <w:spacing w:line="240" w:lineRule="auto"/>
        <w:jc w:val="both"/>
        <w:rPr>
          <w:rFonts w:ascii="Times New Roman" w:hAnsi="Times New Roman" w:cs="Times New Roman"/>
          <w:sz w:val="24"/>
          <w:szCs w:val="24"/>
        </w:rPr>
      </w:pPr>
    </w:p>
    <w:p w14:paraId="1F5EEB14" w14:textId="77777777" w:rsidR="0014615F" w:rsidRDefault="0014615F" w:rsidP="00F34674">
      <w:pPr>
        <w:spacing w:line="240" w:lineRule="auto"/>
        <w:jc w:val="both"/>
        <w:rPr>
          <w:rFonts w:ascii="Times New Roman" w:hAnsi="Times New Roman" w:cs="Times New Roman"/>
          <w:sz w:val="24"/>
          <w:szCs w:val="24"/>
        </w:rPr>
      </w:pPr>
    </w:p>
    <w:p w14:paraId="176D16D7" w14:textId="77777777" w:rsidR="0014615F" w:rsidRDefault="0014615F" w:rsidP="00F34674">
      <w:pPr>
        <w:spacing w:line="240" w:lineRule="auto"/>
        <w:jc w:val="both"/>
        <w:rPr>
          <w:rFonts w:ascii="Times New Roman" w:hAnsi="Times New Roman" w:cs="Times New Roman"/>
          <w:sz w:val="24"/>
          <w:szCs w:val="24"/>
        </w:rPr>
      </w:pPr>
    </w:p>
    <w:p w14:paraId="4F11EEE7" w14:textId="77777777" w:rsidR="0014615F" w:rsidRDefault="0014615F" w:rsidP="00F34674">
      <w:pPr>
        <w:spacing w:line="240" w:lineRule="auto"/>
        <w:jc w:val="both"/>
        <w:rPr>
          <w:rFonts w:ascii="Times New Roman" w:hAnsi="Times New Roman" w:cs="Times New Roman"/>
          <w:sz w:val="24"/>
          <w:szCs w:val="24"/>
        </w:rPr>
      </w:pPr>
    </w:p>
    <w:p w14:paraId="7E06E19D" w14:textId="77777777" w:rsidR="0014615F" w:rsidRPr="00546534" w:rsidRDefault="0014615F" w:rsidP="00F34674">
      <w:pPr>
        <w:spacing w:line="240" w:lineRule="auto"/>
        <w:jc w:val="both"/>
        <w:rPr>
          <w:rFonts w:ascii="Times New Roman" w:hAnsi="Times New Roman" w:cs="Times New Roman"/>
          <w:sz w:val="24"/>
          <w:szCs w:val="24"/>
        </w:rPr>
      </w:pPr>
    </w:p>
    <w:p w14:paraId="6C90E100" w14:textId="461A6C05" w:rsidR="00382848" w:rsidRPr="00546534" w:rsidRDefault="00F71AE1" w:rsidP="00F34674">
      <w:pPr>
        <w:pStyle w:val="Heading3"/>
        <w:spacing w:line="240" w:lineRule="auto"/>
        <w:jc w:val="both"/>
        <w:rPr>
          <w:rFonts w:ascii="Times New Roman" w:hAnsi="Times New Roman" w:cs="Times New Roman"/>
          <w:b/>
        </w:rPr>
      </w:pPr>
      <w:bookmarkStart w:id="115" w:name="_Toc493586481"/>
      <w:bookmarkStart w:id="116" w:name="_Toc530440955"/>
      <w:bookmarkStart w:id="117" w:name="_Toc3723504"/>
      <w:r>
        <w:rPr>
          <w:rFonts w:ascii="Times New Roman" w:hAnsi="Times New Roman" w:cs="Times New Roman"/>
          <w:b/>
        </w:rPr>
        <w:lastRenderedPageBreak/>
        <w:t>4.4.3</w:t>
      </w:r>
      <w:r w:rsidR="00382848" w:rsidRPr="00546534">
        <w:rPr>
          <w:rFonts w:ascii="Times New Roman" w:hAnsi="Times New Roman" w:cs="Times New Roman"/>
          <w:b/>
        </w:rPr>
        <w:t>. Entity Relationship Diagram</w:t>
      </w:r>
      <w:bookmarkEnd w:id="115"/>
      <w:bookmarkEnd w:id="116"/>
      <w:bookmarkEnd w:id="117"/>
    </w:p>
    <w:p w14:paraId="0D14A8D3" w14:textId="77777777" w:rsidR="00382848" w:rsidRPr="00546534" w:rsidRDefault="00382848"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An ERD diagram showed the relationships of entity sets stored in the database.</w:t>
      </w:r>
    </w:p>
    <w:p w14:paraId="7862C29C" w14:textId="19600C03" w:rsidR="00382848" w:rsidRPr="00546534" w:rsidRDefault="00382848" w:rsidP="00F34674">
      <w:pPr>
        <w:pStyle w:val="Heading3"/>
        <w:spacing w:line="240" w:lineRule="auto"/>
        <w:jc w:val="both"/>
        <w:rPr>
          <w:rFonts w:ascii="Times New Roman" w:hAnsi="Times New Roman" w:cs="Times New Roman"/>
        </w:rPr>
      </w:pPr>
      <w:bookmarkStart w:id="118" w:name="_Toc530179172"/>
      <w:bookmarkStart w:id="119" w:name="_Toc3723505"/>
      <w:r w:rsidRPr="00546534">
        <w:rPr>
          <w:rFonts w:ascii="Times New Roman" w:hAnsi="Times New Roman" w:cs="Times New Roman"/>
          <w:color w:val="auto"/>
        </w:rPr>
        <w:t xml:space="preserve">Figure </w:t>
      </w:r>
      <w:bookmarkStart w:id="120" w:name="_Toc530516636"/>
      <w:bookmarkEnd w:id="118"/>
      <w:r w:rsidR="006F396D" w:rsidRPr="00546534">
        <w:rPr>
          <w:rFonts w:ascii="Times New Roman" w:hAnsi="Times New Roman" w:cs="Times New Roman"/>
          <w:lang w:val="en-GB"/>
        </w:rPr>
        <w:t>4.4.6 ERD</w:t>
      </w:r>
      <w:bookmarkEnd w:id="119"/>
      <w:bookmarkEnd w:id="120"/>
    </w:p>
    <w:p w14:paraId="42CFB80E" w14:textId="77777777" w:rsidR="008148E0" w:rsidRPr="00546534" w:rsidRDefault="008148E0" w:rsidP="00F34674">
      <w:pPr>
        <w:spacing w:line="240" w:lineRule="auto"/>
        <w:jc w:val="both"/>
        <w:rPr>
          <w:rFonts w:ascii="Times New Roman" w:hAnsi="Times New Roman" w:cs="Times New Roman"/>
          <w:sz w:val="24"/>
          <w:szCs w:val="24"/>
        </w:rPr>
      </w:pPr>
    </w:p>
    <w:p w14:paraId="3A99632B" w14:textId="754F4BC1" w:rsidR="00382848" w:rsidRPr="00546534" w:rsidRDefault="008148E0" w:rsidP="00F34674">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806720" behindDoc="0" locked="0" layoutInCell="1" allowOverlap="1" wp14:anchorId="7E1A2E02" wp14:editId="4DC7B369">
                <wp:simplePos x="0" y="0"/>
                <wp:positionH relativeFrom="column">
                  <wp:posOffset>762000</wp:posOffset>
                </wp:positionH>
                <wp:positionV relativeFrom="paragraph">
                  <wp:posOffset>105410</wp:posOffset>
                </wp:positionV>
                <wp:extent cx="5505450" cy="3234055"/>
                <wp:effectExtent l="0" t="0" r="38100" b="42545"/>
                <wp:wrapNone/>
                <wp:docPr id="79" name="Group 79"/>
                <wp:cNvGraphicFramePr/>
                <a:graphic xmlns:a="http://schemas.openxmlformats.org/drawingml/2006/main">
                  <a:graphicData uri="http://schemas.microsoft.com/office/word/2010/wordprocessingGroup">
                    <wpg:wgp>
                      <wpg:cNvGrpSpPr/>
                      <wpg:grpSpPr>
                        <a:xfrm>
                          <a:off x="0" y="0"/>
                          <a:ext cx="5505450" cy="3234055"/>
                          <a:chOff x="0" y="0"/>
                          <a:chExt cx="5505450" cy="3234055"/>
                        </a:xfrm>
                      </wpg:grpSpPr>
                      <wps:wsp>
                        <wps:cNvPr id="52" name="Start 1"/>
                        <wps:cNvSpPr/>
                        <wps:spPr>
                          <a:xfrm>
                            <a:off x="123825" y="57150"/>
                            <a:ext cx="1171575" cy="376555"/>
                          </a:xfrm>
                          <a:custGeom>
                            <a:avLst/>
                            <a:gdLst>
                              <a:gd name="connsiteX0" fmla="*/ 408000 w 816000"/>
                              <a:gd name="connsiteY0" fmla="*/ 0 h 366000"/>
                              <a:gd name="connsiteX1" fmla="*/ 408000 w 816000"/>
                              <a:gd name="connsiteY1" fmla="*/ 366000 h 366000"/>
                              <a:gd name="connsiteX2" fmla="*/ 0 w 816000"/>
                              <a:gd name="connsiteY2" fmla="*/ 183000 h 366000"/>
                              <a:gd name="connsiteX3" fmla="*/ 816000 w 816000"/>
                              <a:gd name="connsiteY3" fmla="*/ 183000 h 366000"/>
                              <a:gd name="connsiteX4" fmla="*/ 408000 w 816000"/>
                              <a:gd name="connsiteY4" fmla="*/ 183000 h 366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16000" h="366000">
                                <a:moveTo>
                                  <a:pt x="0" y="183000"/>
                                </a:moveTo>
                                <a:cubicBezTo>
                                  <a:pt x="0" y="81932"/>
                                  <a:pt x="182668" y="0"/>
                                  <a:pt x="408000" y="0"/>
                                </a:cubicBezTo>
                                <a:cubicBezTo>
                                  <a:pt x="633330" y="0"/>
                                  <a:pt x="816000" y="81932"/>
                                  <a:pt x="816000" y="183000"/>
                                </a:cubicBezTo>
                                <a:cubicBezTo>
                                  <a:pt x="816000" y="284068"/>
                                  <a:pt x="633330" y="366000"/>
                                  <a:pt x="408000" y="366000"/>
                                </a:cubicBezTo>
                                <a:cubicBezTo>
                                  <a:pt x="182668" y="366000"/>
                                  <a:pt x="0" y="284068"/>
                                  <a:pt x="0" y="183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6FF10181" w14:textId="0D2C6B30" w:rsidR="009A64EC" w:rsidRPr="0002586F" w:rsidRDefault="009A64EC" w:rsidP="00FD5ADC">
                              <w:pPr>
                                <w:snapToGrid w:val="0"/>
                                <w:jc w:val="center"/>
                              </w:pPr>
                              <w:r>
                                <w:t>Email</w:t>
                              </w:r>
                            </w:p>
                            <w:p w14:paraId="48DB5EA1" w14:textId="77777777" w:rsidR="009A64EC" w:rsidRDefault="009A64EC"/>
                          </w:txbxContent>
                        </wps:txbx>
                        <wps:bodyPr wrap="square" lIns="36000" tIns="0" rIns="36000" bIns="0" rtlCol="0" anchor="ctr"/>
                      </wps:wsp>
                      <wps:wsp>
                        <wps:cNvPr id="54" name="Process"/>
                        <wps:cNvSpPr/>
                        <wps:spPr>
                          <a:xfrm>
                            <a:off x="2838450" y="1562100"/>
                            <a:ext cx="1133475" cy="485775"/>
                          </a:xfrm>
                          <a:custGeom>
                            <a:avLst/>
                            <a:gdLst>
                              <a:gd name="connsiteX0" fmla="*/ 0 w 1944000"/>
                              <a:gd name="connsiteY0" fmla="*/ 144000 h 288000"/>
                              <a:gd name="connsiteX1" fmla="*/ 972000 w 1944000"/>
                              <a:gd name="connsiteY1" fmla="*/ 0 h 288000"/>
                              <a:gd name="connsiteX2" fmla="*/ 1944000 w 1944000"/>
                              <a:gd name="connsiteY2" fmla="*/ 144000 h 288000"/>
                              <a:gd name="connsiteX3" fmla="*/ 972000 w 1944000"/>
                              <a:gd name="connsiteY3" fmla="*/ 288000 h 288000"/>
                            </a:gdLst>
                            <a:ahLst/>
                            <a:cxnLst>
                              <a:cxn ang="0">
                                <a:pos x="connsiteX0" y="connsiteY0"/>
                              </a:cxn>
                              <a:cxn ang="0">
                                <a:pos x="connsiteX1" y="connsiteY1"/>
                              </a:cxn>
                              <a:cxn ang="0">
                                <a:pos x="connsiteX2" y="connsiteY2"/>
                              </a:cxn>
                              <a:cxn ang="0">
                                <a:pos x="connsiteX3" y="connsiteY3"/>
                              </a:cxn>
                            </a:cxnLst>
                            <a:rect l="l" t="t" r="r" b="b"/>
                            <a:pathLst>
                              <a:path w="1944000" h="288000">
                                <a:moveTo>
                                  <a:pt x="1944000" y="288000"/>
                                </a:moveTo>
                                <a:lnTo>
                                  <a:pt x="1944000" y="0"/>
                                </a:lnTo>
                                <a:lnTo>
                                  <a:pt x="0" y="0"/>
                                </a:lnTo>
                                <a:lnTo>
                                  <a:pt x="0" y="288000"/>
                                </a:lnTo>
                                <a:lnTo>
                                  <a:pt x="1944000" y="288000"/>
                                </a:ln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646E650B" w14:textId="0825969C" w:rsidR="009A64EC" w:rsidRPr="0002586F" w:rsidRDefault="009A64EC" w:rsidP="00FD5ADC">
                              <w:pPr>
                                <w:snapToGrid w:val="0"/>
                                <w:spacing w:line="240" w:lineRule="auto"/>
                                <w:jc w:val="center"/>
                              </w:pPr>
                              <w:proofErr w:type="gramStart"/>
                              <w:r>
                                <w:t>user</w:t>
                              </w:r>
                              <w:proofErr w:type="gramEnd"/>
                            </w:p>
                          </w:txbxContent>
                        </wps:txbx>
                        <wps:bodyPr wrap="square" lIns="36000" tIns="0" rIns="36000" bIns="0" rtlCol="0" anchor="ctr">
                          <a:noAutofit/>
                        </wps:bodyPr>
                      </wps:wsp>
                      <wps:wsp>
                        <wps:cNvPr id="55" name="Line"/>
                        <wps:cNvSpPr/>
                        <wps:spPr>
                          <a:xfrm rot="9910390">
                            <a:off x="1104900" y="1704975"/>
                            <a:ext cx="1684795" cy="363681"/>
                          </a:xfrm>
                          <a:custGeom>
                            <a:avLst/>
                            <a:gdLst/>
                            <a:ahLst/>
                            <a:cxnLst/>
                            <a:rect l="0" t="0" r="0" b="0"/>
                            <a:pathLst>
                              <a:path w="1215000" fill="none">
                                <a:moveTo>
                                  <a:pt x="0" y="0"/>
                                </a:moveTo>
                                <a:lnTo>
                                  <a:pt x="1215000" y="0"/>
                                </a:lnTo>
                              </a:path>
                            </a:pathLst>
                          </a:custGeom>
                          <a:noFill/>
                          <a:ln w="12000" cap="flat">
                            <a:solidFill>
                              <a:srgbClr val="6D6D6D"/>
                            </a:solidFill>
                            <a:bevel/>
                            <a:tailEnd type="stealth" w="med" len="med"/>
                          </a:ln>
                        </wps:spPr>
                        <wps:bodyPr/>
                      </wps:wsp>
                      <wps:wsp>
                        <wps:cNvPr id="104" name="Line"/>
                        <wps:cNvSpPr/>
                        <wps:spPr>
                          <a:xfrm rot="10800000">
                            <a:off x="1381125" y="1562100"/>
                            <a:ext cx="1447800" cy="171450"/>
                          </a:xfrm>
                          <a:custGeom>
                            <a:avLst/>
                            <a:gdLst/>
                            <a:ahLst/>
                            <a:cxnLst/>
                            <a:rect l="0" t="0" r="0" b="0"/>
                            <a:pathLst>
                              <a:path w="1215000" fill="none">
                                <a:moveTo>
                                  <a:pt x="0" y="0"/>
                                </a:moveTo>
                                <a:lnTo>
                                  <a:pt x="1215000" y="0"/>
                                </a:lnTo>
                              </a:path>
                            </a:pathLst>
                          </a:custGeom>
                          <a:noFill/>
                          <a:ln w="12000" cap="flat">
                            <a:solidFill>
                              <a:srgbClr val="6D6D6D"/>
                            </a:solidFill>
                            <a:bevel/>
                            <a:tailEnd type="stealth" w="med" len="med"/>
                          </a:ln>
                        </wps:spPr>
                        <wps:bodyPr/>
                      </wps:wsp>
                      <wps:wsp>
                        <wps:cNvPr id="105" name="Line"/>
                        <wps:cNvSpPr/>
                        <wps:spPr>
                          <a:xfrm rot="13148296" flipV="1">
                            <a:off x="838200" y="914400"/>
                            <a:ext cx="2022700" cy="605120"/>
                          </a:xfrm>
                          <a:custGeom>
                            <a:avLst/>
                            <a:gdLst/>
                            <a:ahLst/>
                            <a:cxnLst/>
                            <a:rect l="0" t="0" r="0" b="0"/>
                            <a:pathLst>
                              <a:path w="1215000" fill="none">
                                <a:moveTo>
                                  <a:pt x="0" y="0"/>
                                </a:moveTo>
                                <a:lnTo>
                                  <a:pt x="1215000" y="0"/>
                                </a:lnTo>
                              </a:path>
                            </a:pathLst>
                          </a:custGeom>
                          <a:noFill/>
                          <a:ln w="12000" cap="flat">
                            <a:solidFill>
                              <a:srgbClr val="6D6D6D"/>
                            </a:solidFill>
                            <a:bevel/>
                            <a:tailEnd type="stealth" w="med" len="med"/>
                          </a:ln>
                        </wps:spPr>
                        <wps:bodyPr/>
                      </wps:wsp>
                      <wps:wsp>
                        <wps:cNvPr id="108" name="Line"/>
                        <wps:cNvSpPr/>
                        <wps:spPr>
                          <a:xfrm rot="13722828" flipV="1">
                            <a:off x="1895475" y="962025"/>
                            <a:ext cx="1559017" cy="76990"/>
                          </a:xfrm>
                          <a:custGeom>
                            <a:avLst/>
                            <a:gdLst/>
                            <a:ahLst/>
                            <a:cxnLst/>
                            <a:rect l="0" t="0" r="0" b="0"/>
                            <a:pathLst>
                              <a:path w="1215000" fill="none">
                                <a:moveTo>
                                  <a:pt x="0" y="0"/>
                                </a:moveTo>
                                <a:lnTo>
                                  <a:pt x="1215000" y="0"/>
                                </a:lnTo>
                              </a:path>
                            </a:pathLst>
                          </a:custGeom>
                          <a:noFill/>
                          <a:ln w="12000" cap="flat">
                            <a:solidFill>
                              <a:srgbClr val="6D6D6D"/>
                            </a:solidFill>
                            <a:bevel/>
                            <a:tailEnd type="stealth" w="med" len="med"/>
                          </a:ln>
                        </wps:spPr>
                        <wps:bodyPr/>
                      </wps:wsp>
                      <wps:wsp>
                        <wps:cNvPr id="109" name="Line"/>
                        <wps:cNvSpPr/>
                        <wps:spPr>
                          <a:xfrm rot="16200000">
                            <a:off x="2981325" y="990600"/>
                            <a:ext cx="1096821" cy="0"/>
                          </a:xfrm>
                          <a:custGeom>
                            <a:avLst/>
                            <a:gdLst/>
                            <a:ahLst/>
                            <a:cxnLst/>
                            <a:rect l="0" t="0" r="0" b="0"/>
                            <a:pathLst>
                              <a:path w="1215000" fill="none">
                                <a:moveTo>
                                  <a:pt x="0" y="0"/>
                                </a:moveTo>
                                <a:lnTo>
                                  <a:pt x="1215000" y="0"/>
                                </a:lnTo>
                              </a:path>
                            </a:pathLst>
                          </a:custGeom>
                          <a:noFill/>
                          <a:ln w="12000" cap="flat">
                            <a:solidFill>
                              <a:srgbClr val="6D6D6D"/>
                            </a:solidFill>
                            <a:bevel/>
                            <a:tailEnd type="stealth" w="med" len="med"/>
                          </a:ln>
                        </wps:spPr>
                        <wps:bodyPr/>
                      </wps:wsp>
                      <wps:wsp>
                        <wps:cNvPr id="116" name="Line"/>
                        <wps:cNvSpPr/>
                        <wps:spPr>
                          <a:xfrm rot="18654632" flipV="1">
                            <a:off x="3209925" y="800100"/>
                            <a:ext cx="1350444" cy="342577"/>
                          </a:xfrm>
                          <a:custGeom>
                            <a:avLst/>
                            <a:gdLst/>
                            <a:ahLst/>
                            <a:cxnLst/>
                            <a:rect l="0" t="0" r="0" b="0"/>
                            <a:pathLst>
                              <a:path w="1215000" fill="none">
                                <a:moveTo>
                                  <a:pt x="0" y="0"/>
                                </a:moveTo>
                                <a:lnTo>
                                  <a:pt x="1215000" y="0"/>
                                </a:lnTo>
                              </a:path>
                            </a:pathLst>
                          </a:custGeom>
                          <a:noFill/>
                          <a:ln w="12000" cap="flat">
                            <a:solidFill>
                              <a:srgbClr val="6D6D6D"/>
                            </a:solidFill>
                            <a:bevel/>
                            <a:tailEnd type="stealth" w="med" len="med"/>
                          </a:ln>
                        </wps:spPr>
                        <wps:bodyPr/>
                      </wps:wsp>
                      <wps:wsp>
                        <wps:cNvPr id="126" name="Start 1"/>
                        <wps:cNvSpPr/>
                        <wps:spPr>
                          <a:xfrm>
                            <a:off x="1485900" y="0"/>
                            <a:ext cx="1171575" cy="376555"/>
                          </a:xfrm>
                          <a:custGeom>
                            <a:avLst/>
                            <a:gdLst>
                              <a:gd name="connsiteX0" fmla="*/ 408000 w 816000"/>
                              <a:gd name="connsiteY0" fmla="*/ 0 h 366000"/>
                              <a:gd name="connsiteX1" fmla="*/ 408000 w 816000"/>
                              <a:gd name="connsiteY1" fmla="*/ 366000 h 366000"/>
                              <a:gd name="connsiteX2" fmla="*/ 0 w 816000"/>
                              <a:gd name="connsiteY2" fmla="*/ 183000 h 366000"/>
                              <a:gd name="connsiteX3" fmla="*/ 816000 w 816000"/>
                              <a:gd name="connsiteY3" fmla="*/ 183000 h 366000"/>
                              <a:gd name="connsiteX4" fmla="*/ 408000 w 816000"/>
                              <a:gd name="connsiteY4" fmla="*/ 183000 h 366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16000" h="366000">
                                <a:moveTo>
                                  <a:pt x="0" y="183000"/>
                                </a:moveTo>
                                <a:cubicBezTo>
                                  <a:pt x="0" y="81932"/>
                                  <a:pt x="182668" y="0"/>
                                  <a:pt x="408000" y="0"/>
                                </a:cubicBezTo>
                                <a:cubicBezTo>
                                  <a:pt x="633330" y="0"/>
                                  <a:pt x="816000" y="81932"/>
                                  <a:pt x="816000" y="183000"/>
                                </a:cubicBezTo>
                                <a:cubicBezTo>
                                  <a:pt x="816000" y="284068"/>
                                  <a:pt x="633330" y="366000"/>
                                  <a:pt x="408000" y="366000"/>
                                </a:cubicBezTo>
                                <a:cubicBezTo>
                                  <a:pt x="182668" y="366000"/>
                                  <a:pt x="0" y="284068"/>
                                  <a:pt x="0" y="183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2A8B0272" w14:textId="2E372F06" w:rsidR="009A64EC" w:rsidRPr="0002586F" w:rsidRDefault="009A64EC" w:rsidP="00FD5ADC">
                              <w:pPr>
                                <w:snapToGrid w:val="0"/>
                                <w:jc w:val="center"/>
                              </w:pPr>
                              <w:r>
                                <w:t>Name</w:t>
                              </w:r>
                            </w:p>
                          </w:txbxContent>
                        </wps:txbx>
                        <wps:bodyPr wrap="square" lIns="36000" tIns="0" rIns="36000" bIns="0" rtlCol="0" anchor="ctr"/>
                      </wps:wsp>
                      <wps:wsp>
                        <wps:cNvPr id="127" name="Start 1"/>
                        <wps:cNvSpPr/>
                        <wps:spPr>
                          <a:xfrm>
                            <a:off x="2886075" y="19050"/>
                            <a:ext cx="1171575" cy="414655"/>
                          </a:xfrm>
                          <a:custGeom>
                            <a:avLst/>
                            <a:gdLst>
                              <a:gd name="connsiteX0" fmla="*/ 408000 w 816000"/>
                              <a:gd name="connsiteY0" fmla="*/ 0 h 366000"/>
                              <a:gd name="connsiteX1" fmla="*/ 408000 w 816000"/>
                              <a:gd name="connsiteY1" fmla="*/ 366000 h 366000"/>
                              <a:gd name="connsiteX2" fmla="*/ 0 w 816000"/>
                              <a:gd name="connsiteY2" fmla="*/ 183000 h 366000"/>
                              <a:gd name="connsiteX3" fmla="*/ 816000 w 816000"/>
                              <a:gd name="connsiteY3" fmla="*/ 183000 h 366000"/>
                              <a:gd name="connsiteX4" fmla="*/ 408000 w 816000"/>
                              <a:gd name="connsiteY4" fmla="*/ 183000 h 366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16000" h="366000">
                                <a:moveTo>
                                  <a:pt x="0" y="183000"/>
                                </a:moveTo>
                                <a:cubicBezTo>
                                  <a:pt x="0" y="81932"/>
                                  <a:pt x="182668" y="0"/>
                                  <a:pt x="408000" y="0"/>
                                </a:cubicBezTo>
                                <a:cubicBezTo>
                                  <a:pt x="633330" y="0"/>
                                  <a:pt x="816000" y="81932"/>
                                  <a:pt x="816000" y="183000"/>
                                </a:cubicBezTo>
                                <a:cubicBezTo>
                                  <a:pt x="816000" y="284068"/>
                                  <a:pt x="633330" y="366000"/>
                                  <a:pt x="408000" y="366000"/>
                                </a:cubicBezTo>
                                <a:cubicBezTo>
                                  <a:pt x="182668" y="366000"/>
                                  <a:pt x="0" y="284068"/>
                                  <a:pt x="0" y="183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464FC01A" w14:textId="05486BEF" w:rsidR="009A64EC" w:rsidRPr="0002586F" w:rsidRDefault="009A64EC" w:rsidP="00FD5ADC">
                              <w:pPr>
                                <w:snapToGrid w:val="0"/>
                                <w:jc w:val="center"/>
                              </w:pPr>
                              <w:r>
                                <w:t>Transaction</w:t>
                              </w:r>
                            </w:p>
                          </w:txbxContent>
                        </wps:txbx>
                        <wps:bodyPr wrap="square" lIns="36000" tIns="0" rIns="36000" bIns="0" rtlCol="0" anchor="ctr">
                          <a:noAutofit/>
                        </wps:bodyPr>
                      </wps:wsp>
                      <wps:wsp>
                        <wps:cNvPr id="128" name="Start 1"/>
                        <wps:cNvSpPr/>
                        <wps:spPr>
                          <a:xfrm>
                            <a:off x="4333875" y="266700"/>
                            <a:ext cx="1171575" cy="376555"/>
                          </a:xfrm>
                          <a:custGeom>
                            <a:avLst/>
                            <a:gdLst>
                              <a:gd name="connsiteX0" fmla="*/ 408000 w 816000"/>
                              <a:gd name="connsiteY0" fmla="*/ 0 h 366000"/>
                              <a:gd name="connsiteX1" fmla="*/ 408000 w 816000"/>
                              <a:gd name="connsiteY1" fmla="*/ 366000 h 366000"/>
                              <a:gd name="connsiteX2" fmla="*/ 0 w 816000"/>
                              <a:gd name="connsiteY2" fmla="*/ 183000 h 366000"/>
                              <a:gd name="connsiteX3" fmla="*/ 816000 w 816000"/>
                              <a:gd name="connsiteY3" fmla="*/ 183000 h 366000"/>
                              <a:gd name="connsiteX4" fmla="*/ 408000 w 816000"/>
                              <a:gd name="connsiteY4" fmla="*/ 183000 h 366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16000" h="366000">
                                <a:moveTo>
                                  <a:pt x="0" y="183000"/>
                                </a:moveTo>
                                <a:cubicBezTo>
                                  <a:pt x="0" y="81932"/>
                                  <a:pt x="182668" y="0"/>
                                  <a:pt x="408000" y="0"/>
                                </a:cubicBezTo>
                                <a:cubicBezTo>
                                  <a:pt x="633330" y="0"/>
                                  <a:pt x="816000" y="81932"/>
                                  <a:pt x="816000" y="183000"/>
                                </a:cubicBezTo>
                                <a:cubicBezTo>
                                  <a:pt x="816000" y="284068"/>
                                  <a:pt x="633330" y="366000"/>
                                  <a:pt x="408000" y="366000"/>
                                </a:cubicBezTo>
                                <a:cubicBezTo>
                                  <a:pt x="182668" y="366000"/>
                                  <a:pt x="0" y="284068"/>
                                  <a:pt x="0" y="183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501664BE" w14:textId="0968280A" w:rsidR="009A64EC" w:rsidRPr="0002586F" w:rsidRDefault="009A64EC" w:rsidP="00FD5ADC">
                              <w:pPr>
                                <w:snapToGrid w:val="0"/>
                                <w:jc w:val="center"/>
                              </w:pPr>
                              <w:r>
                                <w:t>Credit</w:t>
                              </w:r>
                            </w:p>
                            <w:p w14:paraId="46616AA5" w14:textId="77777777" w:rsidR="009A64EC" w:rsidRDefault="009A64EC"/>
                          </w:txbxContent>
                        </wps:txbx>
                        <wps:bodyPr wrap="square" lIns="36000" tIns="0" rIns="36000" bIns="0" rtlCol="0" anchor="ctr"/>
                      </wps:wsp>
                      <wps:wsp>
                        <wps:cNvPr id="129" name="Start 1"/>
                        <wps:cNvSpPr/>
                        <wps:spPr>
                          <a:xfrm>
                            <a:off x="0" y="2066925"/>
                            <a:ext cx="1171575" cy="376555"/>
                          </a:xfrm>
                          <a:custGeom>
                            <a:avLst/>
                            <a:gdLst>
                              <a:gd name="connsiteX0" fmla="*/ 408000 w 816000"/>
                              <a:gd name="connsiteY0" fmla="*/ 0 h 366000"/>
                              <a:gd name="connsiteX1" fmla="*/ 408000 w 816000"/>
                              <a:gd name="connsiteY1" fmla="*/ 366000 h 366000"/>
                              <a:gd name="connsiteX2" fmla="*/ 0 w 816000"/>
                              <a:gd name="connsiteY2" fmla="*/ 183000 h 366000"/>
                              <a:gd name="connsiteX3" fmla="*/ 816000 w 816000"/>
                              <a:gd name="connsiteY3" fmla="*/ 183000 h 366000"/>
                              <a:gd name="connsiteX4" fmla="*/ 408000 w 816000"/>
                              <a:gd name="connsiteY4" fmla="*/ 183000 h 366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16000" h="366000">
                                <a:moveTo>
                                  <a:pt x="0" y="183000"/>
                                </a:moveTo>
                                <a:cubicBezTo>
                                  <a:pt x="0" y="81932"/>
                                  <a:pt x="182668" y="0"/>
                                  <a:pt x="408000" y="0"/>
                                </a:cubicBezTo>
                                <a:cubicBezTo>
                                  <a:pt x="633330" y="0"/>
                                  <a:pt x="816000" y="81932"/>
                                  <a:pt x="816000" y="183000"/>
                                </a:cubicBezTo>
                                <a:cubicBezTo>
                                  <a:pt x="816000" y="284068"/>
                                  <a:pt x="633330" y="366000"/>
                                  <a:pt x="408000" y="366000"/>
                                </a:cubicBezTo>
                                <a:cubicBezTo>
                                  <a:pt x="182668" y="366000"/>
                                  <a:pt x="0" y="284068"/>
                                  <a:pt x="0" y="183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401744E4" w14:textId="327D894F" w:rsidR="009A64EC" w:rsidRPr="0002586F" w:rsidRDefault="009A64EC" w:rsidP="00FD5ADC">
                              <w:pPr>
                                <w:snapToGrid w:val="0"/>
                                <w:jc w:val="center"/>
                              </w:pPr>
                              <w:r>
                                <w:t>Date</w:t>
                              </w:r>
                            </w:p>
                          </w:txbxContent>
                        </wps:txbx>
                        <wps:bodyPr wrap="square" lIns="36000" tIns="0" rIns="36000" bIns="0" rtlCol="0" anchor="ctr"/>
                      </wps:wsp>
                      <wps:wsp>
                        <wps:cNvPr id="130" name="Start 1"/>
                        <wps:cNvSpPr/>
                        <wps:spPr>
                          <a:xfrm>
                            <a:off x="180975" y="1562100"/>
                            <a:ext cx="1171575" cy="376555"/>
                          </a:xfrm>
                          <a:custGeom>
                            <a:avLst/>
                            <a:gdLst>
                              <a:gd name="connsiteX0" fmla="*/ 408000 w 816000"/>
                              <a:gd name="connsiteY0" fmla="*/ 0 h 366000"/>
                              <a:gd name="connsiteX1" fmla="*/ 408000 w 816000"/>
                              <a:gd name="connsiteY1" fmla="*/ 366000 h 366000"/>
                              <a:gd name="connsiteX2" fmla="*/ 0 w 816000"/>
                              <a:gd name="connsiteY2" fmla="*/ 183000 h 366000"/>
                              <a:gd name="connsiteX3" fmla="*/ 816000 w 816000"/>
                              <a:gd name="connsiteY3" fmla="*/ 183000 h 366000"/>
                              <a:gd name="connsiteX4" fmla="*/ 408000 w 816000"/>
                              <a:gd name="connsiteY4" fmla="*/ 183000 h 366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16000" h="366000">
                                <a:moveTo>
                                  <a:pt x="0" y="183000"/>
                                </a:moveTo>
                                <a:cubicBezTo>
                                  <a:pt x="0" y="81932"/>
                                  <a:pt x="182668" y="0"/>
                                  <a:pt x="408000" y="0"/>
                                </a:cubicBezTo>
                                <a:cubicBezTo>
                                  <a:pt x="633330" y="0"/>
                                  <a:pt x="816000" y="81932"/>
                                  <a:pt x="816000" y="183000"/>
                                </a:cubicBezTo>
                                <a:cubicBezTo>
                                  <a:pt x="816000" y="284068"/>
                                  <a:pt x="633330" y="366000"/>
                                  <a:pt x="408000" y="366000"/>
                                </a:cubicBezTo>
                                <a:cubicBezTo>
                                  <a:pt x="182668" y="366000"/>
                                  <a:pt x="0" y="284068"/>
                                  <a:pt x="0" y="183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0A667D81" w14:textId="5DB07336" w:rsidR="009A64EC" w:rsidRPr="0002586F" w:rsidRDefault="009A64EC" w:rsidP="00FD5ADC">
                              <w:pPr>
                                <w:snapToGrid w:val="0"/>
                                <w:jc w:val="center"/>
                              </w:pPr>
                              <w:r>
                                <w:t>Debit</w:t>
                              </w:r>
                            </w:p>
                          </w:txbxContent>
                        </wps:txbx>
                        <wps:bodyPr wrap="square" lIns="36000" tIns="0" rIns="36000" bIns="0" rtlCol="0" anchor="ctr"/>
                      </wps:wsp>
                      <wps:wsp>
                        <wps:cNvPr id="131" name="Start 1"/>
                        <wps:cNvSpPr/>
                        <wps:spPr>
                          <a:xfrm>
                            <a:off x="2295525" y="2857500"/>
                            <a:ext cx="1171575" cy="376555"/>
                          </a:xfrm>
                          <a:custGeom>
                            <a:avLst/>
                            <a:gdLst>
                              <a:gd name="connsiteX0" fmla="*/ 408000 w 816000"/>
                              <a:gd name="connsiteY0" fmla="*/ 0 h 366000"/>
                              <a:gd name="connsiteX1" fmla="*/ 408000 w 816000"/>
                              <a:gd name="connsiteY1" fmla="*/ 366000 h 366000"/>
                              <a:gd name="connsiteX2" fmla="*/ 0 w 816000"/>
                              <a:gd name="connsiteY2" fmla="*/ 183000 h 366000"/>
                              <a:gd name="connsiteX3" fmla="*/ 816000 w 816000"/>
                              <a:gd name="connsiteY3" fmla="*/ 183000 h 366000"/>
                              <a:gd name="connsiteX4" fmla="*/ 408000 w 816000"/>
                              <a:gd name="connsiteY4" fmla="*/ 183000 h 366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816000" h="366000">
                                <a:moveTo>
                                  <a:pt x="0" y="183000"/>
                                </a:moveTo>
                                <a:cubicBezTo>
                                  <a:pt x="0" y="81932"/>
                                  <a:pt x="182668" y="0"/>
                                  <a:pt x="408000" y="0"/>
                                </a:cubicBezTo>
                                <a:cubicBezTo>
                                  <a:pt x="633330" y="0"/>
                                  <a:pt x="816000" y="81932"/>
                                  <a:pt x="816000" y="183000"/>
                                </a:cubicBezTo>
                                <a:cubicBezTo>
                                  <a:pt x="816000" y="284068"/>
                                  <a:pt x="633330" y="366000"/>
                                  <a:pt x="408000" y="366000"/>
                                </a:cubicBezTo>
                                <a:cubicBezTo>
                                  <a:pt x="182668" y="366000"/>
                                  <a:pt x="0" y="284068"/>
                                  <a:pt x="0" y="183000"/>
                                </a:cubicBezTo>
                                <a:close/>
                              </a:path>
                            </a:pathLst>
                          </a:custGeom>
                          <a:gradFill>
                            <a:gsLst>
                              <a:gs pos="0">
                                <a:srgbClr val="FBFBFB"/>
                              </a:gs>
                              <a:gs pos="100000">
                                <a:srgbClr val="EFEFEF"/>
                              </a:gs>
                            </a:gsLst>
                            <a:lin ang="5400000" scaled="0"/>
                          </a:gradFill>
                          <a:ln w="6000" cap="flat">
                            <a:solidFill>
                              <a:srgbClr val="6D6D6D"/>
                            </a:solidFill>
                            <a:bevel/>
                          </a:ln>
                          <a:effectLst>
                            <a:outerShdw dist="16971" dir="2700000" algn="tl">
                              <a:srgbClr val="000000">
                                <a:alpha val="8000"/>
                              </a:srgbClr>
                            </a:outerShdw>
                          </a:effectLst>
                        </wps:spPr>
                        <wps:txbx>
                          <w:txbxContent>
                            <w:p w14:paraId="1D67834C" w14:textId="272E3DF6" w:rsidR="009A64EC" w:rsidRPr="0002586F" w:rsidRDefault="009A64EC" w:rsidP="0056100B">
                              <w:pPr>
                                <w:snapToGrid w:val="0"/>
                                <w:jc w:val="center"/>
                              </w:pPr>
                              <w:r>
                                <w:t>Items</w:t>
                              </w:r>
                            </w:p>
                          </w:txbxContent>
                        </wps:txbx>
                        <wps:bodyPr wrap="square" lIns="36000" tIns="0" rIns="36000" bIns="0" rtlCol="0" anchor="ctr"/>
                      </wps:wsp>
                      <wps:wsp>
                        <wps:cNvPr id="133" name="Line"/>
                        <wps:cNvSpPr/>
                        <wps:spPr>
                          <a:xfrm rot="5986373">
                            <a:off x="2352675" y="2124075"/>
                            <a:ext cx="857491" cy="607802"/>
                          </a:xfrm>
                          <a:custGeom>
                            <a:avLst/>
                            <a:gdLst/>
                            <a:ahLst/>
                            <a:cxnLst/>
                            <a:rect l="0" t="0" r="0" b="0"/>
                            <a:pathLst>
                              <a:path w="1215000" fill="none">
                                <a:moveTo>
                                  <a:pt x="0" y="0"/>
                                </a:moveTo>
                                <a:lnTo>
                                  <a:pt x="1215000" y="0"/>
                                </a:lnTo>
                              </a:path>
                            </a:pathLst>
                          </a:custGeom>
                          <a:noFill/>
                          <a:ln w="12000" cap="flat">
                            <a:solidFill>
                              <a:srgbClr val="6D6D6D"/>
                            </a:solidFill>
                            <a:bevel/>
                            <a:tailEnd type="stealth" w="med" len="med"/>
                          </a:ln>
                        </wps:spPr>
                        <wps:bodyPr/>
                      </wps:wsp>
                    </wpg:wgp>
                  </a:graphicData>
                </a:graphic>
              </wp:anchor>
            </w:drawing>
          </mc:Choice>
          <mc:Fallback>
            <w:pict>
              <v:group w14:anchorId="7E1A2E02" id="Group 79" o:spid="_x0000_s1140" style="position:absolute;left:0;text-align:left;margin-left:60pt;margin-top:8.3pt;width:433.5pt;height:254.65pt;z-index:251806720" coordsize="55054,32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">
                <v:shape id="Start 1" o:spid="_x0000_s1141" style="position:absolute;left:1238;top:571;width:11716;height:3766;visibility:visible;mso-wrap-style:square;v-text-anchor:middle" coordsize="816000,366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phF8MA&#10;AADbAAAADwAAAGRycy9kb3ducmV2LnhtbESPQWvCQBSE74X+h+UVvIhuqrRIdJUiioIFaxS8PrKv&#10;SWj2bdhdNfn3riD0OMzMN8xs0ZpaXMn5yrKC92ECgji3uuJCwem4HkxA+ICssbZMCjrysJi/vsww&#10;1fbGB7pmoRARwj5FBWUITSqlz0sy6Ie2IY7er3UGQ5SukNrhLcJNLUdJ8ikNVhwXSmxoWVL+l12M&#10;gv7P8nuvd93Yrs7csaNq05wzpXpv7dcURKA2/Ief7a1W8DGCx5f4A+T8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phF8MAAADbAAAADwAAAAAAAAAAAAAAAACYAgAAZHJzL2Rv&#10;d25yZXYueG1sUEsFBgAAAAAEAAQA9QAAAIgDAAAAAA==&#10;" adj="-11796480,,5400" path="m,183000c,81932,182668,,408000,,633330,,816000,81932,816000,183000v,101068,-182670,183000,-408000,183000c182668,366000,,284068,,183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585788,0;585788,376555;0,188278;1171575,188278;585788,188278" o:connectangles="0,0,0,0,0" textboxrect="0,0,816000,366000"/>
                  <v:textbox inset="1mm,0,1mm,0">
                    <w:txbxContent>
                      <w:p w14:paraId="6FF10181" w14:textId="0D2C6B30" w:rsidR="009A64EC" w:rsidRPr="0002586F" w:rsidRDefault="009A64EC" w:rsidP="00FD5ADC">
                        <w:pPr>
                          <w:snapToGrid w:val="0"/>
                          <w:jc w:val="center"/>
                        </w:pPr>
                        <w:r>
                          <w:t>Email</w:t>
                        </w:r>
                      </w:p>
                      <w:p w14:paraId="48DB5EA1" w14:textId="77777777" w:rsidR="009A64EC" w:rsidRDefault="009A64EC"/>
                    </w:txbxContent>
                  </v:textbox>
                </v:shape>
                <v:shape id="_x0000_s1142" style="position:absolute;left:28384;top:15621;width:11335;height:4857;visibility:visible;mso-wrap-style:square;v-text-anchor:middle" coordsize="1944000,288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RwycYA&#10;AADbAAAADwAAAGRycy9kb3ducmV2LnhtbESPT2vCQBTE7wW/w/KE3urGYEWiq4h/QFqoqPHg7ZF9&#10;ZoPZtyG71bSfvlso9DjMzG+Y2aKztbhT6yvHCoaDBARx4XTFpYL8tH2ZgPABWWPtmBR8kYfFvPc0&#10;w0y7Bx/ofgyliBD2GSowITSZlL4wZNEPXEMcvatrLYYo21LqFh8RbmuZJslYWqw4LhhsaGWouB0/&#10;rYLb5S115vz9nqfrj6Ie7zfn3TBX6rnfLacgAnXhP/zX3mkFryP4/RJ/gJ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hRwycYAAADbAAAADwAAAAAAAAAAAAAAAACYAgAAZHJz&#10;L2Rvd25yZXYueG1sUEsFBgAAAAAEAAQA9QAAAIsDAAAAAA==&#10;" adj="-11796480,,5400" path="m1944000,288000l1944000,,,,,288000r1944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0,242888;566738,0;1133475,242888;566738,485775" o:connectangles="0,0,0,0" textboxrect="0,0,1944000,288000"/>
                  <v:textbox inset="1mm,0,1mm,0">
                    <w:txbxContent>
                      <w:p w14:paraId="646E650B" w14:textId="0825969C" w:rsidR="009A64EC" w:rsidRPr="0002586F" w:rsidRDefault="009A64EC" w:rsidP="00FD5ADC">
                        <w:pPr>
                          <w:snapToGrid w:val="0"/>
                          <w:spacing w:line="240" w:lineRule="auto"/>
                          <w:jc w:val="center"/>
                        </w:pPr>
                        <w:proofErr w:type="gramStart"/>
                        <w:r>
                          <w:t>user</w:t>
                        </w:r>
                        <w:proofErr w:type="gramEnd"/>
                      </w:p>
                    </w:txbxContent>
                  </v:textbox>
                </v:shape>
                <v:shape id="Line" o:spid="_x0000_s1143" style="position:absolute;left:11049;top:17049;width:16847;height:3637;rotation:10824789fd;visibility:visible;mso-wrap-style:square;v-text-anchor:top" coordsize="1215000,3636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M3cMA&#10;AADbAAAADwAAAGRycy9kb3ducmV2LnhtbESPwWrDMBBE74X8g9hAb42cgE1xooQkEDA9hNbtB2ys&#10;jS1srYyl2u7fR4VCj8PMvGF2h9l2YqTBG8cK1qsEBHHltOFawdfn5eUVhA/IGjvHpOCHPBz2i6cd&#10;5tpN/EFjGWoRIexzVNCE0OdS+qohi37leuLo3d1gMUQ51FIPOEW47eQmSTJp0XBcaLCnc0NVW35b&#10;BYU0M7cFvd8u2Skzb+d1fW07pZ6X83ELItAc/sN/7UIrSFP4/RJ/gN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M3cMAAADbAAAADwAAAAAAAAAAAAAAAACYAgAAZHJzL2Rv&#10;d25yZXYueG1sUEsFBgAAAAAEAAQA9QAAAIgDAAAAAA==&#10;" path="m,nfl1215000,e" filled="f" strokecolor="#6d6d6d" strokeweight=".33333mm">
                  <v:stroke endarrow="classic" joinstyle="bevel"/>
                  <v:path arrowok="t" textboxrect="0,0,1215000,363681"/>
                </v:shape>
                <v:shape id="Line" o:spid="_x0000_s1144" style="position:absolute;left:13811;top:15621;width:14478;height:1714;rotation:180;visibility:visible;mso-wrap-style:square;v-text-anchor:top" coordsize="1215000,171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4RicEA&#10;AADcAAAADwAAAGRycy9kb3ducmV2LnhtbERPTYvCMBC9C/sfwix4kTW16CK1URZB6EmxLux1bGbb&#10;0mZSmqj13xtB8DaP9znpZjCtuFLvassKZtMIBHFhdc2lgt/T7msJwnlkja1lUnAnB5v1xyjFRNsb&#10;H+ma+1KEEHYJKqi87xIpXVGRQTe1HXHg/m1v0AfYl1L3eAvhppVxFH1LgzWHhgo72lZUNPnFKDj8&#10;LfcLOTTxZB+fJ/dDRnmmL0qNP4efFQhPg3+LX+5Mh/nRHJ7PhAvk+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uEYnBAAAA3AAAAA8AAAAAAAAAAAAAAAAAmAIAAGRycy9kb3du&#10;cmV2LnhtbFBLBQYAAAAABAAEAPUAAACGAwAAAAA=&#10;" path="m,nfl1215000,e" filled="f" strokecolor="#6d6d6d" strokeweight=".33333mm">
                  <v:stroke endarrow="classic" joinstyle="bevel"/>
                  <v:path arrowok="t" textboxrect="0,0,1215000,171450"/>
                </v:shape>
                <v:shape id="Line" o:spid="_x0000_s1145" style="position:absolute;left:8382;top:9144;width:20227;height:6051;rotation:9231515fd;flip:y;visibility:visible;mso-wrap-style:square;v-text-anchor:top" coordsize="1215000,605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JAvMUA&#10;AADcAAAADwAAAGRycy9kb3ducmV2LnhtbERPTU8CMRC9m/AfmiHhYqRVApqFQoxiIIYLCwe5Ddth&#10;d3E7XbYFln9vTUy8zcv7nMmstZW4UONLxxoe+woEceZMybmG7ebj4QWED8gGK8ek4UYeZtPO3QQT&#10;4668pksachFD2CeooQihTqT0WUEWfd/VxJE7uMZiiLDJpWnwGsNtJZ+UGkmLJceGAmt6Kyj7Ts9W&#10;w+Jrn66Mmh+e7WhQH9/t8PP+tNO6121fxyACteFf/OdemjhfDeH3mXiBn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8kC8xQAAANwAAAAPAAAAAAAAAAAAAAAAAJgCAABkcnMv&#10;ZG93bnJldi54bWxQSwUGAAAAAAQABAD1AAAAigMAAAAA&#10;" path="m,nfl1215000,e" filled="f" strokecolor="#6d6d6d" strokeweight=".33333mm">
                  <v:stroke endarrow="classic" joinstyle="bevel"/>
                  <v:path arrowok="t" textboxrect="0,0,1215000,605120"/>
                </v:shape>
                <v:shape id="Line" o:spid="_x0000_s1146" style="position:absolute;left:18954;top:9620;width:15590;height:770;rotation:8603972fd;flip:y;visibility:visible;mso-wrap-style:square;v-text-anchor:top" coordsize="1215000,769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UptcQA&#10;AADcAAAADwAAAGRycy9kb3ducmV2LnhtbESPQU/DMAyF70j8h8hI3FiyHRAqyyYYGtplh5YJrlbj&#10;NRWNUyVhLf9+PiBxs/We3/u83s5hUBdKuY9sYbkwoIjb6HruLJw+9g9PoHJBdjhEJgu/lGG7ub1Z&#10;Y+XixDVdmtIpCeFcoQVfylhpnVtPAfMijsSinWMKWGRNnXYJJwkPg14Z86gD9iwNHkfaeWq/m59g&#10;oT5/fb4fT4h100xpZfavw9vBW3t/N788gyo0l3/z3/XBCb4RWnlGJt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VKbXEAAAA3AAAAA8AAAAAAAAAAAAAAAAAmAIAAGRycy9k&#10;b3ducmV2LnhtbFBLBQYAAAAABAAEAPUAAACJAwAAAAA=&#10;" path="m,nfl1215000,e" filled="f" strokecolor="#6d6d6d" strokeweight=".33333mm">
                  <v:stroke endarrow="classic" joinstyle="bevel"/>
                  <v:path arrowok="t" textboxrect="0,0,1215000,76990"/>
                </v:shape>
                <v:shape id="Line" o:spid="_x0000_s1147" style="position:absolute;left:29812;top:9906;width:10969;height:0;rotation:-90;visibility:visible;mso-wrap-style:square;v-text-anchor:top" coordsize="1215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jDL8IA&#10;AADcAAAADwAAAGRycy9kb3ducmV2LnhtbERPTWvCQBC9C/6HZYRepO7aQ9HUTVBB2kuRRtvzkB2z&#10;wexsyG5N+u+7BaG3ebzP2RSja8WN+tB41rBcKBDElTcN1xrOp8PjCkSIyAZbz6ThhwIU+XSywcz4&#10;gT/oVsZapBAOGWqwMXaZlKGy5DAsfEecuIvvHcYE+1qaHocU7lr5pNSzdNhwarDY0d5SdS2/nQb5&#10;blT3etzPV1zv1mrgT/t1brV+mI3bFxCRxvgvvrvfTJqv1vD3TLpA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SMMvwgAAANwAAAAPAAAAAAAAAAAAAAAAAJgCAABkcnMvZG93&#10;bnJldi54bWxQSwUGAAAAAAQABAD1AAAAhwMAAAAA&#10;" path="m,nfl1215000,e" filled="f" strokecolor="#6d6d6d" strokeweight=".33333mm">
                  <v:stroke endarrow="classic" joinstyle="bevel"/>
                  <v:path arrowok="t" textboxrect="0,0,1215000,0"/>
                </v:shape>
                <v:shape id="Line" o:spid="_x0000_s1148" style="position:absolute;left:32098;top:8001;width:13505;height:3426;rotation:3217127fd;flip:y;visibility:visible;mso-wrap-style:square;v-text-anchor:top" coordsize="1215000,3425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6PycEA&#10;AADcAAAADwAAAGRycy9kb3ducmV2LnhtbERPS4vCMBC+C/sfwizsTVM9iFSjuIVFF7z4AK9jM7bV&#10;ZlKarM36640geJuP7zmzRTC1uFHrKssKhoMEBHFudcWFgsP+pz8B4TyyxtoyKfgnB4v5R2+GqbYd&#10;b+m284WIIexSVFB636RSurwkg25gG+LInW1r0EfYFlK32MVwU8tRkoylwYpjQ4kNZSXl192fUaBP&#10;50u4/t6DKTjL1t/HDXWriVJfn2E5BeEp+Lf45V7rOH84hucz8QI5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5uj8nBAAAA3AAAAA8AAAAAAAAAAAAAAAAAmAIAAGRycy9kb3du&#10;cmV2LnhtbFBLBQYAAAAABAAEAPUAAACGAwAAAAA=&#10;" path="m,nfl1215000,e" filled="f" strokecolor="#6d6d6d" strokeweight=".33333mm">
                  <v:stroke endarrow="classic" joinstyle="bevel"/>
                  <v:path arrowok="t" textboxrect="0,0,1215000,342577"/>
                </v:shape>
                <v:shape id="Start 1" o:spid="_x0000_s1149" style="position:absolute;left:14859;width:11715;height:3765;visibility:visible;mso-wrap-style:square;v-text-anchor:middle" coordsize="816000,366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IPOcEA&#10;AADcAAAADwAAAGRycy9kb3ducmV2LnhtbERP32vCMBB+H/g/hBv4IprqQKQaZYgyYQO1Cr4ezdkW&#10;m0tJMm3/+0UQ9nYf389brFpTizs5X1lWMB4lIIhzqysuFJxP2+EMhA/IGmvLpKAjD6tl722BqbYP&#10;PtI9C4WIIexTVFCG0KRS+rwkg35kG+LIXa0zGCJ0hdQOHzHc1HKSJFNpsOLYUGJD65LyW/ZrFAwO&#10;65+9/u4+7ObCHTuqvppLplT/vf2cgwjUhn/xy73Tcf5kCs9n4gV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qyDznBAAAA3AAAAA8AAAAAAAAAAAAAAAAAmAIAAGRycy9kb3du&#10;cmV2LnhtbFBLBQYAAAAABAAEAPUAAACGAwAAAAA=&#10;" adj="-11796480,,5400" path="m,183000c,81932,182668,,408000,,633330,,816000,81932,816000,183000v,101068,-182670,183000,-408000,183000c182668,366000,,284068,,183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585788,0;585788,376555;0,188278;1171575,188278;585788,188278" o:connectangles="0,0,0,0,0" textboxrect="0,0,816000,366000"/>
                  <v:textbox inset="1mm,0,1mm,0">
                    <w:txbxContent>
                      <w:p w14:paraId="2A8B0272" w14:textId="2E372F06" w:rsidR="009A64EC" w:rsidRPr="0002586F" w:rsidRDefault="009A64EC" w:rsidP="00FD5ADC">
                        <w:pPr>
                          <w:snapToGrid w:val="0"/>
                          <w:jc w:val="center"/>
                        </w:pPr>
                        <w:r>
                          <w:t>Name</w:t>
                        </w:r>
                      </w:p>
                    </w:txbxContent>
                  </v:textbox>
                </v:shape>
                <v:shape id="Start 1" o:spid="_x0000_s1150" style="position:absolute;left:28860;top:190;width:11716;height:4147;visibility:visible;mso-wrap-style:square;v-text-anchor:middle" coordsize="816000,366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6qosIA&#10;AADcAAAADwAAAGRycy9kb3ducmV2LnhtbERP32vCMBB+H+x/CDfwRTSdwibVKEMUBQfOKvh6NLe2&#10;rLmUJGr73xtB2Nt9fD9vtmhNLa7kfGVZwfswAUGcW11xoeB0XA8mIHxA1lhbJgUdeVjMX19mmGp7&#10;4wNds1CIGMI+RQVlCE0qpc9LMuiHtiGO3K91BkOErpDa4S2Gm1qOkuRDGqw4NpTY0LKk/C+7GAX9&#10;n+X3Xu+6sV2duWNH1aY5Z0r13tqvKYhAbfgXP91bHeePPuHxTLxAz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qqiwgAAANwAAAAPAAAAAAAAAAAAAAAAAJgCAABkcnMvZG93&#10;bnJldi54bWxQSwUGAAAAAAQABAD1AAAAhwMAAAAA&#10;" adj="-11796480,,5400" path="m,183000c,81932,182668,,408000,,633330,,816000,81932,816000,183000v,101068,-182670,183000,-408000,183000c182668,366000,,284068,,183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585788,0;585788,414655;0,207327;1171575,207327;585788,207327" o:connectangles="0,0,0,0,0" textboxrect="0,0,816000,366000"/>
                  <v:textbox inset="1mm,0,1mm,0">
                    <w:txbxContent>
                      <w:p w14:paraId="464FC01A" w14:textId="05486BEF" w:rsidR="009A64EC" w:rsidRPr="0002586F" w:rsidRDefault="009A64EC" w:rsidP="00FD5ADC">
                        <w:pPr>
                          <w:snapToGrid w:val="0"/>
                          <w:jc w:val="center"/>
                        </w:pPr>
                        <w:r>
                          <w:t>Transaction</w:t>
                        </w:r>
                      </w:p>
                    </w:txbxContent>
                  </v:textbox>
                </v:shape>
                <v:shape id="Start 1" o:spid="_x0000_s1151" style="position:absolute;left:43338;top:2667;width:11716;height:3765;visibility:visible;mso-wrap-style:square;v-text-anchor:middle" coordsize="816000,366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E+0MUA&#10;AADcAAAADwAAAGRycy9kb3ducmV2LnhtbESPQWvCQBCF7wX/wzJCL6VutFBKdBURpYUWalPB65Ad&#10;k2B2NuxuNfn3nYPgbYb35r1vFqvetepCITaeDUwnGSji0tuGKwOH393zG6iYkC22nsnAQBFWy9HD&#10;AnPrr/xDlyJVSkI45migTqnLtY5lTQ7jxHfEop18cJhkDZW2Aa8S7lo9y7JX7bBhaaixo01N5bn4&#10;cwae9puvb/s5vPjtkQcO1Lx3x8KYx3G/noNK1Ke7+Xb9YQV/JrTyjEy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YT7QxQAAANwAAAAPAAAAAAAAAAAAAAAAAJgCAABkcnMv&#10;ZG93bnJldi54bWxQSwUGAAAAAAQABAD1AAAAigMAAAAA&#10;" adj="-11796480,,5400" path="m,183000c,81932,182668,,408000,,633330,,816000,81932,816000,183000v,101068,-182670,183000,-408000,183000c182668,366000,,284068,,183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585788,0;585788,376555;0,188278;1171575,188278;585788,188278" o:connectangles="0,0,0,0,0" textboxrect="0,0,816000,366000"/>
                  <v:textbox inset="1mm,0,1mm,0">
                    <w:txbxContent>
                      <w:p w14:paraId="501664BE" w14:textId="0968280A" w:rsidR="009A64EC" w:rsidRPr="0002586F" w:rsidRDefault="009A64EC" w:rsidP="00FD5ADC">
                        <w:pPr>
                          <w:snapToGrid w:val="0"/>
                          <w:jc w:val="center"/>
                        </w:pPr>
                        <w:r>
                          <w:t>Credit</w:t>
                        </w:r>
                      </w:p>
                      <w:p w14:paraId="46616AA5" w14:textId="77777777" w:rsidR="009A64EC" w:rsidRDefault="009A64EC"/>
                    </w:txbxContent>
                  </v:textbox>
                </v:shape>
                <v:shape id="Start 1" o:spid="_x0000_s1152" style="position:absolute;top:20669;width:11715;height:3765;visibility:visible;mso-wrap-style:square;v-text-anchor:middle" coordsize="816000,366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2bS8IA&#10;AADcAAAADwAAAGRycy9kb3ducmV2LnhtbERP32vCMBB+H+x/CDfwRTSdwpjVKEMUBQfOKvh6NLe2&#10;rLmUJGr73xtB2Nt9fD9vtmhNLa7kfGVZwfswAUGcW11xoeB0XA8+QfiArLG2TAo68rCYv77MMNX2&#10;xge6ZqEQMYR9igrKEJpUSp+XZNAPbUMcuV/rDIYIXSG1w1sMN7UcJcmHNFhxbCixoWVJ+V92MQr6&#10;P8vvvd51Y7s6c8eOqk1zzpTqvbVfUxCB2vAvfrq3Os4fTeDxTLxAz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LZtLwgAAANwAAAAPAAAAAAAAAAAAAAAAAJgCAABkcnMvZG93&#10;bnJldi54bWxQSwUGAAAAAAQABAD1AAAAhwMAAAAA&#10;" adj="-11796480,,5400" path="m,183000c,81932,182668,,408000,,633330,,816000,81932,816000,183000v,101068,-182670,183000,-408000,183000c182668,366000,,284068,,183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585788,0;585788,376555;0,188278;1171575,188278;585788,188278" o:connectangles="0,0,0,0,0" textboxrect="0,0,816000,366000"/>
                  <v:textbox inset="1mm,0,1mm,0">
                    <w:txbxContent>
                      <w:p w14:paraId="401744E4" w14:textId="327D894F" w:rsidR="009A64EC" w:rsidRPr="0002586F" w:rsidRDefault="009A64EC" w:rsidP="00FD5ADC">
                        <w:pPr>
                          <w:snapToGrid w:val="0"/>
                          <w:jc w:val="center"/>
                        </w:pPr>
                        <w:r>
                          <w:t>Date</w:t>
                        </w:r>
                      </w:p>
                    </w:txbxContent>
                  </v:textbox>
                </v:shape>
                <v:shape id="Start 1" o:spid="_x0000_s1153" style="position:absolute;left:1809;top:15621;width:11716;height:3765;visibility:visible;mso-wrap-style:square;v-text-anchor:middle" coordsize="816000,366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6kC8UA&#10;AADcAAAADwAAAGRycy9kb3ducmV2LnhtbESPQWvCQBCF7wX/wzJCL6VuWqGU6CoilgoKtangdciO&#10;STA7G3a3mvx751DobYb35r1v5svetepKITaeDbxMMlDEpbcNVwaOPx/P76BiQrbYeiYDA0VYLkYP&#10;c8ytv/E3XYtUKQnhmKOBOqUu1zqWNTmME98Ri3b2wWGSNVTaBrxJuGv1a5a9aYcNS0ONHa1rKi/F&#10;rzPwdFjvv+xumPrNiQcO1Hx2p8KYx3G/moFK1Kd/89/11gr+VPDlGZlAL+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qQLxQAAANwAAAAPAAAAAAAAAAAAAAAAAJgCAABkcnMv&#10;ZG93bnJldi54bWxQSwUGAAAAAAQABAD1AAAAigMAAAAA&#10;" adj="-11796480,,5400" path="m,183000c,81932,182668,,408000,,633330,,816000,81932,816000,183000v,101068,-182670,183000,-408000,183000c182668,366000,,284068,,183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585788,0;585788,376555;0,188278;1171575,188278;585788,188278" o:connectangles="0,0,0,0,0" textboxrect="0,0,816000,366000"/>
                  <v:textbox inset="1mm,0,1mm,0">
                    <w:txbxContent>
                      <w:p w14:paraId="0A667D81" w14:textId="5DB07336" w:rsidR="009A64EC" w:rsidRPr="0002586F" w:rsidRDefault="009A64EC" w:rsidP="00FD5ADC">
                        <w:pPr>
                          <w:snapToGrid w:val="0"/>
                          <w:jc w:val="center"/>
                        </w:pPr>
                        <w:r>
                          <w:t>Debit</w:t>
                        </w:r>
                      </w:p>
                    </w:txbxContent>
                  </v:textbox>
                </v:shape>
                <v:shape id="Start 1" o:spid="_x0000_s1154" style="position:absolute;left:22955;top:28575;width:11716;height:3765;visibility:visible;mso-wrap-style:square;v-text-anchor:middle" coordsize="816000,366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IBkMEA&#10;AADcAAAADwAAAGRycy9kb3ducmV2LnhtbERP32vCMBB+H/g/hBP2MjRVYUg1iojiYMK0Cr4ezdkW&#10;m0tJorb//SIM9nYf38+bL1tTiwc5X1lWMBomIIhzqysuFJxP28EUhA/IGmvLpKAjD8tF722OqbZP&#10;PtIjC4WIIexTVFCG0KRS+rwkg35oG+LIXa0zGCJ0hdQOnzHc1HKcJJ/SYMWxocSG1iXlt+xuFHwc&#10;1vsf/d1N7ObCHTuqds0lU+q9365mIAK14V/85/7Scf5kBK9n4gV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CAZDBAAAA3AAAAA8AAAAAAAAAAAAAAAAAmAIAAGRycy9kb3du&#10;cmV2LnhtbFBLBQYAAAAABAAEAPUAAACGAwAAAAA=&#10;" adj="-11796480,,5400" path="m,183000c,81932,182668,,408000,,633330,,816000,81932,816000,183000v,101068,-182670,183000,-408000,183000c182668,366000,,284068,,183000xe" fillcolor="#fbfbfb" strokecolor="#6d6d6d" strokeweight=".16667mm">
                  <v:fill color2="#efefef" focus="100%" type="gradient">
                    <o:fill v:ext="view" type="gradientUnscaled"/>
                  </v:fill>
                  <v:stroke joinstyle="bevel"/>
                  <v:shadow on="t" color="black" opacity="5242f" origin="-.5,-.5" offset=".33333mm,.33333mm"/>
                  <v:formulas/>
                  <v:path arrowok="t" o:connecttype="custom" o:connectlocs="585788,0;585788,376555;0,188278;1171575,188278;585788,188278" o:connectangles="0,0,0,0,0" textboxrect="0,0,816000,366000"/>
                  <v:textbox inset="1mm,0,1mm,0">
                    <w:txbxContent>
                      <w:p w14:paraId="1D67834C" w14:textId="272E3DF6" w:rsidR="009A64EC" w:rsidRPr="0002586F" w:rsidRDefault="009A64EC" w:rsidP="0056100B">
                        <w:pPr>
                          <w:snapToGrid w:val="0"/>
                          <w:jc w:val="center"/>
                        </w:pPr>
                        <w:r>
                          <w:t>Items</w:t>
                        </w:r>
                      </w:p>
                    </w:txbxContent>
                  </v:textbox>
                </v:shape>
                <v:shape id="Line" o:spid="_x0000_s1155" style="position:absolute;left:23526;top:21241;width:8575;height:6078;rotation:6538716fd;visibility:visible;mso-wrap-style:square;v-text-anchor:top" coordsize="1215000,6078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maTMMA&#10;AADcAAAADwAAAGRycy9kb3ducmV2LnhtbERP22rCQBB9L/gPywi+1Y1NKxJdRYRIqRTxAr4O2TEJ&#10;ZmeX7Nak/fquUOjbHM51FqveNOJOra8tK5iMExDEhdU1lwrOp/x5BsIHZI2NZVLwTR5Wy8HTAjNt&#10;Oz7Q/RhKEUPYZ6igCsFlUvqiIoN+bB1x5K62NRgibEupW+xiuGnkS5JMpcGaY0OFjjYVFbfjl1Hg&#10;8tnlkH5u96/5x8/u7aw74zalUqNhv56DCNSHf/Gf+13H+WkKj2fi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NmaTMMAAADcAAAADwAAAAAAAAAAAAAAAACYAgAAZHJzL2Rv&#10;d25yZXYueG1sUEsFBgAAAAAEAAQA9QAAAIgDAAAAAA==&#10;" path="m,nfl1215000,e" filled="f" strokecolor="#6d6d6d" strokeweight=".33333mm">
                  <v:stroke endarrow="classic" joinstyle="bevel"/>
                  <v:path arrowok="t" textboxrect="0,0,1215000,607802"/>
                </v:shape>
              </v:group>
            </w:pict>
          </mc:Fallback>
        </mc:AlternateContent>
      </w:r>
    </w:p>
    <w:p w14:paraId="297E4888" w14:textId="65384A94" w:rsidR="00382848" w:rsidRPr="00546534" w:rsidRDefault="00382848" w:rsidP="00F34674">
      <w:pPr>
        <w:spacing w:line="240" w:lineRule="auto"/>
        <w:jc w:val="both"/>
        <w:rPr>
          <w:rFonts w:ascii="Times New Roman" w:hAnsi="Times New Roman" w:cs="Times New Roman"/>
          <w:sz w:val="24"/>
          <w:szCs w:val="24"/>
        </w:rPr>
      </w:pPr>
    </w:p>
    <w:p w14:paraId="6CB15010" w14:textId="18ACBD20" w:rsidR="00382848" w:rsidRPr="00546534" w:rsidRDefault="00382848" w:rsidP="00F34674">
      <w:pPr>
        <w:spacing w:line="240" w:lineRule="auto"/>
        <w:jc w:val="both"/>
        <w:rPr>
          <w:rFonts w:ascii="Times New Roman" w:hAnsi="Times New Roman" w:cs="Times New Roman"/>
          <w:sz w:val="24"/>
          <w:szCs w:val="24"/>
        </w:rPr>
      </w:pPr>
    </w:p>
    <w:p w14:paraId="69595AAA" w14:textId="711D7D3A" w:rsidR="00382848" w:rsidRPr="00546534" w:rsidRDefault="008148E0" w:rsidP="008148E0">
      <w:pPr>
        <w:tabs>
          <w:tab w:val="left" w:pos="6705"/>
        </w:tabs>
        <w:spacing w:line="240" w:lineRule="auto"/>
        <w:jc w:val="both"/>
        <w:rPr>
          <w:rFonts w:ascii="Times New Roman" w:hAnsi="Times New Roman" w:cs="Times New Roman"/>
          <w:sz w:val="24"/>
          <w:szCs w:val="24"/>
        </w:rPr>
      </w:pPr>
      <w:r>
        <w:rPr>
          <w:rFonts w:ascii="Times New Roman" w:hAnsi="Times New Roman" w:cs="Times New Roman"/>
          <w:sz w:val="24"/>
          <w:szCs w:val="24"/>
        </w:rPr>
        <w:tab/>
      </w:r>
    </w:p>
    <w:p w14:paraId="23F8187B" w14:textId="381B02C9" w:rsidR="00382848" w:rsidRPr="00546534" w:rsidRDefault="00382848" w:rsidP="00F34674">
      <w:pPr>
        <w:spacing w:line="240" w:lineRule="auto"/>
        <w:jc w:val="both"/>
        <w:rPr>
          <w:rFonts w:ascii="Times New Roman" w:hAnsi="Times New Roman" w:cs="Times New Roman"/>
          <w:sz w:val="24"/>
          <w:szCs w:val="24"/>
        </w:rPr>
      </w:pPr>
    </w:p>
    <w:p w14:paraId="7FCFEFA9" w14:textId="743A4DA7" w:rsidR="00382848" w:rsidRPr="00546534" w:rsidRDefault="00382848" w:rsidP="00F34674">
      <w:pPr>
        <w:spacing w:line="240" w:lineRule="auto"/>
        <w:jc w:val="both"/>
        <w:rPr>
          <w:rFonts w:ascii="Times New Roman" w:hAnsi="Times New Roman" w:cs="Times New Roman"/>
          <w:sz w:val="24"/>
          <w:szCs w:val="24"/>
        </w:rPr>
      </w:pPr>
    </w:p>
    <w:p w14:paraId="672A2373" w14:textId="0B1030B0" w:rsidR="00382848" w:rsidRPr="00546534" w:rsidRDefault="00382848" w:rsidP="00F34674">
      <w:pPr>
        <w:spacing w:line="240" w:lineRule="auto"/>
        <w:jc w:val="both"/>
        <w:rPr>
          <w:rFonts w:ascii="Times New Roman" w:hAnsi="Times New Roman" w:cs="Times New Roman"/>
          <w:sz w:val="24"/>
          <w:szCs w:val="24"/>
        </w:rPr>
      </w:pPr>
    </w:p>
    <w:p w14:paraId="59A8CC34" w14:textId="00B816C1" w:rsidR="00382848" w:rsidRPr="00546534" w:rsidRDefault="00382848" w:rsidP="00F34674">
      <w:pPr>
        <w:spacing w:line="240" w:lineRule="auto"/>
        <w:jc w:val="both"/>
        <w:rPr>
          <w:rFonts w:ascii="Times New Roman" w:hAnsi="Times New Roman" w:cs="Times New Roman"/>
          <w:sz w:val="24"/>
          <w:szCs w:val="24"/>
        </w:rPr>
      </w:pPr>
    </w:p>
    <w:p w14:paraId="6F8D11AC" w14:textId="40B4C1AD" w:rsidR="007F2FA3" w:rsidRPr="00546534" w:rsidRDefault="00382848"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br w:type="page"/>
      </w:r>
    </w:p>
    <w:p w14:paraId="2DBD8934" w14:textId="1E53EC1B" w:rsidR="005C4154" w:rsidRPr="00546534" w:rsidRDefault="00F71AE1" w:rsidP="00F34674">
      <w:pPr>
        <w:pStyle w:val="Heading3"/>
        <w:spacing w:line="240" w:lineRule="auto"/>
        <w:jc w:val="both"/>
        <w:rPr>
          <w:rFonts w:ascii="Times New Roman" w:hAnsi="Times New Roman" w:cs="Times New Roman"/>
          <w:b/>
        </w:rPr>
      </w:pPr>
      <w:bookmarkStart w:id="121" w:name="_Toc507487584"/>
      <w:bookmarkStart w:id="122" w:name="_Toc494614781"/>
      <w:bookmarkStart w:id="123" w:name="_Toc530440933"/>
      <w:bookmarkStart w:id="124" w:name="_Toc3723506"/>
      <w:r>
        <w:rPr>
          <w:rFonts w:ascii="Times New Roman" w:hAnsi="Times New Roman" w:cs="Times New Roman"/>
          <w:b/>
        </w:rPr>
        <w:lastRenderedPageBreak/>
        <w:t>4.4.4</w:t>
      </w:r>
      <w:r w:rsidR="005C4154" w:rsidRPr="00546534">
        <w:rPr>
          <w:rFonts w:ascii="Times New Roman" w:hAnsi="Times New Roman" w:cs="Times New Roman"/>
          <w:b/>
        </w:rPr>
        <w:t>. Data Analysis Methods and Techniques</w:t>
      </w:r>
      <w:bookmarkEnd w:id="121"/>
      <w:bookmarkEnd w:id="122"/>
      <w:bookmarkEnd w:id="123"/>
      <w:bookmarkEnd w:id="124"/>
    </w:p>
    <w:tbl>
      <w:tblPr>
        <w:tblStyle w:val="GridTable1Light1"/>
        <w:tblW w:w="9237" w:type="dxa"/>
        <w:tblInd w:w="0" w:type="dxa"/>
        <w:tblLook w:val="04A0" w:firstRow="1" w:lastRow="0" w:firstColumn="1" w:lastColumn="0" w:noHBand="0" w:noVBand="1"/>
      </w:tblPr>
      <w:tblGrid>
        <w:gridCol w:w="2057"/>
        <w:gridCol w:w="1908"/>
        <w:gridCol w:w="1909"/>
        <w:gridCol w:w="1755"/>
        <w:gridCol w:w="1608"/>
      </w:tblGrid>
      <w:tr w:rsidR="005C4154" w:rsidRPr="00546534" w14:paraId="679C0B54" w14:textId="77777777" w:rsidTr="00483CA5">
        <w:trPr>
          <w:cnfStyle w:val="100000000000" w:firstRow="1" w:lastRow="0" w:firstColumn="0" w:lastColumn="0" w:oddVBand="0" w:evenVBand="0" w:oddHBand="0" w:evenHBand="0" w:firstRowFirstColumn="0" w:firstRowLastColumn="0" w:lastRowFirstColumn="0" w:lastRowLastColumn="0"/>
          <w:trHeight w:val="815"/>
        </w:trPr>
        <w:tc>
          <w:tcPr>
            <w:cnfStyle w:val="001000000000" w:firstRow="0" w:lastRow="0" w:firstColumn="1" w:lastColumn="0" w:oddVBand="0" w:evenVBand="0" w:oddHBand="0" w:evenHBand="0" w:firstRowFirstColumn="0" w:firstRowLastColumn="0" w:lastRowFirstColumn="0" w:lastRowLastColumn="0"/>
            <w:tcW w:w="2057" w:type="dxa"/>
            <w:tcBorders>
              <w:top w:val="single" w:sz="4" w:space="0" w:color="999999" w:themeColor="text1" w:themeTint="66"/>
              <w:left w:val="single" w:sz="4" w:space="0" w:color="999999" w:themeColor="text1" w:themeTint="66"/>
              <w:right w:val="single" w:sz="4" w:space="0" w:color="999999" w:themeColor="text1" w:themeTint="66"/>
            </w:tcBorders>
            <w:hideMark/>
          </w:tcPr>
          <w:p w14:paraId="5B4563F5" w14:textId="77777777" w:rsidR="005C4154" w:rsidRPr="00546534" w:rsidRDefault="005C4154" w:rsidP="00F34674">
            <w:pPr>
              <w:spacing w:after="200" w:line="240" w:lineRule="auto"/>
              <w:jc w:val="both"/>
              <w:rPr>
                <w:rFonts w:ascii="Times New Roman" w:hAnsi="Times New Roman" w:cs="Times New Roman"/>
                <w:sz w:val="24"/>
                <w:szCs w:val="24"/>
              </w:rPr>
            </w:pPr>
            <w:r w:rsidRPr="00546534">
              <w:rPr>
                <w:rFonts w:ascii="Times New Roman" w:hAnsi="Times New Roman" w:cs="Times New Roman"/>
                <w:sz w:val="24"/>
                <w:szCs w:val="24"/>
              </w:rPr>
              <w:t>Number of Respondents</w:t>
            </w:r>
          </w:p>
        </w:tc>
        <w:tc>
          <w:tcPr>
            <w:tcW w:w="190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1018A691" w14:textId="77777777" w:rsidR="005C4154" w:rsidRPr="00546534" w:rsidRDefault="005C4154" w:rsidP="00F34674">
            <w:pPr>
              <w:spacing w:after="20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6534">
              <w:rPr>
                <w:rFonts w:ascii="Times New Roman" w:hAnsi="Times New Roman" w:cs="Times New Roman"/>
                <w:sz w:val="24"/>
                <w:szCs w:val="24"/>
              </w:rPr>
              <w:t>Satisfied</w:t>
            </w:r>
          </w:p>
        </w:tc>
        <w:tc>
          <w:tcPr>
            <w:tcW w:w="1909" w:type="dxa"/>
            <w:tcBorders>
              <w:top w:val="single" w:sz="4" w:space="0" w:color="999999" w:themeColor="text1" w:themeTint="66"/>
              <w:left w:val="single" w:sz="4" w:space="0" w:color="999999" w:themeColor="text1" w:themeTint="66"/>
              <w:right w:val="single" w:sz="4" w:space="0" w:color="999999" w:themeColor="text1" w:themeTint="66"/>
            </w:tcBorders>
            <w:hideMark/>
          </w:tcPr>
          <w:p w14:paraId="1CBAC61F" w14:textId="77777777" w:rsidR="005C4154" w:rsidRPr="00546534" w:rsidRDefault="005C4154" w:rsidP="00F34674">
            <w:pPr>
              <w:spacing w:after="20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6534">
              <w:rPr>
                <w:rFonts w:ascii="Times New Roman" w:hAnsi="Times New Roman" w:cs="Times New Roman"/>
                <w:sz w:val="24"/>
                <w:szCs w:val="24"/>
              </w:rPr>
              <w:t>Not Satisfied</w:t>
            </w:r>
          </w:p>
        </w:tc>
        <w:tc>
          <w:tcPr>
            <w:tcW w:w="175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444F44A4" w14:textId="77777777" w:rsidR="005C4154" w:rsidRPr="00546534" w:rsidRDefault="005C4154" w:rsidP="00F34674">
            <w:pPr>
              <w:spacing w:after="20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6534">
              <w:rPr>
                <w:rFonts w:ascii="Times New Roman" w:hAnsi="Times New Roman" w:cs="Times New Roman"/>
                <w:sz w:val="24"/>
                <w:szCs w:val="24"/>
              </w:rPr>
              <w:t>Not Sure</w:t>
            </w:r>
          </w:p>
        </w:tc>
        <w:tc>
          <w:tcPr>
            <w:tcW w:w="1608" w:type="dxa"/>
            <w:tcBorders>
              <w:top w:val="single" w:sz="4" w:space="0" w:color="999999" w:themeColor="text1" w:themeTint="66"/>
              <w:left w:val="single" w:sz="4" w:space="0" w:color="999999" w:themeColor="text1" w:themeTint="66"/>
              <w:right w:val="single" w:sz="4" w:space="0" w:color="999999" w:themeColor="text1" w:themeTint="66"/>
            </w:tcBorders>
          </w:tcPr>
          <w:p w14:paraId="300915F4" w14:textId="77777777" w:rsidR="005C4154" w:rsidRPr="00546534" w:rsidRDefault="005C4154" w:rsidP="00F34674">
            <w:pPr>
              <w:spacing w:after="200"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C4154" w:rsidRPr="00546534" w14:paraId="74B14A99" w14:textId="77777777" w:rsidTr="00483CA5">
        <w:trPr>
          <w:trHeight w:val="476"/>
        </w:trPr>
        <w:tc>
          <w:tcPr>
            <w:cnfStyle w:val="001000000000" w:firstRow="0" w:lastRow="0" w:firstColumn="1" w:lastColumn="0" w:oddVBand="0" w:evenVBand="0" w:oddHBand="0" w:evenHBand="0" w:firstRowFirstColumn="0" w:firstRowLastColumn="0" w:lastRowFirstColumn="0" w:lastRowLastColumn="0"/>
            <w:tcW w:w="205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86B7F9D" w14:textId="77777777" w:rsidR="005C4154" w:rsidRPr="00546534" w:rsidRDefault="005C4154" w:rsidP="00F34674">
            <w:pPr>
              <w:spacing w:after="200" w:line="240" w:lineRule="auto"/>
              <w:jc w:val="both"/>
              <w:rPr>
                <w:rFonts w:ascii="Times New Roman" w:hAnsi="Times New Roman" w:cs="Times New Roman"/>
                <w:sz w:val="24"/>
                <w:szCs w:val="24"/>
              </w:rPr>
            </w:pPr>
            <w:r w:rsidRPr="00546534">
              <w:rPr>
                <w:rFonts w:ascii="Times New Roman" w:hAnsi="Times New Roman" w:cs="Times New Roman"/>
                <w:sz w:val="24"/>
                <w:szCs w:val="24"/>
              </w:rPr>
              <w:t>40</w:t>
            </w:r>
          </w:p>
        </w:tc>
        <w:tc>
          <w:tcPr>
            <w:tcW w:w="19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F0B8BAA" w14:textId="77777777" w:rsidR="005C4154" w:rsidRPr="00546534" w:rsidRDefault="005C4154" w:rsidP="00F34674">
            <w:pPr>
              <w:spacing w:after="20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6534">
              <w:rPr>
                <w:rFonts w:ascii="Times New Roman" w:hAnsi="Times New Roman" w:cs="Times New Roman"/>
                <w:sz w:val="24"/>
                <w:szCs w:val="24"/>
              </w:rPr>
              <w:t>36</w:t>
            </w:r>
          </w:p>
        </w:tc>
        <w:tc>
          <w:tcPr>
            <w:tcW w:w="1909"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8F9EC98" w14:textId="77777777" w:rsidR="005C4154" w:rsidRPr="00546534" w:rsidRDefault="005C4154" w:rsidP="00F34674">
            <w:pPr>
              <w:spacing w:after="20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6534">
              <w:rPr>
                <w:rFonts w:ascii="Times New Roman" w:hAnsi="Times New Roman" w:cs="Times New Roman"/>
                <w:sz w:val="24"/>
                <w:szCs w:val="24"/>
              </w:rPr>
              <w:t>3</w:t>
            </w:r>
          </w:p>
        </w:tc>
        <w:tc>
          <w:tcPr>
            <w:tcW w:w="175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6F67C88" w14:textId="77777777" w:rsidR="005C4154" w:rsidRPr="00546534" w:rsidRDefault="005C4154" w:rsidP="00F34674">
            <w:pPr>
              <w:spacing w:after="20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6534">
              <w:rPr>
                <w:rFonts w:ascii="Times New Roman" w:hAnsi="Times New Roman" w:cs="Times New Roman"/>
                <w:sz w:val="24"/>
                <w:szCs w:val="24"/>
              </w:rPr>
              <w:t>1</w:t>
            </w:r>
          </w:p>
        </w:tc>
        <w:tc>
          <w:tcPr>
            <w:tcW w:w="160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591423E1" w14:textId="77777777" w:rsidR="005C4154" w:rsidRPr="00546534" w:rsidRDefault="005C4154" w:rsidP="00F34674">
            <w:pPr>
              <w:keepNext/>
              <w:spacing w:after="200"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5087C3F2" w14:textId="56F36C78" w:rsidR="005C4154" w:rsidRPr="00546534" w:rsidRDefault="005C4154" w:rsidP="00F34674">
      <w:pPr>
        <w:pStyle w:val="Caption"/>
        <w:rPr>
          <w:rFonts w:ascii="Times New Roman" w:hAnsi="Times New Roman" w:cs="Times New Roman"/>
          <w:sz w:val="24"/>
          <w:szCs w:val="24"/>
        </w:rPr>
      </w:pPr>
      <w:r w:rsidRPr="00546534">
        <w:rPr>
          <w:rFonts w:ascii="Times New Roman" w:hAnsi="Times New Roman" w:cs="Times New Roman"/>
          <w:sz w:val="24"/>
          <w:szCs w:val="24"/>
        </w:rPr>
        <w:t xml:space="preserve">Table </w:t>
      </w:r>
      <w:r w:rsidRPr="00546534">
        <w:rPr>
          <w:rFonts w:ascii="Times New Roman" w:hAnsi="Times New Roman" w:cs="Times New Roman"/>
          <w:sz w:val="24"/>
          <w:szCs w:val="24"/>
        </w:rPr>
        <w:fldChar w:fldCharType="begin"/>
      </w:r>
      <w:r w:rsidRPr="00546534">
        <w:rPr>
          <w:rFonts w:ascii="Times New Roman" w:hAnsi="Times New Roman" w:cs="Times New Roman"/>
          <w:sz w:val="24"/>
          <w:szCs w:val="24"/>
        </w:rPr>
        <w:instrText xml:space="preserve"> SEQ Table \* ARABIC </w:instrText>
      </w:r>
      <w:r w:rsidRPr="00546534">
        <w:rPr>
          <w:rFonts w:ascii="Times New Roman" w:hAnsi="Times New Roman" w:cs="Times New Roman"/>
          <w:sz w:val="24"/>
          <w:szCs w:val="24"/>
        </w:rPr>
        <w:fldChar w:fldCharType="separate"/>
      </w:r>
      <w:r w:rsidRPr="00546534">
        <w:rPr>
          <w:rFonts w:ascii="Times New Roman" w:hAnsi="Times New Roman" w:cs="Times New Roman"/>
          <w:noProof/>
          <w:sz w:val="24"/>
          <w:szCs w:val="24"/>
        </w:rPr>
        <w:t>1</w:t>
      </w:r>
      <w:r w:rsidRPr="00546534">
        <w:rPr>
          <w:rFonts w:ascii="Times New Roman" w:hAnsi="Times New Roman" w:cs="Times New Roman"/>
          <w:sz w:val="24"/>
          <w:szCs w:val="24"/>
        </w:rPr>
        <w:fldChar w:fldCharType="end"/>
      </w:r>
      <w:r w:rsidR="00D3606E" w:rsidRPr="00546534">
        <w:rPr>
          <w:rFonts w:ascii="Times New Roman" w:hAnsi="Times New Roman" w:cs="Times New Roman"/>
          <w:sz w:val="24"/>
          <w:szCs w:val="24"/>
        </w:rPr>
        <w:t>: Overall</w:t>
      </w:r>
      <w:r w:rsidRPr="00546534">
        <w:rPr>
          <w:rFonts w:ascii="Times New Roman" w:hAnsi="Times New Roman" w:cs="Times New Roman"/>
          <w:sz w:val="24"/>
          <w:szCs w:val="24"/>
        </w:rPr>
        <w:t xml:space="preserve"> Respondents Table</w:t>
      </w:r>
    </w:p>
    <w:p w14:paraId="0374F834" w14:textId="657784D9" w:rsidR="005C4154" w:rsidRPr="00546534" w:rsidRDefault="005C4154" w:rsidP="00F34674">
      <w:pPr>
        <w:spacing w:after="200" w:line="240" w:lineRule="auto"/>
        <w:jc w:val="both"/>
        <w:rPr>
          <w:rFonts w:ascii="Times New Roman" w:hAnsi="Times New Roman" w:cs="Times New Roman"/>
          <w:sz w:val="24"/>
          <w:szCs w:val="24"/>
        </w:rPr>
      </w:pPr>
      <w:r w:rsidRPr="00546534">
        <w:rPr>
          <w:rFonts w:ascii="Times New Roman" w:hAnsi="Times New Roman" w:cs="Times New Roman"/>
          <w:sz w:val="24"/>
          <w:szCs w:val="24"/>
        </w:rPr>
        <w:t xml:space="preserve">Percentage of resident with small scale business who were satisfied with the </w:t>
      </w:r>
      <w:r w:rsidRPr="00546534">
        <w:rPr>
          <w:rFonts w:ascii="Times New Roman" w:eastAsia="Times New Roman" w:hAnsi="Times New Roman" w:cs="Times New Roman"/>
          <w:sz w:val="24"/>
          <w:szCs w:val="24"/>
        </w:rPr>
        <w:t>smart accounting application</w:t>
      </w:r>
      <w:r w:rsidRPr="00546534">
        <w:rPr>
          <w:rFonts w:ascii="Times New Roman" w:hAnsi="Times New Roman" w:cs="Times New Roman"/>
          <w:sz w:val="24"/>
          <w:szCs w:val="24"/>
        </w:rPr>
        <w:t>= 36/40*100=90%</w:t>
      </w:r>
    </w:p>
    <w:p w14:paraId="39629BD6" w14:textId="1F9942C0" w:rsidR="005C4154" w:rsidRPr="00546534" w:rsidRDefault="005C4154" w:rsidP="00F34674">
      <w:pPr>
        <w:spacing w:after="200" w:line="240" w:lineRule="auto"/>
        <w:ind w:left="360"/>
        <w:jc w:val="both"/>
        <w:rPr>
          <w:rFonts w:ascii="Times New Roman" w:hAnsi="Times New Roman" w:cs="Times New Roman"/>
          <w:sz w:val="24"/>
          <w:szCs w:val="24"/>
        </w:rPr>
      </w:pPr>
      <w:r w:rsidRPr="00546534">
        <w:rPr>
          <w:rFonts w:ascii="Times New Roman" w:hAnsi="Times New Roman" w:cs="Times New Roman"/>
          <w:sz w:val="24"/>
          <w:szCs w:val="24"/>
        </w:rPr>
        <w:t xml:space="preserve">Percentage of resident with small scale business who were not satisfied with the </w:t>
      </w:r>
      <w:r w:rsidRPr="00546534">
        <w:rPr>
          <w:rFonts w:ascii="Times New Roman" w:eastAsia="Times New Roman" w:hAnsi="Times New Roman" w:cs="Times New Roman"/>
          <w:sz w:val="24"/>
          <w:szCs w:val="24"/>
        </w:rPr>
        <w:t>smart accounting application</w:t>
      </w:r>
      <w:r w:rsidRPr="00546534">
        <w:rPr>
          <w:rFonts w:ascii="Times New Roman" w:hAnsi="Times New Roman" w:cs="Times New Roman"/>
          <w:sz w:val="24"/>
          <w:szCs w:val="24"/>
        </w:rPr>
        <w:t xml:space="preserve"> =3/40*100=7.5%</w:t>
      </w:r>
    </w:p>
    <w:p w14:paraId="17013C62" w14:textId="79C8DCEC" w:rsidR="005C4154" w:rsidRPr="00546534" w:rsidRDefault="005C4154" w:rsidP="00F34674">
      <w:pPr>
        <w:spacing w:after="200" w:line="240" w:lineRule="auto"/>
        <w:ind w:left="360"/>
        <w:jc w:val="both"/>
        <w:rPr>
          <w:rFonts w:ascii="Times New Roman" w:hAnsi="Times New Roman" w:cs="Times New Roman"/>
          <w:sz w:val="24"/>
          <w:szCs w:val="24"/>
        </w:rPr>
      </w:pPr>
      <w:r w:rsidRPr="00546534">
        <w:rPr>
          <w:rFonts w:ascii="Times New Roman" w:hAnsi="Times New Roman" w:cs="Times New Roman"/>
          <w:sz w:val="24"/>
          <w:szCs w:val="24"/>
        </w:rPr>
        <w:t xml:space="preserve">Percentage of </w:t>
      </w:r>
      <w:r w:rsidRPr="00546534">
        <w:rPr>
          <w:rFonts w:ascii="Times New Roman" w:eastAsia="Times New Roman" w:hAnsi="Times New Roman" w:cs="Times New Roman"/>
          <w:sz w:val="24"/>
          <w:szCs w:val="24"/>
        </w:rPr>
        <w:t>smart accounting application</w:t>
      </w:r>
      <w:r w:rsidRPr="00546534">
        <w:rPr>
          <w:rFonts w:ascii="Times New Roman" w:hAnsi="Times New Roman" w:cs="Times New Roman"/>
          <w:sz w:val="24"/>
          <w:szCs w:val="24"/>
        </w:rPr>
        <w:t xml:space="preserve"> who were not sure about the System to be developed=1/40*100=2.5%</w:t>
      </w:r>
    </w:p>
    <w:p w14:paraId="257634B3" w14:textId="77777777" w:rsidR="005C4154" w:rsidRPr="00546534" w:rsidRDefault="005C4154" w:rsidP="00F34674">
      <w:pPr>
        <w:spacing w:after="200" w:line="240" w:lineRule="auto"/>
        <w:ind w:left="360"/>
        <w:jc w:val="both"/>
        <w:rPr>
          <w:rFonts w:ascii="Times New Roman" w:hAnsi="Times New Roman" w:cs="Times New Roman"/>
          <w:sz w:val="24"/>
          <w:szCs w:val="24"/>
        </w:rPr>
      </w:pPr>
      <w:r w:rsidRPr="00546534">
        <w:rPr>
          <w:rFonts w:ascii="Times New Roman" w:hAnsi="Times New Roman" w:cs="Times New Roman"/>
          <w:sz w:val="24"/>
          <w:szCs w:val="24"/>
        </w:rPr>
        <w:t xml:space="preserve">Below are the graphical interfaces to clearly indicate the results received from the questionnaires: - </w:t>
      </w:r>
    </w:p>
    <w:p w14:paraId="42D07A3D" w14:textId="77777777" w:rsidR="005C4154" w:rsidRPr="00546534" w:rsidRDefault="005C4154" w:rsidP="00F34674">
      <w:pPr>
        <w:pStyle w:val="Caption"/>
        <w:keepNext/>
        <w:jc w:val="both"/>
        <w:rPr>
          <w:rFonts w:ascii="Times New Roman" w:hAnsi="Times New Roman" w:cs="Times New Roman"/>
          <w:color w:val="auto"/>
          <w:sz w:val="24"/>
          <w:szCs w:val="24"/>
        </w:rPr>
      </w:pPr>
    </w:p>
    <w:p w14:paraId="52EE4D60" w14:textId="0F18FAA5" w:rsidR="005C4154" w:rsidRPr="00546534" w:rsidRDefault="005C4154" w:rsidP="00F34674">
      <w:pPr>
        <w:pStyle w:val="Caption"/>
        <w:keepNext/>
        <w:jc w:val="both"/>
        <w:rPr>
          <w:rFonts w:ascii="Times New Roman" w:hAnsi="Times New Roman" w:cs="Times New Roman"/>
          <w:sz w:val="24"/>
          <w:szCs w:val="24"/>
        </w:rPr>
      </w:pPr>
      <w:bookmarkStart w:id="125" w:name="_Toc299567"/>
      <w:r w:rsidRPr="00546534">
        <w:rPr>
          <w:rFonts w:ascii="Times New Roman" w:hAnsi="Times New Roman" w:cs="Times New Roman"/>
          <w:sz w:val="24"/>
          <w:szCs w:val="24"/>
        </w:rPr>
        <w:t xml:space="preserve">Figure </w:t>
      </w:r>
      <w:r w:rsidRPr="00546534">
        <w:rPr>
          <w:rFonts w:ascii="Times New Roman" w:hAnsi="Times New Roman" w:cs="Times New Roman"/>
          <w:sz w:val="24"/>
          <w:szCs w:val="24"/>
        </w:rPr>
        <w:fldChar w:fldCharType="begin"/>
      </w:r>
      <w:r w:rsidRPr="00546534">
        <w:rPr>
          <w:rFonts w:ascii="Times New Roman" w:hAnsi="Times New Roman" w:cs="Times New Roman"/>
          <w:sz w:val="24"/>
          <w:szCs w:val="24"/>
        </w:rPr>
        <w:instrText xml:space="preserve"> SEQ Figure \* ARABIC </w:instrText>
      </w:r>
      <w:r w:rsidRPr="00546534">
        <w:rPr>
          <w:rFonts w:ascii="Times New Roman" w:hAnsi="Times New Roman" w:cs="Times New Roman"/>
          <w:sz w:val="24"/>
          <w:szCs w:val="24"/>
        </w:rPr>
        <w:fldChar w:fldCharType="separate"/>
      </w:r>
      <w:r w:rsidRPr="00546534">
        <w:rPr>
          <w:rFonts w:ascii="Times New Roman" w:hAnsi="Times New Roman" w:cs="Times New Roman"/>
          <w:noProof/>
          <w:sz w:val="24"/>
          <w:szCs w:val="24"/>
        </w:rPr>
        <w:t>1</w:t>
      </w:r>
      <w:r w:rsidRPr="00546534">
        <w:rPr>
          <w:rFonts w:ascii="Times New Roman" w:hAnsi="Times New Roman" w:cs="Times New Roman"/>
          <w:sz w:val="24"/>
          <w:szCs w:val="24"/>
        </w:rPr>
        <w:fldChar w:fldCharType="end"/>
      </w:r>
      <w:r w:rsidR="00D3606E" w:rsidRPr="00546534">
        <w:rPr>
          <w:rFonts w:ascii="Times New Roman" w:hAnsi="Times New Roman" w:cs="Times New Roman"/>
          <w:sz w:val="24"/>
          <w:szCs w:val="24"/>
        </w:rPr>
        <w:t>: Pie</w:t>
      </w:r>
      <w:r w:rsidRPr="00546534">
        <w:rPr>
          <w:rFonts w:ascii="Times New Roman" w:hAnsi="Times New Roman" w:cs="Times New Roman"/>
          <w:sz w:val="24"/>
          <w:szCs w:val="24"/>
        </w:rPr>
        <w:t xml:space="preserve"> Chart</w:t>
      </w:r>
      <w:bookmarkEnd w:id="125"/>
    </w:p>
    <w:p w14:paraId="1B1B4633" w14:textId="77777777" w:rsidR="005C4154" w:rsidRPr="00546534" w:rsidRDefault="005C4154" w:rsidP="00F34674">
      <w:pPr>
        <w:spacing w:after="200" w:line="240" w:lineRule="auto"/>
        <w:ind w:left="360"/>
        <w:jc w:val="both"/>
        <w:rPr>
          <w:rFonts w:ascii="Times New Roman" w:hAnsi="Times New Roman" w:cs="Times New Roman"/>
          <w:sz w:val="24"/>
          <w:szCs w:val="24"/>
        </w:rPr>
      </w:pPr>
      <w:r w:rsidRPr="00546534">
        <w:rPr>
          <w:rFonts w:ascii="Times New Roman" w:hAnsi="Times New Roman" w:cs="Times New Roman"/>
          <w:noProof/>
          <w:sz w:val="24"/>
          <w:szCs w:val="24"/>
        </w:rPr>
        <w:drawing>
          <wp:inline distT="0" distB="0" distL="0" distR="0" wp14:anchorId="2D8FF6E3" wp14:editId="03839DB0">
            <wp:extent cx="4834255" cy="2238375"/>
            <wp:effectExtent l="0" t="0" r="4445" b="9525"/>
            <wp:docPr id="75"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546534">
        <w:rPr>
          <w:rFonts w:ascii="Times New Roman" w:hAnsi="Times New Roman" w:cs="Times New Roman"/>
          <w:sz w:val="24"/>
          <w:szCs w:val="24"/>
        </w:rPr>
        <w:tab/>
      </w:r>
    </w:p>
    <w:p w14:paraId="0060E2B4" w14:textId="77777777" w:rsidR="005C4154" w:rsidRPr="00546534" w:rsidRDefault="005C4154" w:rsidP="00F34674">
      <w:p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We can clearly conclude that majority of the respondents liked the application.</w:t>
      </w:r>
    </w:p>
    <w:p w14:paraId="1FE5D481" w14:textId="1055A34B" w:rsidR="005C4154" w:rsidRPr="00546534" w:rsidRDefault="005C4154" w:rsidP="00F34674">
      <w:pPr>
        <w:pStyle w:val="Caption"/>
        <w:keepNext/>
        <w:rPr>
          <w:rFonts w:ascii="Times New Roman" w:hAnsi="Times New Roman" w:cs="Times New Roman"/>
          <w:sz w:val="24"/>
          <w:szCs w:val="24"/>
        </w:rPr>
      </w:pPr>
      <w:bookmarkStart w:id="126" w:name="_Toc299568"/>
      <w:r w:rsidRPr="00546534">
        <w:rPr>
          <w:rFonts w:ascii="Times New Roman" w:hAnsi="Times New Roman" w:cs="Times New Roman"/>
          <w:sz w:val="24"/>
          <w:szCs w:val="24"/>
        </w:rPr>
        <w:lastRenderedPageBreak/>
        <w:t xml:space="preserve">Figure </w:t>
      </w:r>
      <w:r w:rsidRPr="00546534">
        <w:rPr>
          <w:rFonts w:ascii="Times New Roman" w:hAnsi="Times New Roman" w:cs="Times New Roman"/>
          <w:sz w:val="24"/>
          <w:szCs w:val="24"/>
        </w:rPr>
        <w:fldChar w:fldCharType="begin"/>
      </w:r>
      <w:r w:rsidRPr="00546534">
        <w:rPr>
          <w:rFonts w:ascii="Times New Roman" w:hAnsi="Times New Roman" w:cs="Times New Roman"/>
          <w:sz w:val="24"/>
          <w:szCs w:val="24"/>
        </w:rPr>
        <w:instrText xml:space="preserve"> SEQ Figure \* ARABIC </w:instrText>
      </w:r>
      <w:r w:rsidRPr="00546534">
        <w:rPr>
          <w:rFonts w:ascii="Times New Roman" w:hAnsi="Times New Roman" w:cs="Times New Roman"/>
          <w:sz w:val="24"/>
          <w:szCs w:val="24"/>
        </w:rPr>
        <w:fldChar w:fldCharType="separate"/>
      </w:r>
      <w:r w:rsidRPr="00546534">
        <w:rPr>
          <w:rFonts w:ascii="Times New Roman" w:hAnsi="Times New Roman" w:cs="Times New Roman"/>
          <w:noProof/>
          <w:sz w:val="24"/>
          <w:szCs w:val="24"/>
        </w:rPr>
        <w:t>2</w:t>
      </w:r>
      <w:r w:rsidRPr="00546534">
        <w:rPr>
          <w:rFonts w:ascii="Times New Roman" w:hAnsi="Times New Roman" w:cs="Times New Roman"/>
          <w:sz w:val="24"/>
          <w:szCs w:val="24"/>
        </w:rPr>
        <w:fldChar w:fldCharType="end"/>
      </w:r>
      <w:r w:rsidR="00D3606E" w:rsidRPr="00546534">
        <w:rPr>
          <w:rFonts w:ascii="Times New Roman" w:hAnsi="Times New Roman" w:cs="Times New Roman"/>
          <w:sz w:val="24"/>
          <w:szCs w:val="24"/>
        </w:rPr>
        <w:t>: Bar</w:t>
      </w:r>
      <w:r w:rsidRPr="00546534">
        <w:rPr>
          <w:rFonts w:ascii="Times New Roman" w:hAnsi="Times New Roman" w:cs="Times New Roman"/>
          <w:sz w:val="24"/>
          <w:szCs w:val="24"/>
        </w:rPr>
        <w:t xml:space="preserve"> Chart</w:t>
      </w:r>
      <w:bookmarkEnd w:id="126"/>
    </w:p>
    <w:p w14:paraId="4F162CC9" w14:textId="77777777" w:rsidR="005C4154" w:rsidRPr="00546534" w:rsidRDefault="005C4154" w:rsidP="00F34674">
      <w:pPr>
        <w:spacing w:after="200" w:line="240" w:lineRule="auto"/>
        <w:rPr>
          <w:rFonts w:ascii="Times New Roman" w:hAnsi="Times New Roman" w:cs="Times New Roman"/>
          <w:sz w:val="24"/>
          <w:szCs w:val="24"/>
        </w:rPr>
      </w:pPr>
      <w:r w:rsidRPr="00546534">
        <w:rPr>
          <w:rFonts w:ascii="Times New Roman" w:hAnsi="Times New Roman" w:cs="Times New Roman"/>
          <w:noProof/>
          <w:sz w:val="24"/>
          <w:szCs w:val="24"/>
        </w:rPr>
        <w:drawing>
          <wp:inline distT="0" distB="0" distL="0" distR="0" wp14:anchorId="0421A2E8" wp14:editId="6B45203B">
            <wp:extent cx="4818380" cy="2028825"/>
            <wp:effectExtent l="0" t="0" r="1270" b="9525"/>
            <wp:docPr id="76" name="Chart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bookmarkStart w:id="127" w:name="_Toc507450296"/>
      <w:bookmarkStart w:id="128" w:name="_Toc507450271"/>
    </w:p>
    <w:p w14:paraId="20C0EDAB" w14:textId="77777777" w:rsidR="005C4154" w:rsidRPr="00546534" w:rsidRDefault="005C4154" w:rsidP="00F34674">
      <w:pPr>
        <w:spacing w:after="200" w:line="240" w:lineRule="auto"/>
        <w:rPr>
          <w:rFonts w:ascii="Times New Roman" w:hAnsi="Times New Roman" w:cs="Times New Roman"/>
          <w:sz w:val="24"/>
          <w:szCs w:val="24"/>
        </w:rPr>
      </w:pPr>
      <w:r w:rsidRPr="00546534">
        <w:rPr>
          <w:rFonts w:ascii="Times New Roman" w:hAnsi="Times New Roman" w:cs="Times New Roman"/>
          <w:sz w:val="24"/>
          <w:szCs w:val="24"/>
        </w:rPr>
        <w:br w:type="page"/>
      </w:r>
    </w:p>
    <w:p w14:paraId="246A7A03" w14:textId="136A534D" w:rsidR="005C4154" w:rsidRPr="00546534" w:rsidRDefault="005C4154" w:rsidP="00F34674">
      <w:pPr>
        <w:pStyle w:val="Caption"/>
        <w:keepNext/>
        <w:rPr>
          <w:rFonts w:ascii="Times New Roman" w:hAnsi="Times New Roman" w:cs="Times New Roman"/>
          <w:sz w:val="24"/>
          <w:szCs w:val="24"/>
        </w:rPr>
      </w:pPr>
      <w:bookmarkStart w:id="129" w:name="_Toc299569"/>
      <w:bookmarkEnd w:id="127"/>
      <w:bookmarkEnd w:id="128"/>
      <w:r w:rsidRPr="00546534">
        <w:rPr>
          <w:rFonts w:ascii="Times New Roman" w:hAnsi="Times New Roman" w:cs="Times New Roman"/>
          <w:sz w:val="24"/>
          <w:szCs w:val="24"/>
        </w:rPr>
        <w:lastRenderedPageBreak/>
        <w:t xml:space="preserve">Figure </w:t>
      </w:r>
      <w:r w:rsidRPr="00546534">
        <w:rPr>
          <w:rFonts w:ascii="Times New Roman" w:hAnsi="Times New Roman" w:cs="Times New Roman"/>
          <w:sz w:val="24"/>
          <w:szCs w:val="24"/>
        </w:rPr>
        <w:fldChar w:fldCharType="begin"/>
      </w:r>
      <w:r w:rsidRPr="00546534">
        <w:rPr>
          <w:rFonts w:ascii="Times New Roman" w:hAnsi="Times New Roman" w:cs="Times New Roman"/>
          <w:sz w:val="24"/>
          <w:szCs w:val="24"/>
        </w:rPr>
        <w:instrText xml:space="preserve"> SEQ Figure \* ARABIC </w:instrText>
      </w:r>
      <w:r w:rsidRPr="00546534">
        <w:rPr>
          <w:rFonts w:ascii="Times New Roman" w:hAnsi="Times New Roman" w:cs="Times New Roman"/>
          <w:sz w:val="24"/>
          <w:szCs w:val="24"/>
        </w:rPr>
        <w:fldChar w:fldCharType="separate"/>
      </w:r>
      <w:r w:rsidRPr="00546534">
        <w:rPr>
          <w:rFonts w:ascii="Times New Roman" w:hAnsi="Times New Roman" w:cs="Times New Roman"/>
          <w:noProof/>
          <w:sz w:val="24"/>
          <w:szCs w:val="24"/>
        </w:rPr>
        <w:t>3</w:t>
      </w:r>
      <w:r w:rsidRPr="00546534">
        <w:rPr>
          <w:rFonts w:ascii="Times New Roman" w:hAnsi="Times New Roman" w:cs="Times New Roman"/>
          <w:sz w:val="24"/>
          <w:szCs w:val="24"/>
        </w:rPr>
        <w:fldChar w:fldCharType="end"/>
      </w:r>
      <w:r w:rsidR="00D3606E" w:rsidRPr="00546534">
        <w:rPr>
          <w:rFonts w:ascii="Times New Roman" w:hAnsi="Times New Roman" w:cs="Times New Roman"/>
          <w:sz w:val="24"/>
          <w:szCs w:val="24"/>
        </w:rPr>
        <w:t>: Line</w:t>
      </w:r>
      <w:r w:rsidRPr="00546534">
        <w:rPr>
          <w:rFonts w:ascii="Times New Roman" w:hAnsi="Times New Roman" w:cs="Times New Roman"/>
          <w:sz w:val="24"/>
          <w:szCs w:val="24"/>
        </w:rPr>
        <w:t xml:space="preserve"> Chart</w:t>
      </w:r>
      <w:bookmarkEnd w:id="129"/>
    </w:p>
    <w:p w14:paraId="23D7841B" w14:textId="77777777" w:rsidR="005C4154" w:rsidRPr="00546534" w:rsidRDefault="005C4154" w:rsidP="00F34674">
      <w:pPr>
        <w:spacing w:after="200" w:line="240" w:lineRule="auto"/>
        <w:rPr>
          <w:rFonts w:ascii="Times New Roman" w:hAnsi="Times New Roman" w:cs="Times New Roman"/>
          <w:sz w:val="24"/>
          <w:szCs w:val="24"/>
        </w:rPr>
      </w:pPr>
      <w:r w:rsidRPr="00546534">
        <w:rPr>
          <w:rFonts w:ascii="Times New Roman" w:hAnsi="Times New Roman" w:cs="Times New Roman"/>
          <w:noProof/>
          <w:sz w:val="24"/>
          <w:szCs w:val="24"/>
        </w:rPr>
        <w:drawing>
          <wp:inline distT="0" distB="0" distL="0" distR="0" wp14:anchorId="77A43630" wp14:editId="55F27995">
            <wp:extent cx="4716780" cy="2028825"/>
            <wp:effectExtent l="0" t="0" r="7620" b="9525"/>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DF3D06F" w14:textId="0D62EACD" w:rsidR="005C4154" w:rsidRPr="00546534" w:rsidRDefault="005C4154" w:rsidP="00F34674">
      <w:pPr>
        <w:spacing w:line="240" w:lineRule="auto"/>
        <w:jc w:val="both"/>
        <w:rPr>
          <w:rFonts w:ascii="Times New Roman" w:hAnsi="Times New Roman" w:cs="Times New Roman"/>
          <w:sz w:val="24"/>
          <w:szCs w:val="24"/>
        </w:rPr>
      </w:pPr>
      <w:r w:rsidRPr="00546534">
        <w:rPr>
          <w:rFonts w:ascii="Times New Roman" w:hAnsi="Times New Roman" w:cs="Times New Roman"/>
          <w:sz w:val="24"/>
          <w:szCs w:val="24"/>
        </w:rPr>
        <w:t>We can clearly conclude that majority of the respondents liked the application. From the bar, pie and line chart analysis above, it was clear that most people were satisfied with the smart accounting</w:t>
      </w:r>
      <w:r w:rsidRPr="00546534">
        <w:rPr>
          <w:rFonts w:ascii="Times New Roman" w:eastAsia="Times New Roman" w:hAnsi="Times New Roman" w:cs="Times New Roman"/>
          <w:sz w:val="24"/>
          <w:szCs w:val="24"/>
        </w:rPr>
        <w:t xml:space="preserve"> </w:t>
      </w:r>
      <w:r w:rsidRPr="00546534">
        <w:rPr>
          <w:rFonts w:ascii="Times New Roman" w:hAnsi="Times New Roman" w:cs="Times New Roman"/>
          <w:sz w:val="24"/>
          <w:szCs w:val="24"/>
        </w:rPr>
        <w:t>being introduced.</w:t>
      </w:r>
    </w:p>
    <w:p w14:paraId="5360B6D1" w14:textId="77777777" w:rsidR="005C4154" w:rsidRPr="00546534" w:rsidRDefault="005C4154" w:rsidP="00F34674">
      <w:pPr>
        <w:pStyle w:val="Heading3"/>
        <w:spacing w:line="240" w:lineRule="auto"/>
        <w:rPr>
          <w:rFonts w:ascii="Times New Roman" w:hAnsi="Times New Roman" w:cs="Times New Roman"/>
        </w:rPr>
      </w:pPr>
    </w:p>
    <w:p w14:paraId="40524E7C" w14:textId="77777777" w:rsidR="005C4154" w:rsidRPr="00546534" w:rsidRDefault="005C4154" w:rsidP="00F34674">
      <w:pPr>
        <w:pStyle w:val="Heading3"/>
        <w:spacing w:line="240" w:lineRule="auto"/>
        <w:rPr>
          <w:rFonts w:ascii="Times New Roman" w:hAnsi="Times New Roman" w:cs="Times New Roman"/>
        </w:rPr>
      </w:pPr>
    </w:p>
    <w:p w14:paraId="6B1D4368" w14:textId="77777777" w:rsidR="005C4154" w:rsidRDefault="005C4154" w:rsidP="00F34674">
      <w:pPr>
        <w:spacing w:line="240" w:lineRule="auto"/>
        <w:rPr>
          <w:rFonts w:ascii="Times New Roman" w:hAnsi="Times New Roman" w:cs="Times New Roman"/>
          <w:sz w:val="24"/>
          <w:szCs w:val="24"/>
        </w:rPr>
      </w:pPr>
    </w:p>
    <w:p w14:paraId="7BD2195B" w14:textId="77777777" w:rsidR="0014615F" w:rsidRPr="00546534" w:rsidRDefault="0014615F" w:rsidP="00F34674">
      <w:pPr>
        <w:spacing w:line="240" w:lineRule="auto"/>
        <w:rPr>
          <w:rFonts w:ascii="Times New Roman" w:hAnsi="Times New Roman" w:cs="Times New Roman"/>
          <w:sz w:val="24"/>
          <w:szCs w:val="24"/>
        </w:rPr>
      </w:pPr>
    </w:p>
    <w:p w14:paraId="5CAFE86A" w14:textId="77777777" w:rsidR="005C4154" w:rsidRPr="00546534" w:rsidRDefault="005C4154" w:rsidP="00F34674">
      <w:pPr>
        <w:spacing w:line="240" w:lineRule="auto"/>
        <w:rPr>
          <w:rFonts w:ascii="Times New Roman" w:hAnsi="Times New Roman" w:cs="Times New Roman"/>
          <w:sz w:val="24"/>
          <w:szCs w:val="24"/>
        </w:rPr>
      </w:pPr>
    </w:p>
    <w:p w14:paraId="6374102F" w14:textId="77777777" w:rsidR="005C4154" w:rsidRPr="00546534" w:rsidRDefault="005C4154" w:rsidP="00F34674">
      <w:pPr>
        <w:spacing w:line="240" w:lineRule="auto"/>
        <w:rPr>
          <w:rFonts w:ascii="Times New Roman" w:hAnsi="Times New Roman" w:cs="Times New Roman"/>
          <w:sz w:val="24"/>
          <w:szCs w:val="24"/>
        </w:rPr>
      </w:pPr>
    </w:p>
    <w:p w14:paraId="769DC791" w14:textId="77777777" w:rsidR="005C4154" w:rsidRPr="00546534" w:rsidRDefault="005C4154" w:rsidP="00F34674">
      <w:pPr>
        <w:spacing w:line="240" w:lineRule="auto"/>
        <w:rPr>
          <w:rFonts w:ascii="Times New Roman" w:hAnsi="Times New Roman" w:cs="Times New Roman"/>
          <w:sz w:val="24"/>
          <w:szCs w:val="24"/>
        </w:rPr>
      </w:pPr>
    </w:p>
    <w:p w14:paraId="1DFE067B" w14:textId="77777777" w:rsidR="005C4154" w:rsidRPr="00546534" w:rsidRDefault="005C4154" w:rsidP="00F34674">
      <w:pPr>
        <w:spacing w:line="240" w:lineRule="auto"/>
        <w:rPr>
          <w:rFonts w:ascii="Times New Roman" w:hAnsi="Times New Roman" w:cs="Times New Roman"/>
          <w:sz w:val="24"/>
          <w:szCs w:val="24"/>
        </w:rPr>
      </w:pPr>
    </w:p>
    <w:p w14:paraId="354B5974" w14:textId="77777777" w:rsidR="005C4154" w:rsidRPr="00546534" w:rsidRDefault="005C4154" w:rsidP="00F34674">
      <w:pPr>
        <w:spacing w:line="240" w:lineRule="auto"/>
        <w:rPr>
          <w:rFonts w:ascii="Times New Roman" w:hAnsi="Times New Roman" w:cs="Times New Roman"/>
          <w:sz w:val="24"/>
          <w:szCs w:val="24"/>
        </w:rPr>
      </w:pPr>
    </w:p>
    <w:p w14:paraId="26B37688" w14:textId="77777777" w:rsidR="005C4154" w:rsidRPr="00546534" w:rsidRDefault="005C4154" w:rsidP="00F34674">
      <w:pPr>
        <w:spacing w:line="240" w:lineRule="auto"/>
        <w:rPr>
          <w:rFonts w:ascii="Times New Roman" w:hAnsi="Times New Roman" w:cs="Times New Roman"/>
          <w:sz w:val="24"/>
          <w:szCs w:val="24"/>
        </w:rPr>
      </w:pPr>
    </w:p>
    <w:p w14:paraId="4DD70C82" w14:textId="77777777" w:rsidR="005C4154" w:rsidRPr="00546534" w:rsidRDefault="005C4154" w:rsidP="00F34674">
      <w:pPr>
        <w:spacing w:line="240" w:lineRule="auto"/>
        <w:rPr>
          <w:rFonts w:ascii="Times New Roman" w:hAnsi="Times New Roman" w:cs="Times New Roman"/>
          <w:sz w:val="24"/>
          <w:szCs w:val="24"/>
        </w:rPr>
      </w:pPr>
    </w:p>
    <w:p w14:paraId="4E07AD8B" w14:textId="77777777" w:rsidR="005C4154" w:rsidRPr="00546534" w:rsidRDefault="005C4154" w:rsidP="00F34674">
      <w:pPr>
        <w:spacing w:line="240" w:lineRule="auto"/>
        <w:rPr>
          <w:rFonts w:ascii="Times New Roman" w:hAnsi="Times New Roman" w:cs="Times New Roman"/>
          <w:sz w:val="24"/>
          <w:szCs w:val="24"/>
        </w:rPr>
      </w:pPr>
    </w:p>
    <w:p w14:paraId="179990EE" w14:textId="77777777" w:rsidR="005C4154" w:rsidRPr="00546534" w:rsidRDefault="005C4154" w:rsidP="00F34674">
      <w:pPr>
        <w:spacing w:line="240" w:lineRule="auto"/>
        <w:rPr>
          <w:rFonts w:ascii="Times New Roman" w:hAnsi="Times New Roman" w:cs="Times New Roman"/>
          <w:sz w:val="24"/>
          <w:szCs w:val="24"/>
        </w:rPr>
      </w:pPr>
    </w:p>
    <w:p w14:paraId="17763AE1" w14:textId="77777777" w:rsidR="005C4154" w:rsidRPr="00546534" w:rsidRDefault="005C4154" w:rsidP="00F34674">
      <w:pPr>
        <w:pStyle w:val="Heading3"/>
        <w:spacing w:line="240" w:lineRule="auto"/>
        <w:rPr>
          <w:rFonts w:ascii="Times New Roman" w:eastAsiaTheme="minorHAnsi" w:hAnsi="Times New Roman" w:cs="Times New Roman"/>
          <w:color w:val="auto"/>
        </w:rPr>
      </w:pPr>
    </w:p>
    <w:p w14:paraId="77F22A4E" w14:textId="77777777" w:rsidR="005C4154" w:rsidRPr="00546534" w:rsidRDefault="005C4154" w:rsidP="00F34674">
      <w:pPr>
        <w:spacing w:line="240" w:lineRule="auto"/>
        <w:rPr>
          <w:rFonts w:ascii="Times New Roman" w:hAnsi="Times New Roman" w:cs="Times New Roman"/>
          <w:sz w:val="24"/>
          <w:szCs w:val="24"/>
        </w:rPr>
      </w:pPr>
    </w:p>
    <w:p w14:paraId="204DF504" w14:textId="77777777" w:rsidR="005C4154" w:rsidRPr="00546534" w:rsidRDefault="005C4154" w:rsidP="00F34674">
      <w:pPr>
        <w:spacing w:line="240" w:lineRule="auto"/>
        <w:rPr>
          <w:rFonts w:ascii="Times New Roman" w:hAnsi="Times New Roman" w:cs="Times New Roman"/>
          <w:sz w:val="24"/>
          <w:szCs w:val="24"/>
        </w:rPr>
      </w:pPr>
    </w:p>
    <w:p w14:paraId="69BD5113" w14:textId="77777777" w:rsidR="005C4154" w:rsidRPr="00546534" w:rsidRDefault="005C4154" w:rsidP="00F34674">
      <w:pPr>
        <w:spacing w:line="240" w:lineRule="auto"/>
        <w:rPr>
          <w:rFonts w:ascii="Times New Roman" w:hAnsi="Times New Roman" w:cs="Times New Roman"/>
          <w:sz w:val="24"/>
          <w:szCs w:val="24"/>
        </w:rPr>
      </w:pPr>
    </w:p>
    <w:p w14:paraId="4F5F8BB0" w14:textId="77777777" w:rsidR="00C676D0" w:rsidRPr="00546534" w:rsidRDefault="00A10A45" w:rsidP="00C9312F">
      <w:pPr>
        <w:pStyle w:val="Heading1"/>
        <w:jc w:val="center"/>
      </w:pPr>
      <w:bookmarkStart w:id="130" w:name="_Toc3723507"/>
      <w:r w:rsidRPr="00546534">
        <w:lastRenderedPageBreak/>
        <w:t>CHAPTER FIVE: IMPLEMENTATION, DEPLOYMENT AND CHALLENGES</w:t>
      </w:r>
      <w:bookmarkEnd w:id="130"/>
    </w:p>
    <w:p w14:paraId="5E9158C9" w14:textId="77777777" w:rsidR="00C676D0" w:rsidRPr="00546534" w:rsidRDefault="00A10A45" w:rsidP="00F34674">
      <w:pPr>
        <w:pStyle w:val="Heading3"/>
        <w:spacing w:line="240" w:lineRule="auto"/>
        <w:rPr>
          <w:rFonts w:ascii="Times New Roman" w:hAnsi="Times New Roman" w:cs="Times New Roman"/>
        </w:rPr>
      </w:pPr>
      <w:r w:rsidRPr="00546534">
        <w:rPr>
          <w:rFonts w:ascii="Times New Roman" w:hAnsi="Times New Roman" w:cs="Times New Roman"/>
        </w:rPr>
        <w:t xml:space="preserve"> </w:t>
      </w:r>
      <w:bookmarkStart w:id="131" w:name="_Toc3723508"/>
      <w:r w:rsidRPr="00546534">
        <w:rPr>
          <w:rFonts w:ascii="Times New Roman" w:hAnsi="Times New Roman" w:cs="Times New Roman"/>
        </w:rPr>
        <w:t>5.1 Introduction</w:t>
      </w:r>
      <w:bookmarkEnd w:id="131"/>
      <w:r w:rsidRPr="00546534">
        <w:rPr>
          <w:rFonts w:ascii="Times New Roman" w:hAnsi="Times New Roman" w:cs="Times New Roman"/>
        </w:rPr>
        <w:t xml:space="preserve"> </w:t>
      </w:r>
    </w:p>
    <w:p w14:paraId="113B98A2" w14:textId="09080E62"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As a dual function, software testing is used to ascertain the defects in program and it is used to assist in judging whether a program is usable in practice or not.  With this regards, software testing is used for validation and the   verification which in turn ensure that the software conforms to its specification and meets the customer or rather the user needs. </w:t>
      </w:r>
    </w:p>
    <w:p w14:paraId="757055A7" w14:textId="209A5297"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There are various types of testing that have been used in testing the developed system.   </w:t>
      </w:r>
    </w:p>
    <w:p w14:paraId="181CFCB7" w14:textId="391DC608" w:rsidR="006E0084" w:rsidRPr="00546534" w:rsidRDefault="00D3606E"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Figure 5.1</w:t>
      </w:r>
      <w:r w:rsidR="006E0084" w:rsidRPr="00546534">
        <w:rPr>
          <w:rFonts w:ascii="Times New Roman" w:hAnsi="Times New Roman" w:cs="Times New Roman"/>
          <w:sz w:val="24"/>
          <w:szCs w:val="24"/>
        </w:rPr>
        <w:t>: test step</w:t>
      </w:r>
    </w:p>
    <w:p w14:paraId="1E0B469B" w14:textId="31A05E1C" w:rsidR="006E0084" w:rsidRPr="00546534" w:rsidRDefault="006E0084" w:rsidP="00F34674">
      <w:pPr>
        <w:spacing w:line="240" w:lineRule="auto"/>
        <w:rPr>
          <w:rFonts w:ascii="Times New Roman" w:hAnsi="Times New Roman" w:cs="Times New Roman"/>
          <w:sz w:val="24"/>
          <w:szCs w:val="24"/>
        </w:rPr>
      </w:pPr>
      <w:r w:rsidRPr="00546534">
        <w:rPr>
          <w:rFonts w:ascii="Times New Roman" w:hAnsi="Times New Roman" w:cs="Times New Roman"/>
          <w:noProof/>
          <w:sz w:val="24"/>
          <w:szCs w:val="24"/>
        </w:rPr>
        <w:drawing>
          <wp:inline distT="0" distB="0" distL="0" distR="0" wp14:anchorId="70471BAE" wp14:editId="522F3699">
            <wp:extent cx="4777089" cy="2686050"/>
            <wp:effectExtent l="0" t="0" r="508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04987" cy="2701736"/>
                    </a:xfrm>
                    <a:prstGeom prst="rect">
                      <a:avLst/>
                    </a:prstGeom>
                    <a:noFill/>
                    <a:ln>
                      <a:noFill/>
                    </a:ln>
                  </pic:spPr>
                </pic:pic>
              </a:graphicData>
            </a:graphic>
          </wp:inline>
        </w:drawing>
      </w:r>
    </w:p>
    <w:p w14:paraId="7192E1B9" w14:textId="678C1320"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b/>
          <w:sz w:val="24"/>
          <w:szCs w:val="24"/>
        </w:rPr>
        <w:t xml:space="preserve">Unit </w:t>
      </w:r>
      <w:r w:rsidR="007B04CD" w:rsidRPr="00546534">
        <w:rPr>
          <w:rFonts w:ascii="Times New Roman" w:hAnsi="Times New Roman" w:cs="Times New Roman"/>
          <w:b/>
          <w:sz w:val="24"/>
          <w:szCs w:val="24"/>
        </w:rPr>
        <w:t>testing</w:t>
      </w:r>
      <w:r w:rsidRPr="00546534">
        <w:rPr>
          <w:rFonts w:ascii="Times New Roman" w:hAnsi="Times New Roman" w:cs="Times New Roman"/>
          <w:sz w:val="24"/>
          <w:szCs w:val="24"/>
        </w:rPr>
        <w:t xml:space="preserve">: the unit testing warrants that each component works independently of one another, that is, as a single unit. This includes ensuring a successful user log in for authorized uses, entering the property details as well as modifying them </w:t>
      </w:r>
    </w:p>
    <w:p w14:paraId="2AEA725D" w14:textId="77777777"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b/>
          <w:sz w:val="24"/>
          <w:szCs w:val="24"/>
        </w:rPr>
        <w:t>Integration Testing</w:t>
      </w:r>
      <w:r w:rsidRPr="00546534">
        <w:rPr>
          <w:rFonts w:ascii="Times New Roman" w:hAnsi="Times New Roman" w:cs="Times New Roman"/>
          <w:sz w:val="24"/>
          <w:szCs w:val="24"/>
        </w:rPr>
        <w:t xml:space="preserve">:  This testing is paramount in meeting the systems functionality objectives. In this testing, once the property owner or any other user is registered into the system, his or her details are reflected in the database instantaneously.  </w:t>
      </w:r>
    </w:p>
    <w:p w14:paraId="7F3232DF" w14:textId="77777777"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b/>
          <w:sz w:val="24"/>
          <w:szCs w:val="24"/>
        </w:rPr>
        <w:t>System Testing</w:t>
      </w:r>
      <w:r w:rsidRPr="00546534">
        <w:rPr>
          <w:rFonts w:ascii="Times New Roman" w:hAnsi="Times New Roman" w:cs="Times New Roman"/>
          <w:sz w:val="24"/>
          <w:szCs w:val="24"/>
        </w:rPr>
        <w:t xml:space="preserve">: This was done after integrating all modules and running the whole system to verify if it meets the functional and non-functional requirements. </w:t>
      </w:r>
    </w:p>
    <w:p w14:paraId="43D69417" w14:textId="77777777"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b/>
          <w:sz w:val="24"/>
          <w:szCs w:val="24"/>
        </w:rPr>
        <w:t>Acceptance Testing</w:t>
      </w:r>
      <w:r w:rsidRPr="00546534">
        <w:rPr>
          <w:rFonts w:ascii="Times New Roman" w:hAnsi="Times New Roman" w:cs="Times New Roman"/>
          <w:sz w:val="24"/>
          <w:szCs w:val="24"/>
        </w:rPr>
        <w:t xml:space="preserve">: This is done prior to deploying the system to a live environment. It is done using specified inputs into the system and verifies that the resulting outputs are correct, without knowing the internal workings of the system. </w:t>
      </w:r>
    </w:p>
    <w:p w14:paraId="76A0204E" w14:textId="77777777"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5.2 Test Cases During the system development, tests were carried out to determine the workability of the system. Some of these tests include </w:t>
      </w:r>
    </w:p>
    <w:p w14:paraId="78043C74" w14:textId="77777777"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5.2.1 Test Case 1: User Registration and Login For the registration, the inputs include: the username which is to be viewed in the profile details of the registered user, email and also the password, which later are used </w:t>
      </w:r>
      <w:proofErr w:type="spellStart"/>
      <w:r w:rsidRPr="00546534">
        <w:rPr>
          <w:rFonts w:ascii="Times New Roman" w:hAnsi="Times New Roman" w:cs="Times New Roman"/>
          <w:sz w:val="24"/>
          <w:szCs w:val="24"/>
        </w:rPr>
        <w:t>t</w:t>
      </w:r>
      <w:proofErr w:type="spellEnd"/>
      <w:r w:rsidRPr="00546534">
        <w:rPr>
          <w:rFonts w:ascii="Times New Roman" w:hAnsi="Times New Roman" w:cs="Times New Roman"/>
          <w:sz w:val="24"/>
          <w:szCs w:val="24"/>
        </w:rPr>
        <w:t xml:space="preserve"> authenticate the user during any login attempts made.  </w:t>
      </w:r>
    </w:p>
    <w:p w14:paraId="5590328A" w14:textId="77777777"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lastRenderedPageBreak/>
        <w:t xml:space="preserve">Expected results: after a successful registration or login attempt, the home page of the application is loaded, which then showcases added real estate property added by other users. Otherwise, if the registration or login attempt fails, a toast is displayed alerting the user, and thus will not proceed to the homepage. </w:t>
      </w:r>
    </w:p>
    <w:p w14:paraId="02073F8A" w14:textId="001ED227" w:rsidR="005C4154" w:rsidRPr="00546534" w:rsidRDefault="005C4154"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Status: Test passed. </w:t>
      </w:r>
    </w:p>
    <w:p w14:paraId="7F85E698" w14:textId="77777777" w:rsidR="00601370"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5.2.2 Test Case 2: </w:t>
      </w:r>
      <w:r w:rsidR="00601370" w:rsidRPr="00546534">
        <w:rPr>
          <w:rFonts w:ascii="Times New Roman" w:hAnsi="Times New Roman" w:cs="Times New Roman"/>
          <w:sz w:val="24"/>
          <w:szCs w:val="24"/>
        </w:rPr>
        <w:t>adding transaction details</w:t>
      </w:r>
    </w:p>
    <w:p w14:paraId="6151F1B7" w14:textId="4EABAF13"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w:t>
      </w:r>
      <w:r w:rsidR="00601370" w:rsidRPr="00546534">
        <w:rPr>
          <w:rFonts w:ascii="Times New Roman" w:hAnsi="Times New Roman" w:cs="Times New Roman"/>
          <w:sz w:val="24"/>
          <w:szCs w:val="24"/>
        </w:rPr>
        <w:t xml:space="preserve">Procedure: the user enters the transaction tab and add details of the transaction including name, price and amount the user via a link is transferred to the </w:t>
      </w:r>
      <w:proofErr w:type="spellStart"/>
      <w:r w:rsidR="00601370" w:rsidRPr="00546534">
        <w:rPr>
          <w:rFonts w:ascii="Times New Roman" w:hAnsi="Times New Roman" w:cs="Times New Roman"/>
          <w:sz w:val="24"/>
          <w:szCs w:val="24"/>
        </w:rPr>
        <w:t>Mpesa</w:t>
      </w:r>
      <w:proofErr w:type="spellEnd"/>
      <w:r w:rsidR="00601370" w:rsidRPr="00546534">
        <w:rPr>
          <w:rFonts w:ascii="Times New Roman" w:hAnsi="Times New Roman" w:cs="Times New Roman"/>
          <w:sz w:val="24"/>
          <w:szCs w:val="24"/>
        </w:rPr>
        <w:t xml:space="preserve"> platform to which he/she will be able to pay services and receive a notification of the transaction</w:t>
      </w:r>
      <w:r w:rsidRPr="00546534">
        <w:rPr>
          <w:rFonts w:ascii="Times New Roman" w:hAnsi="Times New Roman" w:cs="Times New Roman"/>
          <w:sz w:val="24"/>
          <w:szCs w:val="24"/>
        </w:rPr>
        <w:t xml:space="preserve"> </w:t>
      </w:r>
    </w:p>
    <w:p w14:paraId="468EDE85" w14:textId="77777777" w:rsidR="00910E90"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Status: Test passed</w:t>
      </w:r>
    </w:p>
    <w:p w14:paraId="1FB2D891" w14:textId="3184B2A7" w:rsidR="00A10A45" w:rsidRPr="00546534" w:rsidRDefault="009C09BA" w:rsidP="00F34674">
      <w:pPr>
        <w:spacing w:line="240" w:lineRule="auto"/>
        <w:rPr>
          <w:rFonts w:ascii="Times New Roman" w:hAnsi="Times New Roman" w:cs="Times New Roman"/>
          <w:sz w:val="24"/>
          <w:szCs w:val="24"/>
        </w:rPr>
      </w:pPr>
      <w:r>
        <w:rPr>
          <w:rFonts w:ascii="Times New Roman" w:hAnsi="Times New Roman" w:cs="Times New Roman"/>
          <w:sz w:val="24"/>
          <w:szCs w:val="24"/>
        </w:rPr>
        <w:pict w14:anchorId="182E54A6">
          <v:shape id="_x0000_i1027" type="#_x0000_t75" style="width:2in;height:283.25pt">
            <v:imagedata r:id="rId25" o:title="nsaction history"/>
          </v:shape>
        </w:pict>
      </w:r>
      <w:r w:rsidR="00A10A45" w:rsidRPr="00546534">
        <w:rPr>
          <w:rFonts w:ascii="Times New Roman" w:hAnsi="Times New Roman" w:cs="Times New Roman"/>
          <w:sz w:val="24"/>
          <w:szCs w:val="24"/>
        </w:rPr>
        <w:t xml:space="preserve">. </w:t>
      </w:r>
      <w:r w:rsidR="00910E90">
        <w:rPr>
          <w:rFonts w:ascii="Times New Roman" w:hAnsi="Times New Roman" w:cs="Times New Roman"/>
          <w:noProof/>
        </w:rPr>
        <w:drawing>
          <wp:inline distT="0" distB="0" distL="0" distR="0" wp14:anchorId="4AC679A6" wp14:editId="3B35ABFF">
            <wp:extent cx="1752600" cy="3514725"/>
            <wp:effectExtent l="0" t="0" r="0" b="9525"/>
            <wp:docPr id="62" name="Picture 62" descr="purc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urchas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52600" cy="3514725"/>
                    </a:xfrm>
                    <a:prstGeom prst="rect">
                      <a:avLst/>
                    </a:prstGeom>
                    <a:noFill/>
                    <a:ln>
                      <a:noFill/>
                    </a:ln>
                  </pic:spPr>
                </pic:pic>
              </a:graphicData>
            </a:graphic>
          </wp:inline>
        </w:drawing>
      </w:r>
    </w:p>
    <w:p w14:paraId="3D934194" w14:textId="2FC70839" w:rsidR="00AA6EA0" w:rsidRPr="00546534" w:rsidRDefault="00A10A45" w:rsidP="00F34674">
      <w:pPr>
        <w:pStyle w:val="Heading3"/>
        <w:spacing w:line="240" w:lineRule="auto"/>
        <w:rPr>
          <w:rFonts w:ascii="Times New Roman" w:hAnsi="Times New Roman" w:cs="Times New Roman"/>
        </w:rPr>
      </w:pPr>
      <w:bookmarkStart w:id="132" w:name="_Toc3723509"/>
      <w:r w:rsidRPr="00546534">
        <w:rPr>
          <w:rFonts w:ascii="Times New Roman" w:hAnsi="Times New Roman" w:cs="Times New Roman"/>
        </w:rPr>
        <w:t>5.4.4 Test Cas</w:t>
      </w:r>
      <w:r w:rsidR="006E0084" w:rsidRPr="00546534">
        <w:rPr>
          <w:rFonts w:ascii="Times New Roman" w:hAnsi="Times New Roman" w:cs="Times New Roman"/>
        </w:rPr>
        <w:t>e 3</w:t>
      </w:r>
      <w:r w:rsidR="00AA6EA0" w:rsidRPr="00546534">
        <w:rPr>
          <w:rFonts w:ascii="Times New Roman" w:hAnsi="Times New Roman" w:cs="Times New Roman"/>
        </w:rPr>
        <w:t>: Adding product with dates of expiry</w:t>
      </w:r>
      <w:r w:rsidRPr="00546534">
        <w:rPr>
          <w:rFonts w:ascii="Times New Roman" w:hAnsi="Times New Roman" w:cs="Times New Roman"/>
        </w:rPr>
        <w:t>.</w:t>
      </w:r>
      <w:bookmarkEnd w:id="132"/>
    </w:p>
    <w:p w14:paraId="44981292" w14:textId="3ECEE253" w:rsidR="00601370" w:rsidRDefault="00A10A45" w:rsidP="00F34674">
      <w:pPr>
        <w:spacing w:line="240" w:lineRule="auto"/>
        <w:rPr>
          <w:rFonts w:ascii="Times New Roman" w:hAnsi="Times New Roman" w:cs="Times New Roman"/>
        </w:rPr>
      </w:pPr>
      <w:r w:rsidRPr="00546534">
        <w:rPr>
          <w:rFonts w:ascii="Times New Roman" w:hAnsi="Times New Roman" w:cs="Times New Roman"/>
          <w:sz w:val="24"/>
          <w:szCs w:val="24"/>
        </w:rPr>
        <w:t xml:space="preserve"> Procedure: </w:t>
      </w:r>
      <w:r w:rsidR="00AA6EA0" w:rsidRPr="00546534">
        <w:rPr>
          <w:rFonts w:ascii="Times New Roman" w:hAnsi="Times New Roman" w:cs="Times New Roman"/>
          <w:sz w:val="24"/>
          <w:szCs w:val="24"/>
        </w:rPr>
        <w:t xml:space="preserve"> the user enter the product tabs then he/she chooses add product. He /she specifies the product in mind then adds the price and </w:t>
      </w:r>
      <w:r w:rsidR="00601370" w:rsidRPr="00546534">
        <w:rPr>
          <w:rFonts w:ascii="Times New Roman" w:hAnsi="Times New Roman" w:cs="Times New Roman"/>
          <w:sz w:val="24"/>
          <w:szCs w:val="24"/>
        </w:rPr>
        <w:t>the date of expiry. The product is added to the stock and can be viewed via the stock tab.</w:t>
      </w:r>
      <w:r w:rsidR="00910E90" w:rsidRPr="00910E90">
        <w:rPr>
          <w:rFonts w:ascii="Times New Roman" w:hAnsi="Times New Roman" w:cs="Times New Roman"/>
        </w:rPr>
        <w:t xml:space="preserve"> </w:t>
      </w:r>
    </w:p>
    <w:p w14:paraId="0C4EA2C2" w14:textId="77777777" w:rsidR="00910E90" w:rsidRDefault="00910E90" w:rsidP="00F34674">
      <w:pPr>
        <w:spacing w:line="240" w:lineRule="auto"/>
        <w:rPr>
          <w:rFonts w:ascii="Times New Roman" w:hAnsi="Times New Roman" w:cs="Times New Roman"/>
        </w:rPr>
      </w:pPr>
    </w:p>
    <w:p w14:paraId="4EB7B0D8" w14:textId="5661ED45" w:rsidR="00A10A45" w:rsidRPr="009329FC" w:rsidRDefault="009329FC" w:rsidP="00F34674">
      <w:pPr>
        <w:spacing w:line="240" w:lineRule="auto"/>
        <w:rPr>
          <w:rFonts w:ascii="Times New Roman" w:hAnsi="Times New Roman" w:cs="Times New Roman"/>
        </w:rPr>
      </w:pPr>
      <w:r>
        <w:rPr>
          <w:rFonts w:ascii="Times New Roman" w:hAnsi="Times New Roman" w:cs="Times New Roman"/>
          <w:noProof/>
        </w:rPr>
        <w:lastRenderedPageBreak/>
        <w:t xml:space="preserve">  </w:t>
      </w:r>
      <w:r w:rsidR="00910E90">
        <w:rPr>
          <w:rFonts w:ascii="Times New Roman" w:hAnsi="Times New Roman" w:cs="Times New Roman"/>
          <w:noProof/>
        </w:rPr>
        <w:drawing>
          <wp:inline distT="0" distB="0" distL="0" distR="0" wp14:anchorId="65D9E8A9" wp14:editId="73BF7B86">
            <wp:extent cx="1752600" cy="3514725"/>
            <wp:effectExtent l="0" t="0" r="0" b="9525"/>
            <wp:docPr id="64" name="Picture 64" descr="purc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urchas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52600" cy="3514725"/>
                    </a:xfrm>
                    <a:prstGeom prst="rect">
                      <a:avLst/>
                    </a:prstGeom>
                    <a:noFill/>
                    <a:ln>
                      <a:noFill/>
                    </a:ln>
                  </pic:spPr>
                </pic:pic>
              </a:graphicData>
            </a:graphic>
          </wp:inline>
        </w:drawing>
      </w:r>
      <w:r>
        <w:rPr>
          <w:rFonts w:ascii="Times New Roman" w:hAnsi="Times New Roman" w:cs="Times New Roman"/>
          <w:noProof/>
        </w:rPr>
        <w:t xml:space="preserve">             </w:t>
      </w:r>
      <w:r>
        <w:rPr>
          <w:rFonts w:ascii="Times New Roman" w:hAnsi="Times New Roman" w:cs="Times New Roman"/>
          <w:noProof/>
          <w:sz w:val="24"/>
          <w:szCs w:val="24"/>
        </w:rPr>
        <w:drawing>
          <wp:inline distT="0" distB="0" distL="0" distR="0" wp14:anchorId="6309C72D" wp14:editId="32CC9F7D">
            <wp:extent cx="1866900" cy="3467100"/>
            <wp:effectExtent l="0" t="0" r="0" b="0"/>
            <wp:docPr id="65" name="Picture 65" descr="date pic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date picke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66900" cy="3467100"/>
                    </a:xfrm>
                    <a:prstGeom prst="rect">
                      <a:avLst/>
                    </a:prstGeom>
                    <a:noFill/>
                    <a:ln>
                      <a:noFill/>
                    </a:ln>
                  </pic:spPr>
                </pic:pic>
              </a:graphicData>
            </a:graphic>
          </wp:inline>
        </w:drawing>
      </w:r>
    </w:p>
    <w:p w14:paraId="78081D11" w14:textId="77777777"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Status: Passed  </w:t>
      </w:r>
    </w:p>
    <w:p w14:paraId="28C63166" w14:textId="05D85A65" w:rsidR="009329FC"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5.3 Sample Results/User Interface and system Features.  The following show cases the systems User interface.  </w:t>
      </w:r>
    </w:p>
    <w:p w14:paraId="16165A6C" w14:textId="77777777" w:rsidR="009329FC"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5.3.1 Sample r</w:t>
      </w:r>
      <w:r w:rsidR="0041640C" w:rsidRPr="00546534">
        <w:rPr>
          <w:rFonts w:ascii="Times New Roman" w:hAnsi="Times New Roman" w:cs="Times New Roman"/>
          <w:sz w:val="24"/>
          <w:szCs w:val="24"/>
        </w:rPr>
        <w:t>esult 1: Registration and sign in</w:t>
      </w:r>
      <w:r w:rsidR="009329FC">
        <w:rPr>
          <w:rFonts w:ascii="Times New Roman" w:hAnsi="Times New Roman" w:cs="Times New Roman"/>
          <w:sz w:val="24"/>
          <w:szCs w:val="24"/>
        </w:rPr>
        <w:t xml:space="preserve"> </w:t>
      </w:r>
    </w:p>
    <w:p w14:paraId="0A4F34DC" w14:textId="7297A0D9" w:rsidR="005225D2" w:rsidRDefault="009329FC" w:rsidP="00F34674">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E750B8" wp14:editId="28FA761C">
            <wp:extent cx="1628775" cy="3362325"/>
            <wp:effectExtent l="0" t="0" r="9525" b="9525"/>
            <wp:docPr id="66" name="Picture 66"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om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28775" cy="3362325"/>
                    </a:xfrm>
                    <a:prstGeom prst="rect">
                      <a:avLst/>
                    </a:prstGeom>
                    <a:noFill/>
                    <a:ln>
                      <a:noFill/>
                    </a:ln>
                  </pic:spPr>
                </pic:pic>
              </a:graphicData>
            </a:graphic>
          </wp:inline>
        </w:drawing>
      </w:r>
    </w:p>
    <w:p w14:paraId="1AAD7A4E" w14:textId="3802A7AC" w:rsidR="00A10A45" w:rsidRPr="00546534" w:rsidRDefault="0041640C"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lastRenderedPageBreak/>
        <w:t>.</w:t>
      </w:r>
    </w:p>
    <w:p w14:paraId="115C0748" w14:textId="07008191" w:rsidR="00A10A45" w:rsidRPr="00546534" w:rsidRDefault="00A10A45" w:rsidP="00F34674">
      <w:pPr>
        <w:spacing w:line="240" w:lineRule="auto"/>
        <w:rPr>
          <w:rFonts w:ascii="Times New Roman" w:hAnsi="Times New Roman" w:cs="Times New Roman"/>
          <w:sz w:val="24"/>
          <w:szCs w:val="24"/>
        </w:rPr>
      </w:pPr>
    </w:p>
    <w:p w14:paraId="12900005" w14:textId="01D9C399"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A first time user will need to be registered with the system first. When a user is regi</w:t>
      </w:r>
      <w:r w:rsidR="0041640C" w:rsidRPr="00546534">
        <w:rPr>
          <w:rFonts w:ascii="Times New Roman" w:hAnsi="Times New Roman" w:cs="Times New Roman"/>
          <w:sz w:val="24"/>
          <w:szCs w:val="24"/>
        </w:rPr>
        <w:t xml:space="preserve">stered, he or she can then sign in to the system using the sign </w:t>
      </w:r>
      <w:r w:rsidR="00D3606E" w:rsidRPr="00546534">
        <w:rPr>
          <w:rFonts w:ascii="Times New Roman" w:hAnsi="Times New Roman" w:cs="Times New Roman"/>
          <w:sz w:val="24"/>
          <w:szCs w:val="24"/>
        </w:rPr>
        <w:t>in module</w:t>
      </w:r>
      <w:r w:rsidRPr="00546534">
        <w:rPr>
          <w:rFonts w:ascii="Times New Roman" w:hAnsi="Times New Roman" w:cs="Times New Roman"/>
          <w:sz w:val="24"/>
          <w:szCs w:val="24"/>
        </w:rPr>
        <w:t xml:space="preserve"> after which they are directed to the home page of the application </w:t>
      </w:r>
    </w:p>
    <w:p w14:paraId="746A2456" w14:textId="56FC4584" w:rsidR="00A10A45" w:rsidRPr="00546534" w:rsidRDefault="0041640C"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w:t>
      </w:r>
    </w:p>
    <w:p w14:paraId="2700FE91" w14:textId="77777777"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5.3.2 Sample result 2: Home Page   </w:t>
      </w:r>
    </w:p>
    <w:p w14:paraId="3B57B805" w14:textId="0DC78081"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w:t>
      </w:r>
      <w:r w:rsidR="009C09BA">
        <w:rPr>
          <w:rFonts w:ascii="Times New Roman" w:hAnsi="Times New Roman" w:cs="Times New Roman"/>
          <w:sz w:val="24"/>
          <w:szCs w:val="24"/>
        </w:rPr>
        <w:pict w14:anchorId="5A9C9009">
          <v:shape id="_x0000_i1028" type="#_x0000_t75" style="width:119.55pt;height:246.55pt">
            <v:imagedata r:id="rId29" o:title="home2"/>
          </v:shape>
        </w:pict>
      </w:r>
      <w:r w:rsidR="00910E90">
        <w:rPr>
          <w:rFonts w:ascii="Times New Roman" w:hAnsi="Times New Roman" w:cs="Times New Roman"/>
          <w:sz w:val="24"/>
          <w:szCs w:val="24"/>
        </w:rPr>
        <w:t xml:space="preserve">              </w:t>
      </w:r>
      <w:r w:rsidR="009C09BA">
        <w:rPr>
          <w:rFonts w:ascii="Times New Roman" w:hAnsi="Times New Roman" w:cs="Times New Roman"/>
          <w:sz w:val="24"/>
          <w:szCs w:val="24"/>
        </w:rPr>
        <w:pict w14:anchorId="72E6CE61">
          <v:shape id="_x0000_i1029" type="#_x0000_t75" style="width:133.15pt;height:247.25pt">
            <v:imagedata r:id="rId30" o:title="home view"/>
          </v:shape>
        </w:pict>
      </w:r>
    </w:p>
    <w:p w14:paraId="2F3B7D0C" w14:textId="0895D9A3" w:rsidR="00A10A45" w:rsidRPr="00546534" w:rsidRDefault="009C09BA" w:rsidP="00F34674">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pict w14:anchorId="4F731E51">
          <v:shape id="_x0000_i1030" type="#_x0000_t75" style="width:148.75pt;height:279.85pt">
            <v:imagedata r:id="rId31" o:title="home"/>
          </v:shape>
        </w:pict>
      </w:r>
      <w:r w:rsidR="00A10A45" w:rsidRPr="00546534">
        <w:rPr>
          <w:rFonts w:ascii="Times New Roman" w:hAnsi="Times New Roman" w:cs="Times New Roman"/>
          <w:sz w:val="24"/>
          <w:szCs w:val="24"/>
        </w:rPr>
        <w:t xml:space="preserve"> </w:t>
      </w:r>
      <w:r w:rsidR="00910E90">
        <w:rPr>
          <w:rFonts w:ascii="Times New Roman" w:hAnsi="Times New Roman" w:cs="Times New Roman"/>
          <w:sz w:val="24"/>
          <w:szCs w:val="24"/>
        </w:rPr>
        <w:t xml:space="preserve">           </w:t>
      </w:r>
      <w:r w:rsidR="00910E90">
        <w:rPr>
          <w:rFonts w:ascii="Times New Roman" w:hAnsi="Times New Roman" w:cs="Times New Roman"/>
          <w:noProof/>
          <w:sz w:val="24"/>
          <w:szCs w:val="24"/>
        </w:rPr>
        <w:drawing>
          <wp:inline distT="0" distB="0" distL="0" distR="0" wp14:anchorId="799AD7ED" wp14:editId="13E8D218">
            <wp:extent cx="1990725" cy="3543300"/>
            <wp:effectExtent l="0" t="0" r="9525" b="0"/>
            <wp:docPr id="63" name="Picture 63" descr="hom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ome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90725" cy="3543300"/>
                    </a:xfrm>
                    <a:prstGeom prst="rect">
                      <a:avLst/>
                    </a:prstGeom>
                    <a:noFill/>
                    <a:ln>
                      <a:noFill/>
                    </a:ln>
                  </pic:spPr>
                </pic:pic>
              </a:graphicData>
            </a:graphic>
          </wp:inline>
        </w:drawing>
      </w:r>
    </w:p>
    <w:p w14:paraId="283BE1DB" w14:textId="77777777" w:rsidR="0041640C" w:rsidRPr="00546534" w:rsidRDefault="0041640C" w:rsidP="00F34674">
      <w:pPr>
        <w:spacing w:line="240" w:lineRule="auto"/>
        <w:rPr>
          <w:rFonts w:ascii="Times New Roman" w:hAnsi="Times New Roman" w:cs="Times New Roman"/>
          <w:sz w:val="24"/>
          <w:szCs w:val="24"/>
        </w:rPr>
      </w:pPr>
    </w:p>
    <w:p w14:paraId="1C5445C9" w14:textId="69764751" w:rsidR="0041640C" w:rsidRPr="00546534" w:rsidRDefault="0041640C" w:rsidP="00F34674">
      <w:pPr>
        <w:spacing w:line="240" w:lineRule="auto"/>
        <w:rPr>
          <w:rFonts w:ascii="Times New Roman" w:hAnsi="Times New Roman" w:cs="Times New Roman"/>
          <w:sz w:val="24"/>
          <w:szCs w:val="24"/>
        </w:rPr>
      </w:pPr>
    </w:p>
    <w:p w14:paraId="1838F80C" w14:textId="732F0FDE" w:rsidR="00A10A45" w:rsidRPr="00546534" w:rsidRDefault="00E34F09" w:rsidP="00F34674">
      <w:pPr>
        <w:pStyle w:val="Heading3"/>
        <w:spacing w:line="240" w:lineRule="auto"/>
        <w:rPr>
          <w:rFonts w:ascii="Times New Roman" w:hAnsi="Times New Roman" w:cs="Times New Roman"/>
        </w:rPr>
      </w:pPr>
      <w:bookmarkStart w:id="133" w:name="_Toc3723510"/>
      <w:r w:rsidRPr="00546534">
        <w:rPr>
          <w:rFonts w:ascii="Times New Roman" w:hAnsi="Times New Roman" w:cs="Times New Roman"/>
        </w:rPr>
        <w:t xml:space="preserve">5.3.3 Sample result 3: </w:t>
      </w:r>
      <w:r w:rsidR="003E5D81" w:rsidRPr="00546534">
        <w:rPr>
          <w:rFonts w:ascii="Times New Roman" w:hAnsi="Times New Roman" w:cs="Times New Roman"/>
        </w:rPr>
        <w:t>M-</w:t>
      </w:r>
      <w:proofErr w:type="spellStart"/>
      <w:r w:rsidR="003E5D81" w:rsidRPr="00546534">
        <w:rPr>
          <w:rFonts w:ascii="Times New Roman" w:hAnsi="Times New Roman" w:cs="Times New Roman"/>
        </w:rPr>
        <w:t>pesa</w:t>
      </w:r>
      <w:proofErr w:type="spellEnd"/>
      <w:r w:rsidR="003E5D81" w:rsidRPr="00546534">
        <w:rPr>
          <w:rFonts w:ascii="Times New Roman" w:hAnsi="Times New Roman" w:cs="Times New Roman"/>
        </w:rPr>
        <w:t xml:space="preserve"> </w:t>
      </w:r>
      <w:r w:rsidRPr="00546534">
        <w:rPr>
          <w:rFonts w:ascii="Times New Roman" w:hAnsi="Times New Roman" w:cs="Times New Roman"/>
        </w:rPr>
        <w:t xml:space="preserve">transaction </w:t>
      </w:r>
      <w:r w:rsidR="00A10A45" w:rsidRPr="00546534">
        <w:rPr>
          <w:rFonts w:ascii="Times New Roman" w:hAnsi="Times New Roman" w:cs="Times New Roman"/>
        </w:rPr>
        <w:t>Page</w:t>
      </w:r>
      <w:bookmarkEnd w:id="133"/>
      <w:r w:rsidR="00A10A45" w:rsidRPr="00546534">
        <w:rPr>
          <w:rFonts w:ascii="Times New Roman" w:hAnsi="Times New Roman" w:cs="Times New Roman"/>
        </w:rPr>
        <w:t xml:space="preserve"> </w:t>
      </w:r>
    </w:p>
    <w:p w14:paraId="5C90B129" w14:textId="77777777"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w:t>
      </w:r>
    </w:p>
    <w:p w14:paraId="35E952B4" w14:textId="77777777"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w:t>
      </w:r>
    </w:p>
    <w:p w14:paraId="1F9F1E57" w14:textId="0418C59A" w:rsidR="003E5D81"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w:t>
      </w:r>
      <w:r w:rsidR="009C09BA">
        <w:rPr>
          <w:rFonts w:ascii="Times New Roman" w:hAnsi="Times New Roman" w:cs="Times New Roman"/>
          <w:sz w:val="24"/>
          <w:szCs w:val="24"/>
        </w:rPr>
        <w:pict w14:anchorId="1B11863C">
          <v:shape id="_x0000_i1031" type="#_x0000_t75" style="width:127pt;height:223.45pt">
            <v:imagedata r:id="rId33" o:title="mpesa payment view"/>
          </v:shape>
        </w:pict>
      </w:r>
    </w:p>
    <w:p w14:paraId="05786B19" w14:textId="77777777" w:rsidR="00910E90" w:rsidRPr="00546534" w:rsidRDefault="00910E90" w:rsidP="00F34674">
      <w:pPr>
        <w:spacing w:line="240" w:lineRule="auto"/>
        <w:rPr>
          <w:rFonts w:ascii="Times New Roman" w:hAnsi="Times New Roman" w:cs="Times New Roman"/>
          <w:sz w:val="24"/>
          <w:szCs w:val="24"/>
        </w:rPr>
      </w:pPr>
    </w:p>
    <w:p w14:paraId="365BBCC8" w14:textId="1290A474" w:rsidR="003E5D81" w:rsidRPr="00546534" w:rsidRDefault="003E5D81"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lastRenderedPageBreak/>
        <w:t>5.3.4 Sam</w:t>
      </w:r>
      <w:r w:rsidR="00910E90">
        <w:rPr>
          <w:rFonts w:ascii="Times New Roman" w:hAnsi="Times New Roman" w:cs="Times New Roman"/>
          <w:sz w:val="24"/>
          <w:szCs w:val="24"/>
        </w:rPr>
        <w:t xml:space="preserve">ple result 4: </w:t>
      </w:r>
      <w:r w:rsidRPr="00546534">
        <w:rPr>
          <w:rFonts w:ascii="Times New Roman" w:hAnsi="Times New Roman" w:cs="Times New Roman"/>
          <w:sz w:val="24"/>
          <w:szCs w:val="24"/>
        </w:rPr>
        <w:t xml:space="preserve">stock </w:t>
      </w:r>
      <w:r w:rsidR="00832AF8" w:rsidRPr="00546534">
        <w:rPr>
          <w:rFonts w:ascii="Times New Roman" w:hAnsi="Times New Roman" w:cs="Times New Roman"/>
          <w:sz w:val="24"/>
          <w:szCs w:val="24"/>
        </w:rPr>
        <w:t>view page</w:t>
      </w:r>
      <w:r w:rsidRPr="00546534">
        <w:rPr>
          <w:rFonts w:ascii="Times New Roman" w:hAnsi="Times New Roman" w:cs="Times New Roman"/>
          <w:sz w:val="24"/>
          <w:szCs w:val="24"/>
        </w:rPr>
        <w:t xml:space="preserve"> </w:t>
      </w:r>
    </w:p>
    <w:p w14:paraId="77B159B9" w14:textId="77777777" w:rsidR="00910E90" w:rsidRDefault="00910E90" w:rsidP="00F34674">
      <w:pPr>
        <w:spacing w:line="240" w:lineRule="auto"/>
        <w:rPr>
          <w:rFonts w:ascii="Times New Roman" w:hAnsi="Times New Roman" w:cs="Times New Roman"/>
          <w:sz w:val="24"/>
          <w:szCs w:val="24"/>
        </w:rPr>
      </w:pPr>
    </w:p>
    <w:p w14:paraId="69CBFE86" w14:textId="65403BF4" w:rsidR="00910E90" w:rsidRDefault="009C09BA" w:rsidP="00F34674">
      <w:pPr>
        <w:spacing w:line="240" w:lineRule="auto"/>
        <w:rPr>
          <w:rFonts w:ascii="Times New Roman" w:hAnsi="Times New Roman" w:cs="Times New Roman"/>
          <w:sz w:val="24"/>
          <w:szCs w:val="24"/>
        </w:rPr>
      </w:pPr>
      <w:r>
        <w:rPr>
          <w:rFonts w:ascii="Times New Roman" w:hAnsi="Times New Roman" w:cs="Times New Roman"/>
          <w:sz w:val="24"/>
          <w:szCs w:val="24"/>
        </w:rPr>
        <w:pict w14:anchorId="6200776A">
          <v:shape id="_x0000_i1032" type="#_x0000_t75" style="width:134.5pt;height:252.7pt">
            <v:imagedata r:id="rId34" o:title="product"/>
          </v:shape>
        </w:pict>
      </w:r>
      <w:r w:rsidR="00910E90">
        <w:rPr>
          <w:rFonts w:ascii="Times New Roman" w:hAnsi="Times New Roman" w:cs="Times New Roman"/>
          <w:sz w:val="24"/>
          <w:szCs w:val="24"/>
        </w:rPr>
        <w:t xml:space="preserve">                   </w:t>
      </w:r>
      <w:r>
        <w:rPr>
          <w:rFonts w:ascii="Times New Roman" w:hAnsi="Times New Roman" w:cs="Times New Roman"/>
          <w:sz w:val="24"/>
          <w:szCs w:val="24"/>
        </w:rPr>
        <w:pict w14:anchorId="323FE8BE">
          <v:shape id="_x0000_i1033" type="#_x0000_t75" style="width:148.75pt;height:256.75pt">
            <v:imagedata r:id="rId35" o:title="stock"/>
          </v:shape>
        </w:pict>
      </w:r>
    </w:p>
    <w:p w14:paraId="51F03F4F" w14:textId="77777777" w:rsidR="00910E90" w:rsidRDefault="00910E90" w:rsidP="00F34674">
      <w:pPr>
        <w:spacing w:line="240" w:lineRule="auto"/>
        <w:rPr>
          <w:rFonts w:ascii="Times New Roman" w:hAnsi="Times New Roman" w:cs="Times New Roman"/>
          <w:sz w:val="24"/>
          <w:szCs w:val="24"/>
        </w:rPr>
      </w:pPr>
    </w:p>
    <w:p w14:paraId="08B9915E" w14:textId="77777777" w:rsidR="00910E90" w:rsidRDefault="00910E90" w:rsidP="00F34674">
      <w:pPr>
        <w:spacing w:line="240" w:lineRule="auto"/>
        <w:rPr>
          <w:rFonts w:ascii="Times New Roman" w:hAnsi="Times New Roman" w:cs="Times New Roman"/>
          <w:sz w:val="24"/>
          <w:szCs w:val="24"/>
        </w:rPr>
      </w:pPr>
    </w:p>
    <w:p w14:paraId="797AE73A" w14:textId="5FD3A68E" w:rsidR="00A10A45" w:rsidRPr="00546534" w:rsidRDefault="009C5C83" w:rsidP="00F34674">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A10A45" w:rsidRPr="00546534">
        <w:rPr>
          <w:rFonts w:ascii="Times New Roman" w:hAnsi="Times New Roman" w:cs="Times New Roman"/>
          <w:sz w:val="24"/>
          <w:szCs w:val="24"/>
        </w:rPr>
        <w:t xml:space="preserve"> </w:t>
      </w:r>
    </w:p>
    <w:p w14:paraId="7E1E5FE4" w14:textId="30F57099" w:rsidR="00A10A45" w:rsidRPr="00546534" w:rsidRDefault="00E34F09"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The home page showcases the recent transactions   by the u</w:t>
      </w:r>
      <w:r w:rsidR="00A10A45" w:rsidRPr="00546534">
        <w:rPr>
          <w:rFonts w:ascii="Times New Roman" w:hAnsi="Times New Roman" w:cs="Times New Roman"/>
          <w:sz w:val="24"/>
          <w:szCs w:val="24"/>
        </w:rPr>
        <w:t>sers of the system.</w:t>
      </w:r>
      <w:r w:rsidRPr="00546534">
        <w:rPr>
          <w:rFonts w:ascii="Times New Roman" w:hAnsi="Times New Roman" w:cs="Times New Roman"/>
          <w:sz w:val="24"/>
          <w:szCs w:val="24"/>
        </w:rPr>
        <w:t xml:space="preserve">it also provides link to transaction tabs, user login </w:t>
      </w:r>
      <w:r w:rsidR="003E5D81" w:rsidRPr="00546534">
        <w:rPr>
          <w:rFonts w:ascii="Times New Roman" w:hAnsi="Times New Roman" w:cs="Times New Roman"/>
          <w:sz w:val="24"/>
          <w:szCs w:val="24"/>
        </w:rPr>
        <w:t>details,</w:t>
      </w:r>
      <w:r w:rsidRPr="00546534">
        <w:rPr>
          <w:rFonts w:ascii="Times New Roman" w:hAnsi="Times New Roman" w:cs="Times New Roman"/>
          <w:sz w:val="24"/>
          <w:szCs w:val="24"/>
        </w:rPr>
        <w:t xml:space="preserve"> </w:t>
      </w:r>
      <w:r w:rsidR="003E5D81" w:rsidRPr="00546534">
        <w:rPr>
          <w:rFonts w:ascii="Times New Roman" w:hAnsi="Times New Roman" w:cs="Times New Roman"/>
          <w:sz w:val="24"/>
          <w:szCs w:val="24"/>
        </w:rPr>
        <w:t>calculator, products</w:t>
      </w:r>
      <w:r w:rsidRPr="00546534">
        <w:rPr>
          <w:rFonts w:ascii="Times New Roman" w:hAnsi="Times New Roman" w:cs="Times New Roman"/>
          <w:sz w:val="24"/>
          <w:szCs w:val="24"/>
        </w:rPr>
        <w:t xml:space="preserve">, purchases and </w:t>
      </w:r>
      <w:r w:rsidR="003E5D81" w:rsidRPr="00546534">
        <w:rPr>
          <w:rFonts w:ascii="Times New Roman" w:hAnsi="Times New Roman" w:cs="Times New Roman"/>
          <w:sz w:val="24"/>
          <w:szCs w:val="24"/>
        </w:rPr>
        <w:t>account within</w:t>
      </w:r>
      <w:r w:rsidR="009329FC">
        <w:rPr>
          <w:rFonts w:ascii="Times New Roman" w:hAnsi="Times New Roman" w:cs="Times New Roman"/>
          <w:sz w:val="24"/>
          <w:szCs w:val="24"/>
        </w:rPr>
        <w:t xml:space="preserve"> the application.</w:t>
      </w:r>
      <w:r w:rsidR="009C5C83">
        <w:rPr>
          <w:rFonts w:ascii="Times New Roman" w:hAnsi="Times New Roman" w:cs="Times New Roman"/>
          <w:sz w:val="24"/>
          <w:szCs w:val="24"/>
        </w:rPr>
        <w:t xml:space="preserve"> </w:t>
      </w:r>
    </w:p>
    <w:p w14:paraId="56F8B787" w14:textId="77777777" w:rsidR="00AA6EA0" w:rsidRPr="00546534" w:rsidRDefault="00A10A45" w:rsidP="00F34674">
      <w:pPr>
        <w:pStyle w:val="Heading3"/>
        <w:spacing w:line="240" w:lineRule="auto"/>
        <w:rPr>
          <w:rFonts w:ascii="Times New Roman" w:hAnsi="Times New Roman" w:cs="Times New Roman"/>
        </w:rPr>
      </w:pPr>
      <w:bookmarkStart w:id="134" w:name="_Toc3723511"/>
      <w:r w:rsidRPr="00546534">
        <w:rPr>
          <w:rFonts w:ascii="Times New Roman" w:hAnsi="Times New Roman" w:cs="Times New Roman"/>
        </w:rPr>
        <w:t>5.4 Installation</w:t>
      </w:r>
      <w:bookmarkEnd w:id="134"/>
    </w:p>
    <w:p w14:paraId="6E51ADA7" w14:textId="7DADA08B" w:rsidR="00A10A45" w:rsidRPr="00546534" w:rsidRDefault="00AA6EA0"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This application being an android application has an easy installation procedure as assisted by android interface application installation guidelines for regul</w:t>
      </w:r>
      <w:r w:rsidR="009329FC">
        <w:rPr>
          <w:rFonts w:ascii="Times New Roman" w:hAnsi="Times New Roman" w:cs="Times New Roman"/>
          <w:sz w:val="24"/>
          <w:szCs w:val="24"/>
        </w:rPr>
        <w:t>ar users of android.</w:t>
      </w:r>
    </w:p>
    <w:p w14:paraId="7B06E422" w14:textId="58107E80" w:rsidR="00AA6EA0" w:rsidRPr="00546534" w:rsidRDefault="00A10A45" w:rsidP="00F34674">
      <w:pPr>
        <w:pStyle w:val="Heading3"/>
        <w:spacing w:line="240" w:lineRule="auto"/>
        <w:rPr>
          <w:rFonts w:ascii="Times New Roman" w:hAnsi="Times New Roman" w:cs="Times New Roman"/>
        </w:rPr>
      </w:pPr>
      <w:bookmarkStart w:id="135" w:name="_Toc3723512"/>
      <w:r w:rsidRPr="00546534">
        <w:rPr>
          <w:rFonts w:ascii="Times New Roman" w:hAnsi="Times New Roman" w:cs="Times New Roman"/>
        </w:rPr>
        <w:t>5.4 Support and Training</w:t>
      </w:r>
      <w:bookmarkEnd w:id="135"/>
      <w:r w:rsidRPr="00546534">
        <w:rPr>
          <w:rFonts w:ascii="Times New Roman" w:hAnsi="Times New Roman" w:cs="Times New Roman"/>
        </w:rPr>
        <w:t xml:space="preserve"> </w:t>
      </w:r>
    </w:p>
    <w:p w14:paraId="4E7FDB60" w14:textId="526AD660"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Since the application is meant to be used by the general public, it has been made as an easy application to use requiring minimal to no training at all for a first time user.  </w:t>
      </w:r>
    </w:p>
    <w:p w14:paraId="4F6EFD9F" w14:textId="77777777" w:rsidR="00AA6EA0" w:rsidRPr="00546534" w:rsidRDefault="00A10A45" w:rsidP="00F34674">
      <w:pPr>
        <w:pStyle w:val="Heading3"/>
        <w:spacing w:line="240" w:lineRule="auto"/>
        <w:rPr>
          <w:rFonts w:ascii="Times New Roman" w:hAnsi="Times New Roman" w:cs="Times New Roman"/>
        </w:rPr>
      </w:pPr>
      <w:bookmarkStart w:id="136" w:name="_Toc3723513"/>
      <w:r w:rsidRPr="00546534">
        <w:rPr>
          <w:rFonts w:ascii="Times New Roman" w:hAnsi="Times New Roman" w:cs="Times New Roman"/>
        </w:rPr>
        <w:t>5.4 Maintenance</w:t>
      </w:r>
      <w:bookmarkEnd w:id="136"/>
    </w:p>
    <w:p w14:paraId="1A0FC785" w14:textId="7004964C" w:rsidR="00A10A45"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The fact that the application is using a newly introduced platform in the field of IT, the application will regularly be updated to support the new releases and libraries that will updated so as to work more efficiently and also to provide additional features in the future that are useful to this domain.  </w:t>
      </w:r>
    </w:p>
    <w:p w14:paraId="1A31700B" w14:textId="77777777" w:rsidR="00D3606E" w:rsidRPr="00546534" w:rsidRDefault="00D3606E" w:rsidP="00F34674">
      <w:pPr>
        <w:spacing w:line="240" w:lineRule="auto"/>
        <w:rPr>
          <w:rFonts w:ascii="Times New Roman" w:hAnsi="Times New Roman" w:cs="Times New Roman"/>
          <w:sz w:val="24"/>
          <w:szCs w:val="24"/>
        </w:rPr>
      </w:pPr>
    </w:p>
    <w:p w14:paraId="27D2FB05" w14:textId="77777777" w:rsidR="00465F02" w:rsidRPr="00546534" w:rsidRDefault="00465F02" w:rsidP="00F34674">
      <w:pPr>
        <w:spacing w:line="240" w:lineRule="auto"/>
        <w:rPr>
          <w:rFonts w:ascii="Times New Roman" w:hAnsi="Times New Roman" w:cs="Times New Roman"/>
          <w:sz w:val="24"/>
          <w:szCs w:val="24"/>
        </w:rPr>
      </w:pPr>
    </w:p>
    <w:p w14:paraId="32E7AFA0" w14:textId="46BFAB7F" w:rsidR="006223F0" w:rsidRPr="00546534" w:rsidRDefault="00375BDC" w:rsidP="00C9312F">
      <w:pPr>
        <w:pStyle w:val="Heading1"/>
        <w:jc w:val="center"/>
      </w:pPr>
      <w:bookmarkStart w:id="137" w:name="_Toc3723514"/>
      <w:r>
        <w:lastRenderedPageBreak/>
        <w:t xml:space="preserve">CHAPTER SIX: CONCLUSION, LIMITATIONS </w:t>
      </w:r>
      <w:r w:rsidR="00A10A45" w:rsidRPr="00546534">
        <w:t>AND RECOMMENDATION</w:t>
      </w:r>
      <w:bookmarkEnd w:id="137"/>
    </w:p>
    <w:p w14:paraId="7FA77573" w14:textId="77777777" w:rsidR="006223F0" w:rsidRPr="00546534" w:rsidRDefault="00A10A45" w:rsidP="00F34674">
      <w:pPr>
        <w:pStyle w:val="Heading3"/>
        <w:spacing w:line="240" w:lineRule="auto"/>
        <w:rPr>
          <w:rFonts w:ascii="Times New Roman" w:hAnsi="Times New Roman" w:cs="Times New Roman"/>
        </w:rPr>
      </w:pPr>
      <w:bookmarkStart w:id="138" w:name="_Toc3723515"/>
      <w:r w:rsidRPr="00546534">
        <w:rPr>
          <w:rFonts w:ascii="Times New Roman" w:hAnsi="Times New Roman" w:cs="Times New Roman"/>
        </w:rPr>
        <w:t>6.1 Conclusion</w:t>
      </w:r>
      <w:bookmarkEnd w:id="138"/>
      <w:r w:rsidRPr="00546534">
        <w:rPr>
          <w:rFonts w:ascii="Times New Roman" w:hAnsi="Times New Roman" w:cs="Times New Roman"/>
        </w:rPr>
        <w:t xml:space="preserve"> </w:t>
      </w:r>
    </w:p>
    <w:p w14:paraId="564239B4" w14:textId="4E0AD5DD" w:rsidR="006223F0" w:rsidRPr="00546534" w:rsidRDefault="006223F0"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An a</w:t>
      </w:r>
      <w:r w:rsidR="00A10A45" w:rsidRPr="00546534">
        <w:rPr>
          <w:rFonts w:ascii="Times New Roman" w:hAnsi="Times New Roman" w:cs="Times New Roman"/>
          <w:sz w:val="24"/>
          <w:szCs w:val="24"/>
        </w:rPr>
        <w:t xml:space="preserve">ndroid </w:t>
      </w:r>
      <w:r w:rsidRPr="00546534">
        <w:rPr>
          <w:rFonts w:ascii="Times New Roman" w:hAnsi="Times New Roman" w:cs="Times New Roman"/>
          <w:sz w:val="24"/>
          <w:szCs w:val="24"/>
        </w:rPr>
        <w:t xml:space="preserve">smart </w:t>
      </w:r>
      <w:r w:rsidR="00E67758" w:rsidRPr="00546534">
        <w:rPr>
          <w:rFonts w:ascii="Times New Roman" w:hAnsi="Times New Roman" w:cs="Times New Roman"/>
          <w:sz w:val="24"/>
          <w:szCs w:val="24"/>
        </w:rPr>
        <w:t>accounting application</w:t>
      </w:r>
      <w:r w:rsidR="00A10A45" w:rsidRPr="00546534">
        <w:rPr>
          <w:rFonts w:ascii="Times New Roman" w:hAnsi="Times New Roman" w:cs="Times New Roman"/>
          <w:sz w:val="24"/>
          <w:szCs w:val="24"/>
        </w:rPr>
        <w:t xml:space="preserve"> system was developed to enhance the traditional manner of </w:t>
      </w:r>
    </w:p>
    <w:p w14:paraId="0729AEA7" w14:textId="10BB6005" w:rsidR="006223F0" w:rsidRPr="00546534" w:rsidRDefault="006223F0"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Accounting for the small scale business owners wh</w:t>
      </w:r>
      <w:r w:rsidR="00E67758" w:rsidRPr="00546534">
        <w:rPr>
          <w:rFonts w:ascii="Times New Roman" w:hAnsi="Times New Roman" w:cs="Times New Roman"/>
          <w:sz w:val="24"/>
          <w:szCs w:val="24"/>
        </w:rPr>
        <w:t>ich has been a burden as techn</w:t>
      </w:r>
      <w:r w:rsidRPr="00546534">
        <w:rPr>
          <w:rFonts w:ascii="Times New Roman" w:hAnsi="Times New Roman" w:cs="Times New Roman"/>
          <w:sz w:val="24"/>
          <w:szCs w:val="24"/>
        </w:rPr>
        <w:t>o</w:t>
      </w:r>
      <w:r w:rsidR="00E67758" w:rsidRPr="00546534">
        <w:rPr>
          <w:rFonts w:ascii="Times New Roman" w:hAnsi="Times New Roman" w:cs="Times New Roman"/>
          <w:sz w:val="24"/>
          <w:szCs w:val="24"/>
        </w:rPr>
        <w:t>lo</w:t>
      </w:r>
      <w:r w:rsidRPr="00546534">
        <w:rPr>
          <w:rFonts w:ascii="Times New Roman" w:hAnsi="Times New Roman" w:cs="Times New Roman"/>
          <w:sz w:val="24"/>
          <w:szCs w:val="24"/>
        </w:rPr>
        <w:t xml:space="preserve">gy </w:t>
      </w:r>
      <w:r w:rsidR="00E67758" w:rsidRPr="00546534">
        <w:rPr>
          <w:rFonts w:ascii="Times New Roman" w:hAnsi="Times New Roman" w:cs="Times New Roman"/>
          <w:sz w:val="24"/>
          <w:szCs w:val="24"/>
        </w:rPr>
        <w:t>improves</w:t>
      </w:r>
      <w:r w:rsidRPr="00546534">
        <w:rPr>
          <w:rFonts w:ascii="Times New Roman" w:hAnsi="Times New Roman" w:cs="Times New Roman"/>
          <w:sz w:val="24"/>
          <w:szCs w:val="24"/>
        </w:rPr>
        <w:t xml:space="preserve"> and lack of skills in terms of management of small scale </w:t>
      </w:r>
      <w:r w:rsidR="00E67758" w:rsidRPr="00546534">
        <w:rPr>
          <w:rFonts w:ascii="Times New Roman" w:hAnsi="Times New Roman" w:cs="Times New Roman"/>
          <w:sz w:val="24"/>
          <w:szCs w:val="24"/>
        </w:rPr>
        <w:t>business.</w:t>
      </w:r>
    </w:p>
    <w:p w14:paraId="7F5F6665" w14:textId="20E24727" w:rsidR="00E67758" w:rsidRPr="00546534" w:rsidRDefault="00E67758"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This system is designed to make the management and accounting in small </w:t>
      </w:r>
      <w:r w:rsidR="00C9312F" w:rsidRPr="00546534">
        <w:rPr>
          <w:rFonts w:ascii="Times New Roman" w:hAnsi="Times New Roman" w:cs="Times New Roman"/>
          <w:sz w:val="24"/>
          <w:szCs w:val="24"/>
        </w:rPr>
        <w:t>businesses</w:t>
      </w:r>
      <w:r w:rsidRPr="00546534">
        <w:rPr>
          <w:rFonts w:ascii="Times New Roman" w:hAnsi="Times New Roman" w:cs="Times New Roman"/>
          <w:sz w:val="24"/>
          <w:szCs w:val="24"/>
        </w:rPr>
        <w:t xml:space="preserve"> much easier, reliable, efficient, convenient and accurate.</w:t>
      </w:r>
    </w:p>
    <w:p w14:paraId="4A0F126C" w14:textId="5A42547B" w:rsidR="00A10A45" w:rsidRPr="00546534" w:rsidRDefault="00E67758"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Also with the technology it reduces the efforts and time spent to do manual management and making accounting records thus bring about the comfort of users, and enhances productivity.</w:t>
      </w:r>
      <w:r w:rsidR="00A10A45" w:rsidRPr="00546534">
        <w:rPr>
          <w:rFonts w:ascii="Times New Roman" w:hAnsi="Times New Roman" w:cs="Times New Roman"/>
          <w:sz w:val="24"/>
          <w:szCs w:val="24"/>
        </w:rPr>
        <w:t xml:space="preserve">  </w:t>
      </w:r>
    </w:p>
    <w:p w14:paraId="1DF948AD" w14:textId="7B379790" w:rsidR="006223F0" w:rsidRPr="00546534" w:rsidRDefault="00375BDC" w:rsidP="00F34674">
      <w:pPr>
        <w:pStyle w:val="Heading3"/>
        <w:spacing w:line="240" w:lineRule="auto"/>
        <w:rPr>
          <w:rFonts w:ascii="Times New Roman" w:hAnsi="Times New Roman" w:cs="Times New Roman"/>
        </w:rPr>
      </w:pPr>
      <w:bookmarkStart w:id="139" w:name="_Toc3723516"/>
      <w:r>
        <w:rPr>
          <w:rFonts w:ascii="Times New Roman" w:hAnsi="Times New Roman" w:cs="Times New Roman"/>
        </w:rPr>
        <w:t>6.2</w:t>
      </w:r>
      <w:r w:rsidR="00A10A45" w:rsidRPr="00546534">
        <w:rPr>
          <w:rFonts w:ascii="Times New Roman" w:hAnsi="Times New Roman" w:cs="Times New Roman"/>
        </w:rPr>
        <w:t xml:space="preserve"> </w:t>
      </w:r>
      <w:r>
        <w:rPr>
          <w:rFonts w:ascii="Times New Roman" w:hAnsi="Times New Roman" w:cs="Times New Roman"/>
        </w:rPr>
        <w:t>Limitations</w:t>
      </w:r>
      <w:r w:rsidR="006223F0" w:rsidRPr="00546534">
        <w:rPr>
          <w:rFonts w:ascii="Times New Roman" w:hAnsi="Times New Roman" w:cs="Times New Roman"/>
        </w:rPr>
        <w:t>.</w:t>
      </w:r>
      <w:bookmarkEnd w:id="139"/>
    </w:p>
    <w:p w14:paraId="75FD54F6" w14:textId="0E9B4908" w:rsidR="00A10A45" w:rsidRPr="00546534" w:rsidRDefault="00375BDC" w:rsidP="00F34674">
      <w:pPr>
        <w:spacing w:line="240" w:lineRule="auto"/>
        <w:rPr>
          <w:rFonts w:ascii="Times New Roman" w:hAnsi="Times New Roman" w:cs="Times New Roman"/>
          <w:sz w:val="24"/>
          <w:szCs w:val="24"/>
        </w:rPr>
      </w:pPr>
      <w:r>
        <w:rPr>
          <w:rFonts w:ascii="Times New Roman" w:hAnsi="Times New Roman" w:cs="Times New Roman"/>
          <w:sz w:val="24"/>
          <w:szCs w:val="24"/>
        </w:rPr>
        <w:t xml:space="preserve"> The various challenges</w:t>
      </w:r>
      <w:r w:rsidR="00462D5B">
        <w:rPr>
          <w:rFonts w:ascii="Times New Roman" w:hAnsi="Times New Roman" w:cs="Times New Roman"/>
          <w:sz w:val="24"/>
          <w:szCs w:val="24"/>
        </w:rPr>
        <w:t xml:space="preserve"> or limitations</w:t>
      </w:r>
      <w:r w:rsidR="00A10A45" w:rsidRPr="00546534">
        <w:rPr>
          <w:rFonts w:ascii="Times New Roman" w:hAnsi="Times New Roman" w:cs="Times New Roman"/>
          <w:sz w:val="24"/>
          <w:szCs w:val="24"/>
        </w:rPr>
        <w:t xml:space="preserve"> faced during this exercise include:  </w:t>
      </w:r>
    </w:p>
    <w:p w14:paraId="4D32CE20" w14:textId="04391C24" w:rsidR="006223F0"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Lack of resources. The project required finances and resources in terms of necessary resources such as paid API keys for instance the g</w:t>
      </w:r>
      <w:r w:rsidR="006223F0" w:rsidRPr="00546534">
        <w:rPr>
          <w:rFonts w:ascii="Times New Roman" w:hAnsi="Times New Roman" w:cs="Times New Roman"/>
          <w:sz w:val="24"/>
          <w:szCs w:val="24"/>
        </w:rPr>
        <w:t>oogle API used in the project.</w:t>
      </w:r>
    </w:p>
    <w:p w14:paraId="2F0CB96C" w14:textId="4C4167D4" w:rsidR="006223F0" w:rsidRPr="00546534" w:rsidRDefault="006223F0"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Challenges in adapting to new changes and updates in the programming ide used. </w:t>
      </w:r>
      <w:r w:rsidR="00A10A45" w:rsidRPr="00546534">
        <w:rPr>
          <w:rFonts w:ascii="Times New Roman" w:hAnsi="Times New Roman" w:cs="Times New Roman"/>
          <w:sz w:val="24"/>
          <w:szCs w:val="24"/>
        </w:rPr>
        <w:t xml:space="preserve">This is with regards to the platform </w:t>
      </w:r>
      <w:r w:rsidRPr="00546534">
        <w:rPr>
          <w:rFonts w:ascii="Times New Roman" w:hAnsi="Times New Roman" w:cs="Times New Roman"/>
          <w:sz w:val="24"/>
          <w:szCs w:val="24"/>
        </w:rPr>
        <w:t>used. Android studio generally has a number of updates to which require time a reliable internet speed to accomplish the required update.</w:t>
      </w:r>
    </w:p>
    <w:p w14:paraId="37F946CF" w14:textId="5FF52B50" w:rsidR="00A10A45" w:rsidRPr="00546534" w:rsidRDefault="006223F0"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Unreliable</w:t>
      </w:r>
      <w:r w:rsidR="00A10A45" w:rsidRPr="00546534">
        <w:rPr>
          <w:rFonts w:ascii="Times New Roman" w:hAnsi="Times New Roman" w:cs="Times New Roman"/>
          <w:sz w:val="24"/>
          <w:szCs w:val="24"/>
        </w:rPr>
        <w:t xml:space="preserve"> internet access. The project required extensive research which more than often involved use of the school internet which was not really reliable. Also the project required internet connectivity so as to perform its operations as expected   </w:t>
      </w:r>
      <w:r w:rsidR="00A10A45" w:rsidRPr="00546534">
        <w:rPr>
          <w:rFonts w:ascii="Times New Roman" w:hAnsi="Times New Roman" w:cs="Times New Roman"/>
          <w:sz w:val="24"/>
          <w:szCs w:val="24"/>
        </w:rPr>
        <w:t xml:space="preserve"> Handling and implementing the logic in customizing the system to suit the scope of its usage. </w:t>
      </w:r>
    </w:p>
    <w:p w14:paraId="1DBB8AFA" w14:textId="77777777" w:rsidR="006223F0" w:rsidRPr="00546534"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Uncooperative respondents during data collection. Some didn’t want to answer questions while others were reluctant in providing some information required for the research. This hampere</w:t>
      </w:r>
      <w:r w:rsidR="006223F0" w:rsidRPr="00546534">
        <w:rPr>
          <w:rFonts w:ascii="Times New Roman" w:hAnsi="Times New Roman" w:cs="Times New Roman"/>
          <w:sz w:val="24"/>
          <w:szCs w:val="24"/>
        </w:rPr>
        <w:t xml:space="preserve">d the data collection process. </w:t>
      </w:r>
    </w:p>
    <w:p w14:paraId="2E6AD940" w14:textId="3ECF560A" w:rsidR="00A10A45" w:rsidRDefault="00A10A45"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Time constraints. There wasn’t enough time for collecting data, analyzing it, system design, and development and testing considering I did this system along with my studies.  </w:t>
      </w:r>
    </w:p>
    <w:p w14:paraId="6AD0D4BC" w14:textId="733D5408" w:rsidR="00375BDC" w:rsidRPr="00546534" w:rsidRDefault="00375BDC" w:rsidP="00375BDC">
      <w:pPr>
        <w:pStyle w:val="Heading3"/>
        <w:spacing w:line="240" w:lineRule="auto"/>
        <w:rPr>
          <w:rFonts w:ascii="Times New Roman" w:hAnsi="Times New Roman" w:cs="Times New Roman"/>
        </w:rPr>
      </w:pPr>
      <w:bookmarkStart w:id="140" w:name="_Toc3723517"/>
      <w:r>
        <w:rPr>
          <w:rFonts w:ascii="Times New Roman" w:hAnsi="Times New Roman" w:cs="Times New Roman"/>
        </w:rPr>
        <w:t>6.3</w:t>
      </w:r>
      <w:r w:rsidRPr="00546534">
        <w:rPr>
          <w:rFonts w:ascii="Times New Roman" w:hAnsi="Times New Roman" w:cs="Times New Roman"/>
        </w:rPr>
        <w:t xml:space="preserve"> Recommendation</w:t>
      </w:r>
      <w:bookmarkEnd w:id="140"/>
      <w:r w:rsidRPr="00546534">
        <w:rPr>
          <w:rFonts w:ascii="Times New Roman" w:hAnsi="Times New Roman" w:cs="Times New Roman"/>
        </w:rPr>
        <w:t xml:space="preserve"> </w:t>
      </w:r>
    </w:p>
    <w:p w14:paraId="687E160C" w14:textId="77777777" w:rsidR="00375BDC" w:rsidRPr="00546534" w:rsidRDefault="00375BDC" w:rsidP="00375BDC">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Future researchers may add the following to their future research work: </w:t>
      </w:r>
    </w:p>
    <w:p w14:paraId="4820BDF9" w14:textId="77777777" w:rsidR="00375BDC" w:rsidRPr="00546534" w:rsidRDefault="00375BDC" w:rsidP="00375BDC">
      <w:pPr>
        <w:spacing w:line="240" w:lineRule="auto"/>
        <w:rPr>
          <w:rFonts w:ascii="Times New Roman" w:hAnsi="Times New Roman" w:cs="Times New Roman"/>
          <w:sz w:val="24"/>
          <w:szCs w:val="24"/>
        </w:rPr>
      </w:pPr>
      <w:r w:rsidRPr="00546534">
        <w:rPr>
          <w:rFonts w:ascii="Times New Roman" w:hAnsi="Times New Roman" w:cs="Times New Roman"/>
          <w:sz w:val="24"/>
          <w:szCs w:val="24"/>
        </w:rPr>
        <w:t>An ordering module to the system.</w:t>
      </w:r>
    </w:p>
    <w:p w14:paraId="2B24DDB6" w14:textId="77777777" w:rsidR="00375BDC" w:rsidRPr="00546534" w:rsidRDefault="00375BDC" w:rsidP="00375BDC">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A payment module to enable payment from the customers to the user in the system  </w:t>
      </w:r>
    </w:p>
    <w:p w14:paraId="405A6A4E" w14:textId="77777777" w:rsidR="00375BDC" w:rsidRPr="00546534" w:rsidRDefault="00375BDC" w:rsidP="00375BDC">
      <w:pPr>
        <w:spacing w:line="240" w:lineRule="auto"/>
        <w:rPr>
          <w:rFonts w:ascii="Times New Roman" w:hAnsi="Times New Roman" w:cs="Times New Roman"/>
          <w:sz w:val="24"/>
          <w:szCs w:val="24"/>
        </w:rPr>
      </w:pPr>
      <w:r w:rsidRPr="00546534">
        <w:rPr>
          <w:rFonts w:ascii="Times New Roman" w:hAnsi="Times New Roman" w:cs="Times New Roman"/>
          <w:sz w:val="24"/>
          <w:szCs w:val="24"/>
        </w:rPr>
        <w:t>A feature that enables customers to view the products available in stock.</w:t>
      </w:r>
    </w:p>
    <w:p w14:paraId="67AD0E59" w14:textId="77777777" w:rsidR="00375BDC" w:rsidRPr="00546534" w:rsidRDefault="00375BDC" w:rsidP="00375BDC">
      <w:pPr>
        <w:spacing w:line="240" w:lineRule="auto"/>
        <w:rPr>
          <w:rFonts w:ascii="Times New Roman" w:hAnsi="Times New Roman" w:cs="Times New Roman"/>
          <w:sz w:val="24"/>
          <w:szCs w:val="24"/>
        </w:rPr>
      </w:pPr>
    </w:p>
    <w:p w14:paraId="13A83B1C" w14:textId="77777777" w:rsidR="00375BDC" w:rsidRPr="00546534" w:rsidRDefault="00375BDC" w:rsidP="00F34674">
      <w:pPr>
        <w:spacing w:line="240" w:lineRule="auto"/>
        <w:rPr>
          <w:rFonts w:ascii="Times New Roman" w:hAnsi="Times New Roman" w:cs="Times New Roman"/>
          <w:sz w:val="24"/>
          <w:szCs w:val="24"/>
        </w:rPr>
      </w:pPr>
    </w:p>
    <w:p w14:paraId="243BAA8D" w14:textId="77777777" w:rsidR="006223F0" w:rsidRPr="00546534" w:rsidRDefault="006223F0" w:rsidP="00F34674">
      <w:pPr>
        <w:spacing w:line="240" w:lineRule="auto"/>
        <w:rPr>
          <w:rFonts w:ascii="Times New Roman" w:hAnsi="Times New Roman" w:cs="Times New Roman"/>
          <w:b/>
          <w:sz w:val="24"/>
          <w:szCs w:val="24"/>
        </w:rPr>
      </w:pPr>
    </w:p>
    <w:p w14:paraId="2339D372" w14:textId="77777777" w:rsidR="006223F0" w:rsidRDefault="006223F0" w:rsidP="00F34674">
      <w:pPr>
        <w:spacing w:line="240" w:lineRule="auto"/>
        <w:rPr>
          <w:rFonts w:ascii="Times New Roman" w:hAnsi="Times New Roman" w:cs="Times New Roman"/>
          <w:b/>
          <w:sz w:val="24"/>
          <w:szCs w:val="24"/>
        </w:rPr>
      </w:pPr>
    </w:p>
    <w:p w14:paraId="1CFAA093" w14:textId="77777777" w:rsidR="00910E90" w:rsidRDefault="00910E90" w:rsidP="00F34674">
      <w:pPr>
        <w:spacing w:line="240" w:lineRule="auto"/>
        <w:rPr>
          <w:rFonts w:ascii="Times New Roman" w:hAnsi="Times New Roman" w:cs="Times New Roman"/>
          <w:b/>
          <w:sz w:val="24"/>
          <w:szCs w:val="24"/>
        </w:rPr>
      </w:pPr>
    </w:p>
    <w:p w14:paraId="0F11215B" w14:textId="77777777" w:rsidR="00910E90" w:rsidRPr="00546534" w:rsidRDefault="00910E90" w:rsidP="00F34674">
      <w:pPr>
        <w:spacing w:line="240" w:lineRule="auto"/>
        <w:rPr>
          <w:rFonts w:ascii="Times New Roman" w:hAnsi="Times New Roman" w:cs="Times New Roman"/>
          <w:b/>
          <w:sz w:val="24"/>
          <w:szCs w:val="24"/>
        </w:rPr>
      </w:pPr>
    </w:p>
    <w:p w14:paraId="13764DFF" w14:textId="13DD3199" w:rsidR="00AF123D" w:rsidRPr="00546534" w:rsidRDefault="00AF123D" w:rsidP="00F34674">
      <w:pPr>
        <w:pStyle w:val="Heading1"/>
        <w:spacing w:line="240" w:lineRule="auto"/>
        <w:rPr>
          <w:rFonts w:ascii="Times New Roman" w:hAnsi="Times New Roman" w:cs="Times New Roman"/>
          <w:sz w:val="24"/>
          <w:szCs w:val="24"/>
        </w:rPr>
      </w:pPr>
      <w:bookmarkStart w:id="141" w:name="_Toc3723518"/>
      <w:r w:rsidRPr="00546534">
        <w:rPr>
          <w:rFonts w:ascii="Times New Roman" w:hAnsi="Times New Roman" w:cs="Times New Roman"/>
          <w:sz w:val="24"/>
          <w:szCs w:val="24"/>
        </w:rPr>
        <w:t>REFERENCES</w:t>
      </w:r>
      <w:bookmarkEnd w:id="141"/>
      <w:r w:rsidRPr="00546534">
        <w:rPr>
          <w:rFonts w:ascii="Times New Roman" w:hAnsi="Times New Roman" w:cs="Times New Roman"/>
          <w:sz w:val="24"/>
          <w:szCs w:val="24"/>
        </w:rPr>
        <w:t xml:space="preserve"> </w:t>
      </w:r>
    </w:p>
    <w:p w14:paraId="10143C95" w14:textId="27C47720" w:rsidR="00483CA5" w:rsidRPr="00546534" w:rsidRDefault="00483CA5" w:rsidP="00F34674">
      <w:pPr>
        <w:pStyle w:val="Heading2"/>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 </w:t>
      </w:r>
      <w:bookmarkStart w:id="142" w:name="_Toc3723519"/>
      <w:r w:rsidRPr="00546534">
        <w:rPr>
          <w:rFonts w:ascii="Times New Roman" w:hAnsi="Times New Roman" w:cs="Times New Roman"/>
          <w:sz w:val="24"/>
          <w:szCs w:val="24"/>
        </w:rPr>
        <w:t>References</w:t>
      </w:r>
      <w:bookmarkEnd w:id="142"/>
    </w:p>
    <w:p w14:paraId="3C9AE85C" w14:textId="77777777" w:rsidR="00AF123D" w:rsidRPr="00546534" w:rsidRDefault="00AF123D" w:rsidP="00F34674">
      <w:pPr>
        <w:spacing w:line="240" w:lineRule="auto"/>
        <w:rPr>
          <w:rFonts w:ascii="Times New Roman" w:hAnsi="Times New Roman" w:cs="Times New Roman"/>
          <w:noProof/>
          <w:sz w:val="24"/>
          <w:szCs w:val="24"/>
        </w:rPr>
      </w:pPr>
      <w:r w:rsidRPr="00546534">
        <w:rPr>
          <w:rFonts w:ascii="Times New Roman" w:hAnsi="Times New Roman" w:cs="Times New Roman"/>
          <w:sz w:val="24"/>
          <w:szCs w:val="24"/>
        </w:rPr>
        <w:fldChar w:fldCharType="begin" w:fldLock="1"/>
      </w:r>
      <w:r w:rsidRPr="00546534">
        <w:rPr>
          <w:rFonts w:ascii="Times New Roman" w:hAnsi="Times New Roman" w:cs="Times New Roman"/>
          <w:sz w:val="24"/>
          <w:szCs w:val="24"/>
        </w:rPr>
        <w:instrText xml:space="preserve">ADDIN Mendeley Bibliography CSL_BIBLIOGRAPHY </w:instrText>
      </w:r>
      <w:r w:rsidRPr="00546534">
        <w:rPr>
          <w:rFonts w:ascii="Times New Roman" w:hAnsi="Times New Roman" w:cs="Times New Roman"/>
          <w:sz w:val="24"/>
          <w:szCs w:val="24"/>
        </w:rPr>
        <w:fldChar w:fldCharType="separate"/>
      </w:r>
      <w:r w:rsidRPr="00546534">
        <w:rPr>
          <w:rFonts w:ascii="Times New Roman" w:hAnsi="Times New Roman" w:cs="Times New Roman"/>
          <w:noProof/>
          <w:sz w:val="24"/>
          <w:szCs w:val="24"/>
        </w:rPr>
        <w:t>Ferreira, K. J., &amp; Goh, J. (2015). Intermediation in the Supply of Agricultural Products in Developing Economies, (Rapsomanikis), 2.</w:t>
      </w:r>
    </w:p>
    <w:p w14:paraId="1DD0D828" w14:textId="77777777" w:rsidR="00AF123D" w:rsidRPr="00546534" w:rsidRDefault="00AF123D" w:rsidP="00F34674">
      <w:pPr>
        <w:spacing w:line="240" w:lineRule="auto"/>
        <w:rPr>
          <w:rFonts w:ascii="Times New Roman" w:hAnsi="Times New Roman" w:cs="Times New Roman"/>
          <w:noProof/>
          <w:sz w:val="24"/>
          <w:szCs w:val="24"/>
        </w:rPr>
      </w:pPr>
      <w:r w:rsidRPr="00546534">
        <w:rPr>
          <w:rFonts w:ascii="Times New Roman" w:hAnsi="Times New Roman" w:cs="Times New Roman"/>
          <w:noProof/>
          <w:sz w:val="24"/>
          <w:szCs w:val="24"/>
        </w:rPr>
        <w:t xml:space="preserve">GoK. (2015). </w:t>
      </w:r>
      <w:r w:rsidRPr="00546534">
        <w:rPr>
          <w:rFonts w:ascii="Times New Roman" w:hAnsi="Times New Roman" w:cs="Times New Roman"/>
          <w:i/>
          <w:iCs/>
          <w:noProof/>
          <w:sz w:val="24"/>
          <w:szCs w:val="24"/>
        </w:rPr>
        <w:t>Agricultural Sector Development Strategy; 2010-2020</w:t>
      </w:r>
      <w:r w:rsidRPr="00546534">
        <w:rPr>
          <w:rFonts w:ascii="Times New Roman" w:hAnsi="Times New Roman" w:cs="Times New Roman"/>
          <w:noProof/>
          <w:sz w:val="24"/>
          <w:szCs w:val="24"/>
        </w:rPr>
        <w:t xml:space="preserve">. </w:t>
      </w:r>
      <w:r w:rsidRPr="00546534">
        <w:rPr>
          <w:rFonts w:ascii="Times New Roman" w:hAnsi="Times New Roman" w:cs="Times New Roman"/>
          <w:i/>
          <w:iCs/>
          <w:noProof/>
          <w:sz w:val="24"/>
          <w:szCs w:val="24"/>
        </w:rPr>
        <w:t>Government of Kenya Issue</w:t>
      </w:r>
      <w:r w:rsidRPr="00546534">
        <w:rPr>
          <w:rFonts w:ascii="Times New Roman" w:hAnsi="Times New Roman" w:cs="Times New Roman"/>
          <w:noProof/>
          <w:sz w:val="24"/>
          <w:szCs w:val="24"/>
        </w:rPr>
        <w:t>.</w:t>
      </w:r>
    </w:p>
    <w:p w14:paraId="70013BFD" w14:textId="77777777" w:rsidR="00AF123D" w:rsidRPr="00546534" w:rsidRDefault="00AF123D" w:rsidP="00F34674">
      <w:pPr>
        <w:spacing w:line="240" w:lineRule="auto"/>
        <w:rPr>
          <w:rFonts w:ascii="Times New Roman" w:hAnsi="Times New Roman" w:cs="Times New Roman"/>
          <w:noProof/>
          <w:sz w:val="24"/>
          <w:szCs w:val="24"/>
        </w:rPr>
      </w:pPr>
      <w:r w:rsidRPr="00546534">
        <w:rPr>
          <w:rFonts w:ascii="Times New Roman" w:hAnsi="Times New Roman" w:cs="Times New Roman"/>
          <w:noProof/>
          <w:sz w:val="24"/>
          <w:szCs w:val="24"/>
        </w:rPr>
        <w:t xml:space="preserve">Karugu, W. (2010). Kenya Agricultural Commodity Exchange ( KACE ): Linking small ­ scale farmers to markets. </w:t>
      </w:r>
      <w:r w:rsidRPr="00546534">
        <w:rPr>
          <w:rFonts w:ascii="Times New Roman" w:hAnsi="Times New Roman" w:cs="Times New Roman"/>
          <w:i/>
          <w:iCs/>
          <w:noProof/>
          <w:sz w:val="24"/>
          <w:szCs w:val="24"/>
        </w:rPr>
        <w:t>GIM Case Study No. B068</w:t>
      </w:r>
      <w:r w:rsidRPr="00546534">
        <w:rPr>
          <w:rFonts w:ascii="Times New Roman" w:hAnsi="Times New Roman" w:cs="Times New Roman"/>
          <w:noProof/>
          <w:sz w:val="24"/>
          <w:szCs w:val="24"/>
        </w:rPr>
        <w:t>, 1.</w:t>
      </w:r>
    </w:p>
    <w:p w14:paraId="7A67415B" w14:textId="77777777" w:rsidR="00AF123D" w:rsidRPr="00546534" w:rsidRDefault="00AF123D" w:rsidP="00F34674">
      <w:pPr>
        <w:spacing w:line="240" w:lineRule="auto"/>
        <w:rPr>
          <w:rFonts w:ascii="Times New Roman" w:hAnsi="Times New Roman" w:cs="Times New Roman"/>
          <w:noProof/>
          <w:sz w:val="24"/>
          <w:szCs w:val="24"/>
        </w:rPr>
      </w:pPr>
      <w:r w:rsidRPr="00546534">
        <w:rPr>
          <w:rFonts w:ascii="Times New Roman" w:hAnsi="Times New Roman" w:cs="Times New Roman"/>
          <w:noProof/>
          <w:sz w:val="24"/>
          <w:szCs w:val="24"/>
        </w:rPr>
        <w:t xml:space="preserve">Kenya Agricultural Commodity Exchange. (2018, June). In </w:t>
      </w:r>
      <w:r w:rsidRPr="00546534">
        <w:rPr>
          <w:rFonts w:ascii="Times New Roman" w:hAnsi="Times New Roman" w:cs="Times New Roman"/>
          <w:i/>
          <w:iCs/>
          <w:noProof/>
          <w:sz w:val="24"/>
          <w:szCs w:val="24"/>
        </w:rPr>
        <w:t>Wikipedia</w:t>
      </w:r>
      <w:r w:rsidRPr="00546534">
        <w:rPr>
          <w:rFonts w:ascii="Times New Roman" w:hAnsi="Times New Roman" w:cs="Times New Roman"/>
          <w:noProof/>
          <w:sz w:val="24"/>
          <w:szCs w:val="24"/>
        </w:rPr>
        <w:t>.</w:t>
      </w:r>
    </w:p>
    <w:p w14:paraId="6643485A" w14:textId="77777777" w:rsidR="00AF123D" w:rsidRPr="00546534" w:rsidRDefault="00AF123D" w:rsidP="00F34674">
      <w:pPr>
        <w:spacing w:line="240" w:lineRule="auto"/>
        <w:rPr>
          <w:rFonts w:ascii="Times New Roman" w:hAnsi="Times New Roman" w:cs="Times New Roman"/>
          <w:noProof/>
          <w:sz w:val="24"/>
          <w:szCs w:val="24"/>
        </w:rPr>
      </w:pPr>
      <w:r w:rsidRPr="00546534">
        <w:rPr>
          <w:rFonts w:ascii="Times New Roman" w:hAnsi="Times New Roman" w:cs="Times New Roman"/>
          <w:noProof/>
          <w:sz w:val="24"/>
          <w:szCs w:val="24"/>
        </w:rPr>
        <w:t>MFARM Ltd, Kenya | FARMD: Forum for Agricultural Risk Management in Development. (n.d.).</w:t>
      </w:r>
    </w:p>
    <w:p w14:paraId="3E3B8E1F" w14:textId="77777777" w:rsidR="00AF123D" w:rsidRPr="00546534" w:rsidRDefault="00AF123D" w:rsidP="00F34674">
      <w:pPr>
        <w:spacing w:line="240" w:lineRule="auto"/>
        <w:rPr>
          <w:rFonts w:ascii="Times New Roman" w:hAnsi="Times New Roman" w:cs="Times New Roman"/>
          <w:noProof/>
          <w:sz w:val="24"/>
          <w:szCs w:val="24"/>
        </w:rPr>
      </w:pPr>
      <w:r w:rsidRPr="00546534">
        <w:rPr>
          <w:rFonts w:ascii="Times New Roman" w:hAnsi="Times New Roman" w:cs="Times New Roman"/>
          <w:noProof/>
          <w:sz w:val="24"/>
          <w:szCs w:val="24"/>
        </w:rPr>
        <w:t xml:space="preserve">Mukhebi, A. (2004). KENYA AGRICULTURAL COMMODITY EXCHANGE LIMITED ( KACE ) Reaching the Poor in Rural Kenya with Market Information : A Case Study of a Market Information System A Paper for presentation at the CTA Seminar 2004 on the Role of Information Tools in Adrian Mukhe. </w:t>
      </w:r>
      <w:r w:rsidRPr="00546534">
        <w:rPr>
          <w:rFonts w:ascii="Times New Roman" w:hAnsi="Times New Roman" w:cs="Times New Roman"/>
          <w:i/>
          <w:iCs/>
          <w:noProof/>
          <w:sz w:val="24"/>
          <w:szCs w:val="24"/>
        </w:rPr>
        <w:t>A Paper for Presentation at the CTA Seminar 2004 on the Role of Information Tools in Food Security, Maputo, Mozambique</w:t>
      </w:r>
      <w:r w:rsidRPr="00546534">
        <w:rPr>
          <w:rFonts w:ascii="Times New Roman" w:hAnsi="Times New Roman" w:cs="Times New Roman"/>
          <w:noProof/>
          <w:sz w:val="24"/>
          <w:szCs w:val="24"/>
        </w:rPr>
        <w:t>, 1–20.</w:t>
      </w:r>
    </w:p>
    <w:p w14:paraId="0DC8048C" w14:textId="77777777" w:rsidR="00AF123D" w:rsidRPr="00546534" w:rsidRDefault="00AF123D" w:rsidP="00F34674">
      <w:pPr>
        <w:spacing w:line="240" w:lineRule="auto"/>
        <w:rPr>
          <w:rFonts w:ascii="Times New Roman" w:hAnsi="Times New Roman" w:cs="Times New Roman"/>
          <w:noProof/>
          <w:sz w:val="24"/>
          <w:szCs w:val="24"/>
        </w:rPr>
      </w:pPr>
      <w:r w:rsidRPr="00546534">
        <w:rPr>
          <w:rFonts w:ascii="Times New Roman" w:hAnsi="Times New Roman" w:cs="Times New Roman"/>
          <w:noProof/>
          <w:sz w:val="24"/>
          <w:szCs w:val="24"/>
        </w:rPr>
        <w:t>Scenario, C. (n.d.). 2016-063 Res Rep IDC5 Transforming agr.</w:t>
      </w:r>
    </w:p>
    <w:p w14:paraId="4D6314B3" w14:textId="77777777" w:rsidR="00AF123D" w:rsidRPr="00546534" w:rsidRDefault="00AF123D" w:rsidP="00F34674">
      <w:pPr>
        <w:spacing w:line="240" w:lineRule="auto"/>
        <w:rPr>
          <w:rFonts w:ascii="Times New Roman" w:hAnsi="Times New Roman" w:cs="Times New Roman"/>
          <w:noProof/>
          <w:sz w:val="24"/>
          <w:szCs w:val="24"/>
        </w:rPr>
      </w:pPr>
      <w:r w:rsidRPr="00546534">
        <w:rPr>
          <w:rFonts w:ascii="Times New Roman" w:hAnsi="Times New Roman" w:cs="Times New Roman"/>
          <w:noProof/>
          <w:sz w:val="24"/>
          <w:szCs w:val="24"/>
        </w:rPr>
        <w:t xml:space="preserve">Tsekouropoulos, G., Andreopoulou, Z., Koliouska, C., Lefa, S., Koutroumanidis, T., &amp; Batzios, C. (2011). E-marketing and Internet Functions of Agricultural Products in SME in Greece. </w:t>
      </w:r>
      <w:r w:rsidRPr="00546534">
        <w:rPr>
          <w:rFonts w:ascii="Times New Roman" w:hAnsi="Times New Roman" w:cs="Times New Roman"/>
          <w:i/>
          <w:iCs/>
          <w:noProof/>
          <w:sz w:val="24"/>
          <w:szCs w:val="24"/>
        </w:rPr>
        <w:t>CEUR Workshop Proceedings</w:t>
      </w:r>
      <w:r w:rsidRPr="00546534">
        <w:rPr>
          <w:rFonts w:ascii="Times New Roman" w:hAnsi="Times New Roman" w:cs="Times New Roman"/>
          <w:noProof/>
          <w:sz w:val="24"/>
          <w:szCs w:val="24"/>
        </w:rPr>
        <w:t xml:space="preserve">, </w:t>
      </w:r>
      <w:r w:rsidRPr="00546534">
        <w:rPr>
          <w:rFonts w:ascii="Times New Roman" w:hAnsi="Times New Roman" w:cs="Times New Roman"/>
          <w:i/>
          <w:iCs/>
          <w:noProof/>
          <w:sz w:val="24"/>
          <w:szCs w:val="24"/>
        </w:rPr>
        <w:t>1152</w:t>
      </w:r>
      <w:r w:rsidRPr="00546534">
        <w:rPr>
          <w:rFonts w:ascii="Times New Roman" w:hAnsi="Times New Roman" w:cs="Times New Roman"/>
          <w:noProof/>
          <w:sz w:val="24"/>
          <w:szCs w:val="24"/>
        </w:rPr>
        <w:t>(Haicta 2011), 213–224.</w:t>
      </w:r>
    </w:p>
    <w:p w14:paraId="02ADE643" w14:textId="77777777" w:rsidR="00483CA5" w:rsidRPr="00546534" w:rsidRDefault="00AF123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fldChar w:fldCharType="end"/>
      </w:r>
    </w:p>
    <w:p w14:paraId="69E5A1D2" w14:textId="77777777" w:rsidR="00483CA5" w:rsidRPr="00546534" w:rsidRDefault="00483CA5" w:rsidP="00F34674">
      <w:pPr>
        <w:spacing w:line="240" w:lineRule="auto"/>
        <w:rPr>
          <w:rFonts w:ascii="Times New Roman" w:hAnsi="Times New Roman" w:cs="Times New Roman"/>
          <w:sz w:val="24"/>
          <w:szCs w:val="24"/>
        </w:rPr>
      </w:pPr>
    </w:p>
    <w:p w14:paraId="297DF352" w14:textId="77777777" w:rsidR="00483CA5" w:rsidRPr="00546534" w:rsidRDefault="00483CA5" w:rsidP="00F34674">
      <w:pPr>
        <w:spacing w:line="240" w:lineRule="auto"/>
        <w:rPr>
          <w:rFonts w:ascii="Times New Roman" w:hAnsi="Times New Roman" w:cs="Times New Roman"/>
          <w:sz w:val="24"/>
          <w:szCs w:val="24"/>
        </w:rPr>
      </w:pPr>
    </w:p>
    <w:p w14:paraId="5FEC5832" w14:textId="77777777" w:rsidR="00483CA5" w:rsidRDefault="00483CA5" w:rsidP="00F34674">
      <w:pPr>
        <w:spacing w:line="240" w:lineRule="auto"/>
        <w:rPr>
          <w:rFonts w:ascii="Times New Roman" w:hAnsi="Times New Roman" w:cs="Times New Roman"/>
          <w:sz w:val="24"/>
          <w:szCs w:val="24"/>
        </w:rPr>
      </w:pPr>
    </w:p>
    <w:p w14:paraId="4A973B92" w14:textId="77777777" w:rsidR="00546534" w:rsidRPr="00546534" w:rsidRDefault="00546534" w:rsidP="00F34674">
      <w:pPr>
        <w:spacing w:line="240" w:lineRule="auto"/>
        <w:rPr>
          <w:rFonts w:ascii="Times New Roman" w:hAnsi="Times New Roman" w:cs="Times New Roman"/>
          <w:sz w:val="24"/>
          <w:szCs w:val="24"/>
        </w:rPr>
      </w:pPr>
    </w:p>
    <w:p w14:paraId="090053FA" w14:textId="77777777" w:rsidR="00483CA5" w:rsidRPr="00546534" w:rsidRDefault="00483CA5" w:rsidP="00F34674">
      <w:pPr>
        <w:spacing w:line="240" w:lineRule="auto"/>
        <w:rPr>
          <w:rFonts w:ascii="Times New Roman" w:hAnsi="Times New Roman" w:cs="Times New Roman"/>
          <w:sz w:val="24"/>
          <w:szCs w:val="24"/>
        </w:rPr>
      </w:pPr>
    </w:p>
    <w:p w14:paraId="1F395A5B" w14:textId="77777777" w:rsidR="00910E90" w:rsidRDefault="00910E90" w:rsidP="00F34674">
      <w:pPr>
        <w:pStyle w:val="Heading2"/>
        <w:spacing w:line="240" w:lineRule="auto"/>
        <w:rPr>
          <w:rFonts w:ascii="Times New Roman" w:hAnsi="Times New Roman" w:cs="Times New Roman"/>
          <w:sz w:val="24"/>
          <w:szCs w:val="24"/>
        </w:rPr>
      </w:pPr>
    </w:p>
    <w:p w14:paraId="764C14AB" w14:textId="77777777" w:rsidR="00910E90" w:rsidRDefault="00910E90" w:rsidP="00F34674">
      <w:pPr>
        <w:pStyle w:val="Heading2"/>
        <w:spacing w:line="240" w:lineRule="auto"/>
        <w:rPr>
          <w:rFonts w:ascii="Times New Roman" w:hAnsi="Times New Roman" w:cs="Times New Roman"/>
          <w:sz w:val="24"/>
          <w:szCs w:val="24"/>
        </w:rPr>
      </w:pPr>
    </w:p>
    <w:p w14:paraId="5FC1EC7D" w14:textId="77777777" w:rsidR="00910E90" w:rsidRDefault="00910E90" w:rsidP="00F34674">
      <w:pPr>
        <w:pStyle w:val="Heading2"/>
        <w:spacing w:line="240" w:lineRule="auto"/>
        <w:rPr>
          <w:rFonts w:ascii="Times New Roman" w:hAnsi="Times New Roman" w:cs="Times New Roman"/>
          <w:sz w:val="24"/>
          <w:szCs w:val="24"/>
        </w:rPr>
      </w:pPr>
    </w:p>
    <w:p w14:paraId="178A2F20" w14:textId="77777777" w:rsidR="00910E90" w:rsidRDefault="00910E90" w:rsidP="00F34674">
      <w:pPr>
        <w:pStyle w:val="Heading2"/>
        <w:spacing w:line="240" w:lineRule="auto"/>
        <w:rPr>
          <w:rFonts w:ascii="Times New Roman" w:hAnsi="Times New Roman" w:cs="Times New Roman"/>
          <w:sz w:val="24"/>
          <w:szCs w:val="24"/>
        </w:rPr>
      </w:pPr>
    </w:p>
    <w:p w14:paraId="3A3A9530" w14:textId="77777777" w:rsidR="00910E90" w:rsidRDefault="00910E90" w:rsidP="00F34674">
      <w:pPr>
        <w:pStyle w:val="Heading2"/>
        <w:spacing w:line="240" w:lineRule="auto"/>
        <w:rPr>
          <w:rFonts w:asciiTheme="minorHAnsi" w:eastAsiaTheme="minorHAnsi" w:hAnsiTheme="minorHAnsi" w:cstheme="minorBidi"/>
          <w:color w:val="auto"/>
          <w:sz w:val="22"/>
          <w:szCs w:val="22"/>
        </w:rPr>
      </w:pPr>
    </w:p>
    <w:p w14:paraId="747A25FB" w14:textId="77777777" w:rsidR="00910E90" w:rsidRDefault="00910E90" w:rsidP="00F34674">
      <w:pPr>
        <w:pStyle w:val="Heading2"/>
        <w:spacing w:line="240" w:lineRule="auto"/>
        <w:rPr>
          <w:rFonts w:asciiTheme="minorHAnsi" w:eastAsiaTheme="minorHAnsi" w:hAnsiTheme="minorHAnsi" w:cstheme="minorBidi"/>
          <w:color w:val="auto"/>
          <w:sz w:val="22"/>
          <w:szCs w:val="22"/>
        </w:rPr>
      </w:pPr>
    </w:p>
    <w:p w14:paraId="4CA7FFB2" w14:textId="77777777" w:rsidR="00910E90" w:rsidRPr="00910E90" w:rsidRDefault="00910E90" w:rsidP="00910E90"/>
    <w:p w14:paraId="2F0704A7" w14:textId="371AD779" w:rsidR="009C3651" w:rsidRPr="00546534" w:rsidRDefault="00483CA5" w:rsidP="00F34674">
      <w:pPr>
        <w:pStyle w:val="Heading2"/>
        <w:spacing w:line="240" w:lineRule="auto"/>
        <w:rPr>
          <w:rFonts w:ascii="Times New Roman" w:hAnsi="Times New Roman" w:cs="Times New Roman"/>
          <w:sz w:val="24"/>
          <w:szCs w:val="24"/>
        </w:rPr>
      </w:pPr>
      <w:r w:rsidRPr="00546534">
        <w:rPr>
          <w:rFonts w:ascii="Times New Roman" w:hAnsi="Times New Roman" w:cs="Times New Roman"/>
          <w:sz w:val="24"/>
          <w:szCs w:val="24"/>
        </w:rPr>
        <w:lastRenderedPageBreak/>
        <w:t xml:space="preserve"> </w:t>
      </w:r>
      <w:bookmarkStart w:id="143" w:name="_Toc3723520"/>
      <w:r w:rsidRPr="00546534">
        <w:rPr>
          <w:rFonts w:ascii="Times New Roman" w:hAnsi="Times New Roman" w:cs="Times New Roman"/>
          <w:sz w:val="24"/>
          <w:szCs w:val="24"/>
        </w:rPr>
        <w:t>Appendices</w:t>
      </w:r>
      <w:bookmarkEnd w:id="143"/>
    </w:p>
    <w:p w14:paraId="4A338478" w14:textId="474A272D" w:rsidR="009C3651" w:rsidRPr="00546534" w:rsidRDefault="00483CA5" w:rsidP="00D90D70">
      <w:pPr>
        <w:pStyle w:val="Heading3"/>
        <w:spacing w:line="240" w:lineRule="auto"/>
        <w:rPr>
          <w:rFonts w:ascii="Times New Roman" w:hAnsi="Times New Roman" w:cs="Times New Roman"/>
        </w:rPr>
      </w:pPr>
      <w:r w:rsidRPr="00546534">
        <w:rPr>
          <w:rFonts w:ascii="Times New Roman" w:hAnsi="Times New Roman" w:cs="Times New Roman"/>
        </w:rPr>
        <w:t xml:space="preserve"> </w:t>
      </w:r>
      <w:bookmarkStart w:id="144" w:name="_Toc3723521"/>
      <w:r w:rsidRPr="00546534">
        <w:rPr>
          <w:rFonts w:ascii="Times New Roman" w:hAnsi="Times New Roman" w:cs="Times New Roman"/>
        </w:rPr>
        <w:t>Appendix 1</w:t>
      </w:r>
      <w:r w:rsidR="00353CD8" w:rsidRPr="00546534">
        <w:rPr>
          <w:rFonts w:ascii="Times New Roman" w:hAnsi="Times New Roman" w:cs="Times New Roman"/>
        </w:rPr>
        <w:t xml:space="preserve"> Budget</w:t>
      </w:r>
      <w:bookmarkEnd w:id="144"/>
    </w:p>
    <w:tbl>
      <w:tblPr>
        <w:tblpPr w:leftFromText="180" w:rightFromText="180" w:bottomFromText="160" w:vertAnchor="text" w:tblpY="1"/>
        <w:tblOverlap w:val="never"/>
        <w:tblW w:w="7974"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88" w:type="dxa"/>
        </w:tblCellMar>
        <w:tblLook w:val="04A0" w:firstRow="1" w:lastRow="0" w:firstColumn="1" w:lastColumn="0" w:noHBand="0" w:noVBand="1"/>
      </w:tblPr>
      <w:tblGrid>
        <w:gridCol w:w="3499"/>
        <w:gridCol w:w="4475"/>
      </w:tblGrid>
      <w:tr w:rsidR="009C3651" w:rsidRPr="00546534" w14:paraId="676743FD" w14:textId="77777777" w:rsidTr="009C3651">
        <w:trPr>
          <w:trHeight w:val="298"/>
        </w:trPr>
        <w:tc>
          <w:tcPr>
            <w:tcW w:w="3499" w:type="dxa"/>
            <w:tcBorders>
              <w:top w:val="single" w:sz="4" w:space="0" w:color="00000A"/>
              <w:left w:val="single" w:sz="4" w:space="0" w:color="00000A"/>
              <w:bottom w:val="single" w:sz="4" w:space="0" w:color="00000A"/>
              <w:right w:val="single" w:sz="4" w:space="0" w:color="00000A"/>
            </w:tcBorders>
            <w:shd w:val="clear" w:color="auto" w:fill="FFFFFF"/>
            <w:hideMark/>
          </w:tcPr>
          <w:p w14:paraId="356DBE7F" w14:textId="77777777" w:rsidR="009C3651" w:rsidRPr="00546534" w:rsidRDefault="009C3651" w:rsidP="00F34674">
            <w:pPr>
              <w:spacing w:after="0" w:line="240" w:lineRule="auto"/>
              <w:rPr>
                <w:rFonts w:ascii="Times New Roman" w:hAnsi="Times New Roman" w:cs="Times New Roman"/>
                <w:b/>
                <w:bCs/>
                <w:sz w:val="24"/>
                <w:szCs w:val="24"/>
              </w:rPr>
            </w:pPr>
            <w:r w:rsidRPr="00546534">
              <w:rPr>
                <w:rFonts w:ascii="Times New Roman" w:hAnsi="Times New Roman" w:cs="Times New Roman"/>
                <w:b/>
                <w:bCs/>
                <w:sz w:val="24"/>
                <w:szCs w:val="24"/>
              </w:rPr>
              <w:t>Resources</w:t>
            </w:r>
          </w:p>
        </w:tc>
        <w:tc>
          <w:tcPr>
            <w:tcW w:w="4475" w:type="dxa"/>
            <w:tcBorders>
              <w:top w:val="single" w:sz="4" w:space="0" w:color="00000A"/>
              <w:left w:val="single" w:sz="4" w:space="0" w:color="00000A"/>
              <w:bottom w:val="single" w:sz="4" w:space="0" w:color="00000A"/>
              <w:right w:val="single" w:sz="4" w:space="0" w:color="00000A"/>
            </w:tcBorders>
            <w:shd w:val="clear" w:color="auto" w:fill="FFFFFF"/>
            <w:hideMark/>
          </w:tcPr>
          <w:p w14:paraId="4E31CBE1" w14:textId="77777777" w:rsidR="009C3651" w:rsidRPr="00546534" w:rsidRDefault="009C3651" w:rsidP="00F34674">
            <w:pPr>
              <w:spacing w:after="0" w:line="240" w:lineRule="auto"/>
              <w:rPr>
                <w:rFonts w:ascii="Times New Roman" w:hAnsi="Times New Roman" w:cs="Times New Roman"/>
                <w:b/>
                <w:bCs/>
                <w:sz w:val="24"/>
                <w:szCs w:val="24"/>
              </w:rPr>
            </w:pPr>
            <w:r w:rsidRPr="00546534">
              <w:rPr>
                <w:rFonts w:ascii="Times New Roman" w:hAnsi="Times New Roman" w:cs="Times New Roman"/>
                <w:b/>
                <w:bCs/>
                <w:sz w:val="24"/>
                <w:szCs w:val="24"/>
              </w:rPr>
              <w:t>Cost Estimation in KS</w:t>
            </w:r>
          </w:p>
        </w:tc>
      </w:tr>
      <w:tr w:rsidR="009C3651" w:rsidRPr="00546534" w14:paraId="420CCC80" w14:textId="77777777" w:rsidTr="009C3651">
        <w:trPr>
          <w:trHeight w:val="284"/>
        </w:trPr>
        <w:tc>
          <w:tcPr>
            <w:tcW w:w="3499" w:type="dxa"/>
            <w:tcBorders>
              <w:top w:val="single" w:sz="4" w:space="0" w:color="00000A"/>
              <w:left w:val="single" w:sz="4" w:space="0" w:color="00000A"/>
              <w:bottom w:val="single" w:sz="4" w:space="0" w:color="00000A"/>
              <w:right w:val="single" w:sz="4" w:space="0" w:color="00000A"/>
            </w:tcBorders>
            <w:shd w:val="clear" w:color="auto" w:fill="FFFFFF"/>
            <w:hideMark/>
          </w:tcPr>
          <w:p w14:paraId="7FA82529" w14:textId="77777777" w:rsidR="009C3651" w:rsidRPr="00546534" w:rsidRDefault="009C3651" w:rsidP="00F34674">
            <w:pPr>
              <w:spacing w:after="0" w:line="240" w:lineRule="auto"/>
              <w:rPr>
                <w:rFonts w:ascii="Times New Roman" w:hAnsi="Times New Roman" w:cs="Times New Roman"/>
                <w:sz w:val="24"/>
                <w:szCs w:val="24"/>
              </w:rPr>
            </w:pPr>
            <w:r w:rsidRPr="00546534">
              <w:rPr>
                <w:rFonts w:ascii="Times New Roman" w:hAnsi="Times New Roman" w:cs="Times New Roman"/>
                <w:sz w:val="24"/>
                <w:szCs w:val="24"/>
              </w:rPr>
              <w:t>Personal Computer</w:t>
            </w:r>
          </w:p>
        </w:tc>
        <w:tc>
          <w:tcPr>
            <w:tcW w:w="4475" w:type="dxa"/>
            <w:tcBorders>
              <w:top w:val="single" w:sz="4" w:space="0" w:color="00000A"/>
              <w:left w:val="single" w:sz="4" w:space="0" w:color="00000A"/>
              <w:bottom w:val="single" w:sz="4" w:space="0" w:color="00000A"/>
              <w:right w:val="single" w:sz="4" w:space="0" w:color="00000A"/>
            </w:tcBorders>
            <w:shd w:val="clear" w:color="auto" w:fill="FFFFFF"/>
            <w:hideMark/>
          </w:tcPr>
          <w:p w14:paraId="70A69771" w14:textId="77777777" w:rsidR="009C3651" w:rsidRPr="00546534" w:rsidRDefault="009C3651" w:rsidP="00F34674">
            <w:pPr>
              <w:spacing w:after="0" w:line="240" w:lineRule="auto"/>
              <w:rPr>
                <w:rFonts w:ascii="Times New Roman" w:hAnsi="Times New Roman" w:cs="Times New Roman"/>
                <w:sz w:val="24"/>
                <w:szCs w:val="24"/>
              </w:rPr>
            </w:pPr>
            <w:r w:rsidRPr="00546534">
              <w:rPr>
                <w:rFonts w:ascii="Times New Roman" w:hAnsi="Times New Roman" w:cs="Times New Roman"/>
                <w:sz w:val="24"/>
                <w:szCs w:val="24"/>
              </w:rPr>
              <w:t>40,000.00</w:t>
            </w:r>
          </w:p>
        </w:tc>
      </w:tr>
      <w:tr w:rsidR="009C3651" w:rsidRPr="00546534" w14:paraId="2F3AC6D9" w14:textId="77777777" w:rsidTr="009C3651">
        <w:trPr>
          <w:trHeight w:val="284"/>
        </w:trPr>
        <w:tc>
          <w:tcPr>
            <w:tcW w:w="3499" w:type="dxa"/>
            <w:tcBorders>
              <w:top w:val="single" w:sz="4" w:space="0" w:color="00000A"/>
              <w:left w:val="single" w:sz="4" w:space="0" w:color="00000A"/>
              <w:bottom w:val="single" w:sz="4" w:space="0" w:color="00000A"/>
              <w:right w:val="single" w:sz="4" w:space="0" w:color="00000A"/>
            </w:tcBorders>
            <w:shd w:val="clear" w:color="auto" w:fill="FFFFFF"/>
            <w:hideMark/>
          </w:tcPr>
          <w:p w14:paraId="000E2D7C" w14:textId="77777777" w:rsidR="009C3651" w:rsidRPr="00546534" w:rsidRDefault="009C3651" w:rsidP="00F34674">
            <w:pPr>
              <w:spacing w:after="0" w:line="240" w:lineRule="auto"/>
              <w:rPr>
                <w:rFonts w:ascii="Times New Roman" w:hAnsi="Times New Roman" w:cs="Times New Roman"/>
                <w:sz w:val="24"/>
                <w:szCs w:val="24"/>
              </w:rPr>
            </w:pPr>
            <w:r w:rsidRPr="00546534">
              <w:rPr>
                <w:rFonts w:ascii="Times New Roman" w:hAnsi="Times New Roman" w:cs="Times New Roman"/>
                <w:sz w:val="24"/>
                <w:szCs w:val="24"/>
              </w:rPr>
              <w:t>Android Studio</w:t>
            </w:r>
          </w:p>
        </w:tc>
        <w:tc>
          <w:tcPr>
            <w:tcW w:w="4475" w:type="dxa"/>
            <w:tcBorders>
              <w:top w:val="single" w:sz="4" w:space="0" w:color="00000A"/>
              <w:left w:val="single" w:sz="4" w:space="0" w:color="00000A"/>
              <w:bottom w:val="single" w:sz="4" w:space="0" w:color="00000A"/>
              <w:right w:val="single" w:sz="4" w:space="0" w:color="00000A"/>
            </w:tcBorders>
            <w:shd w:val="clear" w:color="auto" w:fill="FFFFFF"/>
            <w:hideMark/>
          </w:tcPr>
          <w:p w14:paraId="3AF39F80" w14:textId="77777777" w:rsidR="009C3651" w:rsidRPr="00546534" w:rsidRDefault="009C3651" w:rsidP="00F34674">
            <w:pPr>
              <w:spacing w:after="0" w:line="240" w:lineRule="auto"/>
              <w:rPr>
                <w:rFonts w:ascii="Times New Roman" w:hAnsi="Times New Roman" w:cs="Times New Roman"/>
                <w:sz w:val="24"/>
                <w:szCs w:val="24"/>
              </w:rPr>
            </w:pPr>
            <w:r w:rsidRPr="00546534">
              <w:rPr>
                <w:rFonts w:ascii="Times New Roman" w:hAnsi="Times New Roman" w:cs="Times New Roman"/>
                <w:sz w:val="24"/>
                <w:szCs w:val="24"/>
              </w:rPr>
              <w:t>0.00</w:t>
            </w:r>
          </w:p>
        </w:tc>
      </w:tr>
      <w:tr w:rsidR="009C3651" w:rsidRPr="00546534" w14:paraId="7E10A84E" w14:textId="77777777" w:rsidTr="009C3651">
        <w:trPr>
          <w:trHeight w:val="284"/>
        </w:trPr>
        <w:tc>
          <w:tcPr>
            <w:tcW w:w="3499" w:type="dxa"/>
            <w:tcBorders>
              <w:top w:val="single" w:sz="4" w:space="0" w:color="00000A"/>
              <w:left w:val="single" w:sz="4" w:space="0" w:color="00000A"/>
              <w:bottom w:val="single" w:sz="4" w:space="0" w:color="00000A"/>
              <w:right w:val="single" w:sz="4" w:space="0" w:color="00000A"/>
            </w:tcBorders>
            <w:shd w:val="clear" w:color="auto" w:fill="FFFFFF"/>
            <w:hideMark/>
          </w:tcPr>
          <w:p w14:paraId="7CEB2FAC" w14:textId="77777777" w:rsidR="009C3651" w:rsidRPr="00546534" w:rsidRDefault="009C3651" w:rsidP="00F34674">
            <w:pPr>
              <w:spacing w:after="0" w:line="240" w:lineRule="auto"/>
              <w:rPr>
                <w:rFonts w:ascii="Times New Roman" w:hAnsi="Times New Roman" w:cs="Times New Roman"/>
                <w:sz w:val="24"/>
                <w:szCs w:val="24"/>
              </w:rPr>
            </w:pPr>
            <w:r w:rsidRPr="00546534">
              <w:rPr>
                <w:rFonts w:ascii="Times New Roman" w:hAnsi="Times New Roman" w:cs="Times New Roman"/>
                <w:sz w:val="24"/>
                <w:szCs w:val="24"/>
              </w:rPr>
              <w:t>Code Editors</w:t>
            </w:r>
          </w:p>
        </w:tc>
        <w:tc>
          <w:tcPr>
            <w:tcW w:w="4475" w:type="dxa"/>
            <w:tcBorders>
              <w:top w:val="single" w:sz="4" w:space="0" w:color="00000A"/>
              <w:left w:val="single" w:sz="4" w:space="0" w:color="00000A"/>
              <w:bottom w:val="single" w:sz="4" w:space="0" w:color="00000A"/>
              <w:right w:val="single" w:sz="4" w:space="0" w:color="00000A"/>
            </w:tcBorders>
            <w:shd w:val="clear" w:color="auto" w:fill="FFFFFF"/>
            <w:hideMark/>
          </w:tcPr>
          <w:p w14:paraId="6590C634" w14:textId="77777777" w:rsidR="009C3651" w:rsidRPr="00546534" w:rsidRDefault="009C3651" w:rsidP="00F34674">
            <w:pPr>
              <w:spacing w:after="0" w:line="240" w:lineRule="auto"/>
              <w:rPr>
                <w:rFonts w:ascii="Times New Roman" w:hAnsi="Times New Roman" w:cs="Times New Roman"/>
                <w:sz w:val="24"/>
                <w:szCs w:val="24"/>
              </w:rPr>
            </w:pPr>
            <w:r w:rsidRPr="00546534">
              <w:rPr>
                <w:rFonts w:ascii="Times New Roman" w:hAnsi="Times New Roman" w:cs="Times New Roman"/>
                <w:sz w:val="24"/>
                <w:szCs w:val="24"/>
              </w:rPr>
              <w:t>0.00</w:t>
            </w:r>
          </w:p>
        </w:tc>
      </w:tr>
      <w:tr w:rsidR="009C3651" w:rsidRPr="00546534" w14:paraId="29232B64" w14:textId="77777777" w:rsidTr="009C3651">
        <w:trPr>
          <w:trHeight w:val="284"/>
        </w:trPr>
        <w:tc>
          <w:tcPr>
            <w:tcW w:w="3499" w:type="dxa"/>
            <w:tcBorders>
              <w:top w:val="single" w:sz="4" w:space="0" w:color="00000A"/>
              <w:left w:val="single" w:sz="4" w:space="0" w:color="00000A"/>
              <w:bottom w:val="single" w:sz="4" w:space="0" w:color="00000A"/>
              <w:right w:val="single" w:sz="4" w:space="0" w:color="00000A"/>
            </w:tcBorders>
            <w:shd w:val="clear" w:color="auto" w:fill="FFFFFF"/>
            <w:hideMark/>
          </w:tcPr>
          <w:p w14:paraId="6015BC5C" w14:textId="77777777" w:rsidR="009C3651" w:rsidRPr="00546534" w:rsidRDefault="009C3651" w:rsidP="00F34674">
            <w:pPr>
              <w:spacing w:after="0" w:line="240" w:lineRule="auto"/>
              <w:rPr>
                <w:rFonts w:ascii="Times New Roman" w:hAnsi="Times New Roman" w:cs="Times New Roman"/>
                <w:sz w:val="24"/>
                <w:szCs w:val="24"/>
              </w:rPr>
            </w:pPr>
            <w:r w:rsidRPr="00546534">
              <w:rPr>
                <w:rFonts w:ascii="Times New Roman" w:hAnsi="Times New Roman" w:cs="Times New Roman"/>
                <w:sz w:val="24"/>
                <w:szCs w:val="24"/>
              </w:rPr>
              <w:t>Stationery</w:t>
            </w:r>
          </w:p>
        </w:tc>
        <w:tc>
          <w:tcPr>
            <w:tcW w:w="4475" w:type="dxa"/>
            <w:tcBorders>
              <w:top w:val="single" w:sz="4" w:space="0" w:color="00000A"/>
              <w:left w:val="single" w:sz="4" w:space="0" w:color="00000A"/>
              <w:bottom w:val="single" w:sz="4" w:space="0" w:color="00000A"/>
              <w:right w:val="single" w:sz="4" w:space="0" w:color="00000A"/>
            </w:tcBorders>
            <w:shd w:val="clear" w:color="auto" w:fill="FFFFFF"/>
            <w:hideMark/>
          </w:tcPr>
          <w:p w14:paraId="3CE7F15C" w14:textId="77777777" w:rsidR="009C3651" w:rsidRPr="00546534" w:rsidRDefault="009C3651" w:rsidP="00F34674">
            <w:pPr>
              <w:spacing w:after="0" w:line="240" w:lineRule="auto"/>
              <w:rPr>
                <w:rFonts w:ascii="Times New Roman" w:hAnsi="Times New Roman" w:cs="Times New Roman"/>
                <w:sz w:val="24"/>
                <w:szCs w:val="24"/>
              </w:rPr>
            </w:pPr>
            <w:r w:rsidRPr="00546534">
              <w:rPr>
                <w:rFonts w:ascii="Times New Roman" w:hAnsi="Times New Roman" w:cs="Times New Roman"/>
                <w:sz w:val="24"/>
                <w:szCs w:val="24"/>
              </w:rPr>
              <w:t>500.00</w:t>
            </w:r>
          </w:p>
        </w:tc>
      </w:tr>
      <w:tr w:rsidR="009C3651" w:rsidRPr="00546534" w14:paraId="366A27BB" w14:textId="77777777" w:rsidTr="009C3651">
        <w:trPr>
          <w:trHeight w:val="284"/>
        </w:trPr>
        <w:tc>
          <w:tcPr>
            <w:tcW w:w="3499" w:type="dxa"/>
            <w:tcBorders>
              <w:top w:val="single" w:sz="4" w:space="0" w:color="00000A"/>
              <w:left w:val="single" w:sz="4" w:space="0" w:color="00000A"/>
              <w:bottom w:val="single" w:sz="4" w:space="0" w:color="00000A"/>
              <w:right w:val="single" w:sz="4" w:space="0" w:color="00000A"/>
            </w:tcBorders>
            <w:shd w:val="clear" w:color="auto" w:fill="FFFFFF"/>
            <w:hideMark/>
          </w:tcPr>
          <w:p w14:paraId="4544746B" w14:textId="77777777" w:rsidR="009C3651" w:rsidRPr="00546534" w:rsidRDefault="009C3651" w:rsidP="00F34674">
            <w:pPr>
              <w:spacing w:after="0" w:line="240" w:lineRule="auto"/>
              <w:rPr>
                <w:rFonts w:ascii="Times New Roman" w:hAnsi="Times New Roman" w:cs="Times New Roman"/>
                <w:sz w:val="24"/>
                <w:szCs w:val="24"/>
              </w:rPr>
            </w:pPr>
            <w:r w:rsidRPr="00546534">
              <w:rPr>
                <w:rFonts w:ascii="Times New Roman" w:hAnsi="Times New Roman" w:cs="Times New Roman"/>
                <w:sz w:val="24"/>
                <w:szCs w:val="24"/>
              </w:rPr>
              <w:t>Internet Connection</w:t>
            </w:r>
          </w:p>
        </w:tc>
        <w:tc>
          <w:tcPr>
            <w:tcW w:w="4475" w:type="dxa"/>
            <w:tcBorders>
              <w:top w:val="single" w:sz="4" w:space="0" w:color="00000A"/>
              <w:left w:val="single" w:sz="4" w:space="0" w:color="00000A"/>
              <w:bottom w:val="single" w:sz="4" w:space="0" w:color="00000A"/>
              <w:right w:val="single" w:sz="4" w:space="0" w:color="00000A"/>
            </w:tcBorders>
            <w:shd w:val="clear" w:color="auto" w:fill="FFFFFF"/>
            <w:hideMark/>
          </w:tcPr>
          <w:p w14:paraId="6E330595" w14:textId="77777777" w:rsidR="009C3651" w:rsidRPr="00546534" w:rsidRDefault="009C3651" w:rsidP="00F34674">
            <w:pPr>
              <w:spacing w:after="0" w:line="240" w:lineRule="auto"/>
              <w:rPr>
                <w:rFonts w:ascii="Times New Roman" w:hAnsi="Times New Roman" w:cs="Times New Roman"/>
                <w:sz w:val="24"/>
                <w:szCs w:val="24"/>
              </w:rPr>
            </w:pPr>
            <w:r w:rsidRPr="00546534">
              <w:rPr>
                <w:rFonts w:ascii="Times New Roman" w:hAnsi="Times New Roman" w:cs="Times New Roman"/>
                <w:sz w:val="24"/>
                <w:szCs w:val="24"/>
              </w:rPr>
              <w:t>2,500.00</w:t>
            </w:r>
          </w:p>
        </w:tc>
      </w:tr>
      <w:tr w:rsidR="009C3651" w:rsidRPr="00546534" w14:paraId="6C49CEA3" w14:textId="77777777" w:rsidTr="009C3651">
        <w:trPr>
          <w:trHeight w:val="284"/>
        </w:trPr>
        <w:tc>
          <w:tcPr>
            <w:tcW w:w="3499" w:type="dxa"/>
            <w:tcBorders>
              <w:top w:val="single" w:sz="4" w:space="0" w:color="00000A"/>
              <w:left w:val="single" w:sz="4" w:space="0" w:color="00000A"/>
              <w:bottom w:val="single" w:sz="4" w:space="0" w:color="00000A"/>
              <w:right w:val="single" w:sz="4" w:space="0" w:color="00000A"/>
            </w:tcBorders>
            <w:shd w:val="clear" w:color="auto" w:fill="FFFFFF"/>
            <w:hideMark/>
          </w:tcPr>
          <w:p w14:paraId="2182FB7D" w14:textId="77777777" w:rsidR="009C3651" w:rsidRPr="00546534" w:rsidRDefault="009C3651" w:rsidP="00F34674">
            <w:pPr>
              <w:spacing w:after="0" w:line="240" w:lineRule="auto"/>
              <w:rPr>
                <w:rFonts w:ascii="Times New Roman" w:hAnsi="Times New Roman" w:cs="Times New Roman"/>
                <w:sz w:val="24"/>
                <w:szCs w:val="24"/>
              </w:rPr>
            </w:pPr>
            <w:r w:rsidRPr="00546534">
              <w:rPr>
                <w:rFonts w:ascii="Times New Roman" w:hAnsi="Times New Roman" w:cs="Times New Roman"/>
                <w:sz w:val="24"/>
                <w:szCs w:val="24"/>
              </w:rPr>
              <w:t>Power</w:t>
            </w:r>
          </w:p>
        </w:tc>
        <w:tc>
          <w:tcPr>
            <w:tcW w:w="4475" w:type="dxa"/>
            <w:tcBorders>
              <w:top w:val="single" w:sz="4" w:space="0" w:color="00000A"/>
              <w:left w:val="single" w:sz="4" w:space="0" w:color="00000A"/>
              <w:bottom w:val="single" w:sz="4" w:space="0" w:color="00000A"/>
              <w:right w:val="single" w:sz="4" w:space="0" w:color="00000A"/>
            </w:tcBorders>
            <w:shd w:val="clear" w:color="auto" w:fill="FFFFFF"/>
            <w:hideMark/>
          </w:tcPr>
          <w:p w14:paraId="38F6B9FC" w14:textId="77777777" w:rsidR="009C3651" w:rsidRPr="00546534" w:rsidRDefault="009C3651" w:rsidP="00F34674">
            <w:pPr>
              <w:spacing w:after="0" w:line="240" w:lineRule="auto"/>
              <w:rPr>
                <w:rFonts w:ascii="Times New Roman" w:hAnsi="Times New Roman" w:cs="Times New Roman"/>
                <w:sz w:val="24"/>
                <w:szCs w:val="24"/>
              </w:rPr>
            </w:pPr>
            <w:r w:rsidRPr="00546534">
              <w:rPr>
                <w:rFonts w:ascii="Times New Roman" w:hAnsi="Times New Roman" w:cs="Times New Roman"/>
                <w:sz w:val="24"/>
                <w:szCs w:val="24"/>
              </w:rPr>
              <w:t>500.00</w:t>
            </w:r>
          </w:p>
        </w:tc>
      </w:tr>
      <w:tr w:rsidR="009C3651" w:rsidRPr="00546534" w14:paraId="06AD0566" w14:textId="77777777" w:rsidTr="009C3651">
        <w:trPr>
          <w:trHeight w:val="284"/>
        </w:trPr>
        <w:tc>
          <w:tcPr>
            <w:tcW w:w="3499" w:type="dxa"/>
            <w:tcBorders>
              <w:top w:val="single" w:sz="4" w:space="0" w:color="00000A"/>
              <w:left w:val="single" w:sz="4" w:space="0" w:color="00000A"/>
              <w:bottom w:val="single" w:sz="4" w:space="0" w:color="00000A"/>
              <w:right w:val="single" w:sz="4" w:space="0" w:color="00000A"/>
            </w:tcBorders>
            <w:shd w:val="clear" w:color="auto" w:fill="FFFFFF"/>
            <w:hideMark/>
          </w:tcPr>
          <w:p w14:paraId="6689381A" w14:textId="77777777" w:rsidR="009C3651" w:rsidRPr="00546534" w:rsidRDefault="009C3651" w:rsidP="00F34674">
            <w:pPr>
              <w:spacing w:after="0" w:line="240" w:lineRule="auto"/>
              <w:rPr>
                <w:rFonts w:ascii="Times New Roman" w:hAnsi="Times New Roman" w:cs="Times New Roman"/>
                <w:b/>
                <w:bCs/>
                <w:sz w:val="24"/>
                <w:szCs w:val="24"/>
              </w:rPr>
            </w:pPr>
            <w:r w:rsidRPr="00546534">
              <w:rPr>
                <w:rFonts w:ascii="Times New Roman" w:hAnsi="Times New Roman" w:cs="Times New Roman"/>
                <w:b/>
                <w:bCs/>
                <w:sz w:val="24"/>
                <w:szCs w:val="24"/>
              </w:rPr>
              <w:t>Total in KS</w:t>
            </w:r>
          </w:p>
        </w:tc>
        <w:tc>
          <w:tcPr>
            <w:tcW w:w="4475" w:type="dxa"/>
            <w:tcBorders>
              <w:top w:val="single" w:sz="4" w:space="0" w:color="00000A"/>
              <w:left w:val="single" w:sz="4" w:space="0" w:color="00000A"/>
              <w:bottom w:val="single" w:sz="4" w:space="0" w:color="00000A"/>
              <w:right w:val="single" w:sz="4" w:space="0" w:color="00000A"/>
            </w:tcBorders>
            <w:shd w:val="clear" w:color="auto" w:fill="FFFFFF"/>
            <w:hideMark/>
          </w:tcPr>
          <w:p w14:paraId="393A2512" w14:textId="77777777" w:rsidR="009C3651" w:rsidRPr="00546534" w:rsidRDefault="009C3651" w:rsidP="00F34674">
            <w:pPr>
              <w:keepNext/>
              <w:spacing w:after="0" w:line="240" w:lineRule="auto"/>
              <w:rPr>
                <w:rFonts w:ascii="Times New Roman" w:hAnsi="Times New Roman" w:cs="Times New Roman"/>
                <w:sz w:val="24"/>
                <w:szCs w:val="24"/>
              </w:rPr>
            </w:pPr>
            <w:r w:rsidRPr="00546534">
              <w:rPr>
                <w:rFonts w:ascii="Times New Roman" w:hAnsi="Times New Roman" w:cs="Times New Roman"/>
                <w:sz w:val="24"/>
                <w:szCs w:val="24"/>
              </w:rPr>
              <w:t>44,500.00</w:t>
            </w:r>
          </w:p>
        </w:tc>
      </w:tr>
      <w:tr w:rsidR="009C3651" w:rsidRPr="00546534" w14:paraId="615A7C30" w14:textId="77777777" w:rsidTr="009C3651">
        <w:trPr>
          <w:trHeight w:val="284"/>
        </w:trPr>
        <w:tc>
          <w:tcPr>
            <w:tcW w:w="3499" w:type="dxa"/>
            <w:tcBorders>
              <w:top w:val="single" w:sz="4" w:space="0" w:color="00000A"/>
              <w:left w:val="single" w:sz="4" w:space="0" w:color="00000A"/>
              <w:bottom w:val="single" w:sz="4" w:space="0" w:color="00000A"/>
              <w:right w:val="single" w:sz="4" w:space="0" w:color="00000A"/>
            </w:tcBorders>
            <w:shd w:val="clear" w:color="auto" w:fill="FFFFFF"/>
          </w:tcPr>
          <w:p w14:paraId="36B4D613" w14:textId="77777777" w:rsidR="009C3651" w:rsidRPr="00546534" w:rsidRDefault="009C3651" w:rsidP="00F34674">
            <w:pPr>
              <w:spacing w:after="0" w:line="240" w:lineRule="auto"/>
              <w:rPr>
                <w:rFonts w:ascii="Times New Roman" w:hAnsi="Times New Roman" w:cs="Times New Roman"/>
                <w:b/>
                <w:bCs/>
                <w:sz w:val="24"/>
                <w:szCs w:val="24"/>
              </w:rPr>
            </w:pPr>
          </w:p>
        </w:tc>
        <w:tc>
          <w:tcPr>
            <w:tcW w:w="4475" w:type="dxa"/>
            <w:tcBorders>
              <w:top w:val="single" w:sz="4" w:space="0" w:color="00000A"/>
              <w:left w:val="single" w:sz="4" w:space="0" w:color="00000A"/>
              <w:bottom w:val="single" w:sz="4" w:space="0" w:color="00000A"/>
              <w:right w:val="single" w:sz="4" w:space="0" w:color="00000A"/>
            </w:tcBorders>
            <w:shd w:val="clear" w:color="auto" w:fill="FFFFFF"/>
          </w:tcPr>
          <w:p w14:paraId="52855D56" w14:textId="77777777" w:rsidR="009C3651" w:rsidRPr="00546534" w:rsidRDefault="009C3651" w:rsidP="00F34674">
            <w:pPr>
              <w:keepNext/>
              <w:spacing w:after="0" w:line="240" w:lineRule="auto"/>
              <w:rPr>
                <w:rFonts w:ascii="Times New Roman" w:hAnsi="Times New Roman" w:cs="Times New Roman"/>
                <w:sz w:val="24"/>
                <w:szCs w:val="24"/>
              </w:rPr>
            </w:pPr>
          </w:p>
        </w:tc>
      </w:tr>
    </w:tbl>
    <w:p w14:paraId="73A8266C" w14:textId="6762FFE0" w:rsidR="00CC2C4A" w:rsidRDefault="00CC2C4A" w:rsidP="00F34674">
      <w:pPr>
        <w:pStyle w:val="Heading3"/>
        <w:spacing w:line="240" w:lineRule="auto"/>
        <w:rPr>
          <w:rFonts w:ascii="Times New Roman" w:hAnsi="Times New Roman" w:cs="Times New Roman"/>
          <w:color w:val="auto"/>
        </w:rPr>
      </w:pPr>
    </w:p>
    <w:p w14:paraId="5BFF1555" w14:textId="77777777" w:rsidR="009C5C83" w:rsidRDefault="009C5C83" w:rsidP="00F34674">
      <w:pPr>
        <w:spacing w:line="240" w:lineRule="auto"/>
      </w:pPr>
    </w:p>
    <w:p w14:paraId="63E2395D" w14:textId="77777777" w:rsidR="009C5C83" w:rsidRDefault="009C5C83" w:rsidP="00F34674">
      <w:pPr>
        <w:spacing w:line="240" w:lineRule="auto"/>
      </w:pPr>
    </w:p>
    <w:p w14:paraId="78BF9CAB" w14:textId="77777777" w:rsidR="009C5C83" w:rsidRDefault="009C5C83" w:rsidP="00F34674">
      <w:pPr>
        <w:spacing w:line="240" w:lineRule="auto"/>
      </w:pPr>
    </w:p>
    <w:p w14:paraId="69EA3DEF" w14:textId="77777777" w:rsidR="009C5C83" w:rsidRDefault="009C5C83" w:rsidP="00F34674">
      <w:pPr>
        <w:spacing w:line="240" w:lineRule="auto"/>
      </w:pPr>
    </w:p>
    <w:p w14:paraId="5A56F6BA" w14:textId="77777777" w:rsidR="009C5C83" w:rsidRDefault="009C5C83" w:rsidP="00F34674">
      <w:pPr>
        <w:spacing w:line="240" w:lineRule="auto"/>
      </w:pPr>
    </w:p>
    <w:p w14:paraId="554435E7" w14:textId="77777777" w:rsidR="009C5C83" w:rsidRDefault="009C5C83" w:rsidP="00F34674">
      <w:pPr>
        <w:spacing w:line="240" w:lineRule="auto"/>
      </w:pPr>
    </w:p>
    <w:p w14:paraId="34D4D42F" w14:textId="77777777" w:rsidR="009C5C83" w:rsidRDefault="009C5C83" w:rsidP="00F34674">
      <w:pPr>
        <w:spacing w:line="240" w:lineRule="auto"/>
      </w:pPr>
    </w:p>
    <w:p w14:paraId="63DCCCD0" w14:textId="77777777" w:rsidR="009C5C83" w:rsidRPr="009C5C83" w:rsidRDefault="009C5C83" w:rsidP="00F34674">
      <w:pPr>
        <w:spacing w:line="240" w:lineRule="auto"/>
      </w:pPr>
    </w:p>
    <w:p w14:paraId="26979992" w14:textId="764D6F5A" w:rsidR="0014615F" w:rsidRPr="00FA53A5" w:rsidRDefault="00D90D70" w:rsidP="0014615F">
      <w:pPr>
        <w:pStyle w:val="Heading2"/>
        <w:rPr>
          <w:b/>
        </w:rPr>
      </w:pPr>
      <w:r>
        <w:rPr>
          <w:rFonts w:ascii="Times New Roman" w:hAnsi="Times New Roman" w:cs="Times New Roman"/>
        </w:rPr>
        <w:t xml:space="preserve"> </w:t>
      </w:r>
      <w:bookmarkStart w:id="145" w:name="_Toc3723522"/>
      <w:r>
        <w:rPr>
          <w:rFonts w:ascii="Times New Roman" w:hAnsi="Times New Roman" w:cs="Times New Roman"/>
        </w:rPr>
        <w:t>2</w:t>
      </w:r>
      <w:bookmarkStart w:id="146" w:name="_Toc507487643"/>
      <w:bookmarkStart w:id="147" w:name="_Toc494614657"/>
      <w:bookmarkStart w:id="148" w:name="_Toc530440979"/>
      <w:r w:rsidR="0014615F" w:rsidRPr="00FA53A5">
        <w:rPr>
          <w:b/>
        </w:rPr>
        <w:t>: Gantt chart Schedule</w:t>
      </w:r>
      <w:bookmarkEnd w:id="145"/>
      <w:bookmarkEnd w:id="146"/>
      <w:bookmarkEnd w:id="147"/>
      <w:bookmarkEnd w:id="148"/>
    </w:p>
    <w:tbl>
      <w:tblPr>
        <w:tblStyle w:val="TableGrid"/>
        <w:tblW w:w="9692" w:type="dxa"/>
        <w:tblInd w:w="-342" w:type="dxa"/>
        <w:tblLook w:val="04A0" w:firstRow="1" w:lastRow="0" w:firstColumn="1" w:lastColumn="0" w:noHBand="0" w:noVBand="1"/>
      </w:tblPr>
      <w:tblGrid>
        <w:gridCol w:w="1697"/>
        <w:gridCol w:w="939"/>
        <w:gridCol w:w="947"/>
        <w:gridCol w:w="1018"/>
        <w:gridCol w:w="1018"/>
        <w:gridCol w:w="1091"/>
        <w:gridCol w:w="1091"/>
        <w:gridCol w:w="953"/>
        <w:gridCol w:w="938"/>
      </w:tblGrid>
      <w:tr w:rsidR="00C51168" w:rsidRPr="00FA53A5" w14:paraId="50C7E630" w14:textId="1DB833E2" w:rsidTr="00750E0E">
        <w:tc>
          <w:tcPr>
            <w:tcW w:w="1697" w:type="dxa"/>
            <w:vMerge w:val="restart"/>
            <w:tcBorders>
              <w:top w:val="single" w:sz="4" w:space="0" w:color="auto"/>
              <w:left w:val="single" w:sz="4" w:space="0" w:color="auto"/>
              <w:bottom w:val="single" w:sz="4" w:space="0" w:color="auto"/>
              <w:right w:val="single" w:sz="4" w:space="0" w:color="auto"/>
            </w:tcBorders>
            <w:hideMark/>
          </w:tcPr>
          <w:p w14:paraId="20EB4F6E" w14:textId="77777777" w:rsidR="00C51168" w:rsidRPr="00FA53A5" w:rsidRDefault="00C51168" w:rsidP="003106FB">
            <w:pPr>
              <w:spacing w:line="360" w:lineRule="auto"/>
              <w:rPr>
                <w:rFonts w:ascii="Times New Roman"/>
                <w:sz w:val="24"/>
                <w:szCs w:val="24"/>
                <w:lang w:val="en-US"/>
              </w:rPr>
            </w:pPr>
            <w:r w:rsidRPr="00FA53A5">
              <w:rPr>
                <w:rFonts w:ascii="Times New Roman"/>
                <w:sz w:val="24"/>
                <w:szCs w:val="24"/>
                <w:lang w:val="en-US"/>
              </w:rPr>
              <w:t>Tasks</w:t>
            </w:r>
          </w:p>
        </w:tc>
        <w:tc>
          <w:tcPr>
            <w:tcW w:w="7995" w:type="dxa"/>
            <w:gridSpan w:val="8"/>
            <w:tcBorders>
              <w:top w:val="single" w:sz="4" w:space="0" w:color="auto"/>
              <w:left w:val="single" w:sz="4" w:space="0" w:color="auto"/>
              <w:bottom w:val="single" w:sz="4" w:space="0" w:color="auto"/>
              <w:right w:val="single" w:sz="4" w:space="0" w:color="auto"/>
            </w:tcBorders>
            <w:hideMark/>
          </w:tcPr>
          <w:p w14:paraId="3EAB2790" w14:textId="693AF1C2" w:rsidR="00C51168" w:rsidRPr="00FA53A5" w:rsidRDefault="00C51168" w:rsidP="003106FB">
            <w:pPr>
              <w:spacing w:line="360" w:lineRule="auto"/>
              <w:rPr>
                <w:rFonts w:ascii="Times New Roman"/>
                <w:sz w:val="24"/>
                <w:szCs w:val="24"/>
              </w:rPr>
            </w:pPr>
            <w:r w:rsidRPr="00FA53A5">
              <w:rPr>
                <w:rFonts w:ascii="Times New Roman"/>
                <w:sz w:val="24"/>
                <w:szCs w:val="24"/>
                <w:lang w:val="en-US"/>
              </w:rPr>
              <w:t>Durations in months</w:t>
            </w:r>
          </w:p>
        </w:tc>
      </w:tr>
      <w:tr w:rsidR="00C12001" w:rsidRPr="00FA53A5" w14:paraId="53D9EAC5" w14:textId="47199D92" w:rsidTr="00C12001">
        <w:trPr>
          <w:trHeight w:val="350"/>
        </w:trPr>
        <w:tc>
          <w:tcPr>
            <w:tcW w:w="1697" w:type="dxa"/>
            <w:vMerge/>
            <w:tcBorders>
              <w:top w:val="single" w:sz="4" w:space="0" w:color="auto"/>
              <w:left w:val="single" w:sz="4" w:space="0" w:color="auto"/>
              <w:bottom w:val="single" w:sz="4" w:space="0" w:color="auto"/>
              <w:right w:val="single" w:sz="4" w:space="0" w:color="auto"/>
            </w:tcBorders>
            <w:vAlign w:val="center"/>
            <w:hideMark/>
          </w:tcPr>
          <w:p w14:paraId="1FD6B1DB" w14:textId="77777777" w:rsidR="00C12001" w:rsidRPr="00FA53A5" w:rsidRDefault="00C12001" w:rsidP="003106FB">
            <w:pPr>
              <w:spacing w:line="360" w:lineRule="auto"/>
              <w:rPr>
                <w:rFonts w:ascii="Times New Roman"/>
                <w:sz w:val="24"/>
                <w:szCs w:val="24"/>
                <w:lang w:val="en-US"/>
              </w:rPr>
            </w:pPr>
          </w:p>
        </w:tc>
        <w:tc>
          <w:tcPr>
            <w:tcW w:w="939" w:type="dxa"/>
            <w:tcBorders>
              <w:top w:val="single" w:sz="4" w:space="0" w:color="auto"/>
              <w:left w:val="single" w:sz="4" w:space="0" w:color="auto"/>
              <w:bottom w:val="single" w:sz="4" w:space="0" w:color="auto"/>
              <w:right w:val="single" w:sz="4" w:space="0" w:color="auto"/>
            </w:tcBorders>
            <w:hideMark/>
          </w:tcPr>
          <w:p w14:paraId="0A71E00D"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1</w:t>
            </w:r>
          </w:p>
        </w:tc>
        <w:tc>
          <w:tcPr>
            <w:tcW w:w="947" w:type="dxa"/>
            <w:tcBorders>
              <w:top w:val="single" w:sz="4" w:space="0" w:color="auto"/>
              <w:left w:val="single" w:sz="4" w:space="0" w:color="auto"/>
              <w:bottom w:val="single" w:sz="4" w:space="0" w:color="auto"/>
              <w:right w:val="single" w:sz="4" w:space="0" w:color="auto"/>
            </w:tcBorders>
            <w:hideMark/>
          </w:tcPr>
          <w:p w14:paraId="4DACFCC2"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2</w:t>
            </w:r>
          </w:p>
        </w:tc>
        <w:tc>
          <w:tcPr>
            <w:tcW w:w="1018" w:type="dxa"/>
            <w:tcBorders>
              <w:top w:val="single" w:sz="4" w:space="0" w:color="auto"/>
              <w:left w:val="single" w:sz="4" w:space="0" w:color="auto"/>
              <w:bottom w:val="single" w:sz="4" w:space="0" w:color="auto"/>
              <w:right w:val="single" w:sz="4" w:space="0" w:color="auto"/>
            </w:tcBorders>
            <w:hideMark/>
          </w:tcPr>
          <w:p w14:paraId="00697480"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3</w:t>
            </w:r>
          </w:p>
        </w:tc>
        <w:tc>
          <w:tcPr>
            <w:tcW w:w="1018" w:type="dxa"/>
            <w:tcBorders>
              <w:top w:val="single" w:sz="4" w:space="0" w:color="auto"/>
              <w:left w:val="single" w:sz="4" w:space="0" w:color="auto"/>
              <w:bottom w:val="single" w:sz="4" w:space="0" w:color="auto"/>
              <w:right w:val="single" w:sz="4" w:space="0" w:color="auto"/>
            </w:tcBorders>
            <w:hideMark/>
          </w:tcPr>
          <w:p w14:paraId="68A6F3B1"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4</w:t>
            </w:r>
          </w:p>
        </w:tc>
        <w:tc>
          <w:tcPr>
            <w:tcW w:w="1091" w:type="dxa"/>
            <w:tcBorders>
              <w:top w:val="single" w:sz="4" w:space="0" w:color="auto"/>
              <w:left w:val="single" w:sz="4" w:space="0" w:color="auto"/>
              <w:bottom w:val="single" w:sz="4" w:space="0" w:color="auto"/>
              <w:right w:val="single" w:sz="4" w:space="0" w:color="auto"/>
            </w:tcBorders>
            <w:hideMark/>
          </w:tcPr>
          <w:p w14:paraId="67DFB90C"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5</w:t>
            </w:r>
          </w:p>
        </w:tc>
        <w:tc>
          <w:tcPr>
            <w:tcW w:w="1091" w:type="dxa"/>
            <w:tcBorders>
              <w:top w:val="single" w:sz="4" w:space="0" w:color="auto"/>
              <w:left w:val="single" w:sz="4" w:space="0" w:color="auto"/>
              <w:bottom w:val="single" w:sz="4" w:space="0" w:color="auto"/>
              <w:right w:val="single" w:sz="4" w:space="0" w:color="auto"/>
            </w:tcBorders>
            <w:hideMark/>
          </w:tcPr>
          <w:p w14:paraId="0CCAF13B"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6</w:t>
            </w:r>
          </w:p>
        </w:tc>
        <w:tc>
          <w:tcPr>
            <w:tcW w:w="953" w:type="dxa"/>
            <w:tcBorders>
              <w:top w:val="single" w:sz="4" w:space="0" w:color="auto"/>
              <w:left w:val="single" w:sz="4" w:space="0" w:color="auto"/>
              <w:bottom w:val="single" w:sz="4" w:space="0" w:color="auto"/>
              <w:right w:val="single" w:sz="4" w:space="0" w:color="auto"/>
            </w:tcBorders>
            <w:hideMark/>
          </w:tcPr>
          <w:p w14:paraId="60951F2D"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7</w:t>
            </w:r>
          </w:p>
        </w:tc>
        <w:tc>
          <w:tcPr>
            <w:tcW w:w="938" w:type="dxa"/>
            <w:tcBorders>
              <w:top w:val="single" w:sz="4" w:space="0" w:color="auto"/>
              <w:left w:val="single" w:sz="4" w:space="0" w:color="auto"/>
              <w:bottom w:val="single" w:sz="4" w:space="0" w:color="auto"/>
              <w:right w:val="single" w:sz="4" w:space="0" w:color="auto"/>
            </w:tcBorders>
          </w:tcPr>
          <w:p w14:paraId="3CBED736" w14:textId="2CF79D38" w:rsidR="00C12001" w:rsidRPr="00FA53A5" w:rsidRDefault="00C12001" w:rsidP="003106FB">
            <w:pPr>
              <w:spacing w:line="360" w:lineRule="auto"/>
              <w:rPr>
                <w:rFonts w:ascii="Times New Roman"/>
                <w:sz w:val="24"/>
                <w:szCs w:val="24"/>
              </w:rPr>
            </w:pPr>
            <w:r>
              <w:rPr>
                <w:rFonts w:ascii="Times New Roman"/>
                <w:sz w:val="24"/>
                <w:szCs w:val="24"/>
              </w:rPr>
              <w:t>8</w:t>
            </w:r>
          </w:p>
        </w:tc>
      </w:tr>
      <w:tr w:rsidR="00C12001" w:rsidRPr="00FA53A5" w14:paraId="30DC4ADA" w14:textId="0052FF0C" w:rsidTr="00C12001">
        <w:tc>
          <w:tcPr>
            <w:tcW w:w="1697" w:type="dxa"/>
            <w:tcBorders>
              <w:top w:val="single" w:sz="4" w:space="0" w:color="auto"/>
              <w:left w:val="single" w:sz="4" w:space="0" w:color="auto"/>
              <w:bottom w:val="single" w:sz="4" w:space="0" w:color="auto"/>
              <w:right w:val="single" w:sz="4" w:space="0" w:color="auto"/>
            </w:tcBorders>
            <w:hideMark/>
          </w:tcPr>
          <w:p w14:paraId="6A107735"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Proposal</w:t>
            </w:r>
          </w:p>
          <w:p w14:paraId="14BA1ED2"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Writing</w:t>
            </w:r>
          </w:p>
        </w:tc>
        <w:tc>
          <w:tcPr>
            <w:tcW w:w="939"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433D2DB7" w14:textId="77777777" w:rsidR="00C12001" w:rsidRPr="00FA53A5" w:rsidRDefault="00C12001" w:rsidP="003106FB">
            <w:pPr>
              <w:spacing w:line="360" w:lineRule="auto"/>
              <w:rPr>
                <w:rFonts w:ascii="Times New Roman"/>
                <w:sz w:val="24"/>
                <w:szCs w:val="24"/>
                <w:lang w:val="en-US"/>
              </w:rPr>
            </w:pPr>
          </w:p>
          <w:p w14:paraId="1D0F8DA4" w14:textId="77777777" w:rsidR="00C12001" w:rsidRPr="00FA53A5" w:rsidRDefault="00C12001" w:rsidP="003106FB">
            <w:pPr>
              <w:spacing w:line="360" w:lineRule="auto"/>
              <w:rPr>
                <w:rFonts w:ascii="Times New Roman"/>
                <w:sz w:val="24"/>
                <w:szCs w:val="24"/>
                <w:lang w:val="en-US"/>
              </w:rPr>
            </w:pPr>
          </w:p>
        </w:tc>
        <w:tc>
          <w:tcPr>
            <w:tcW w:w="947" w:type="dxa"/>
            <w:tcBorders>
              <w:top w:val="single" w:sz="4" w:space="0" w:color="auto"/>
              <w:left w:val="single" w:sz="4" w:space="0" w:color="auto"/>
              <w:bottom w:val="single" w:sz="4" w:space="0" w:color="auto"/>
              <w:right w:val="single" w:sz="4" w:space="0" w:color="auto"/>
            </w:tcBorders>
          </w:tcPr>
          <w:p w14:paraId="78B97CFB" w14:textId="77777777" w:rsidR="00C12001" w:rsidRPr="00FA53A5" w:rsidRDefault="00C12001" w:rsidP="003106FB">
            <w:pPr>
              <w:spacing w:line="360" w:lineRule="auto"/>
              <w:rPr>
                <w:rFonts w:ascii="Times New Roman"/>
                <w:sz w:val="24"/>
                <w:szCs w:val="24"/>
                <w:lang w:val="en-US"/>
              </w:rPr>
            </w:pPr>
          </w:p>
        </w:tc>
        <w:tc>
          <w:tcPr>
            <w:tcW w:w="1018" w:type="dxa"/>
            <w:tcBorders>
              <w:top w:val="single" w:sz="4" w:space="0" w:color="auto"/>
              <w:left w:val="single" w:sz="4" w:space="0" w:color="auto"/>
              <w:bottom w:val="single" w:sz="4" w:space="0" w:color="auto"/>
              <w:right w:val="single" w:sz="4" w:space="0" w:color="auto"/>
            </w:tcBorders>
          </w:tcPr>
          <w:p w14:paraId="7EFC900E" w14:textId="77777777" w:rsidR="00C12001" w:rsidRPr="00FA53A5" w:rsidRDefault="00C12001" w:rsidP="003106FB">
            <w:pPr>
              <w:spacing w:line="360" w:lineRule="auto"/>
              <w:rPr>
                <w:rFonts w:ascii="Times New Roman"/>
                <w:sz w:val="24"/>
                <w:szCs w:val="24"/>
                <w:lang w:val="en-US"/>
              </w:rPr>
            </w:pPr>
          </w:p>
        </w:tc>
        <w:tc>
          <w:tcPr>
            <w:tcW w:w="1018" w:type="dxa"/>
            <w:tcBorders>
              <w:top w:val="single" w:sz="4" w:space="0" w:color="auto"/>
              <w:left w:val="single" w:sz="4" w:space="0" w:color="auto"/>
              <w:bottom w:val="single" w:sz="4" w:space="0" w:color="auto"/>
              <w:right w:val="single" w:sz="4" w:space="0" w:color="auto"/>
            </w:tcBorders>
          </w:tcPr>
          <w:p w14:paraId="3A2F786D" w14:textId="77777777" w:rsidR="00C12001" w:rsidRPr="00FA53A5" w:rsidRDefault="00C12001" w:rsidP="003106FB">
            <w:pPr>
              <w:spacing w:line="360" w:lineRule="auto"/>
              <w:rPr>
                <w:rFonts w:ascii="Times New Roman"/>
                <w:sz w:val="24"/>
                <w:szCs w:val="24"/>
                <w:lang w:val="en-US"/>
              </w:rPr>
            </w:pPr>
          </w:p>
        </w:tc>
        <w:tc>
          <w:tcPr>
            <w:tcW w:w="1091" w:type="dxa"/>
            <w:tcBorders>
              <w:top w:val="single" w:sz="4" w:space="0" w:color="auto"/>
              <w:left w:val="single" w:sz="4" w:space="0" w:color="auto"/>
              <w:bottom w:val="single" w:sz="4" w:space="0" w:color="auto"/>
              <w:right w:val="single" w:sz="4" w:space="0" w:color="auto"/>
            </w:tcBorders>
          </w:tcPr>
          <w:p w14:paraId="4A2BB381" w14:textId="77777777" w:rsidR="00C12001" w:rsidRPr="00FA53A5" w:rsidRDefault="00C12001" w:rsidP="003106FB">
            <w:pPr>
              <w:spacing w:line="360" w:lineRule="auto"/>
              <w:rPr>
                <w:rFonts w:ascii="Times New Roman"/>
                <w:sz w:val="24"/>
                <w:szCs w:val="24"/>
                <w:lang w:val="en-US"/>
              </w:rPr>
            </w:pPr>
          </w:p>
        </w:tc>
        <w:tc>
          <w:tcPr>
            <w:tcW w:w="1091" w:type="dxa"/>
            <w:tcBorders>
              <w:top w:val="single" w:sz="4" w:space="0" w:color="auto"/>
              <w:left w:val="single" w:sz="4" w:space="0" w:color="auto"/>
              <w:bottom w:val="single" w:sz="4" w:space="0" w:color="auto"/>
              <w:right w:val="single" w:sz="4" w:space="0" w:color="auto"/>
            </w:tcBorders>
          </w:tcPr>
          <w:p w14:paraId="099247C3" w14:textId="77777777" w:rsidR="00C12001" w:rsidRPr="00FA53A5" w:rsidRDefault="00C12001" w:rsidP="003106FB">
            <w:pPr>
              <w:spacing w:line="360" w:lineRule="auto"/>
              <w:rPr>
                <w:rFonts w:ascii="Times New Roman"/>
                <w:sz w:val="24"/>
                <w:szCs w:val="24"/>
                <w:lang w:val="en-US"/>
              </w:rPr>
            </w:pPr>
          </w:p>
        </w:tc>
        <w:tc>
          <w:tcPr>
            <w:tcW w:w="953" w:type="dxa"/>
            <w:tcBorders>
              <w:top w:val="single" w:sz="4" w:space="0" w:color="auto"/>
              <w:left w:val="single" w:sz="4" w:space="0" w:color="auto"/>
              <w:bottom w:val="single" w:sz="4" w:space="0" w:color="auto"/>
              <w:right w:val="single" w:sz="4" w:space="0" w:color="auto"/>
            </w:tcBorders>
          </w:tcPr>
          <w:p w14:paraId="4BD7CCE5" w14:textId="77777777" w:rsidR="00C12001" w:rsidRPr="00FA53A5" w:rsidRDefault="00C12001" w:rsidP="003106FB">
            <w:pPr>
              <w:spacing w:line="360" w:lineRule="auto"/>
              <w:rPr>
                <w:rFonts w:ascii="Times New Roman"/>
                <w:sz w:val="24"/>
                <w:szCs w:val="24"/>
                <w:lang w:val="en-US"/>
              </w:rPr>
            </w:pPr>
          </w:p>
        </w:tc>
        <w:tc>
          <w:tcPr>
            <w:tcW w:w="938" w:type="dxa"/>
            <w:tcBorders>
              <w:top w:val="single" w:sz="4" w:space="0" w:color="auto"/>
              <w:left w:val="single" w:sz="4" w:space="0" w:color="auto"/>
              <w:bottom w:val="single" w:sz="4" w:space="0" w:color="auto"/>
              <w:right w:val="single" w:sz="4" w:space="0" w:color="auto"/>
            </w:tcBorders>
          </w:tcPr>
          <w:p w14:paraId="0B0F2D54" w14:textId="77777777" w:rsidR="00C12001" w:rsidRPr="00FA53A5" w:rsidRDefault="00C12001" w:rsidP="003106FB">
            <w:pPr>
              <w:spacing w:line="360" w:lineRule="auto"/>
              <w:rPr>
                <w:rFonts w:ascii="Times New Roman"/>
                <w:sz w:val="24"/>
                <w:szCs w:val="24"/>
              </w:rPr>
            </w:pPr>
          </w:p>
        </w:tc>
      </w:tr>
      <w:tr w:rsidR="00C12001" w:rsidRPr="00FA53A5" w14:paraId="63029A1A" w14:textId="604AAB4F" w:rsidTr="00C12001">
        <w:tc>
          <w:tcPr>
            <w:tcW w:w="1697" w:type="dxa"/>
            <w:tcBorders>
              <w:top w:val="single" w:sz="4" w:space="0" w:color="auto"/>
              <w:left w:val="single" w:sz="4" w:space="0" w:color="auto"/>
              <w:bottom w:val="single" w:sz="4" w:space="0" w:color="auto"/>
              <w:right w:val="single" w:sz="4" w:space="0" w:color="auto"/>
            </w:tcBorders>
            <w:hideMark/>
          </w:tcPr>
          <w:p w14:paraId="0E3068FC"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Analysis</w:t>
            </w:r>
          </w:p>
        </w:tc>
        <w:tc>
          <w:tcPr>
            <w:tcW w:w="939" w:type="dxa"/>
            <w:tcBorders>
              <w:top w:val="single" w:sz="4" w:space="0" w:color="auto"/>
              <w:left w:val="single" w:sz="4" w:space="0" w:color="auto"/>
              <w:bottom w:val="single" w:sz="4" w:space="0" w:color="auto"/>
              <w:right w:val="single" w:sz="4" w:space="0" w:color="auto"/>
            </w:tcBorders>
          </w:tcPr>
          <w:p w14:paraId="72385293" w14:textId="77777777" w:rsidR="00C12001" w:rsidRPr="00FA53A5" w:rsidRDefault="00C12001" w:rsidP="003106FB">
            <w:pPr>
              <w:spacing w:line="360" w:lineRule="auto"/>
              <w:rPr>
                <w:rFonts w:ascii="Times New Roman"/>
                <w:sz w:val="24"/>
                <w:szCs w:val="24"/>
                <w:lang w:val="en-US"/>
              </w:rPr>
            </w:pPr>
          </w:p>
        </w:tc>
        <w:tc>
          <w:tcPr>
            <w:tcW w:w="947"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75C4D918" w14:textId="77777777" w:rsidR="00C12001" w:rsidRPr="00FA53A5" w:rsidRDefault="00C12001" w:rsidP="003106FB">
            <w:pPr>
              <w:spacing w:line="360" w:lineRule="auto"/>
              <w:rPr>
                <w:rFonts w:ascii="Times New Roman"/>
                <w:sz w:val="24"/>
                <w:szCs w:val="24"/>
                <w:lang w:val="en-US"/>
              </w:rPr>
            </w:pPr>
          </w:p>
        </w:tc>
        <w:tc>
          <w:tcPr>
            <w:tcW w:w="1018" w:type="dxa"/>
            <w:tcBorders>
              <w:top w:val="single" w:sz="4" w:space="0" w:color="auto"/>
              <w:left w:val="single" w:sz="4" w:space="0" w:color="auto"/>
              <w:bottom w:val="single" w:sz="4" w:space="0" w:color="auto"/>
              <w:right w:val="single" w:sz="4" w:space="0" w:color="auto"/>
            </w:tcBorders>
            <w:shd w:val="clear" w:color="auto" w:fill="FFFFFF" w:themeFill="background1"/>
          </w:tcPr>
          <w:p w14:paraId="1BC96C20" w14:textId="77777777" w:rsidR="00C12001" w:rsidRPr="00FA53A5" w:rsidRDefault="00C12001" w:rsidP="003106FB">
            <w:pPr>
              <w:spacing w:line="360" w:lineRule="auto"/>
              <w:rPr>
                <w:rFonts w:ascii="Times New Roman"/>
                <w:sz w:val="24"/>
                <w:szCs w:val="24"/>
                <w:lang w:val="en-US"/>
              </w:rPr>
            </w:pPr>
          </w:p>
        </w:tc>
        <w:tc>
          <w:tcPr>
            <w:tcW w:w="1018" w:type="dxa"/>
            <w:tcBorders>
              <w:top w:val="single" w:sz="4" w:space="0" w:color="auto"/>
              <w:left w:val="single" w:sz="4" w:space="0" w:color="auto"/>
              <w:bottom w:val="single" w:sz="4" w:space="0" w:color="auto"/>
              <w:right w:val="single" w:sz="4" w:space="0" w:color="auto"/>
            </w:tcBorders>
          </w:tcPr>
          <w:p w14:paraId="1945CB96" w14:textId="77777777" w:rsidR="00C12001" w:rsidRPr="00FA53A5" w:rsidRDefault="00C12001" w:rsidP="003106FB">
            <w:pPr>
              <w:spacing w:line="360" w:lineRule="auto"/>
              <w:rPr>
                <w:rFonts w:ascii="Times New Roman"/>
                <w:sz w:val="24"/>
                <w:szCs w:val="24"/>
                <w:lang w:val="en-US"/>
              </w:rPr>
            </w:pPr>
          </w:p>
        </w:tc>
        <w:tc>
          <w:tcPr>
            <w:tcW w:w="1091" w:type="dxa"/>
            <w:tcBorders>
              <w:top w:val="single" w:sz="4" w:space="0" w:color="auto"/>
              <w:left w:val="single" w:sz="4" w:space="0" w:color="auto"/>
              <w:bottom w:val="single" w:sz="4" w:space="0" w:color="auto"/>
              <w:right w:val="single" w:sz="4" w:space="0" w:color="auto"/>
            </w:tcBorders>
          </w:tcPr>
          <w:p w14:paraId="25A009AB" w14:textId="77777777" w:rsidR="00C12001" w:rsidRPr="00FA53A5" w:rsidRDefault="00C12001" w:rsidP="003106FB">
            <w:pPr>
              <w:spacing w:line="360" w:lineRule="auto"/>
              <w:rPr>
                <w:rFonts w:ascii="Times New Roman"/>
                <w:sz w:val="24"/>
                <w:szCs w:val="24"/>
                <w:lang w:val="en-US"/>
              </w:rPr>
            </w:pPr>
          </w:p>
        </w:tc>
        <w:tc>
          <w:tcPr>
            <w:tcW w:w="1091" w:type="dxa"/>
            <w:tcBorders>
              <w:top w:val="single" w:sz="4" w:space="0" w:color="auto"/>
              <w:left w:val="single" w:sz="4" w:space="0" w:color="auto"/>
              <w:bottom w:val="single" w:sz="4" w:space="0" w:color="auto"/>
              <w:right w:val="single" w:sz="4" w:space="0" w:color="auto"/>
            </w:tcBorders>
          </w:tcPr>
          <w:p w14:paraId="079FA63D" w14:textId="77777777" w:rsidR="00C12001" w:rsidRPr="00FA53A5" w:rsidRDefault="00C12001" w:rsidP="003106FB">
            <w:pPr>
              <w:spacing w:line="360" w:lineRule="auto"/>
              <w:rPr>
                <w:rFonts w:ascii="Times New Roman"/>
                <w:sz w:val="24"/>
                <w:szCs w:val="24"/>
                <w:lang w:val="en-US"/>
              </w:rPr>
            </w:pPr>
          </w:p>
        </w:tc>
        <w:tc>
          <w:tcPr>
            <w:tcW w:w="953" w:type="dxa"/>
            <w:tcBorders>
              <w:top w:val="single" w:sz="4" w:space="0" w:color="auto"/>
              <w:left w:val="single" w:sz="4" w:space="0" w:color="auto"/>
              <w:bottom w:val="single" w:sz="4" w:space="0" w:color="auto"/>
              <w:right w:val="single" w:sz="4" w:space="0" w:color="auto"/>
            </w:tcBorders>
          </w:tcPr>
          <w:p w14:paraId="12B91FB8" w14:textId="77777777" w:rsidR="00C12001" w:rsidRPr="00FA53A5" w:rsidRDefault="00C12001" w:rsidP="003106FB">
            <w:pPr>
              <w:spacing w:line="360" w:lineRule="auto"/>
              <w:rPr>
                <w:rFonts w:ascii="Times New Roman"/>
                <w:sz w:val="24"/>
                <w:szCs w:val="24"/>
                <w:lang w:val="en-US"/>
              </w:rPr>
            </w:pPr>
          </w:p>
        </w:tc>
        <w:tc>
          <w:tcPr>
            <w:tcW w:w="938" w:type="dxa"/>
            <w:tcBorders>
              <w:top w:val="single" w:sz="4" w:space="0" w:color="auto"/>
              <w:left w:val="single" w:sz="4" w:space="0" w:color="auto"/>
              <w:bottom w:val="single" w:sz="4" w:space="0" w:color="auto"/>
              <w:right w:val="single" w:sz="4" w:space="0" w:color="auto"/>
            </w:tcBorders>
          </w:tcPr>
          <w:p w14:paraId="2B9ADBF8" w14:textId="77777777" w:rsidR="00C12001" w:rsidRPr="00FA53A5" w:rsidRDefault="00C12001" w:rsidP="003106FB">
            <w:pPr>
              <w:spacing w:line="360" w:lineRule="auto"/>
              <w:rPr>
                <w:rFonts w:ascii="Times New Roman"/>
                <w:sz w:val="24"/>
                <w:szCs w:val="24"/>
              </w:rPr>
            </w:pPr>
          </w:p>
        </w:tc>
      </w:tr>
      <w:tr w:rsidR="00C12001" w:rsidRPr="00FA53A5" w14:paraId="51B7FF44" w14:textId="6EF58152" w:rsidTr="00C12001">
        <w:tc>
          <w:tcPr>
            <w:tcW w:w="1697" w:type="dxa"/>
            <w:tcBorders>
              <w:top w:val="single" w:sz="4" w:space="0" w:color="auto"/>
              <w:left w:val="single" w:sz="4" w:space="0" w:color="auto"/>
              <w:bottom w:val="single" w:sz="4" w:space="0" w:color="auto"/>
              <w:right w:val="single" w:sz="4" w:space="0" w:color="auto"/>
            </w:tcBorders>
            <w:hideMark/>
          </w:tcPr>
          <w:p w14:paraId="75DEC37D"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Design</w:t>
            </w:r>
          </w:p>
        </w:tc>
        <w:tc>
          <w:tcPr>
            <w:tcW w:w="939" w:type="dxa"/>
            <w:tcBorders>
              <w:top w:val="single" w:sz="4" w:space="0" w:color="auto"/>
              <w:left w:val="single" w:sz="4" w:space="0" w:color="auto"/>
              <w:bottom w:val="single" w:sz="4" w:space="0" w:color="auto"/>
              <w:right w:val="single" w:sz="4" w:space="0" w:color="auto"/>
            </w:tcBorders>
          </w:tcPr>
          <w:p w14:paraId="7DFE8FC3" w14:textId="77777777" w:rsidR="00C12001" w:rsidRPr="00FA53A5" w:rsidRDefault="00C12001" w:rsidP="003106FB">
            <w:pPr>
              <w:spacing w:line="360" w:lineRule="auto"/>
              <w:rPr>
                <w:rFonts w:ascii="Times New Roman"/>
                <w:sz w:val="24"/>
                <w:szCs w:val="24"/>
                <w:lang w:val="en-US"/>
              </w:rPr>
            </w:pPr>
          </w:p>
        </w:tc>
        <w:tc>
          <w:tcPr>
            <w:tcW w:w="947" w:type="dxa"/>
            <w:tcBorders>
              <w:top w:val="single" w:sz="4" w:space="0" w:color="auto"/>
              <w:left w:val="single" w:sz="4" w:space="0" w:color="auto"/>
              <w:bottom w:val="single" w:sz="4" w:space="0" w:color="auto"/>
              <w:right w:val="single" w:sz="4" w:space="0" w:color="auto"/>
            </w:tcBorders>
          </w:tcPr>
          <w:p w14:paraId="29DE27B3" w14:textId="77777777" w:rsidR="00C12001" w:rsidRPr="00FA53A5" w:rsidRDefault="00C12001" w:rsidP="003106FB">
            <w:pPr>
              <w:spacing w:line="360" w:lineRule="auto"/>
              <w:rPr>
                <w:rFonts w:ascii="Times New Roman"/>
                <w:sz w:val="24"/>
                <w:szCs w:val="24"/>
                <w:lang w:val="en-US"/>
              </w:rPr>
            </w:pPr>
          </w:p>
        </w:tc>
        <w:tc>
          <w:tcPr>
            <w:tcW w:w="1018"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4AA5BB3E" w14:textId="77777777" w:rsidR="00C12001" w:rsidRPr="00FA53A5" w:rsidRDefault="00C12001" w:rsidP="003106FB">
            <w:pPr>
              <w:spacing w:line="360" w:lineRule="auto"/>
              <w:rPr>
                <w:rFonts w:ascii="Times New Roman"/>
                <w:sz w:val="24"/>
                <w:szCs w:val="24"/>
                <w:lang w:val="en-US"/>
              </w:rPr>
            </w:pPr>
          </w:p>
        </w:tc>
        <w:tc>
          <w:tcPr>
            <w:tcW w:w="1018" w:type="dxa"/>
            <w:tcBorders>
              <w:top w:val="single" w:sz="4" w:space="0" w:color="auto"/>
              <w:left w:val="single" w:sz="4" w:space="0" w:color="auto"/>
              <w:bottom w:val="single" w:sz="4" w:space="0" w:color="auto"/>
              <w:right w:val="single" w:sz="4" w:space="0" w:color="auto"/>
            </w:tcBorders>
            <w:shd w:val="clear" w:color="auto" w:fill="FFFFFF" w:themeFill="background1"/>
          </w:tcPr>
          <w:p w14:paraId="530D22B9" w14:textId="77777777" w:rsidR="00C12001" w:rsidRPr="00FA53A5" w:rsidRDefault="00C12001" w:rsidP="003106FB">
            <w:pPr>
              <w:spacing w:line="360" w:lineRule="auto"/>
              <w:rPr>
                <w:rFonts w:ascii="Times New Roman"/>
                <w:sz w:val="24"/>
                <w:szCs w:val="24"/>
                <w:lang w:val="en-US"/>
              </w:rPr>
            </w:pPr>
          </w:p>
        </w:tc>
        <w:tc>
          <w:tcPr>
            <w:tcW w:w="1091" w:type="dxa"/>
            <w:tcBorders>
              <w:top w:val="single" w:sz="4" w:space="0" w:color="auto"/>
              <w:left w:val="single" w:sz="4" w:space="0" w:color="auto"/>
              <w:bottom w:val="single" w:sz="4" w:space="0" w:color="auto"/>
              <w:right w:val="single" w:sz="4" w:space="0" w:color="auto"/>
            </w:tcBorders>
            <w:shd w:val="clear" w:color="auto" w:fill="FFFFFF" w:themeFill="background1"/>
          </w:tcPr>
          <w:p w14:paraId="39F9EDF2" w14:textId="77777777" w:rsidR="00C12001" w:rsidRPr="00FA53A5" w:rsidRDefault="00C12001" w:rsidP="003106FB">
            <w:pPr>
              <w:spacing w:line="360" w:lineRule="auto"/>
              <w:rPr>
                <w:rFonts w:ascii="Times New Roman"/>
                <w:sz w:val="24"/>
                <w:szCs w:val="24"/>
                <w:lang w:val="en-US"/>
              </w:rPr>
            </w:pPr>
          </w:p>
        </w:tc>
        <w:tc>
          <w:tcPr>
            <w:tcW w:w="1091" w:type="dxa"/>
            <w:tcBorders>
              <w:top w:val="single" w:sz="4" w:space="0" w:color="auto"/>
              <w:left w:val="single" w:sz="4" w:space="0" w:color="auto"/>
              <w:bottom w:val="single" w:sz="4" w:space="0" w:color="auto"/>
              <w:right w:val="single" w:sz="4" w:space="0" w:color="auto"/>
            </w:tcBorders>
          </w:tcPr>
          <w:p w14:paraId="442A357B" w14:textId="77777777" w:rsidR="00C12001" w:rsidRPr="00FA53A5" w:rsidRDefault="00C12001" w:rsidP="003106FB">
            <w:pPr>
              <w:spacing w:line="360" w:lineRule="auto"/>
              <w:rPr>
                <w:rFonts w:ascii="Times New Roman"/>
                <w:sz w:val="24"/>
                <w:szCs w:val="24"/>
                <w:lang w:val="en-US"/>
              </w:rPr>
            </w:pPr>
          </w:p>
        </w:tc>
        <w:tc>
          <w:tcPr>
            <w:tcW w:w="953" w:type="dxa"/>
            <w:tcBorders>
              <w:top w:val="single" w:sz="4" w:space="0" w:color="auto"/>
              <w:left w:val="single" w:sz="4" w:space="0" w:color="auto"/>
              <w:bottom w:val="single" w:sz="4" w:space="0" w:color="auto"/>
              <w:right w:val="single" w:sz="4" w:space="0" w:color="auto"/>
            </w:tcBorders>
          </w:tcPr>
          <w:p w14:paraId="22527DFC" w14:textId="77777777" w:rsidR="00C12001" w:rsidRPr="00FA53A5" w:rsidRDefault="00C12001" w:rsidP="003106FB">
            <w:pPr>
              <w:spacing w:line="360" w:lineRule="auto"/>
              <w:rPr>
                <w:rFonts w:ascii="Times New Roman"/>
                <w:sz w:val="24"/>
                <w:szCs w:val="24"/>
                <w:lang w:val="en-US"/>
              </w:rPr>
            </w:pPr>
          </w:p>
        </w:tc>
        <w:tc>
          <w:tcPr>
            <w:tcW w:w="938" w:type="dxa"/>
            <w:tcBorders>
              <w:top w:val="single" w:sz="4" w:space="0" w:color="auto"/>
              <w:left w:val="single" w:sz="4" w:space="0" w:color="auto"/>
              <w:bottom w:val="single" w:sz="4" w:space="0" w:color="auto"/>
              <w:right w:val="single" w:sz="4" w:space="0" w:color="auto"/>
            </w:tcBorders>
          </w:tcPr>
          <w:p w14:paraId="5B6F2AE3" w14:textId="77777777" w:rsidR="00C12001" w:rsidRPr="00FA53A5" w:rsidRDefault="00C12001" w:rsidP="003106FB">
            <w:pPr>
              <w:spacing w:line="360" w:lineRule="auto"/>
              <w:rPr>
                <w:rFonts w:ascii="Times New Roman"/>
                <w:sz w:val="24"/>
                <w:szCs w:val="24"/>
              </w:rPr>
            </w:pPr>
          </w:p>
        </w:tc>
      </w:tr>
      <w:tr w:rsidR="00C12001" w:rsidRPr="00FA53A5" w14:paraId="25B459DB" w14:textId="52CD294B" w:rsidTr="00C12001">
        <w:tc>
          <w:tcPr>
            <w:tcW w:w="1697" w:type="dxa"/>
            <w:tcBorders>
              <w:top w:val="single" w:sz="4" w:space="0" w:color="auto"/>
              <w:left w:val="single" w:sz="4" w:space="0" w:color="auto"/>
              <w:bottom w:val="single" w:sz="4" w:space="0" w:color="auto"/>
              <w:right w:val="single" w:sz="4" w:space="0" w:color="auto"/>
            </w:tcBorders>
            <w:hideMark/>
          </w:tcPr>
          <w:p w14:paraId="1AC8C1ED"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Coding</w:t>
            </w:r>
          </w:p>
        </w:tc>
        <w:tc>
          <w:tcPr>
            <w:tcW w:w="939" w:type="dxa"/>
            <w:tcBorders>
              <w:top w:val="single" w:sz="4" w:space="0" w:color="auto"/>
              <w:left w:val="single" w:sz="4" w:space="0" w:color="auto"/>
              <w:bottom w:val="single" w:sz="4" w:space="0" w:color="auto"/>
              <w:right w:val="single" w:sz="4" w:space="0" w:color="auto"/>
            </w:tcBorders>
          </w:tcPr>
          <w:p w14:paraId="22C45BFE" w14:textId="77777777" w:rsidR="00C12001" w:rsidRPr="00FA53A5" w:rsidRDefault="00C12001" w:rsidP="003106FB">
            <w:pPr>
              <w:spacing w:line="360" w:lineRule="auto"/>
              <w:rPr>
                <w:rFonts w:ascii="Times New Roman"/>
                <w:sz w:val="24"/>
                <w:szCs w:val="24"/>
                <w:lang w:val="en-US"/>
              </w:rPr>
            </w:pPr>
          </w:p>
        </w:tc>
        <w:tc>
          <w:tcPr>
            <w:tcW w:w="947" w:type="dxa"/>
            <w:tcBorders>
              <w:top w:val="single" w:sz="4" w:space="0" w:color="auto"/>
              <w:left w:val="single" w:sz="4" w:space="0" w:color="auto"/>
              <w:bottom w:val="single" w:sz="4" w:space="0" w:color="auto"/>
              <w:right w:val="single" w:sz="4" w:space="0" w:color="auto"/>
            </w:tcBorders>
          </w:tcPr>
          <w:p w14:paraId="6209F045" w14:textId="77777777" w:rsidR="00C12001" w:rsidRPr="00FA53A5" w:rsidRDefault="00C12001" w:rsidP="003106FB">
            <w:pPr>
              <w:spacing w:line="360" w:lineRule="auto"/>
              <w:rPr>
                <w:rFonts w:ascii="Times New Roman"/>
                <w:sz w:val="24"/>
                <w:szCs w:val="24"/>
                <w:lang w:val="en-US"/>
              </w:rPr>
            </w:pPr>
          </w:p>
        </w:tc>
        <w:tc>
          <w:tcPr>
            <w:tcW w:w="1018" w:type="dxa"/>
            <w:tcBorders>
              <w:top w:val="single" w:sz="4" w:space="0" w:color="auto"/>
              <w:left w:val="single" w:sz="4" w:space="0" w:color="auto"/>
              <w:bottom w:val="single" w:sz="4" w:space="0" w:color="auto"/>
              <w:right w:val="single" w:sz="4" w:space="0" w:color="auto"/>
            </w:tcBorders>
          </w:tcPr>
          <w:p w14:paraId="32536E78" w14:textId="77777777" w:rsidR="00C12001" w:rsidRPr="00FA53A5" w:rsidRDefault="00C12001" w:rsidP="003106FB">
            <w:pPr>
              <w:spacing w:line="360" w:lineRule="auto"/>
              <w:rPr>
                <w:rFonts w:ascii="Times New Roman"/>
                <w:sz w:val="24"/>
                <w:szCs w:val="24"/>
                <w:lang w:val="en-US"/>
              </w:rPr>
            </w:pPr>
          </w:p>
        </w:tc>
        <w:tc>
          <w:tcPr>
            <w:tcW w:w="1018"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45C1BE8C" w14:textId="77777777" w:rsidR="00C12001" w:rsidRPr="00FA53A5" w:rsidRDefault="00C12001" w:rsidP="003106FB">
            <w:pPr>
              <w:spacing w:line="360" w:lineRule="auto"/>
              <w:rPr>
                <w:rFonts w:ascii="Times New Roman"/>
                <w:sz w:val="24"/>
                <w:szCs w:val="24"/>
                <w:lang w:val="en-US"/>
              </w:rPr>
            </w:pPr>
          </w:p>
        </w:tc>
        <w:tc>
          <w:tcPr>
            <w:tcW w:w="1091"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34B7C93E" w14:textId="77777777" w:rsidR="00C12001" w:rsidRPr="00FA53A5" w:rsidRDefault="00C12001" w:rsidP="003106FB">
            <w:pPr>
              <w:spacing w:line="360" w:lineRule="auto"/>
              <w:rPr>
                <w:rFonts w:ascii="Times New Roman"/>
                <w:sz w:val="24"/>
                <w:szCs w:val="24"/>
                <w:lang w:val="en-US"/>
              </w:rPr>
            </w:pPr>
          </w:p>
        </w:tc>
        <w:tc>
          <w:tcPr>
            <w:tcW w:w="1091"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09B014D6" w14:textId="77777777" w:rsidR="00C12001" w:rsidRPr="00FA53A5" w:rsidRDefault="00C12001" w:rsidP="003106FB">
            <w:pPr>
              <w:spacing w:line="360" w:lineRule="auto"/>
              <w:rPr>
                <w:rFonts w:ascii="Times New Roman"/>
                <w:sz w:val="24"/>
                <w:szCs w:val="24"/>
                <w:lang w:val="en-US"/>
              </w:rPr>
            </w:pPr>
          </w:p>
        </w:tc>
        <w:tc>
          <w:tcPr>
            <w:tcW w:w="953" w:type="dxa"/>
            <w:tcBorders>
              <w:top w:val="single" w:sz="4" w:space="0" w:color="auto"/>
              <w:left w:val="single" w:sz="4" w:space="0" w:color="auto"/>
              <w:bottom w:val="single" w:sz="4" w:space="0" w:color="auto"/>
              <w:right w:val="single" w:sz="4" w:space="0" w:color="auto"/>
            </w:tcBorders>
            <w:shd w:val="clear" w:color="auto" w:fill="FFFFFF" w:themeFill="background1"/>
          </w:tcPr>
          <w:p w14:paraId="431C09E4" w14:textId="77777777" w:rsidR="00C12001" w:rsidRPr="00FA53A5" w:rsidRDefault="00C12001" w:rsidP="003106FB">
            <w:pPr>
              <w:spacing w:line="360" w:lineRule="auto"/>
              <w:rPr>
                <w:rFonts w:ascii="Times New Roman"/>
                <w:sz w:val="24"/>
                <w:szCs w:val="24"/>
                <w:lang w:val="en-US"/>
              </w:rPr>
            </w:pPr>
          </w:p>
        </w:tc>
        <w:tc>
          <w:tcPr>
            <w:tcW w:w="938" w:type="dxa"/>
            <w:tcBorders>
              <w:top w:val="single" w:sz="4" w:space="0" w:color="auto"/>
              <w:left w:val="single" w:sz="4" w:space="0" w:color="auto"/>
              <w:bottom w:val="single" w:sz="4" w:space="0" w:color="auto"/>
              <w:right w:val="single" w:sz="4" w:space="0" w:color="auto"/>
            </w:tcBorders>
            <w:shd w:val="clear" w:color="auto" w:fill="FFFFFF" w:themeFill="background1"/>
          </w:tcPr>
          <w:p w14:paraId="23B6127E" w14:textId="77777777" w:rsidR="00C12001" w:rsidRPr="00FA53A5" w:rsidRDefault="00C12001" w:rsidP="003106FB">
            <w:pPr>
              <w:spacing w:line="360" w:lineRule="auto"/>
              <w:rPr>
                <w:rFonts w:ascii="Times New Roman"/>
                <w:sz w:val="24"/>
                <w:szCs w:val="24"/>
              </w:rPr>
            </w:pPr>
          </w:p>
        </w:tc>
      </w:tr>
      <w:tr w:rsidR="00C12001" w:rsidRPr="00FA53A5" w14:paraId="6892333A" w14:textId="1AF02300" w:rsidTr="00C12001">
        <w:tc>
          <w:tcPr>
            <w:tcW w:w="1697" w:type="dxa"/>
            <w:tcBorders>
              <w:top w:val="single" w:sz="4" w:space="0" w:color="auto"/>
              <w:left w:val="single" w:sz="4" w:space="0" w:color="auto"/>
              <w:bottom w:val="single" w:sz="4" w:space="0" w:color="auto"/>
              <w:right w:val="single" w:sz="4" w:space="0" w:color="auto"/>
            </w:tcBorders>
            <w:hideMark/>
          </w:tcPr>
          <w:p w14:paraId="12E7DADD"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Testing</w:t>
            </w:r>
          </w:p>
        </w:tc>
        <w:tc>
          <w:tcPr>
            <w:tcW w:w="939" w:type="dxa"/>
            <w:tcBorders>
              <w:top w:val="single" w:sz="4" w:space="0" w:color="auto"/>
              <w:left w:val="single" w:sz="4" w:space="0" w:color="auto"/>
              <w:bottom w:val="single" w:sz="4" w:space="0" w:color="auto"/>
              <w:right w:val="single" w:sz="4" w:space="0" w:color="auto"/>
            </w:tcBorders>
          </w:tcPr>
          <w:p w14:paraId="63C3FB84" w14:textId="77777777" w:rsidR="00C12001" w:rsidRPr="00FA53A5" w:rsidRDefault="00C12001" w:rsidP="003106FB">
            <w:pPr>
              <w:spacing w:line="360" w:lineRule="auto"/>
              <w:rPr>
                <w:rFonts w:ascii="Times New Roman"/>
                <w:sz w:val="24"/>
                <w:szCs w:val="24"/>
                <w:lang w:val="en-US"/>
              </w:rPr>
            </w:pPr>
          </w:p>
        </w:tc>
        <w:tc>
          <w:tcPr>
            <w:tcW w:w="947" w:type="dxa"/>
            <w:tcBorders>
              <w:top w:val="single" w:sz="4" w:space="0" w:color="auto"/>
              <w:left w:val="single" w:sz="4" w:space="0" w:color="auto"/>
              <w:bottom w:val="single" w:sz="4" w:space="0" w:color="auto"/>
              <w:right w:val="single" w:sz="4" w:space="0" w:color="auto"/>
            </w:tcBorders>
          </w:tcPr>
          <w:p w14:paraId="7094EFBC" w14:textId="77777777" w:rsidR="00C12001" w:rsidRPr="00FA53A5" w:rsidRDefault="00C12001" w:rsidP="003106FB">
            <w:pPr>
              <w:spacing w:line="360" w:lineRule="auto"/>
              <w:rPr>
                <w:rFonts w:ascii="Times New Roman"/>
                <w:sz w:val="24"/>
                <w:szCs w:val="24"/>
                <w:lang w:val="en-US"/>
              </w:rPr>
            </w:pPr>
          </w:p>
        </w:tc>
        <w:tc>
          <w:tcPr>
            <w:tcW w:w="1018" w:type="dxa"/>
            <w:tcBorders>
              <w:top w:val="single" w:sz="4" w:space="0" w:color="auto"/>
              <w:left w:val="single" w:sz="4" w:space="0" w:color="auto"/>
              <w:bottom w:val="single" w:sz="4" w:space="0" w:color="auto"/>
              <w:right w:val="single" w:sz="4" w:space="0" w:color="auto"/>
            </w:tcBorders>
          </w:tcPr>
          <w:p w14:paraId="1CBDF802" w14:textId="77777777" w:rsidR="00C12001" w:rsidRPr="00FA53A5" w:rsidRDefault="00C12001" w:rsidP="003106FB">
            <w:pPr>
              <w:spacing w:line="360" w:lineRule="auto"/>
              <w:rPr>
                <w:rFonts w:ascii="Times New Roman"/>
                <w:sz w:val="24"/>
                <w:szCs w:val="24"/>
                <w:lang w:val="en-US"/>
              </w:rPr>
            </w:pPr>
          </w:p>
        </w:tc>
        <w:tc>
          <w:tcPr>
            <w:tcW w:w="1018" w:type="dxa"/>
            <w:tcBorders>
              <w:top w:val="single" w:sz="4" w:space="0" w:color="auto"/>
              <w:left w:val="single" w:sz="4" w:space="0" w:color="auto"/>
              <w:bottom w:val="single" w:sz="4" w:space="0" w:color="auto"/>
              <w:right w:val="single" w:sz="4" w:space="0" w:color="auto"/>
            </w:tcBorders>
          </w:tcPr>
          <w:p w14:paraId="3EE0302E" w14:textId="77777777" w:rsidR="00C12001" w:rsidRPr="00FA53A5" w:rsidRDefault="00C12001" w:rsidP="003106FB">
            <w:pPr>
              <w:spacing w:line="360" w:lineRule="auto"/>
              <w:rPr>
                <w:rFonts w:ascii="Times New Roman"/>
                <w:sz w:val="24"/>
                <w:szCs w:val="24"/>
                <w:lang w:val="en-US"/>
              </w:rPr>
            </w:pPr>
          </w:p>
        </w:tc>
        <w:tc>
          <w:tcPr>
            <w:tcW w:w="1091" w:type="dxa"/>
            <w:tcBorders>
              <w:top w:val="single" w:sz="4" w:space="0" w:color="auto"/>
              <w:left w:val="single" w:sz="4" w:space="0" w:color="auto"/>
              <w:bottom w:val="single" w:sz="4" w:space="0" w:color="auto"/>
              <w:right w:val="single" w:sz="4" w:space="0" w:color="auto"/>
            </w:tcBorders>
          </w:tcPr>
          <w:p w14:paraId="39A52B2E" w14:textId="77777777" w:rsidR="00C12001" w:rsidRPr="00FA53A5" w:rsidRDefault="00C12001" w:rsidP="003106FB">
            <w:pPr>
              <w:spacing w:line="360" w:lineRule="auto"/>
              <w:rPr>
                <w:rFonts w:ascii="Times New Roman"/>
                <w:sz w:val="24"/>
                <w:szCs w:val="24"/>
                <w:lang w:val="en-US"/>
              </w:rPr>
            </w:pPr>
          </w:p>
        </w:tc>
        <w:tc>
          <w:tcPr>
            <w:tcW w:w="1091" w:type="dxa"/>
            <w:tcBorders>
              <w:top w:val="single" w:sz="4" w:space="0" w:color="auto"/>
              <w:left w:val="single" w:sz="4" w:space="0" w:color="auto"/>
              <w:bottom w:val="single" w:sz="4" w:space="0" w:color="auto"/>
              <w:right w:val="single" w:sz="4" w:space="0" w:color="auto"/>
            </w:tcBorders>
            <w:shd w:val="clear" w:color="auto" w:fill="FFFFFF" w:themeFill="background1"/>
          </w:tcPr>
          <w:p w14:paraId="10764EB8" w14:textId="77777777" w:rsidR="00C12001" w:rsidRPr="00FA53A5" w:rsidRDefault="00C12001" w:rsidP="003106FB">
            <w:pPr>
              <w:spacing w:line="360" w:lineRule="auto"/>
              <w:rPr>
                <w:rFonts w:ascii="Times New Roman"/>
                <w:sz w:val="24"/>
                <w:szCs w:val="24"/>
                <w:lang w:val="en-US"/>
              </w:rPr>
            </w:pPr>
          </w:p>
        </w:tc>
        <w:tc>
          <w:tcPr>
            <w:tcW w:w="953"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25B69581" w14:textId="77777777" w:rsidR="00C12001" w:rsidRPr="00FA53A5" w:rsidRDefault="00C12001" w:rsidP="003106FB">
            <w:pPr>
              <w:spacing w:line="360" w:lineRule="auto"/>
              <w:rPr>
                <w:rFonts w:ascii="Times New Roman"/>
                <w:sz w:val="24"/>
                <w:szCs w:val="24"/>
                <w:lang w:val="en-US"/>
              </w:rPr>
            </w:pPr>
          </w:p>
        </w:tc>
        <w:tc>
          <w:tcPr>
            <w:tcW w:w="938"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097B6576" w14:textId="77777777" w:rsidR="00C12001" w:rsidRPr="00FA53A5" w:rsidRDefault="00C12001" w:rsidP="003106FB">
            <w:pPr>
              <w:spacing w:line="360" w:lineRule="auto"/>
              <w:rPr>
                <w:rFonts w:ascii="Times New Roman"/>
                <w:sz w:val="24"/>
                <w:szCs w:val="24"/>
              </w:rPr>
            </w:pPr>
          </w:p>
        </w:tc>
      </w:tr>
      <w:tr w:rsidR="00C12001" w:rsidRPr="00FA53A5" w14:paraId="30FB7248" w14:textId="5DF004A8" w:rsidTr="00C12001">
        <w:trPr>
          <w:trHeight w:val="586"/>
        </w:trPr>
        <w:tc>
          <w:tcPr>
            <w:tcW w:w="1697" w:type="dxa"/>
            <w:tcBorders>
              <w:top w:val="single" w:sz="4" w:space="0" w:color="auto"/>
              <w:left w:val="single" w:sz="4" w:space="0" w:color="auto"/>
              <w:bottom w:val="single" w:sz="4" w:space="0" w:color="auto"/>
              <w:right w:val="single" w:sz="4" w:space="0" w:color="auto"/>
            </w:tcBorders>
            <w:hideMark/>
          </w:tcPr>
          <w:p w14:paraId="4BC42F35" w14:textId="77777777" w:rsidR="00C12001" w:rsidRPr="00FA53A5" w:rsidRDefault="00C12001" w:rsidP="003106FB">
            <w:pPr>
              <w:spacing w:line="360" w:lineRule="auto"/>
              <w:rPr>
                <w:rFonts w:ascii="Times New Roman"/>
                <w:sz w:val="24"/>
                <w:szCs w:val="24"/>
                <w:lang w:val="en-US"/>
              </w:rPr>
            </w:pPr>
            <w:r w:rsidRPr="00FA53A5">
              <w:rPr>
                <w:rFonts w:ascii="Times New Roman"/>
                <w:sz w:val="24"/>
                <w:szCs w:val="24"/>
                <w:lang w:val="en-US"/>
              </w:rPr>
              <w:t>Documentation</w:t>
            </w:r>
          </w:p>
        </w:tc>
        <w:tc>
          <w:tcPr>
            <w:tcW w:w="939" w:type="dxa"/>
            <w:tcBorders>
              <w:top w:val="single" w:sz="4" w:space="0" w:color="auto"/>
              <w:left w:val="single" w:sz="4" w:space="0" w:color="auto"/>
              <w:bottom w:val="single" w:sz="4" w:space="0" w:color="auto"/>
              <w:right w:val="single" w:sz="4" w:space="0" w:color="auto"/>
            </w:tcBorders>
          </w:tcPr>
          <w:p w14:paraId="4053D6C0" w14:textId="77777777" w:rsidR="00C12001" w:rsidRPr="00FA53A5" w:rsidRDefault="00C12001" w:rsidP="003106FB">
            <w:pPr>
              <w:spacing w:line="360" w:lineRule="auto"/>
              <w:rPr>
                <w:rFonts w:ascii="Times New Roman"/>
                <w:sz w:val="24"/>
                <w:szCs w:val="24"/>
                <w:lang w:val="en-US"/>
              </w:rPr>
            </w:pPr>
          </w:p>
        </w:tc>
        <w:tc>
          <w:tcPr>
            <w:tcW w:w="947"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6B625D10" w14:textId="77777777" w:rsidR="00C12001" w:rsidRPr="00FA53A5" w:rsidRDefault="00C12001" w:rsidP="003106FB">
            <w:pPr>
              <w:spacing w:line="360" w:lineRule="auto"/>
              <w:rPr>
                <w:rFonts w:ascii="Times New Roman"/>
                <w:sz w:val="24"/>
                <w:szCs w:val="24"/>
                <w:lang w:val="en-US"/>
              </w:rPr>
            </w:pPr>
          </w:p>
        </w:tc>
        <w:tc>
          <w:tcPr>
            <w:tcW w:w="1018"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37991C6F" w14:textId="77777777" w:rsidR="00C12001" w:rsidRPr="00FA53A5" w:rsidRDefault="00C12001" w:rsidP="003106FB">
            <w:pPr>
              <w:spacing w:line="360" w:lineRule="auto"/>
              <w:rPr>
                <w:rFonts w:ascii="Times New Roman"/>
                <w:sz w:val="24"/>
                <w:szCs w:val="24"/>
                <w:lang w:val="en-US"/>
              </w:rPr>
            </w:pPr>
          </w:p>
        </w:tc>
        <w:tc>
          <w:tcPr>
            <w:tcW w:w="1018"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07E49E47" w14:textId="77777777" w:rsidR="00C12001" w:rsidRPr="00FA53A5" w:rsidRDefault="00C12001" w:rsidP="003106FB">
            <w:pPr>
              <w:spacing w:line="360" w:lineRule="auto"/>
              <w:rPr>
                <w:rFonts w:ascii="Times New Roman"/>
                <w:sz w:val="24"/>
                <w:szCs w:val="24"/>
                <w:lang w:val="en-US"/>
              </w:rPr>
            </w:pPr>
          </w:p>
        </w:tc>
        <w:tc>
          <w:tcPr>
            <w:tcW w:w="1091"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6898B600" w14:textId="77777777" w:rsidR="00C12001" w:rsidRPr="00FA53A5" w:rsidRDefault="00C12001" w:rsidP="003106FB">
            <w:pPr>
              <w:spacing w:line="360" w:lineRule="auto"/>
              <w:rPr>
                <w:rFonts w:ascii="Times New Roman"/>
                <w:sz w:val="24"/>
                <w:szCs w:val="24"/>
                <w:lang w:val="en-US"/>
              </w:rPr>
            </w:pPr>
          </w:p>
        </w:tc>
        <w:tc>
          <w:tcPr>
            <w:tcW w:w="1091"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458AFE48" w14:textId="77777777" w:rsidR="00C12001" w:rsidRPr="00FA53A5" w:rsidRDefault="00C12001" w:rsidP="003106FB">
            <w:pPr>
              <w:spacing w:line="360" w:lineRule="auto"/>
              <w:rPr>
                <w:rFonts w:ascii="Times New Roman"/>
                <w:sz w:val="24"/>
                <w:szCs w:val="24"/>
                <w:lang w:val="en-US"/>
              </w:rPr>
            </w:pPr>
          </w:p>
        </w:tc>
        <w:tc>
          <w:tcPr>
            <w:tcW w:w="953"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0049F9A9" w14:textId="77777777" w:rsidR="00C12001" w:rsidRPr="00FA53A5" w:rsidRDefault="00C12001" w:rsidP="003106FB">
            <w:pPr>
              <w:keepNext/>
              <w:spacing w:line="360" w:lineRule="auto"/>
              <w:rPr>
                <w:rFonts w:ascii="Times New Roman"/>
                <w:sz w:val="24"/>
                <w:szCs w:val="24"/>
                <w:lang w:val="en-US"/>
              </w:rPr>
            </w:pPr>
          </w:p>
        </w:tc>
        <w:tc>
          <w:tcPr>
            <w:tcW w:w="938"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5BEF81FD" w14:textId="77777777" w:rsidR="00C12001" w:rsidRPr="00FA53A5" w:rsidRDefault="00C12001" w:rsidP="003106FB">
            <w:pPr>
              <w:keepNext/>
              <w:spacing w:line="360" w:lineRule="auto"/>
              <w:rPr>
                <w:rFonts w:ascii="Times New Roman"/>
                <w:sz w:val="24"/>
                <w:szCs w:val="24"/>
              </w:rPr>
            </w:pPr>
          </w:p>
        </w:tc>
      </w:tr>
      <w:tr w:rsidR="00C12001" w:rsidRPr="00FA53A5" w14:paraId="7B89FD0C" w14:textId="0E5AA267" w:rsidTr="00C12001">
        <w:trPr>
          <w:trHeight w:val="586"/>
        </w:trPr>
        <w:tc>
          <w:tcPr>
            <w:tcW w:w="1697" w:type="dxa"/>
            <w:tcBorders>
              <w:top w:val="single" w:sz="4" w:space="0" w:color="auto"/>
              <w:left w:val="single" w:sz="4" w:space="0" w:color="auto"/>
              <w:bottom w:val="single" w:sz="4" w:space="0" w:color="auto"/>
              <w:right w:val="single" w:sz="4" w:space="0" w:color="auto"/>
            </w:tcBorders>
          </w:tcPr>
          <w:p w14:paraId="6B6EA17F" w14:textId="77BDBC9A" w:rsidR="00C12001" w:rsidRPr="00FA53A5" w:rsidRDefault="00C12001" w:rsidP="003106FB">
            <w:pPr>
              <w:spacing w:line="360" w:lineRule="auto"/>
              <w:rPr>
                <w:rFonts w:ascii="Times New Roman"/>
                <w:sz w:val="24"/>
                <w:szCs w:val="24"/>
              </w:rPr>
            </w:pPr>
            <w:r>
              <w:rPr>
                <w:rFonts w:ascii="Times New Roman"/>
                <w:sz w:val="24"/>
                <w:szCs w:val="24"/>
              </w:rPr>
              <w:t>Final presentation</w:t>
            </w:r>
          </w:p>
        </w:tc>
        <w:tc>
          <w:tcPr>
            <w:tcW w:w="939" w:type="dxa"/>
            <w:tcBorders>
              <w:top w:val="single" w:sz="4" w:space="0" w:color="auto"/>
              <w:left w:val="single" w:sz="4" w:space="0" w:color="auto"/>
              <w:bottom w:val="single" w:sz="4" w:space="0" w:color="auto"/>
              <w:right w:val="single" w:sz="4" w:space="0" w:color="auto"/>
            </w:tcBorders>
            <w:shd w:val="clear" w:color="auto" w:fill="FFFFFF" w:themeFill="background1"/>
          </w:tcPr>
          <w:p w14:paraId="0E367F59" w14:textId="77777777" w:rsidR="00C12001" w:rsidRPr="00FA53A5" w:rsidRDefault="00C12001" w:rsidP="003106FB">
            <w:pPr>
              <w:spacing w:line="360" w:lineRule="auto"/>
              <w:rPr>
                <w:rFonts w:ascii="Times New Roman"/>
                <w:sz w:val="24"/>
                <w:szCs w:val="24"/>
              </w:rPr>
            </w:pPr>
          </w:p>
        </w:tc>
        <w:tc>
          <w:tcPr>
            <w:tcW w:w="947" w:type="dxa"/>
            <w:tcBorders>
              <w:top w:val="single" w:sz="4" w:space="0" w:color="auto"/>
              <w:left w:val="single" w:sz="4" w:space="0" w:color="auto"/>
              <w:bottom w:val="single" w:sz="4" w:space="0" w:color="auto"/>
              <w:right w:val="single" w:sz="4" w:space="0" w:color="auto"/>
            </w:tcBorders>
            <w:shd w:val="clear" w:color="auto" w:fill="FFFFFF" w:themeFill="background1"/>
          </w:tcPr>
          <w:p w14:paraId="5BC036B2" w14:textId="77777777" w:rsidR="00C12001" w:rsidRPr="00FA53A5" w:rsidRDefault="00C12001" w:rsidP="003106FB">
            <w:pPr>
              <w:spacing w:line="360" w:lineRule="auto"/>
              <w:rPr>
                <w:rFonts w:ascii="Times New Roman"/>
                <w:sz w:val="24"/>
                <w:szCs w:val="24"/>
              </w:rPr>
            </w:pPr>
          </w:p>
        </w:tc>
        <w:tc>
          <w:tcPr>
            <w:tcW w:w="1018" w:type="dxa"/>
            <w:tcBorders>
              <w:top w:val="single" w:sz="4" w:space="0" w:color="auto"/>
              <w:left w:val="single" w:sz="4" w:space="0" w:color="auto"/>
              <w:bottom w:val="single" w:sz="4" w:space="0" w:color="auto"/>
              <w:right w:val="single" w:sz="4" w:space="0" w:color="auto"/>
            </w:tcBorders>
            <w:shd w:val="clear" w:color="auto" w:fill="FFFFFF" w:themeFill="background1"/>
          </w:tcPr>
          <w:p w14:paraId="77FF41CC" w14:textId="77777777" w:rsidR="00C12001" w:rsidRPr="00FA53A5" w:rsidRDefault="00C12001" w:rsidP="003106FB">
            <w:pPr>
              <w:spacing w:line="360" w:lineRule="auto"/>
              <w:rPr>
                <w:rFonts w:ascii="Times New Roman"/>
                <w:sz w:val="24"/>
                <w:szCs w:val="24"/>
              </w:rPr>
            </w:pPr>
          </w:p>
        </w:tc>
        <w:tc>
          <w:tcPr>
            <w:tcW w:w="1018" w:type="dxa"/>
            <w:tcBorders>
              <w:top w:val="single" w:sz="4" w:space="0" w:color="auto"/>
              <w:left w:val="single" w:sz="4" w:space="0" w:color="auto"/>
              <w:bottom w:val="single" w:sz="4" w:space="0" w:color="auto"/>
              <w:right w:val="single" w:sz="4" w:space="0" w:color="auto"/>
            </w:tcBorders>
            <w:shd w:val="clear" w:color="auto" w:fill="FFFFFF" w:themeFill="background1"/>
          </w:tcPr>
          <w:p w14:paraId="168C27F9" w14:textId="77777777" w:rsidR="00C12001" w:rsidRPr="00FA53A5" w:rsidRDefault="00C12001" w:rsidP="003106FB">
            <w:pPr>
              <w:spacing w:line="360" w:lineRule="auto"/>
              <w:rPr>
                <w:rFonts w:ascii="Times New Roman"/>
                <w:sz w:val="24"/>
                <w:szCs w:val="24"/>
              </w:rPr>
            </w:pPr>
          </w:p>
        </w:tc>
        <w:tc>
          <w:tcPr>
            <w:tcW w:w="1091" w:type="dxa"/>
            <w:tcBorders>
              <w:top w:val="single" w:sz="4" w:space="0" w:color="auto"/>
              <w:left w:val="single" w:sz="4" w:space="0" w:color="auto"/>
              <w:bottom w:val="single" w:sz="4" w:space="0" w:color="auto"/>
              <w:right w:val="single" w:sz="4" w:space="0" w:color="auto"/>
            </w:tcBorders>
            <w:shd w:val="clear" w:color="auto" w:fill="FFFFFF" w:themeFill="background1"/>
          </w:tcPr>
          <w:p w14:paraId="19E62E7C" w14:textId="77777777" w:rsidR="00C12001" w:rsidRPr="00FA53A5" w:rsidRDefault="00C12001" w:rsidP="003106FB">
            <w:pPr>
              <w:spacing w:line="360" w:lineRule="auto"/>
              <w:rPr>
                <w:rFonts w:ascii="Times New Roman"/>
                <w:sz w:val="24"/>
                <w:szCs w:val="24"/>
              </w:rPr>
            </w:pPr>
          </w:p>
        </w:tc>
        <w:tc>
          <w:tcPr>
            <w:tcW w:w="1091" w:type="dxa"/>
            <w:tcBorders>
              <w:top w:val="single" w:sz="4" w:space="0" w:color="auto"/>
              <w:left w:val="single" w:sz="4" w:space="0" w:color="auto"/>
              <w:bottom w:val="single" w:sz="4" w:space="0" w:color="auto"/>
              <w:right w:val="single" w:sz="4" w:space="0" w:color="auto"/>
            </w:tcBorders>
            <w:shd w:val="clear" w:color="auto" w:fill="FFFFFF" w:themeFill="background1"/>
          </w:tcPr>
          <w:p w14:paraId="2E921946" w14:textId="77777777" w:rsidR="00C12001" w:rsidRPr="00FA53A5" w:rsidRDefault="00C12001" w:rsidP="003106FB">
            <w:pPr>
              <w:spacing w:line="360" w:lineRule="auto"/>
              <w:rPr>
                <w:rFonts w:ascii="Times New Roman"/>
                <w:sz w:val="24"/>
                <w:szCs w:val="24"/>
              </w:rPr>
            </w:pPr>
          </w:p>
        </w:tc>
        <w:tc>
          <w:tcPr>
            <w:tcW w:w="953"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35E05E2F" w14:textId="77777777" w:rsidR="00C12001" w:rsidRPr="00FA53A5" w:rsidRDefault="00C12001" w:rsidP="003106FB">
            <w:pPr>
              <w:keepNext/>
              <w:spacing w:line="360" w:lineRule="auto"/>
              <w:rPr>
                <w:rFonts w:ascii="Times New Roman"/>
                <w:sz w:val="24"/>
                <w:szCs w:val="24"/>
              </w:rPr>
            </w:pPr>
          </w:p>
        </w:tc>
        <w:tc>
          <w:tcPr>
            <w:tcW w:w="938" w:type="dxa"/>
            <w:tcBorders>
              <w:top w:val="single" w:sz="4" w:space="0" w:color="auto"/>
              <w:left w:val="single" w:sz="4" w:space="0" w:color="auto"/>
              <w:bottom w:val="single" w:sz="4" w:space="0" w:color="auto"/>
              <w:right w:val="single" w:sz="4" w:space="0" w:color="auto"/>
            </w:tcBorders>
            <w:shd w:val="clear" w:color="auto" w:fill="262626" w:themeFill="text1" w:themeFillTint="D9"/>
          </w:tcPr>
          <w:p w14:paraId="4614F494" w14:textId="77777777" w:rsidR="00C12001" w:rsidRPr="00FA53A5" w:rsidRDefault="00C12001" w:rsidP="003106FB">
            <w:pPr>
              <w:keepNext/>
              <w:spacing w:line="360" w:lineRule="auto"/>
              <w:rPr>
                <w:rFonts w:ascii="Times New Roman"/>
                <w:sz w:val="24"/>
                <w:szCs w:val="24"/>
              </w:rPr>
            </w:pPr>
          </w:p>
        </w:tc>
      </w:tr>
    </w:tbl>
    <w:p w14:paraId="41CDAC37" w14:textId="1D88DD1E" w:rsidR="00CC2C4A" w:rsidRPr="00546534" w:rsidRDefault="00CC2C4A" w:rsidP="0014615F">
      <w:pPr>
        <w:pStyle w:val="Heading3"/>
        <w:spacing w:line="240" w:lineRule="auto"/>
        <w:rPr>
          <w:rFonts w:ascii="Times New Roman" w:hAnsi="Times New Roman" w:cs="Times New Roman"/>
        </w:rPr>
      </w:pPr>
    </w:p>
    <w:p w14:paraId="285E2837" w14:textId="77777777" w:rsidR="008D740F" w:rsidRPr="00546534" w:rsidRDefault="008D740F" w:rsidP="00F34674">
      <w:pPr>
        <w:spacing w:line="240" w:lineRule="auto"/>
        <w:rPr>
          <w:rFonts w:ascii="Times New Roman" w:hAnsi="Times New Roman" w:cs="Times New Roman"/>
          <w:sz w:val="24"/>
          <w:szCs w:val="24"/>
        </w:rPr>
      </w:pPr>
    </w:p>
    <w:p w14:paraId="3822CB5D" w14:textId="77777777" w:rsidR="009329FC" w:rsidRDefault="009329FC" w:rsidP="00F34674">
      <w:pPr>
        <w:pStyle w:val="Heading3"/>
        <w:spacing w:line="240" w:lineRule="auto"/>
        <w:rPr>
          <w:rFonts w:ascii="Times New Roman" w:hAnsi="Times New Roman" w:cs="Times New Roman"/>
        </w:rPr>
      </w:pPr>
      <w:bookmarkStart w:id="149" w:name="_Toc525106093"/>
    </w:p>
    <w:p w14:paraId="29E06E7A" w14:textId="77777777" w:rsidR="009329FC" w:rsidRDefault="009329FC" w:rsidP="00F34674">
      <w:pPr>
        <w:pStyle w:val="Heading3"/>
        <w:spacing w:line="240" w:lineRule="auto"/>
        <w:rPr>
          <w:rFonts w:ascii="Times New Roman" w:hAnsi="Times New Roman" w:cs="Times New Roman"/>
        </w:rPr>
      </w:pPr>
    </w:p>
    <w:p w14:paraId="21FB00EF" w14:textId="77777777" w:rsidR="009329FC" w:rsidRDefault="009329FC" w:rsidP="00F34674">
      <w:pPr>
        <w:pStyle w:val="Heading3"/>
        <w:spacing w:line="240" w:lineRule="auto"/>
        <w:rPr>
          <w:rFonts w:ascii="Times New Roman" w:hAnsi="Times New Roman" w:cs="Times New Roman"/>
        </w:rPr>
      </w:pPr>
    </w:p>
    <w:p w14:paraId="2F238FF6" w14:textId="77777777" w:rsidR="009329FC" w:rsidRDefault="009329FC" w:rsidP="00F34674">
      <w:pPr>
        <w:pStyle w:val="Heading3"/>
        <w:spacing w:line="240" w:lineRule="auto"/>
        <w:rPr>
          <w:rFonts w:ascii="Times New Roman" w:hAnsi="Times New Roman" w:cs="Times New Roman"/>
        </w:rPr>
      </w:pPr>
    </w:p>
    <w:p w14:paraId="619869F7" w14:textId="77777777" w:rsidR="009329FC" w:rsidRPr="009329FC" w:rsidRDefault="009329FC" w:rsidP="009329FC"/>
    <w:p w14:paraId="4FE6BAC8" w14:textId="77777777" w:rsidR="009329FC" w:rsidRDefault="009329FC" w:rsidP="00F34674">
      <w:pPr>
        <w:pStyle w:val="Heading3"/>
        <w:spacing w:line="240" w:lineRule="auto"/>
        <w:rPr>
          <w:rFonts w:ascii="Times New Roman" w:hAnsi="Times New Roman" w:cs="Times New Roman"/>
        </w:rPr>
      </w:pPr>
    </w:p>
    <w:p w14:paraId="2E2E8733" w14:textId="77777777" w:rsidR="009329FC" w:rsidRDefault="009329FC" w:rsidP="009329FC">
      <w:pPr>
        <w:pStyle w:val="Heading3"/>
        <w:spacing w:line="240" w:lineRule="auto"/>
        <w:rPr>
          <w:rFonts w:asciiTheme="minorHAnsi" w:eastAsiaTheme="minorHAnsi" w:hAnsiTheme="minorHAnsi" w:cstheme="minorBidi"/>
          <w:color w:val="auto"/>
          <w:sz w:val="22"/>
          <w:szCs w:val="22"/>
        </w:rPr>
      </w:pPr>
    </w:p>
    <w:p w14:paraId="0BE72C62" w14:textId="77777777" w:rsidR="00D90D70" w:rsidRDefault="00D90D70" w:rsidP="00D90D70"/>
    <w:p w14:paraId="3E9E733C" w14:textId="77777777" w:rsidR="00D90D70" w:rsidRPr="00D90D70" w:rsidRDefault="00D90D70" w:rsidP="00D90D70"/>
    <w:p w14:paraId="4D4C1CAC" w14:textId="77777777" w:rsidR="009329FC" w:rsidRPr="009329FC" w:rsidRDefault="009329FC" w:rsidP="009329FC"/>
    <w:p w14:paraId="63F4E1E7" w14:textId="0478C460" w:rsidR="009329FC" w:rsidRPr="009329FC" w:rsidRDefault="00BD2A8D" w:rsidP="009329FC">
      <w:pPr>
        <w:pStyle w:val="Heading3"/>
        <w:spacing w:line="240" w:lineRule="auto"/>
        <w:rPr>
          <w:rFonts w:ascii="Times New Roman" w:hAnsi="Times New Roman" w:cs="Times New Roman"/>
        </w:rPr>
      </w:pPr>
      <w:r w:rsidRPr="00546534">
        <w:rPr>
          <w:rFonts w:ascii="Times New Roman" w:hAnsi="Times New Roman" w:cs="Times New Roman"/>
        </w:rPr>
        <w:t xml:space="preserve"> </w:t>
      </w:r>
      <w:bookmarkStart w:id="150" w:name="_Toc3723523"/>
      <w:bookmarkEnd w:id="149"/>
      <w:r w:rsidR="00CC2C4A" w:rsidRPr="00546534">
        <w:rPr>
          <w:rFonts w:ascii="Times New Roman" w:hAnsi="Times New Roman" w:cs="Times New Roman"/>
        </w:rPr>
        <w:t>3</w:t>
      </w:r>
      <w:r w:rsidR="00462D5B">
        <w:rPr>
          <w:rFonts w:ascii="Times New Roman" w:hAnsi="Times New Roman" w:cs="Times New Roman"/>
        </w:rPr>
        <w:t>:</w:t>
      </w:r>
      <w:r w:rsidR="00CC2C4A" w:rsidRPr="00546534">
        <w:rPr>
          <w:rFonts w:ascii="Times New Roman" w:hAnsi="Times New Roman" w:cs="Times New Roman"/>
        </w:rPr>
        <w:t xml:space="preserve"> Questionnaires</w:t>
      </w:r>
      <w:bookmarkStart w:id="151" w:name="_Toc503625952"/>
      <w:bookmarkStart w:id="152" w:name="_Toc524652153"/>
      <w:bookmarkEnd w:id="150"/>
    </w:p>
    <w:p w14:paraId="4A056DA5" w14:textId="77777777" w:rsidR="009329FC" w:rsidRDefault="009329FC" w:rsidP="00F34674">
      <w:pPr>
        <w:spacing w:line="240" w:lineRule="auto"/>
        <w:rPr>
          <w:rFonts w:ascii="Times New Roman" w:hAnsi="Times New Roman" w:cs="Times New Roman"/>
          <w:sz w:val="24"/>
          <w:szCs w:val="24"/>
        </w:rPr>
      </w:pPr>
    </w:p>
    <w:p w14:paraId="53BA9F14" w14:textId="77777777" w:rsidR="00BD2A8D" w:rsidRPr="00546534" w:rsidRDefault="00BD2A8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Letter of Introduction</w:t>
      </w:r>
      <w:bookmarkEnd w:id="151"/>
      <w:bookmarkEnd w:id="152"/>
    </w:p>
    <w:p w14:paraId="397599B5" w14:textId="77777777" w:rsidR="00BD2A8D" w:rsidRPr="00546534" w:rsidRDefault="00BD2A8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Date: ………………….</w:t>
      </w:r>
    </w:p>
    <w:p w14:paraId="6F968D9E" w14:textId="77777777" w:rsidR="00BD2A8D" w:rsidRPr="00546534" w:rsidRDefault="00BD2A8D" w:rsidP="00F34674">
      <w:pPr>
        <w:spacing w:line="240" w:lineRule="auto"/>
        <w:rPr>
          <w:rFonts w:ascii="Times New Roman" w:hAnsi="Times New Roman" w:cs="Times New Roman"/>
          <w:b/>
          <w:sz w:val="24"/>
          <w:szCs w:val="24"/>
        </w:rPr>
      </w:pPr>
    </w:p>
    <w:p w14:paraId="7DC3D092" w14:textId="77777777" w:rsidR="00BD2A8D" w:rsidRPr="00546534" w:rsidRDefault="00BD2A8D" w:rsidP="00F34674">
      <w:pPr>
        <w:spacing w:line="240" w:lineRule="auto"/>
        <w:rPr>
          <w:rFonts w:ascii="Times New Roman" w:hAnsi="Times New Roman" w:cs="Times New Roman"/>
          <w:b/>
          <w:sz w:val="24"/>
          <w:szCs w:val="24"/>
        </w:rPr>
      </w:pPr>
      <w:r w:rsidRPr="00546534">
        <w:rPr>
          <w:rFonts w:ascii="Times New Roman" w:hAnsi="Times New Roman" w:cs="Times New Roman"/>
          <w:b/>
          <w:sz w:val="24"/>
          <w:szCs w:val="24"/>
        </w:rPr>
        <w:t>Dear Sir/ Madam,</w:t>
      </w:r>
    </w:p>
    <w:p w14:paraId="5C2559B6" w14:textId="3FC78415" w:rsidR="00BD2A8D" w:rsidRPr="00546534" w:rsidRDefault="00BD2A8D" w:rsidP="00F34674">
      <w:pPr>
        <w:spacing w:line="240" w:lineRule="auto"/>
        <w:rPr>
          <w:rFonts w:ascii="Times New Roman" w:hAnsi="Times New Roman" w:cs="Times New Roman"/>
          <w:b/>
          <w:sz w:val="24"/>
          <w:szCs w:val="24"/>
          <w:u w:val="single"/>
        </w:rPr>
      </w:pPr>
      <w:r w:rsidRPr="00546534">
        <w:rPr>
          <w:rFonts w:ascii="Times New Roman" w:hAnsi="Times New Roman" w:cs="Times New Roman"/>
          <w:b/>
          <w:sz w:val="24"/>
          <w:szCs w:val="24"/>
          <w:u w:val="single"/>
        </w:rPr>
        <w:t>Re: Research on the automation of small business accounting</w:t>
      </w:r>
    </w:p>
    <w:p w14:paraId="1FEF91E1" w14:textId="12BAA2EA" w:rsidR="00BD2A8D" w:rsidRPr="00546534" w:rsidRDefault="00BD2A8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 xml:space="preserve">I am a student at </w:t>
      </w:r>
      <w:proofErr w:type="spellStart"/>
      <w:r w:rsidRPr="00546534">
        <w:rPr>
          <w:rFonts w:ascii="Times New Roman" w:hAnsi="Times New Roman" w:cs="Times New Roman"/>
          <w:sz w:val="24"/>
          <w:szCs w:val="24"/>
        </w:rPr>
        <w:t>Dedan</w:t>
      </w:r>
      <w:proofErr w:type="spellEnd"/>
      <w:r w:rsidRPr="00546534">
        <w:rPr>
          <w:rFonts w:ascii="Times New Roman" w:hAnsi="Times New Roman" w:cs="Times New Roman"/>
          <w:sz w:val="24"/>
          <w:szCs w:val="24"/>
        </w:rPr>
        <w:t xml:space="preserve"> Kimathi University of technology pursuing a Degree in B.Sc. Information Technology. Attached is a copy of a questionnaire that will be used in collecting information from you for the study required. The information you give will be considered as a personal view and total confidentiality will be observed.</w:t>
      </w:r>
    </w:p>
    <w:p w14:paraId="44BC3AC2" w14:textId="77777777" w:rsidR="00BD2A8D" w:rsidRPr="00546534" w:rsidRDefault="00BD2A8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Kindly respond to all items in the questionnaire and to the best of your knowledge.</w:t>
      </w:r>
    </w:p>
    <w:p w14:paraId="0426EC09" w14:textId="77777777" w:rsidR="00BD2A8D" w:rsidRPr="00546534" w:rsidRDefault="00BD2A8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Your response will be highly appreciated.</w:t>
      </w:r>
    </w:p>
    <w:p w14:paraId="1A861A27" w14:textId="3B2A84EF" w:rsidR="00BD2A8D" w:rsidRPr="00546534" w:rsidRDefault="00CC2C4A"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Thanks in advance.</w:t>
      </w:r>
    </w:p>
    <w:p w14:paraId="6DCF3FCA" w14:textId="545AD1AC" w:rsidR="00BD2A8D" w:rsidRPr="00546534" w:rsidRDefault="00CC2C4A" w:rsidP="00F34674">
      <w:pPr>
        <w:spacing w:line="240" w:lineRule="auto"/>
        <w:rPr>
          <w:rFonts w:ascii="Times New Roman" w:hAnsi="Times New Roman" w:cs="Times New Roman"/>
          <w:b/>
          <w:sz w:val="24"/>
          <w:szCs w:val="24"/>
        </w:rPr>
      </w:pPr>
      <w:r w:rsidRPr="00546534">
        <w:rPr>
          <w:rFonts w:ascii="Times New Roman" w:hAnsi="Times New Roman" w:cs="Times New Roman"/>
          <w:b/>
          <w:sz w:val="24"/>
          <w:szCs w:val="24"/>
        </w:rPr>
        <w:t xml:space="preserve">Yours faithfully, </w:t>
      </w:r>
    </w:p>
    <w:p w14:paraId="42CF1CD2" w14:textId="2BA94A7A" w:rsidR="00BD2A8D" w:rsidRPr="00546534" w:rsidRDefault="00BD2A8D" w:rsidP="00F34674">
      <w:pPr>
        <w:spacing w:line="240" w:lineRule="auto"/>
        <w:rPr>
          <w:rFonts w:ascii="Times New Roman" w:hAnsi="Times New Roman" w:cs="Times New Roman"/>
          <w:b/>
          <w:sz w:val="24"/>
          <w:szCs w:val="24"/>
        </w:rPr>
      </w:pPr>
      <w:r w:rsidRPr="00546534">
        <w:rPr>
          <w:rFonts w:ascii="Times New Roman" w:hAnsi="Times New Roman" w:cs="Times New Roman"/>
          <w:b/>
          <w:sz w:val="24"/>
          <w:szCs w:val="24"/>
        </w:rPr>
        <w:t>Ondieki Calvin Kumba</w:t>
      </w:r>
    </w:p>
    <w:p w14:paraId="1E91889F" w14:textId="77777777" w:rsidR="00BD2A8D" w:rsidRPr="00546534" w:rsidRDefault="00BD2A8D" w:rsidP="00F34674">
      <w:pPr>
        <w:spacing w:line="240" w:lineRule="auto"/>
        <w:rPr>
          <w:rFonts w:ascii="Times New Roman" w:hAnsi="Times New Roman" w:cs="Times New Roman"/>
          <w:sz w:val="24"/>
          <w:szCs w:val="24"/>
        </w:rPr>
      </w:pPr>
    </w:p>
    <w:p w14:paraId="5032F78E" w14:textId="189B0476" w:rsidR="00BD2A8D" w:rsidRPr="00546534" w:rsidRDefault="00BD2A8D" w:rsidP="00F34674">
      <w:pPr>
        <w:tabs>
          <w:tab w:val="left" w:pos="1122"/>
        </w:tabs>
        <w:spacing w:line="240" w:lineRule="auto"/>
        <w:ind w:left="720"/>
        <w:rPr>
          <w:rFonts w:ascii="Times New Roman" w:hAnsi="Times New Roman" w:cs="Times New Roman"/>
          <w:b/>
          <w:sz w:val="24"/>
          <w:szCs w:val="24"/>
        </w:rPr>
      </w:pPr>
    </w:p>
    <w:p w14:paraId="693A894E" w14:textId="77777777" w:rsidR="00CC2C4A" w:rsidRPr="00546534" w:rsidRDefault="00CC2C4A" w:rsidP="00F34674">
      <w:pPr>
        <w:tabs>
          <w:tab w:val="left" w:pos="1122"/>
        </w:tabs>
        <w:spacing w:line="240" w:lineRule="auto"/>
        <w:ind w:left="720"/>
        <w:rPr>
          <w:rFonts w:ascii="Times New Roman" w:hAnsi="Times New Roman" w:cs="Times New Roman"/>
          <w:b/>
          <w:sz w:val="24"/>
          <w:szCs w:val="24"/>
        </w:rPr>
      </w:pPr>
    </w:p>
    <w:p w14:paraId="3B0A071A" w14:textId="77777777" w:rsidR="00CC2C4A" w:rsidRPr="00546534" w:rsidRDefault="00CC2C4A" w:rsidP="00F34674">
      <w:pPr>
        <w:tabs>
          <w:tab w:val="left" w:pos="1122"/>
        </w:tabs>
        <w:spacing w:line="240" w:lineRule="auto"/>
        <w:ind w:left="720"/>
        <w:rPr>
          <w:rFonts w:ascii="Times New Roman" w:hAnsi="Times New Roman" w:cs="Times New Roman"/>
          <w:b/>
          <w:sz w:val="24"/>
          <w:szCs w:val="24"/>
        </w:rPr>
      </w:pPr>
    </w:p>
    <w:p w14:paraId="25EFC9D2" w14:textId="77777777" w:rsidR="00CC2C4A" w:rsidRPr="00546534" w:rsidRDefault="00CC2C4A" w:rsidP="00F34674">
      <w:pPr>
        <w:tabs>
          <w:tab w:val="left" w:pos="1122"/>
        </w:tabs>
        <w:spacing w:line="240" w:lineRule="auto"/>
        <w:ind w:left="720"/>
        <w:rPr>
          <w:rFonts w:ascii="Times New Roman" w:hAnsi="Times New Roman" w:cs="Times New Roman"/>
          <w:b/>
          <w:sz w:val="24"/>
          <w:szCs w:val="24"/>
        </w:rPr>
      </w:pPr>
    </w:p>
    <w:p w14:paraId="7B1E4C1C" w14:textId="77777777" w:rsidR="00CC2C4A" w:rsidRPr="00546534" w:rsidRDefault="00CC2C4A" w:rsidP="00F34674">
      <w:pPr>
        <w:tabs>
          <w:tab w:val="left" w:pos="1122"/>
        </w:tabs>
        <w:spacing w:line="240" w:lineRule="auto"/>
        <w:ind w:left="720"/>
        <w:rPr>
          <w:rFonts w:ascii="Times New Roman" w:hAnsi="Times New Roman" w:cs="Times New Roman"/>
          <w:b/>
          <w:sz w:val="24"/>
          <w:szCs w:val="24"/>
        </w:rPr>
      </w:pPr>
    </w:p>
    <w:p w14:paraId="0E06EA0D" w14:textId="77777777" w:rsidR="00BD2A8D" w:rsidRDefault="00BD2A8D" w:rsidP="00F34674">
      <w:pPr>
        <w:tabs>
          <w:tab w:val="left" w:pos="1122"/>
        </w:tabs>
        <w:spacing w:line="240" w:lineRule="auto"/>
        <w:ind w:left="720"/>
        <w:rPr>
          <w:rFonts w:ascii="Times New Roman" w:hAnsi="Times New Roman" w:cs="Times New Roman"/>
          <w:b/>
          <w:sz w:val="24"/>
          <w:szCs w:val="24"/>
        </w:rPr>
      </w:pPr>
    </w:p>
    <w:p w14:paraId="7BF4C221" w14:textId="77777777" w:rsidR="009329FC" w:rsidRDefault="009329FC" w:rsidP="00F34674">
      <w:pPr>
        <w:tabs>
          <w:tab w:val="left" w:pos="1122"/>
        </w:tabs>
        <w:spacing w:line="240" w:lineRule="auto"/>
        <w:ind w:left="720"/>
        <w:rPr>
          <w:rFonts w:ascii="Times New Roman" w:hAnsi="Times New Roman" w:cs="Times New Roman"/>
          <w:b/>
          <w:sz w:val="24"/>
          <w:szCs w:val="24"/>
        </w:rPr>
      </w:pPr>
    </w:p>
    <w:p w14:paraId="77C86F69" w14:textId="77777777" w:rsidR="009329FC" w:rsidRDefault="009329FC" w:rsidP="00F34674">
      <w:pPr>
        <w:tabs>
          <w:tab w:val="left" w:pos="1122"/>
        </w:tabs>
        <w:spacing w:line="240" w:lineRule="auto"/>
        <w:ind w:left="720"/>
        <w:rPr>
          <w:rFonts w:ascii="Times New Roman" w:hAnsi="Times New Roman" w:cs="Times New Roman"/>
          <w:b/>
          <w:sz w:val="24"/>
          <w:szCs w:val="24"/>
        </w:rPr>
      </w:pPr>
    </w:p>
    <w:p w14:paraId="5F67000F" w14:textId="77777777" w:rsidR="009329FC" w:rsidRDefault="009329FC" w:rsidP="00F34674">
      <w:pPr>
        <w:tabs>
          <w:tab w:val="left" w:pos="1122"/>
        </w:tabs>
        <w:spacing w:line="240" w:lineRule="auto"/>
        <w:ind w:left="720"/>
        <w:rPr>
          <w:rFonts w:ascii="Times New Roman" w:hAnsi="Times New Roman" w:cs="Times New Roman"/>
          <w:b/>
          <w:sz w:val="24"/>
          <w:szCs w:val="24"/>
        </w:rPr>
      </w:pPr>
    </w:p>
    <w:p w14:paraId="0D7A3577" w14:textId="77777777" w:rsidR="009329FC" w:rsidRDefault="009329FC" w:rsidP="00F34674">
      <w:pPr>
        <w:tabs>
          <w:tab w:val="left" w:pos="1122"/>
        </w:tabs>
        <w:spacing w:line="240" w:lineRule="auto"/>
        <w:ind w:left="720"/>
        <w:rPr>
          <w:rFonts w:ascii="Times New Roman" w:hAnsi="Times New Roman" w:cs="Times New Roman"/>
          <w:b/>
          <w:sz w:val="24"/>
          <w:szCs w:val="24"/>
        </w:rPr>
      </w:pPr>
    </w:p>
    <w:p w14:paraId="2461CCEE" w14:textId="77777777" w:rsidR="009329FC" w:rsidRDefault="009329FC" w:rsidP="00F34674">
      <w:pPr>
        <w:tabs>
          <w:tab w:val="left" w:pos="1122"/>
        </w:tabs>
        <w:spacing w:line="240" w:lineRule="auto"/>
        <w:ind w:left="720"/>
        <w:rPr>
          <w:rFonts w:ascii="Times New Roman" w:hAnsi="Times New Roman" w:cs="Times New Roman"/>
          <w:b/>
          <w:sz w:val="24"/>
          <w:szCs w:val="24"/>
        </w:rPr>
      </w:pPr>
    </w:p>
    <w:p w14:paraId="56FF90DD" w14:textId="77777777" w:rsidR="009329FC" w:rsidRDefault="009329FC" w:rsidP="00F34674">
      <w:pPr>
        <w:tabs>
          <w:tab w:val="left" w:pos="1122"/>
        </w:tabs>
        <w:spacing w:line="240" w:lineRule="auto"/>
        <w:ind w:left="720"/>
        <w:rPr>
          <w:rFonts w:ascii="Times New Roman" w:hAnsi="Times New Roman" w:cs="Times New Roman"/>
          <w:b/>
          <w:sz w:val="24"/>
          <w:szCs w:val="24"/>
        </w:rPr>
      </w:pPr>
    </w:p>
    <w:p w14:paraId="2565564A" w14:textId="77777777" w:rsidR="009329FC" w:rsidRDefault="009329FC" w:rsidP="00F34674">
      <w:pPr>
        <w:tabs>
          <w:tab w:val="left" w:pos="1122"/>
        </w:tabs>
        <w:spacing w:line="240" w:lineRule="auto"/>
        <w:ind w:left="720"/>
        <w:rPr>
          <w:rFonts w:ascii="Times New Roman" w:hAnsi="Times New Roman" w:cs="Times New Roman"/>
          <w:b/>
          <w:sz w:val="24"/>
          <w:szCs w:val="24"/>
        </w:rPr>
      </w:pPr>
    </w:p>
    <w:p w14:paraId="3BAC0CDB" w14:textId="77777777" w:rsidR="009329FC" w:rsidRPr="00546534" w:rsidRDefault="009329FC" w:rsidP="00F34674">
      <w:pPr>
        <w:tabs>
          <w:tab w:val="left" w:pos="1122"/>
        </w:tabs>
        <w:spacing w:line="240" w:lineRule="auto"/>
        <w:ind w:left="720"/>
        <w:rPr>
          <w:rFonts w:ascii="Times New Roman" w:hAnsi="Times New Roman" w:cs="Times New Roman"/>
          <w:b/>
          <w:sz w:val="24"/>
          <w:szCs w:val="24"/>
        </w:rPr>
      </w:pPr>
    </w:p>
    <w:p w14:paraId="4E4FDA7A" w14:textId="2E7B12A6" w:rsidR="00BD2A8D" w:rsidRPr="00546534" w:rsidRDefault="00BD2A8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Below is a data collection Questionnaire sample which I used to C</w:t>
      </w:r>
      <w:r w:rsidR="00AD1B57" w:rsidRPr="00546534">
        <w:rPr>
          <w:rFonts w:ascii="Times New Roman" w:hAnsi="Times New Roman" w:cs="Times New Roman"/>
          <w:sz w:val="24"/>
          <w:szCs w:val="24"/>
        </w:rPr>
        <w:t xml:space="preserve">ollect Data from the small scale business owner around </w:t>
      </w:r>
      <w:proofErr w:type="spellStart"/>
      <w:r w:rsidR="00AD1B57" w:rsidRPr="00546534">
        <w:rPr>
          <w:rFonts w:ascii="Times New Roman" w:hAnsi="Times New Roman" w:cs="Times New Roman"/>
          <w:sz w:val="24"/>
          <w:szCs w:val="24"/>
        </w:rPr>
        <w:t>Nyeri</w:t>
      </w:r>
      <w:proofErr w:type="spellEnd"/>
      <w:r w:rsidR="00AD1B57" w:rsidRPr="00546534">
        <w:rPr>
          <w:rFonts w:ascii="Times New Roman" w:hAnsi="Times New Roman" w:cs="Times New Roman"/>
          <w:sz w:val="24"/>
          <w:szCs w:val="24"/>
        </w:rPr>
        <w:t xml:space="preserve"> and its environs</w:t>
      </w:r>
    </w:p>
    <w:p w14:paraId="687D56A1" w14:textId="77777777" w:rsidR="00BD2A8D" w:rsidRPr="00546534" w:rsidRDefault="00BD2A8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Dear respondent,</w:t>
      </w:r>
    </w:p>
    <w:p w14:paraId="2B71564D" w14:textId="77777777" w:rsidR="00BD2A8D" w:rsidRPr="00546534" w:rsidRDefault="00BD2A8D" w:rsidP="00F34674">
      <w:pPr>
        <w:spacing w:line="240" w:lineRule="auto"/>
        <w:ind w:firstLine="720"/>
        <w:rPr>
          <w:rFonts w:ascii="Times New Roman" w:hAnsi="Times New Roman" w:cs="Times New Roman"/>
          <w:sz w:val="24"/>
          <w:szCs w:val="24"/>
        </w:rPr>
      </w:pPr>
      <w:r w:rsidRPr="00546534">
        <w:rPr>
          <w:rFonts w:ascii="Times New Roman" w:hAnsi="Times New Roman" w:cs="Times New Roman"/>
          <w:sz w:val="24"/>
          <w:szCs w:val="24"/>
        </w:rPr>
        <w:t>Please fill in the required details. Indicate your answer by checking (</w:t>
      </w:r>
      <w:r w:rsidRPr="00546534">
        <w:rPr>
          <w:rFonts w:ascii="Times New Roman" w:hAnsi="Times New Roman" w:cs="Times New Roman"/>
          <w:noProof/>
          <w:sz w:val="24"/>
          <w:szCs w:val="24"/>
        </w:rPr>
        <w:drawing>
          <wp:inline distT="0" distB="0" distL="0" distR="0" wp14:anchorId="11FC10A4" wp14:editId="784E73E1">
            <wp:extent cx="114300" cy="114300"/>
            <wp:effectExtent l="0" t="0" r="0" b="0"/>
            <wp:docPr id="309" name="Picture 309" descr="icon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on0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546534">
        <w:rPr>
          <w:rFonts w:ascii="Times New Roman" w:hAnsi="Times New Roman" w:cs="Times New Roman"/>
          <w:sz w:val="24"/>
          <w:szCs w:val="24"/>
        </w:rPr>
        <w:t>) the appropriate box of choice. Your assistance is highly appreciated. Thank you.</w:t>
      </w:r>
    </w:p>
    <w:p w14:paraId="36088C75" w14:textId="5A98CDC0" w:rsidR="00BD2A8D" w:rsidRPr="00546534" w:rsidRDefault="00BD2A8D" w:rsidP="00F34674">
      <w:pPr>
        <w:numPr>
          <w:ilvl w:val="0"/>
          <w:numId w:val="12"/>
        </w:numPr>
        <w:spacing w:after="0" w:line="240" w:lineRule="auto"/>
        <w:rPr>
          <w:rFonts w:ascii="Times New Roman" w:hAnsi="Times New Roman" w:cs="Times New Roman"/>
          <w:b/>
          <w:sz w:val="24"/>
          <w:szCs w:val="24"/>
        </w:rPr>
      </w:pPr>
      <w:r w:rsidRPr="00546534">
        <w:rPr>
          <w:rFonts w:ascii="Times New Roman" w:hAnsi="Times New Roman" w:cs="Times New Roman"/>
          <w:b/>
          <w:sz w:val="24"/>
          <w:szCs w:val="24"/>
        </w:rPr>
        <w:t>Do you have access to</w:t>
      </w:r>
      <w:r w:rsidR="00AD1B57" w:rsidRPr="00546534">
        <w:rPr>
          <w:rFonts w:ascii="Times New Roman" w:hAnsi="Times New Roman" w:cs="Times New Roman"/>
          <w:b/>
          <w:sz w:val="24"/>
          <w:szCs w:val="24"/>
        </w:rPr>
        <w:t xml:space="preserve"> an android phone</w:t>
      </w:r>
      <w:r w:rsidRPr="00546534">
        <w:rPr>
          <w:rFonts w:ascii="Times New Roman" w:hAnsi="Times New Roman" w:cs="Times New Roman"/>
          <w:b/>
          <w:sz w:val="24"/>
          <w:szCs w:val="24"/>
        </w:rPr>
        <w:t>?</w:t>
      </w:r>
    </w:p>
    <w:p w14:paraId="01013F19"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2A5FFD48" wp14:editId="74C078F2">
                <wp:simplePos x="0" y="0"/>
                <wp:positionH relativeFrom="column">
                  <wp:posOffset>342900</wp:posOffset>
                </wp:positionH>
                <wp:positionV relativeFrom="paragraph">
                  <wp:posOffset>31115</wp:posOffset>
                </wp:positionV>
                <wp:extent cx="114300" cy="114300"/>
                <wp:effectExtent l="9525" t="11430" r="9525" b="7620"/>
                <wp:wrapNone/>
                <wp:docPr id="220" name="Rectangle 2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454A34" id="Rectangle 220" o:spid="_x0000_s1026" style="position:absolute;margin-left:27pt;margin-top:2.45pt;width:9pt;height: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"/>
            </w:pict>
          </mc:Fallback>
        </mc:AlternateContent>
      </w:r>
      <w:r w:rsidRPr="00546534">
        <w:rPr>
          <w:rFonts w:ascii="Times New Roman" w:hAnsi="Times New Roman" w:cs="Times New Roman"/>
          <w:sz w:val="24"/>
          <w:szCs w:val="24"/>
        </w:rPr>
        <w:t xml:space="preserve">         Yes</w:t>
      </w:r>
    </w:p>
    <w:p w14:paraId="27DE4659"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577BAE57" wp14:editId="16ECBFA5">
                <wp:simplePos x="0" y="0"/>
                <wp:positionH relativeFrom="column">
                  <wp:posOffset>342900</wp:posOffset>
                </wp:positionH>
                <wp:positionV relativeFrom="paragraph">
                  <wp:posOffset>23495</wp:posOffset>
                </wp:positionV>
                <wp:extent cx="114300" cy="114300"/>
                <wp:effectExtent l="9525" t="12065" r="9525" b="6985"/>
                <wp:wrapNone/>
                <wp:docPr id="221" name="Rectangle 2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2F534D" id="Rectangle 221" o:spid="_x0000_s1026" style="position:absolute;margin-left:27pt;margin-top:1.85pt;width:9pt;height:9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"/>
            </w:pict>
          </mc:Fallback>
        </mc:AlternateContent>
      </w:r>
      <w:r w:rsidRPr="00546534">
        <w:rPr>
          <w:rFonts w:ascii="Times New Roman" w:hAnsi="Times New Roman" w:cs="Times New Roman"/>
          <w:sz w:val="24"/>
          <w:szCs w:val="24"/>
        </w:rPr>
        <w:t xml:space="preserve">         No</w:t>
      </w:r>
    </w:p>
    <w:p w14:paraId="153D9AE1" w14:textId="77777777" w:rsidR="00BD2A8D" w:rsidRPr="00546534" w:rsidRDefault="00BD2A8D" w:rsidP="00F34674">
      <w:pPr>
        <w:tabs>
          <w:tab w:val="left" w:pos="1122"/>
        </w:tabs>
        <w:spacing w:line="240" w:lineRule="auto"/>
        <w:ind w:left="360"/>
        <w:rPr>
          <w:rFonts w:ascii="Times New Roman" w:hAnsi="Times New Roman" w:cs="Times New Roman"/>
          <w:b/>
          <w:sz w:val="24"/>
          <w:szCs w:val="24"/>
        </w:rPr>
      </w:pPr>
      <w:r w:rsidRPr="00546534">
        <w:rPr>
          <w:rFonts w:ascii="Times New Roman" w:hAnsi="Times New Roman" w:cs="Times New Roman"/>
          <w:b/>
          <w:sz w:val="24"/>
          <w:szCs w:val="24"/>
        </w:rPr>
        <w:t>If so, how often?</w:t>
      </w:r>
    </w:p>
    <w:p w14:paraId="776B60D8" w14:textId="04BFBA76"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1C3662AF" wp14:editId="1380EDCB">
                <wp:simplePos x="0" y="0"/>
                <wp:positionH relativeFrom="column">
                  <wp:posOffset>342900</wp:posOffset>
                </wp:positionH>
                <wp:positionV relativeFrom="paragraph">
                  <wp:posOffset>31115</wp:posOffset>
                </wp:positionV>
                <wp:extent cx="114300" cy="114300"/>
                <wp:effectExtent l="9525" t="8890" r="9525" b="10160"/>
                <wp:wrapNone/>
                <wp:docPr id="222"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2BC16F" id="Rectangle 222" o:spid="_x0000_s1026" style="position:absolute;margin-left:27pt;margin-top:2.45pt;width:9pt;height:9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"/>
            </w:pict>
          </mc:Fallback>
        </mc:AlternateContent>
      </w:r>
      <w:r w:rsidRPr="00546534">
        <w:rPr>
          <w:rFonts w:ascii="Times New Roman" w:hAnsi="Times New Roman" w:cs="Times New Roman"/>
          <w:sz w:val="24"/>
          <w:szCs w:val="24"/>
        </w:rPr>
        <w:t xml:space="preserve">         </w:t>
      </w:r>
      <w:r w:rsidR="008D740F" w:rsidRPr="00546534">
        <w:rPr>
          <w:rFonts w:ascii="Times New Roman" w:hAnsi="Times New Roman" w:cs="Times New Roman"/>
          <w:sz w:val="24"/>
          <w:szCs w:val="24"/>
        </w:rPr>
        <w:t>Daily</w:t>
      </w:r>
    </w:p>
    <w:p w14:paraId="6D6F4261" w14:textId="0276DD92"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2D1CD07D" wp14:editId="542F37D9">
                <wp:simplePos x="0" y="0"/>
                <wp:positionH relativeFrom="column">
                  <wp:posOffset>342900</wp:posOffset>
                </wp:positionH>
                <wp:positionV relativeFrom="paragraph">
                  <wp:posOffset>23495</wp:posOffset>
                </wp:positionV>
                <wp:extent cx="114300" cy="114300"/>
                <wp:effectExtent l="9525" t="10160" r="9525" b="8890"/>
                <wp:wrapNone/>
                <wp:docPr id="223" name="Rectangle 2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493BC9" id="Rectangle 223" o:spid="_x0000_s1026" style="position:absolute;margin-left:27pt;margin-top:1.85pt;width:9pt;height:9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"/>
            </w:pict>
          </mc:Fallback>
        </mc:AlternateContent>
      </w:r>
      <w:r w:rsidRPr="00546534">
        <w:rPr>
          <w:rFonts w:ascii="Times New Roman" w:hAnsi="Times New Roman" w:cs="Times New Roman"/>
          <w:sz w:val="24"/>
          <w:szCs w:val="24"/>
        </w:rPr>
        <w:t xml:space="preserve">         </w:t>
      </w:r>
      <w:r w:rsidR="008D740F" w:rsidRPr="00546534">
        <w:rPr>
          <w:rFonts w:ascii="Times New Roman" w:hAnsi="Times New Roman" w:cs="Times New Roman"/>
          <w:sz w:val="24"/>
          <w:szCs w:val="24"/>
        </w:rPr>
        <w:t>Weekly</w:t>
      </w:r>
    </w:p>
    <w:p w14:paraId="605267DE" w14:textId="2B58CBD0"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02EEC731" wp14:editId="327E5507">
                <wp:simplePos x="0" y="0"/>
                <wp:positionH relativeFrom="column">
                  <wp:posOffset>342900</wp:posOffset>
                </wp:positionH>
                <wp:positionV relativeFrom="paragraph">
                  <wp:posOffset>31115</wp:posOffset>
                </wp:positionV>
                <wp:extent cx="114300" cy="114300"/>
                <wp:effectExtent l="9525" t="7620" r="9525" b="11430"/>
                <wp:wrapNone/>
                <wp:docPr id="224" name="Rectangle 2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9C0D7D" id="Rectangle 224" o:spid="_x0000_s1026" style="position:absolute;margin-left:27pt;margin-top:2.45pt;width:9pt;height:9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"/>
            </w:pict>
          </mc:Fallback>
        </mc:AlternateContent>
      </w:r>
      <w:r w:rsidRPr="00546534">
        <w:rPr>
          <w:rFonts w:ascii="Times New Roman" w:hAnsi="Times New Roman" w:cs="Times New Roman"/>
          <w:sz w:val="24"/>
          <w:szCs w:val="24"/>
        </w:rPr>
        <w:t xml:space="preserve">         </w:t>
      </w:r>
      <w:r w:rsidR="008D740F" w:rsidRPr="00546534">
        <w:rPr>
          <w:rFonts w:ascii="Times New Roman" w:hAnsi="Times New Roman" w:cs="Times New Roman"/>
          <w:sz w:val="24"/>
          <w:szCs w:val="24"/>
        </w:rPr>
        <w:t>Monthly</w:t>
      </w:r>
    </w:p>
    <w:p w14:paraId="54678763" w14:textId="3A3BEF7C" w:rsidR="00BD2A8D" w:rsidRPr="00546534" w:rsidRDefault="00BD2A8D" w:rsidP="00F34674">
      <w:pPr>
        <w:numPr>
          <w:ilvl w:val="0"/>
          <w:numId w:val="12"/>
        </w:numPr>
        <w:spacing w:after="0" w:line="240" w:lineRule="auto"/>
        <w:rPr>
          <w:rFonts w:ascii="Times New Roman" w:hAnsi="Times New Roman" w:cs="Times New Roman"/>
          <w:b/>
          <w:sz w:val="24"/>
          <w:szCs w:val="24"/>
        </w:rPr>
      </w:pPr>
      <w:r w:rsidRPr="00546534">
        <w:rPr>
          <w:rFonts w:ascii="Times New Roman" w:hAnsi="Times New Roman" w:cs="Times New Roman"/>
          <w:b/>
          <w:sz w:val="24"/>
          <w:szCs w:val="24"/>
        </w:rPr>
        <w:t xml:space="preserve">Do you have </w:t>
      </w:r>
      <w:r w:rsidR="008D740F" w:rsidRPr="00546534">
        <w:rPr>
          <w:rFonts w:ascii="Times New Roman" w:hAnsi="Times New Roman" w:cs="Times New Roman"/>
          <w:b/>
          <w:sz w:val="24"/>
          <w:szCs w:val="24"/>
        </w:rPr>
        <w:t>skills basic</w:t>
      </w:r>
      <w:r w:rsidR="00AD1B57" w:rsidRPr="00546534">
        <w:rPr>
          <w:rFonts w:ascii="Times New Roman" w:hAnsi="Times New Roman" w:cs="Times New Roman"/>
          <w:b/>
          <w:sz w:val="24"/>
          <w:szCs w:val="24"/>
        </w:rPr>
        <w:t xml:space="preserve"> skill to operate an android phone</w:t>
      </w:r>
      <w:r w:rsidRPr="00546534">
        <w:rPr>
          <w:rFonts w:ascii="Times New Roman" w:hAnsi="Times New Roman" w:cs="Times New Roman"/>
          <w:b/>
          <w:sz w:val="24"/>
          <w:szCs w:val="24"/>
        </w:rPr>
        <w:t>?</w:t>
      </w:r>
    </w:p>
    <w:p w14:paraId="22C1D5B5"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78054EE2" wp14:editId="3390B52D">
                <wp:simplePos x="0" y="0"/>
                <wp:positionH relativeFrom="column">
                  <wp:posOffset>390525</wp:posOffset>
                </wp:positionH>
                <wp:positionV relativeFrom="paragraph">
                  <wp:posOffset>31115</wp:posOffset>
                </wp:positionV>
                <wp:extent cx="114300" cy="114300"/>
                <wp:effectExtent l="9525" t="8890" r="9525" b="10160"/>
                <wp:wrapNone/>
                <wp:docPr id="225" name="Rectangle 2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579EE5" id="Rectangle 225" o:spid="_x0000_s1026" style="position:absolute;margin-left:30.75pt;margin-top:2.45pt;width:9pt;height:9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"/>
            </w:pict>
          </mc:Fallback>
        </mc:AlternateContent>
      </w:r>
      <w:r w:rsidRPr="00546534">
        <w:rPr>
          <w:rFonts w:ascii="Times New Roman" w:hAnsi="Times New Roman" w:cs="Times New Roman"/>
          <w:sz w:val="24"/>
          <w:szCs w:val="24"/>
        </w:rPr>
        <w:t xml:space="preserve">         Yes</w:t>
      </w:r>
    </w:p>
    <w:p w14:paraId="01303415"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4527704C" wp14:editId="51834BB3">
                <wp:simplePos x="0" y="0"/>
                <wp:positionH relativeFrom="column">
                  <wp:posOffset>390525</wp:posOffset>
                </wp:positionH>
                <wp:positionV relativeFrom="paragraph">
                  <wp:posOffset>23495</wp:posOffset>
                </wp:positionV>
                <wp:extent cx="114300" cy="114300"/>
                <wp:effectExtent l="9525" t="10160" r="9525" b="8890"/>
                <wp:wrapNone/>
                <wp:docPr id="226" name="Rectangle 2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A0CBC9" id="Rectangle 226" o:spid="_x0000_s1026" style="position:absolute;margin-left:30.75pt;margin-top:1.85pt;width:9pt;height: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"/>
            </w:pict>
          </mc:Fallback>
        </mc:AlternateContent>
      </w:r>
      <w:r w:rsidRPr="00546534">
        <w:rPr>
          <w:rFonts w:ascii="Times New Roman" w:hAnsi="Times New Roman" w:cs="Times New Roman"/>
          <w:sz w:val="24"/>
          <w:szCs w:val="24"/>
        </w:rPr>
        <w:t xml:space="preserve">         No</w:t>
      </w:r>
    </w:p>
    <w:p w14:paraId="314ACD5E" w14:textId="70A2C3C8" w:rsidR="00BD2A8D" w:rsidRPr="00546534" w:rsidRDefault="00AD1B57" w:rsidP="00F34674">
      <w:pPr>
        <w:tabs>
          <w:tab w:val="left" w:pos="1122"/>
        </w:tabs>
        <w:spacing w:line="240" w:lineRule="auto"/>
        <w:ind w:left="360"/>
        <w:rPr>
          <w:rFonts w:ascii="Times New Roman" w:hAnsi="Times New Roman" w:cs="Times New Roman"/>
          <w:b/>
          <w:sz w:val="24"/>
          <w:szCs w:val="24"/>
        </w:rPr>
      </w:pPr>
      <w:r w:rsidRPr="00546534">
        <w:rPr>
          <w:rFonts w:ascii="Times New Roman" w:hAnsi="Times New Roman" w:cs="Times New Roman"/>
          <w:b/>
          <w:sz w:val="24"/>
          <w:szCs w:val="24"/>
        </w:rPr>
        <w:t>Are you able to interact with English language in your phone?</w:t>
      </w:r>
    </w:p>
    <w:p w14:paraId="45879739" w14:textId="77777777" w:rsidR="00AD1B57" w:rsidRPr="00546534" w:rsidRDefault="00AD1B57"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47328" behindDoc="0" locked="0" layoutInCell="1" allowOverlap="1" wp14:anchorId="77F7E351" wp14:editId="34FBEF64">
                <wp:simplePos x="0" y="0"/>
                <wp:positionH relativeFrom="column">
                  <wp:posOffset>390525</wp:posOffset>
                </wp:positionH>
                <wp:positionV relativeFrom="paragraph">
                  <wp:posOffset>31115</wp:posOffset>
                </wp:positionV>
                <wp:extent cx="114300" cy="114300"/>
                <wp:effectExtent l="9525" t="8890" r="9525" b="10160"/>
                <wp:wrapNone/>
                <wp:docPr id="310" name="Rectangle 3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3D5884" id="Rectangle 310" o:spid="_x0000_s1026" style="position:absolute;margin-left:30.75pt;margin-top:2.45pt;width:9pt;height:9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"/>
            </w:pict>
          </mc:Fallback>
        </mc:AlternateContent>
      </w:r>
      <w:r w:rsidRPr="00546534">
        <w:rPr>
          <w:rFonts w:ascii="Times New Roman" w:hAnsi="Times New Roman" w:cs="Times New Roman"/>
          <w:sz w:val="24"/>
          <w:szCs w:val="24"/>
        </w:rPr>
        <w:t xml:space="preserve">         Yes</w:t>
      </w:r>
    </w:p>
    <w:p w14:paraId="7DC13414" w14:textId="77777777" w:rsidR="00AD1B57" w:rsidRPr="00546534" w:rsidRDefault="00AD1B57"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3C63CA42" wp14:editId="401B8F3E">
                <wp:simplePos x="0" y="0"/>
                <wp:positionH relativeFrom="column">
                  <wp:posOffset>390525</wp:posOffset>
                </wp:positionH>
                <wp:positionV relativeFrom="paragraph">
                  <wp:posOffset>23495</wp:posOffset>
                </wp:positionV>
                <wp:extent cx="114300" cy="114300"/>
                <wp:effectExtent l="9525" t="10160" r="9525" b="8890"/>
                <wp:wrapNone/>
                <wp:docPr id="311" name="Rectangle 3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86C7A7" id="Rectangle 311" o:spid="_x0000_s1026" style="position:absolute;margin-left:30.75pt;margin-top:1.85pt;width:9pt;height: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"/>
            </w:pict>
          </mc:Fallback>
        </mc:AlternateContent>
      </w:r>
      <w:r w:rsidRPr="00546534">
        <w:rPr>
          <w:rFonts w:ascii="Times New Roman" w:hAnsi="Times New Roman" w:cs="Times New Roman"/>
          <w:sz w:val="24"/>
          <w:szCs w:val="24"/>
        </w:rPr>
        <w:t xml:space="preserve">         No</w:t>
      </w:r>
    </w:p>
    <w:p w14:paraId="4AE16FB7" w14:textId="77777777" w:rsidR="00AD1B57" w:rsidRPr="00546534" w:rsidRDefault="00AD1B57" w:rsidP="00F34674">
      <w:pPr>
        <w:tabs>
          <w:tab w:val="left" w:pos="1122"/>
        </w:tabs>
        <w:spacing w:line="240" w:lineRule="auto"/>
        <w:ind w:left="360"/>
        <w:rPr>
          <w:rFonts w:ascii="Times New Roman" w:hAnsi="Times New Roman" w:cs="Times New Roman"/>
          <w:b/>
          <w:sz w:val="24"/>
          <w:szCs w:val="24"/>
        </w:rPr>
      </w:pPr>
    </w:p>
    <w:p w14:paraId="7DF7A97B" w14:textId="707B62A2" w:rsidR="00BD2A8D" w:rsidRPr="00546534" w:rsidRDefault="00BD2A8D" w:rsidP="00F34674">
      <w:pPr>
        <w:tabs>
          <w:tab w:val="left" w:pos="1122"/>
        </w:tabs>
        <w:spacing w:line="240" w:lineRule="auto"/>
        <w:ind w:left="360"/>
        <w:rPr>
          <w:rFonts w:ascii="Times New Roman" w:hAnsi="Times New Roman" w:cs="Times New Roman"/>
          <w:b/>
          <w:sz w:val="24"/>
          <w:szCs w:val="24"/>
        </w:rPr>
      </w:pPr>
      <w:r w:rsidRPr="00546534">
        <w:rPr>
          <w:rFonts w:ascii="Times New Roman" w:hAnsi="Times New Roman" w:cs="Times New Roman"/>
          <w:b/>
          <w:sz w:val="24"/>
          <w:szCs w:val="24"/>
        </w:rPr>
        <w:t>If not, do you have a p</w:t>
      </w:r>
      <w:r w:rsidR="00AD1B57" w:rsidRPr="00546534">
        <w:rPr>
          <w:rFonts w:ascii="Times New Roman" w:hAnsi="Times New Roman" w:cs="Times New Roman"/>
          <w:b/>
          <w:sz w:val="24"/>
          <w:szCs w:val="24"/>
        </w:rPr>
        <w:t xml:space="preserve">erson who can assist </w:t>
      </w:r>
      <w:r w:rsidR="008D740F" w:rsidRPr="00546534">
        <w:rPr>
          <w:rFonts w:ascii="Times New Roman" w:hAnsi="Times New Roman" w:cs="Times New Roman"/>
          <w:b/>
          <w:sz w:val="24"/>
          <w:szCs w:val="24"/>
        </w:rPr>
        <w:t>on android</w:t>
      </w:r>
      <w:r w:rsidR="00AD1B57" w:rsidRPr="00546534">
        <w:rPr>
          <w:rFonts w:ascii="Times New Roman" w:hAnsi="Times New Roman" w:cs="Times New Roman"/>
          <w:b/>
          <w:sz w:val="24"/>
          <w:szCs w:val="24"/>
        </w:rPr>
        <w:t xml:space="preserve"> and </w:t>
      </w:r>
      <w:r w:rsidR="008D740F" w:rsidRPr="00546534">
        <w:rPr>
          <w:rFonts w:ascii="Times New Roman" w:hAnsi="Times New Roman" w:cs="Times New Roman"/>
          <w:b/>
          <w:sz w:val="24"/>
          <w:szCs w:val="24"/>
        </w:rPr>
        <w:t>English related</w:t>
      </w:r>
      <w:r w:rsidR="00AD1B57" w:rsidRPr="00546534">
        <w:rPr>
          <w:rFonts w:ascii="Times New Roman" w:hAnsi="Times New Roman" w:cs="Times New Roman"/>
          <w:b/>
          <w:sz w:val="24"/>
          <w:szCs w:val="24"/>
        </w:rPr>
        <w:t xml:space="preserve"> explanations</w:t>
      </w:r>
      <w:r w:rsidRPr="00546534">
        <w:rPr>
          <w:rFonts w:ascii="Times New Roman" w:hAnsi="Times New Roman" w:cs="Times New Roman"/>
          <w:b/>
          <w:sz w:val="24"/>
          <w:szCs w:val="24"/>
        </w:rPr>
        <w:t>?</w:t>
      </w:r>
    </w:p>
    <w:p w14:paraId="212DE02D"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5D4351B8" wp14:editId="7C531509">
                <wp:simplePos x="0" y="0"/>
                <wp:positionH relativeFrom="column">
                  <wp:posOffset>342900</wp:posOffset>
                </wp:positionH>
                <wp:positionV relativeFrom="paragraph">
                  <wp:posOffset>31115</wp:posOffset>
                </wp:positionV>
                <wp:extent cx="114300" cy="114300"/>
                <wp:effectExtent l="9525" t="13970" r="9525" b="5080"/>
                <wp:wrapNone/>
                <wp:docPr id="231"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605B04" id="Rectangle 231" o:spid="_x0000_s1026" style="position:absolute;margin-left:27pt;margin-top:2.45pt;width:9pt;height:9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"/>
            </w:pict>
          </mc:Fallback>
        </mc:AlternateContent>
      </w:r>
      <w:r w:rsidRPr="00546534">
        <w:rPr>
          <w:rFonts w:ascii="Times New Roman" w:hAnsi="Times New Roman" w:cs="Times New Roman"/>
          <w:sz w:val="24"/>
          <w:szCs w:val="24"/>
        </w:rPr>
        <w:t xml:space="preserve">         Outsource personnel</w:t>
      </w:r>
    </w:p>
    <w:p w14:paraId="77FDE800" w14:textId="154592D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58F82D08" wp14:editId="1A5B0078">
                <wp:simplePos x="0" y="0"/>
                <wp:positionH relativeFrom="column">
                  <wp:posOffset>342900</wp:posOffset>
                </wp:positionH>
                <wp:positionV relativeFrom="paragraph">
                  <wp:posOffset>23495</wp:posOffset>
                </wp:positionV>
                <wp:extent cx="114300" cy="114300"/>
                <wp:effectExtent l="9525" t="5715" r="9525" b="13335"/>
                <wp:wrapNone/>
                <wp:docPr id="232"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A48F47" id="Rectangle 232" o:spid="_x0000_s1026" style="position:absolute;margin-left:27pt;margin-top:1.85pt;width:9pt;height:9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"/>
            </w:pict>
          </mc:Fallback>
        </mc:AlternateContent>
      </w:r>
      <w:r w:rsidR="00AD1B57" w:rsidRPr="00546534">
        <w:rPr>
          <w:rFonts w:ascii="Times New Roman" w:hAnsi="Times New Roman" w:cs="Times New Roman"/>
          <w:sz w:val="24"/>
          <w:szCs w:val="24"/>
        </w:rPr>
        <w:t xml:space="preserve">         Request assistance from family members </w:t>
      </w:r>
    </w:p>
    <w:p w14:paraId="62BA370B"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2EBB040E" wp14:editId="302DBB5C">
                <wp:simplePos x="0" y="0"/>
                <wp:positionH relativeFrom="column">
                  <wp:posOffset>342900</wp:posOffset>
                </wp:positionH>
                <wp:positionV relativeFrom="paragraph">
                  <wp:posOffset>31115</wp:posOffset>
                </wp:positionV>
                <wp:extent cx="114300" cy="114300"/>
                <wp:effectExtent l="9525" t="12700" r="9525" b="6350"/>
                <wp:wrapNone/>
                <wp:docPr id="233" name="Rectangle 2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FE8F42" id="Rectangle 233" o:spid="_x0000_s1026" style="position:absolute;margin-left:27pt;margin-top:2.45pt;width:9pt;height: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"/>
            </w:pict>
          </mc:Fallback>
        </mc:AlternateContent>
      </w:r>
      <w:r w:rsidRPr="00546534">
        <w:rPr>
          <w:rFonts w:ascii="Times New Roman" w:hAnsi="Times New Roman" w:cs="Times New Roman"/>
          <w:sz w:val="24"/>
          <w:szCs w:val="24"/>
        </w:rPr>
        <w:t xml:space="preserve">         Others, (</w:t>
      </w:r>
      <w:r w:rsidRPr="00546534">
        <w:rPr>
          <w:rFonts w:ascii="Times New Roman" w:hAnsi="Times New Roman" w:cs="Times New Roman"/>
          <w:i/>
          <w:sz w:val="24"/>
          <w:szCs w:val="24"/>
        </w:rPr>
        <w:t>Please explain</w:t>
      </w:r>
      <w:r w:rsidRPr="00546534">
        <w:rPr>
          <w:rFonts w:ascii="Times New Roman" w:hAnsi="Times New Roman" w:cs="Times New Roman"/>
          <w:sz w:val="24"/>
          <w:szCs w:val="24"/>
        </w:rPr>
        <w:t>)</w:t>
      </w:r>
    </w:p>
    <w:p w14:paraId="1F3AA87C" w14:textId="0FD781FE" w:rsidR="00BD2A8D" w:rsidRPr="00546534" w:rsidRDefault="00BD2A8D" w:rsidP="00F34674">
      <w:pPr>
        <w:spacing w:line="240" w:lineRule="auto"/>
        <w:rPr>
          <w:rFonts w:ascii="Times New Roman" w:hAnsi="Times New Roman" w:cs="Times New Roman"/>
          <w:sz w:val="24"/>
          <w:szCs w:val="24"/>
        </w:rPr>
      </w:pPr>
      <w:r w:rsidRPr="00546534">
        <w:rPr>
          <w:rFonts w:ascii="Times New Roman" w:hAnsi="Times New Roman" w:cs="Times New Roman"/>
          <w:sz w:val="24"/>
          <w:szCs w:val="24"/>
        </w:rPr>
        <w:t>.........................................................................................................................................................................................................................................................................................</w:t>
      </w:r>
      <w:r w:rsidR="00330F14" w:rsidRPr="00546534">
        <w:rPr>
          <w:rFonts w:ascii="Times New Roman" w:hAnsi="Times New Roman" w:cs="Times New Roman"/>
          <w:sz w:val="24"/>
          <w:szCs w:val="24"/>
        </w:rPr>
        <w:t>...............................</w:t>
      </w:r>
    </w:p>
    <w:p w14:paraId="59A2A4A5" w14:textId="5CC0FE11" w:rsidR="00330F14" w:rsidRPr="00546534" w:rsidRDefault="00BD2A8D" w:rsidP="00F34674">
      <w:pPr>
        <w:numPr>
          <w:ilvl w:val="0"/>
          <w:numId w:val="12"/>
        </w:numPr>
        <w:spacing w:after="0" w:line="240" w:lineRule="auto"/>
        <w:ind w:left="360"/>
        <w:rPr>
          <w:rFonts w:ascii="Times New Roman" w:hAnsi="Times New Roman" w:cs="Times New Roman"/>
          <w:sz w:val="24"/>
          <w:szCs w:val="24"/>
        </w:rPr>
      </w:pPr>
      <w:r w:rsidRPr="00546534">
        <w:rPr>
          <w:rFonts w:ascii="Times New Roman" w:hAnsi="Times New Roman" w:cs="Times New Roman"/>
          <w:b/>
          <w:sz w:val="24"/>
          <w:szCs w:val="24"/>
        </w:rPr>
        <w:t>Do you</w:t>
      </w:r>
      <w:r w:rsidR="00AD1B57" w:rsidRPr="00546534">
        <w:rPr>
          <w:rFonts w:ascii="Times New Roman" w:hAnsi="Times New Roman" w:cs="Times New Roman"/>
          <w:b/>
          <w:sz w:val="24"/>
          <w:szCs w:val="24"/>
        </w:rPr>
        <w:t xml:space="preserve"> see the need of automating the accounting aspect of your small scale business?</w:t>
      </w:r>
      <w:r w:rsidRPr="00546534">
        <w:rPr>
          <w:rFonts w:ascii="Times New Roman" w:hAnsi="Times New Roman" w:cs="Times New Roman"/>
          <w:b/>
          <w:sz w:val="24"/>
          <w:szCs w:val="24"/>
        </w:rPr>
        <w:t xml:space="preserve"> </w:t>
      </w:r>
      <w:r w:rsidRPr="00546534">
        <w:rPr>
          <w:rFonts w:ascii="Times New Roman" w:hAnsi="Times New Roman" w:cs="Times New Roman"/>
          <w:sz w:val="24"/>
          <w:szCs w:val="24"/>
        </w:rPr>
        <w:t xml:space="preserve">      </w:t>
      </w:r>
    </w:p>
    <w:p w14:paraId="46AE260E" w14:textId="51DF060E" w:rsidR="00BD2A8D" w:rsidRPr="00546534" w:rsidRDefault="00330F14" w:rsidP="00F34674">
      <w:pPr>
        <w:numPr>
          <w:ilvl w:val="0"/>
          <w:numId w:val="12"/>
        </w:numPr>
        <w:spacing w:after="0"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6B61F5F" wp14:editId="65798200">
                <wp:simplePos x="0" y="0"/>
                <wp:positionH relativeFrom="column">
                  <wp:posOffset>342900</wp:posOffset>
                </wp:positionH>
                <wp:positionV relativeFrom="paragraph">
                  <wp:posOffset>22860</wp:posOffset>
                </wp:positionV>
                <wp:extent cx="114300" cy="114300"/>
                <wp:effectExtent l="9525" t="8255" r="9525" b="10795"/>
                <wp:wrapNone/>
                <wp:docPr id="234" name="Rectangle 2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87CB65" id="Rectangle 234" o:spid="_x0000_s1026" style="position:absolute;margin-left:27pt;margin-top:1.8pt;width:9pt;height:9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"/>
            </w:pict>
          </mc:Fallback>
        </mc:AlternateContent>
      </w:r>
      <w:r w:rsidR="00BD2A8D" w:rsidRPr="00546534">
        <w:rPr>
          <w:rFonts w:ascii="Times New Roman" w:hAnsi="Times New Roman" w:cs="Times New Roman"/>
          <w:sz w:val="24"/>
          <w:szCs w:val="24"/>
        </w:rPr>
        <w:t xml:space="preserve">  </w:t>
      </w:r>
      <w:r w:rsidRPr="00546534">
        <w:rPr>
          <w:rFonts w:ascii="Times New Roman" w:hAnsi="Times New Roman" w:cs="Times New Roman"/>
          <w:sz w:val="24"/>
          <w:szCs w:val="24"/>
        </w:rPr>
        <w:t xml:space="preserve">           </w:t>
      </w:r>
      <w:r w:rsidR="00BD2A8D" w:rsidRPr="00546534">
        <w:rPr>
          <w:rFonts w:ascii="Times New Roman" w:hAnsi="Times New Roman" w:cs="Times New Roman"/>
          <w:sz w:val="24"/>
          <w:szCs w:val="24"/>
        </w:rPr>
        <w:t xml:space="preserve"> Yes</w:t>
      </w:r>
    </w:p>
    <w:p w14:paraId="21F6D24F"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36050D20" wp14:editId="017D2214">
                <wp:simplePos x="0" y="0"/>
                <wp:positionH relativeFrom="column">
                  <wp:posOffset>342900</wp:posOffset>
                </wp:positionH>
                <wp:positionV relativeFrom="paragraph">
                  <wp:posOffset>23495</wp:posOffset>
                </wp:positionV>
                <wp:extent cx="114300" cy="114300"/>
                <wp:effectExtent l="9525" t="9525" r="9525" b="9525"/>
                <wp:wrapNone/>
                <wp:docPr id="235" name="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66FEDA" id="Rectangle 235" o:spid="_x0000_s1026" style="position:absolute;margin-left:27pt;margin-top:1.85pt;width:9pt;height: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"/>
            </w:pict>
          </mc:Fallback>
        </mc:AlternateContent>
      </w:r>
      <w:r w:rsidRPr="00546534">
        <w:rPr>
          <w:rFonts w:ascii="Times New Roman" w:hAnsi="Times New Roman" w:cs="Times New Roman"/>
          <w:sz w:val="24"/>
          <w:szCs w:val="24"/>
        </w:rPr>
        <w:t xml:space="preserve">         No</w:t>
      </w:r>
    </w:p>
    <w:p w14:paraId="14EEF7C5" w14:textId="77777777" w:rsidR="00BD2A8D" w:rsidRPr="00546534" w:rsidRDefault="00BD2A8D" w:rsidP="00F34674">
      <w:pPr>
        <w:spacing w:line="240" w:lineRule="auto"/>
        <w:ind w:left="360"/>
        <w:rPr>
          <w:rFonts w:ascii="Times New Roman" w:hAnsi="Times New Roman" w:cs="Times New Roman"/>
          <w:b/>
          <w:sz w:val="24"/>
          <w:szCs w:val="24"/>
        </w:rPr>
      </w:pPr>
      <w:r w:rsidRPr="00546534">
        <w:rPr>
          <w:rFonts w:ascii="Times New Roman" w:hAnsi="Times New Roman" w:cs="Times New Roman"/>
          <w:b/>
          <w:sz w:val="24"/>
          <w:szCs w:val="24"/>
        </w:rPr>
        <w:t>If No, why?</w:t>
      </w:r>
    </w:p>
    <w:p w14:paraId="2EA3F697" w14:textId="0EDB5E4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63CCECF9" wp14:editId="38911835">
                <wp:simplePos x="0" y="0"/>
                <wp:positionH relativeFrom="column">
                  <wp:posOffset>342900</wp:posOffset>
                </wp:positionH>
                <wp:positionV relativeFrom="paragraph">
                  <wp:posOffset>31115</wp:posOffset>
                </wp:positionV>
                <wp:extent cx="114300" cy="114300"/>
                <wp:effectExtent l="9525" t="6350" r="9525" b="12700"/>
                <wp:wrapNone/>
                <wp:docPr id="236" name="Rectangle 2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40A5C" id="Rectangle 236" o:spid="_x0000_s1026" style="position:absolute;margin-left:27pt;margin-top:2.45pt;width:9pt;height: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"/>
            </w:pict>
          </mc:Fallback>
        </mc:AlternateContent>
      </w:r>
      <w:r w:rsidR="00AD1B57" w:rsidRPr="00546534">
        <w:rPr>
          <w:rFonts w:ascii="Times New Roman" w:hAnsi="Times New Roman" w:cs="Times New Roman"/>
          <w:sz w:val="24"/>
          <w:szCs w:val="24"/>
        </w:rPr>
        <w:t xml:space="preserve">         I do not trust digital devices</w:t>
      </w:r>
      <w:r w:rsidRPr="00546534">
        <w:rPr>
          <w:rFonts w:ascii="Times New Roman" w:hAnsi="Times New Roman" w:cs="Times New Roman"/>
          <w:sz w:val="24"/>
          <w:szCs w:val="24"/>
        </w:rPr>
        <w:t>.</w:t>
      </w:r>
    </w:p>
    <w:p w14:paraId="6337D745"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w:lastRenderedPageBreak/>
        <mc:AlternateContent>
          <mc:Choice Requires="wps">
            <w:drawing>
              <wp:anchor distT="0" distB="0" distL="114300" distR="114300" simplePos="0" relativeHeight="251697152" behindDoc="0" locked="0" layoutInCell="1" allowOverlap="1" wp14:anchorId="2C521962" wp14:editId="315A72E9">
                <wp:simplePos x="0" y="0"/>
                <wp:positionH relativeFrom="column">
                  <wp:posOffset>342900</wp:posOffset>
                </wp:positionH>
                <wp:positionV relativeFrom="paragraph">
                  <wp:posOffset>23495</wp:posOffset>
                </wp:positionV>
                <wp:extent cx="114300" cy="114300"/>
                <wp:effectExtent l="9525" t="7620" r="9525" b="11430"/>
                <wp:wrapNone/>
                <wp:docPr id="237" name="Rectangle 2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418658" id="Rectangle 237" o:spid="_x0000_s1026" style="position:absolute;margin-left:27pt;margin-top:1.85pt;width:9pt;height: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"/>
            </w:pict>
          </mc:Fallback>
        </mc:AlternateContent>
      </w:r>
      <w:r w:rsidRPr="00546534">
        <w:rPr>
          <w:rFonts w:ascii="Times New Roman" w:hAnsi="Times New Roman" w:cs="Times New Roman"/>
          <w:sz w:val="24"/>
          <w:szCs w:val="24"/>
        </w:rPr>
        <w:t xml:space="preserve">         I am comfortable with the current system  </w:t>
      </w:r>
    </w:p>
    <w:p w14:paraId="704A58CA"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sz w:val="24"/>
          <w:szCs w:val="24"/>
        </w:rPr>
        <w:t xml:space="preserve">     </w:t>
      </w:r>
      <w:r w:rsidRPr="00546534">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15AD9CC9" wp14:editId="75F728C9">
                <wp:simplePos x="0" y="0"/>
                <wp:positionH relativeFrom="column">
                  <wp:posOffset>342900</wp:posOffset>
                </wp:positionH>
                <wp:positionV relativeFrom="paragraph">
                  <wp:posOffset>1270</wp:posOffset>
                </wp:positionV>
                <wp:extent cx="114300" cy="114300"/>
                <wp:effectExtent l="9525" t="13335" r="9525" b="5715"/>
                <wp:wrapNone/>
                <wp:docPr id="238" name="Rectangle 2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3DB51A" id="Rectangle 238" o:spid="_x0000_s1026" style="position:absolute;margin-left:27pt;margin-top:.1pt;width:9pt;height: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"/>
            </w:pict>
          </mc:Fallback>
        </mc:AlternateContent>
      </w:r>
      <w:r w:rsidRPr="00546534">
        <w:rPr>
          <w:rFonts w:ascii="Times New Roman" w:hAnsi="Times New Roman" w:cs="Times New Roman"/>
          <w:sz w:val="24"/>
          <w:szCs w:val="24"/>
        </w:rPr>
        <w:t xml:space="preserve">   I see no need developing that system</w:t>
      </w:r>
    </w:p>
    <w:p w14:paraId="6F3D3EB5"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b/>
          <w:noProof/>
          <w:sz w:val="24"/>
          <w:szCs w:val="24"/>
        </w:rPr>
        <mc:AlternateContent>
          <mc:Choice Requires="wps">
            <w:drawing>
              <wp:anchor distT="0" distB="0" distL="114300" distR="114300" simplePos="0" relativeHeight="251732992" behindDoc="0" locked="0" layoutInCell="1" allowOverlap="1" wp14:anchorId="69B4A70C" wp14:editId="25E4A68D">
                <wp:simplePos x="0" y="0"/>
                <wp:positionH relativeFrom="column">
                  <wp:posOffset>266700</wp:posOffset>
                </wp:positionH>
                <wp:positionV relativeFrom="paragraph">
                  <wp:posOffset>53340</wp:posOffset>
                </wp:positionV>
                <wp:extent cx="133350" cy="90805"/>
                <wp:effectExtent l="9525" t="7620" r="9525" b="6350"/>
                <wp:wrapNone/>
                <wp:docPr id="239" name="Rectangle 2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 cy="908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CFB41A" id="Rectangle 239" o:spid="_x0000_s1026" style="position:absolute;margin-left:21pt;margin-top:4.2pt;width:10.5pt;height:7.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"/>
            </w:pict>
          </mc:Fallback>
        </mc:AlternateContent>
      </w:r>
      <w:r w:rsidRPr="00546534">
        <w:rPr>
          <w:rFonts w:ascii="Times New Roman" w:hAnsi="Times New Roman" w:cs="Times New Roman"/>
          <w:b/>
          <w:sz w:val="24"/>
          <w:szCs w:val="24"/>
        </w:rPr>
        <w:t xml:space="preserve">      </w:t>
      </w:r>
      <w:r w:rsidRPr="00546534">
        <w:rPr>
          <w:rFonts w:ascii="Times New Roman" w:hAnsi="Times New Roman" w:cs="Times New Roman"/>
          <w:sz w:val="24"/>
          <w:szCs w:val="24"/>
        </w:rPr>
        <w:t>Others, (</w:t>
      </w:r>
      <w:r w:rsidRPr="00546534">
        <w:rPr>
          <w:rFonts w:ascii="Times New Roman" w:hAnsi="Times New Roman" w:cs="Times New Roman"/>
          <w:i/>
          <w:sz w:val="24"/>
          <w:szCs w:val="24"/>
        </w:rPr>
        <w:t>Please Explain</w:t>
      </w:r>
      <w:r w:rsidRPr="00546534">
        <w:rPr>
          <w:rFonts w:ascii="Times New Roman" w:hAnsi="Times New Roman" w:cs="Times New Roman"/>
          <w:sz w:val="24"/>
          <w:szCs w:val="24"/>
        </w:rPr>
        <w:t>)</w:t>
      </w:r>
    </w:p>
    <w:p w14:paraId="1B9B9360" w14:textId="77777777" w:rsidR="00BD2A8D" w:rsidRPr="00546534" w:rsidRDefault="00BD2A8D" w:rsidP="00F34674">
      <w:pPr>
        <w:tabs>
          <w:tab w:val="left" w:pos="1122"/>
        </w:tabs>
        <w:spacing w:line="240" w:lineRule="auto"/>
        <w:ind w:left="360"/>
        <w:rPr>
          <w:rFonts w:ascii="Times New Roman" w:hAnsi="Times New Roman" w:cs="Times New Roman"/>
          <w:b/>
          <w:sz w:val="24"/>
          <w:szCs w:val="24"/>
        </w:rPr>
      </w:pPr>
      <w:r w:rsidRPr="00546534">
        <w:rPr>
          <w:rFonts w:ascii="Times New Roman" w:hAnsi="Times New Roman" w:cs="Times New Roman"/>
          <w:b/>
          <w:sz w:val="24"/>
          <w:szCs w:val="24"/>
        </w:rPr>
        <w:t>…………………………………………………………………………………………………………………………………………………………………………………………………….</w:t>
      </w:r>
    </w:p>
    <w:p w14:paraId="33270639" w14:textId="4DCDF950" w:rsidR="00BD2A8D" w:rsidRPr="00546534" w:rsidRDefault="00BD2A8D" w:rsidP="00F34674">
      <w:pPr>
        <w:tabs>
          <w:tab w:val="left" w:pos="1122"/>
        </w:tabs>
        <w:spacing w:line="240" w:lineRule="auto"/>
        <w:ind w:left="360"/>
        <w:rPr>
          <w:rFonts w:ascii="Times New Roman" w:hAnsi="Times New Roman" w:cs="Times New Roman"/>
          <w:b/>
          <w:sz w:val="24"/>
          <w:szCs w:val="24"/>
        </w:rPr>
      </w:pPr>
      <w:r w:rsidRPr="00546534">
        <w:rPr>
          <w:rFonts w:ascii="Times New Roman" w:hAnsi="Times New Roman" w:cs="Times New Roman"/>
          <w:b/>
          <w:sz w:val="24"/>
          <w:szCs w:val="24"/>
        </w:rPr>
        <w:t>…………………………………………………………………………………………………</w:t>
      </w:r>
    </w:p>
    <w:p w14:paraId="7B2698FD" w14:textId="77777777" w:rsidR="00BD2A8D" w:rsidRPr="00546534" w:rsidRDefault="00BD2A8D" w:rsidP="00F34674">
      <w:pPr>
        <w:numPr>
          <w:ilvl w:val="0"/>
          <w:numId w:val="12"/>
        </w:numPr>
        <w:tabs>
          <w:tab w:val="left" w:pos="1122"/>
        </w:tabs>
        <w:spacing w:after="200" w:line="240" w:lineRule="auto"/>
        <w:rPr>
          <w:rFonts w:ascii="Times New Roman" w:hAnsi="Times New Roman" w:cs="Times New Roman"/>
          <w:i/>
          <w:sz w:val="24"/>
          <w:szCs w:val="24"/>
        </w:rPr>
      </w:pPr>
      <w:r w:rsidRPr="00546534">
        <w:rPr>
          <w:rFonts w:ascii="Times New Roman" w:hAnsi="Times New Roman" w:cs="Times New Roman"/>
          <w:b/>
          <w:sz w:val="24"/>
          <w:szCs w:val="24"/>
        </w:rPr>
        <w:t>What other technical equipment’s devices do you operate in your day to day activity? (</w:t>
      </w:r>
      <w:r w:rsidRPr="00546534">
        <w:rPr>
          <w:rFonts w:ascii="Times New Roman" w:hAnsi="Times New Roman" w:cs="Times New Roman"/>
          <w:b/>
          <w:i/>
          <w:sz w:val="24"/>
          <w:szCs w:val="24"/>
        </w:rPr>
        <w:t>Tick a</w:t>
      </w:r>
      <w:r w:rsidRPr="00546534">
        <w:rPr>
          <w:rFonts w:ascii="Times New Roman" w:hAnsi="Times New Roman" w:cs="Times New Roman"/>
          <w:i/>
          <w:sz w:val="24"/>
          <w:szCs w:val="24"/>
        </w:rPr>
        <w:t>s</w:t>
      </w:r>
      <w:r w:rsidRPr="00546534">
        <w:rPr>
          <w:rFonts w:ascii="Times New Roman" w:hAnsi="Times New Roman" w:cs="Times New Roman"/>
          <w:b/>
          <w:i/>
          <w:sz w:val="24"/>
          <w:szCs w:val="24"/>
        </w:rPr>
        <w:t xml:space="preserve"> many options as po</w:t>
      </w:r>
      <w:r w:rsidRPr="00546534">
        <w:rPr>
          <w:rFonts w:ascii="Times New Roman" w:hAnsi="Times New Roman" w:cs="Times New Roman"/>
          <w:i/>
          <w:sz w:val="24"/>
          <w:szCs w:val="24"/>
        </w:rPr>
        <w:t>s</w:t>
      </w:r>
      <w:r w:rsidRPr="00546534">
        <w:rPr>
          <w:rFonts w:ascii="Times New Roman" w:hAnsi="Times New Roman" w:cs="Times New Roman"/>
          <w:b/>
          <w:i/>
          <w:sz w:val="24"/>
          <w:szCs w:val="24"/>
        </w:rPr>
        <w:t>sible)</w:t>
      </w:r>
    </w:p>
    <w:p w14:paraId="12C80B6A" w14:textId="77777777" w:rsidR="00BD2A8D" w:rsidRPr="00546534" w:rsidRDefault="00BD2A8D" w:rsidP="00F34674">
      <w:pPr>
        <w:tabs>
          <w:tab w:val="left" w:pos="1122"/>
        </w:tabs>
        <w:spacing w:line="240" w:lineRule="auto"/>
        <w:ind w:left="72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18F260BA" wp14:editId="4FD628B1">
                <wp:simplePos x="0" y="0"/>
                <wp:positionH relativeFrom="column">
                  <wp:posOffset>200025</wp:posOffset>
                </wp:positionH>
                <wp:positionV relativeFrom="paragraph">
                  <wp:posOffset>65405</wp:posOffset>
                </wp:positionV>
                <wp:extent cx="142875" cy="90805"/>
                <wp:effectExtent l="9525" t="7620" r="9525" b="6350"/>
                <wp:wrapNone/>
                <wp:docPr id="240" name="Rectangle 2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908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E4F3E9" id="Rectangle 240" o:spid="_x0000_s1026" style="position:absolute;margin-left:15.75pt;margin-top:5.15pt;width:11.25pt;height:7.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"/>
            </w:pict>
          </mc:Fallback>
        </mc:AlternateContent>
      </w:r>
      <w:r w:rsidRPr="00546534">
        <w:rPr>
          <w:rFonts w:ascii="Times New Roman" w:hAnsi="Times New Roman" w:cs="Times New Roman"/>
          <w:sz w:val="24"/>
          <w:szCs w:val="24"/>
        </w:rPr>
        <w:t xml:space="preserve"> Telephone</w:t>
      </w:r>
    </w:p>
    <w:p w14:paraId="1F6A8B65" w14:textId="77777777" w:rsidR="00BD2A8D" w:rsidRPr="00546534" w:rsidRDefault="00BD2A8D" w:rsidP="00F34674">
      <w:pPr>
        <w:tabs>
          <w:tab w:val="left" w:pos="1122"/>
        </w:tabs>
        <w:spacing w:line="240" w:lineRule="auto"/>
        <w:ind w:left="72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2A3DB1D2" wp14:editId="65E3F45A">
                <wp:simplePos x="0" y="0"/>
                <wp:positionH relativeFrom="column">
                  <wp:posOffset>171450</wp:posOffset>
                </wp:positionH>
                <wp:positionV relativeFrom="paragraph">
                  <wp:posOffset>47625</wp:posOffset>
                </wp:positionV>
                <wp:extent cx="123825" cy="114300"/>
                <wp:effectExtent l="9525" t="8255" r="9525" b="10795"/>
                <wp:wrapNone/>
                <wp:docPr id="241" name="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7AF0CC" id="Rectangle 241" o:spid="_x0000_s1026" style="position:absolute;margin-left:13.5pt;margin-top:3.75pt;width:9.75pt;height: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"/>
            </w:pict>
          </mc:Fallback>
        </mc:AlternateContent>
      </w:r>
      <w:r w:rsidRPr="00546534">
        <w:rPr>
          <w:rFonts w:ascii="Times New Roman" w:hAnsi="Times New Roman" w:cs="Times New Roman"/>
          <w:sz w:val="24"/>
          <w:szCs w:val="24"/>
        </w:rPr>
        <w:t xml:space="preserve"> Smart phone</w:t>
      </w:r>
    </w:p>
    <w:p w14:paraId="557269C5" w14:textId="77777777" w:rsidR="00BD2A8D" w:rsidRPr="00546534" w:rsidRDefault="00BD2A8D" w:rsidP="00F34674">
      <w:pPr>
        <w:tabs>
          <w:tab w:val="left" w:pos="1122"/>
        </w:tabs>
        <w:spacing w:line="240" w:lineRule="auto"/>
        <w:ind w:left="72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5049EB21" wp14:editId="752209AB">
                <wp:simplePos x="0" y="0"/>
                <wp:positionH relativeFrom="column">
                  <wp:posOffset>171450</wp:posOffset>
                </wp:positionH>
                <wp:positionV relativeFrom="paragraph">
                  <wp:posOffset>34290</wp:posOffset>
                </wp:positionV>
                <wp:extent cx="123825" cy="114300"/>
                <wp:effectExtent l="9525" t="13335" r="9525" b="5715"/>
                <wp:wrapNone/>
                <wp:docPr id="242" name="Rectangle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790DAA" id="Rectangle 242" o:spid="_x0000_s1026" style="position:absolute;margin-left:13.5pt;margin-top:2.7pt;width:9.75pt;height: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"/>
            </w:pict>
          </mc:Fallback>
        </mc:AlternateContent>
      </w:r>
      <w:r w:rsidRPr="00546534">
        <w:rPr>
          <w:rFonts w:ascii="Times New Roman" w:hAnsi="Times New Roman" w:cs="Times New Roman"/>
          <w:sz w:val="24"/>
          <w:szCs w:val="24"/>
        </w:rPr>
        <w:t xml:space="preserve"> Scanners</w:t>
      </w:r>
    </w:p>
    <w:p w14:paraId="2150A0BB" w14:textId="77777777" w:rsidR="00BD2A8D" w:rsidRPr="00546534" w:rsidRDefault="00BD2A8D" w:rsidP="00F34674">
      <w:pPr>
        <w:tabs>
          <w:tab w:val="left" w:pos="1122"/>
        </w:tabs>
        <w:spacing w:line="240" w:lineRule="auto"/>
        <w:ind w:left="720"/>
        <w:rPr>
          <w:rFonts w:ascii="Times New Roman" w:hAnsi="Times New Roman" w:cs="Times New Roman"/>
          <w:b/>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07EBC611" wp14:editId="35D9D152">
                <wp:simplePos x="0" y="0"/>
                <wp:positionH relativeFrom="column">
                  <wp:posOffset>173990</wp:posOffset>
                </wp:positionH>
                <wp:positionV relativeFrom="paragraph">
                  <wp:posOffset>58420</wp:posOffset>
                </wp:positionV>
                <wp:extent cx="121285" cy="95250"/>
                <wp:effectExtent l="12065" t="8255" r="9525" b="10795"/>
                <wp:wrapNone/>
                <wp:docPr id="243" name="Rectangle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285" cy="95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B2599C" id="Rectangle 243" o:spid="_x0000_s1026" style="position:absolute;margin-left:13.7pt;margin-top:4.6pt;width:9.55pt;height: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"/>
            </w:pict>
          </mc:Fallback>
        </mc:AlternateContent>
      </w:r>
      <w:r w:rsidRPr="00546534">
        <w:rPr>
          <w:rFonts w:ascii="Times New Roman" w:hAnsi="Times New Roman" w:cs="Times New Roman"/>
          <w:sz w:val="24"/>
          <w:szCs w:val="24"/>
        </w:rPr>
        <w:t xml:space="preserve"> Printer</w:t>
      </w:r>
      <w:r w:rsidRPr="00546534">
        <w:rPr>
          <w:rFonts w:ascii="Times New Roman" w:hAnsi="Times New Roman" w:cs="Times New Roman"/>
          <w:b/>
          <w:sz w:val="24"/>
          <w:szCs w:val="24"/>
        </w:rPr>
        <w:t>s</w:t>
      </w:r>
    </w:p>
    <w:p w14:paraId="2D32EA92" w14:textId="78D9EBBB" w:rsidR="00BD2A8D" w:rsidRPr="00546534" w:rsidRDefault="00BD2A8D" w:rsidP="00F34674">
      <w:pPr>
        <w:tabs>
          <w:tab w:val="left" w:pos="1122"/>
        </w:tabs>
        <w:spacing w:line="240" w:lineRule="auto"/>
        <w:ind w:left="720"/>
        <w:rPr>
          <w:rFonts w:ascii="Times New Roman" w:hAnsi="Times New Roman" w:cs="Times New Roman"/>
          <w:sz w:val="24"/>
          <w:szCs w:val="24"/>
        </w:rPr>
      </w:pPr>
      <w:r w:rsidRPr="00546534">
        <w:rPr>
          <w:rFonts w:ascii="Times New Roman" w:hAnsi="Times New Roman" w:cs="Times New Roman"/>
          <w:b/>
          <w:noProof/>
          <w:sz w:val="24"/>
          <w:szCs w:val="24"/>
        </w:rPr>
        <mc:AlternateContent>
          <mc:Choice Requires="wps">
            <w:drawing>
              <wp:anchor distT="0" distB="0" distL="114300" distR="114300" simplePos="0" relativeHeight="251729920" behindDoc="0" locked="0" layoutInCell="1" allowOverlap="1" wp14:anchorId="3952CEF1" wp14:editId="003FF55C">
                <wp:simplePos x="0" y="0"/>
                <wp:positionH relativeFrom="column">
                  <wp:posOffset>171450</wp:posOffset>
                </wp:positionH>
                <wp:positionV relativeFrom="paragraph">
                  <wp:posOffset>83185</wp:posOffset>
                </wp:positionV>
                <wp:extent cx="114300" cy="76200"/>
                <wp:effectExtent l="9525" t="13335" r="9525" b="5715"/>
                <wp:wrapNone/>
                <wp:docPr id="244" name="Rectangle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762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E683CC" id="Rectangle 244" o:spid="_x0000_s1026" style="position:absolute;margin-left:13.5pt;margin-top:6.55pt;width:9pt;height: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"/>
            </w:pict>
          </mc:Fallback>
        </mc:AlternateContent>
      </w:r>
      <w:r w:rsidR="008D740F" w:rsidRPr="00546534">
        <w:rPr>
          <w:rFonts w:ascii="Times New Roman" w:hAnsi="Times New Roman" w:cs="Times New Roman"/>
          <w:sz w:val="24"/>
          <w:szCs w:val="24"/>
        </w:rPr>
        <w:t>Laptop</w:t>
      </w:r>
    </w:p>
    <w:p w14:paraId="155DA534" w14:textId="2892D731" w:rsidR="00BD2A8D" w:rsidRPr="00546534" w:rsidRDefault="00BD2A8D" w:rsidP="00F34674">
      <w:pPr>
        <w:tabs>
          <w:tab w:val="left" w:pos="1122"/>
        </w:tabs>
        <w:spacing w:line="240" w:lineRule="auto"/>
        <w:ind w:left="720"/>
        <w:rPr>
          <w:rFonts w:ascii="Times New Roman" w:hAnsi="Times New Roman" w:cs="Times New Roman"/>
          <w:sz w:val="24"/>
          <w:szCs w:val="24"/>
        </w:rPr>
      </w:pPr>
      <w:r w:rsidRPr="00546534">
        <w:rPr>
          <w:rFonts w:ascii="Times New Roman" w:hAnsi="Times New Roman" w:cs="Times New Roman"/>
          <w:b/>
          <w:noProof/>
          <w:sz w:val="24"/>
          <w:szCs w:val="24"/>
        </w:rPr>
        <mc:AlternateContent>
          <mc:Choice Requires="wps">
            <w:drawing>
              <wp:anchor distT="0" distB="0" distL="114300" distR="114300" simplePos="0" relativeHeight="251730944" behindDoc="0" locked="0" layoutInCell="1" allowOverlap="1" wp14:anchorId="134AEDCD" wp14:editId="30B4713C">
                <wp:simplePos x="0" y="0"/>
                <wp:positionH relativeFrom="column">
                  <wp:posOffset>173990</wp:posOffset>
                </wp:positionH>
                <wp:positionV relativeFrom="paragraph">
                  <wp:posOffset>50165</wp:posOffset>
                </wp:positionV>
                <wp:extent cx="111760" cy="90805"/>
                <wp:effectExtent l="12065" t="8255" r="9525" b="5715"/>
                <wp:wrapNone/>
                <wp:docPr id="245" name="Rectangle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760" cy="908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64A0C5" id="Rectangle 245" o:spid="_x0000_s1026" style="position:absolute;margin-left:13.7pt;margin-top:3.95pt;width:8.8pt;height:7.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"/>
            </w:pict>
          </mc:Fallback>
        </mc:AlternateContent>
      </w:r>
      <w:r w:rsidR="008D740F" w:rsidRPr="00546534">
        <w:rPr>
          <w:rFonts w:ascii="Times New Roman" w:hAnsi="Times New Roman" w:cs="Times New Roman"/>
          <w:sz w:val="24"/>
          <w:szCs w:val="24"/>
        </w:rPr>
        <w:t>Tablet</w:t>
      </w:r>
    </w:p>
    <w:p w14:paraId="44977E47" w14:textId="77777777" w:rsidR="00BD2A8D" w:rsidRPr="00546534" w:rsidRDefault="00BD2A8D" w:rsidP="00F34674">
      <w:pPr>
        <w:tabs>
          <w:tab w:val="left" w:pos="1122"/>
        </w:tabs>
        <w:spacing w:line="240" w:lineRule="auto"/>
        <w:ind w:left="357"/>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36E261B9" wp14:editId="1568E816">
                <wp:simplePos x="0" y="0"/>
                <wp:positionH relativeFrom="column">
                  <wp:posOffset>200025</wp:posOffset>
                </wp:positionH>
                <wp:positionV relativeFrom="paragraph">
                  <wp:posOffset>46355</wp:posOffset>
                </wp:positionV>
                <wp:extent cx="133350" cy="90805"/>
                <wp:effectExtent l="9525" t="13335" r="9525" b="10160"/>
                <wp:wrapNone/>
                <wp:docPr id="246" name="Rectangle 2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 cy="908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605D3E" id="Rectangle 246" o:spid="_x0000_s1026" style="position:absolute;margin-left:15.75pt;margin-top:3.65pt;width:10.5pt;height:7.1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"/>
            </w:pict>
          </mc:Fallback>
        </mc:AlternateContent>
      </w:r>
      <w:r w:rsidRPr="00546534">
        <w:rPr>
          <w:rFonts w:ascii="Times New Roman" w:hAnsi="Times New Roman" w:cs="Times New Roman"/>
          <w:sz w:val="24"/>
          <w:szCs w:val="24"/>
        </w:rPr>
        <w:t xml:space="preserve">      Others (</w:t>
      </w:r>
      <w:r w:rsidRPr="00546534">
        <w:rPr>
          <w:rFonts w:ascii="Times New Roman" w:hAnsi="Times New Roman" w:cs="Times New Roman"/>
          <w:i/>
          <w:sz w:val="24"/>
          <w:szCs w:val="24"/>
        </w:rPr>
        <w:t>please indicate)</w:t>
      </w:r>
    </w:p>
    <w:p w14:paraId="02D44117" w14:textId="77777777" w:rsidR="00BD2A8D" w:rsidRPr="00546534" w:rsidRDefault="00BD2A8D" w:rsidP="00F34674">
      <w:pPr>
        <w:tabs>
          <w:tab w:val="left" w:pos="1122"/>
        </w:tabs>
        <w:spacing w:line="240" w:lineRule="auto"/>
        <w:ind w:left="357"/>
        <w:rPr>
          <w:rFonts w:ascii="Times New Roman" w:hAnsi="Times New Roman" w:cs="Times New Roman"/>
          <w:sz w:val="24"/>
          <w:szCs w:val="24"/>
        </w:rPr>
      </w:pPr>
      <w:r w:rsidRPr="00546534">
        <w:rPr>
          <w:rFonts w:ascii="Times New Roman" w:hAnsi="Times New Roman" w:cs="Times New Roman"/>
          <w:b/>
          <w:sz w:val="24"/>
          <w:szCs w:val="24"/>
        </w:rPr>
        <w:t xml:space="preserve">…………………………………………………………………………………………………………………………………………………………………………………………………….   </w:t>
      </w:r>
      <w:r w:rsidRPr="00546534">
        <w:rPr>
          <w:rFonts w:ascii="Times New Roman" w:hAnsi="Times New Roman" w:cs="Times New Roman"/>
          <w:sz w:val="24"/>
          <w:szCs w:val="24"/>
        </w:rPr>
        <w:t xml:space="preserve">  </w:t>
      </w:r>
    </w:p>
    <w:p w14:paraId="3EF030CA" w14:textId="77777777" w:rsidR="00BD2A8D" w:rsidRPr="00546534" w:rsidRDefault="00BD2A8D" w:rsidP="00F34674">
      <w:pPr>
        <w:tabs>
          <w:tab w:val="left" w:pos="1122"/>
        </w:tabs>
        <w:spacing w:line="240" w:lineRule="auto"/>
        <w:rPr>
          <w:rFonts w:ascii="Times New Roman" w:hAnsi="Times New Roman" w:cs="Times New Roman"/>
          <w:sz w:val="24"/>
          <w:szCs w:val="24"/>
        </w:rPr>
      </w:pPr>
    </w:p>
    <w:p w14:paraId="1F8C8DE0" w14:textId="7700350D" w:rsidR="00BD2A8D" w:rsidRPr="00546534" w:rsidRDefault="00BD2A8D" w:rsidP="00F34674">
      <w:pPr>
        <w:numPr>
          <w:ilvl w:val="0"/>
          <w:numId w:val="12"/>
        </w:numPr>
        <w:tabs>
          <w:tab w:val="clear" w:pos="720"/>
          <w:tab w:val="left" w:pos="1122"/>
        </w:tabs>
        <w:spacing w:after="200" w:line="240" w:lineRule="auto"/>
        <w:rPr>
          <w:rFonts w:ascii="Times New Roman" w:hAnsi="Times New Roman" w:cs="Times New Roman"/>
          <w:b/>
          <w:sz w:val="24"/>
          <w:szCs w:val="24"/>
        </w:rPr>
      </w:pPr>
      <w:r w:rsidRPr="00546534">
        <w:rPr>
          <w:rFonts w:ascii="Times New Roman" w:hAnsi="Times New Roman" w:cs="Times New Roman"/>
          <w:b/>
          <w:sz w:val="24"/>
          <w:szCs w:val="24"/>
        </w:rPr>
        <w:t>What functions would you like the</w:t>
      </w:r>
      <w:r w:rsidR="00AD1B57" w:rsidRPr="00546534">
        <w:rPr>
          <w:rFonts w:ascii="Times New Roman" w:hAnsi="Times New Roman" w:cs="Times New Roman"/>
          <w:b/>
          <w:sz w:val="24"/>
          <w:szCs w:val="24"/>
        </w:rPr>
        <w:t xml:space="preserve"> Smart Accounting </w:t>
      </w:r>
      <w:r w:rsidRPr="00546534">
        <w:rPr>
          <w:rFonts w:ascii="Times New Roman" w:hAnsi="Times New Roman" w:cs="Times New Roman"/>
          <w:b/>
          <w:sz w:val="24"/>
          <w:szCs w:val="24"/>
        </w:rPr>
        <w:t>System to perform?</w:t>
      </w:r>
    </w:p>
    <w:p w14:paraId="6E2B91B4"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17F622A7" wp14:editId="749C5B52">
                <wp:simplePos x="0" y="0"/>
                <wp:positionH relativeFrom="column">
                  <wp:posOffset>342900</wp:posOffset>
                </wp:positionH>
                <wp:positionV relativeFrom="paragraph">
                  <wp:posOffset>31115</wp:posOffset>
                </wp:positionV>
                <wp:extent cx="114300" cy="114300"/>
                <wp:effectExtent l="9525" t="12065" r="9525" b="6985"/>
                <wp:wrapNone/>
                <wp:docPr id="24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B09C04" id="Rectangle 247" o:spid="_x0000_s1026" style="position:absolute;margin-left:27pt;margin-top:2.45pt;width:9pt;height: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"/>
            </w:pict>
          </mc:Fallback>
        </mc:AlternateContent>
      </w:r>
      <w:r w:rsidRPr="00546534">
        <w:rPr>
          <w:rFonts w:ascii="Times New Roman" w:hAnsi="Times New Roman" w:cs="Times New Roman"/>
          <w:sz w:val="24"/>
          <w:szCs w:val="24"/>
        </w:rPr>
        <w:t xml:space="preserve">         Store data</w:t>
      </w:r>
    </w:p>
    <w:p w14:paraId="1881A399"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79D13DAD" wp14:editId="2D6855FF">
                <wp:simplePos x="0" y="0"/>
                <wp:positionH relativeFrom="column">
                  <wp:posOffset>342900</wp:posOffset>
                </wp:positionH>
                <wp:positionV relativeFrom="paragraph">
                  <wp:posOffset>23495</wp:posOffset>
                </wp:positionV>
                <wp:extent cx="114300" cy="114300"/>
                <wp:effectExtent l="9525" t="13335" r="9525" b="5715"/>
                <wp:wrapNone/>
                <wp:docPr id="248" name="Rectangle 2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5F5951" id="Rectangle 248" o:spid="_x0000_s1026" style="position:absolute;margin-left:27pt;margin-top:1.85pt;width:9pt;height: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"/>
            </w:pict>
          </mc:Fallback>
        </mc:AlternateContent>
      </w:r>
      <w:r w:rsidRPr="00546534">
        <w:rPr>
          <w:rFonts w:ascii="Times New Roman" w:hAnsi="Times New Roman" w:cs="Times New Roman"/>
          <w:sz w:val="24"/>
          <w:szCs w:val="24"/>
        </w:rPr>
        <w:t xml:space="preserve">         Facilitate a back up </w:t>
      </w:r>
    </w:p>
    <w:p w14:paraId="406DEC24"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5F235FF4" wp14:editId="16B7DF32">
                <wp:simplePos x="0" y="0"/>
                <wp:positionH relativeFrom="column">
                  <wp:posOffset>333375</wp:posOffset>
                </wp:positionH>
                <wp:positionV relativeFrom="paragraph">
                  <wp:posOffset>28575</wp:posOffset>
                </wp:positionV>
                <wp:extent cx="123825" cy="133350"/>
                <wp:effectExtent l="9525" t="8255" r="9525" b="10795"/>
                <wp:wrapNone/>
                <wp:docPr id="249" name="Rectangle 2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 cy="1333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32BA77" id="Rectangle 249" o:spid="_x0000_s1026" style="position:absolute;margin-left:26.25pt;margin-top:2.25pt;width:9.75pt;height:10.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"/>
            </w:pict>
          </mc:Fallback>
        </mc:AlternateContent>
      </w:r>
      <w:r w:rsidRPr="00546534">
        <w:rPr>
          <w:rFonts w:ascii="Times New Roman" w:hAnsi="Times New Roman" w:cs="Times New Roman"/>
          <w:sz w:val="24"/>
          <w:szCs w:val="24"/>
        </w:rPr>
        <w:t xml:space="preserve">        Ease of retrieval of data</w:t>
      </w:r>
    </w:p>
    <w:p w14:paraId="5408E676" w14:textId="49EBB039"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0688AD63" wp14:editId="26FA468D">
                <wp:simplePos x="0" y="0"/>
                <wp:positionH relativeFrom="column">
                  <wp:posOffset>323850</wp:posOffset>
                </wp:positionH>
                <wp:positionV relativeFrom="paragraph">
                  <wp:posOffset>11430</wp:posOffset>
                </wp:positionV>
                <wp:extent cx="114300" cy="114300"/>
                <wp:effectExtent l="0" t="0" r="19050" b="19050"/>
                <wp:wrapNone/>
                <wp:docPr id="250" name="Rectangle 2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txbx>
                        <w:txbxContent>
                          <w:p w14:paraId="3C4BCCCA" w14:textId="77777777" w:rsidR="009A64EC" w:rsidRDefault="009A64EC" w:rsidP="00BD2A8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88AD63" id="Rectangle 250" o:spid="_x0000_s1156" style="position:absolute;left:0;text-align:left;margin-left:25.5pt;margin-top:.9pt;width:9pt;height:9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">
                <v:textbox>
                  <w:txbxContent>
                    <w:p w14:paraId="3C4BCCCA" w14:textId="77777777" w:rsidR="009A64EC" w:rsidRDefault="009A64EC" w:rsidP="00BD2A8D">
                      <w:pPr>
                        <w:jc w:val="center"/>
                      </w:pPr>
                    </w:p>
                  </w:txbxContent>
                </v:textbox>
              </v:rect>
            </w:pict>
          </mc:Fallback>
        </mc:AlternateContent>
      </w:r>
      <w:r w:rsidR="00AD1B57" w:rsidRPr="00546534">
        <w:rPr>
          <w:rFonts w:ascii="Times New Roman" w:hAnsi="Times New Roman" w:cs="Times New Roman"/>
          <w:sz w:val="24"/>
          <w:szCs w:val="24"/>
        </w:rPr>
        <w:t xml:space="preserve">        Print transactions</w:t>
      </w:r>
    </w:p>
    <w:p w14:paraId="747E1E59"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44256" behindDoc="0" locked="0" layoutInCell="1" allowOverlap="1" wp14:anchorId="292F3BB0" wp14:editId="6A714A57">
                <wp:simplePos x="0" y="0"/>
                <wp:positionH relativeFrom="column">
                  <wp:posOffset>342900</wp:posOffset>
                </wp:positionH>
                <wp:positionV relativeFrom="paragraph">
                  <wp:posOffset>11430</wp:posOffset>
                </wp:positionV>
                <wp:extent cx="114300" cy="114300"/>
                <wp:effectExtent l="0" t="0" r="19050" b="19050"/>
                <wp:wrapNone/>
                <wp:docPr id="251" name="Rectangle 2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EF8DE5" id="Rectangle 251" o:spid="_x0000_s1026" style="position:absolute;margin-left:27pt;margin-top:.9pt;width:9pt;height:9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"/>
            </w:pict>
          </mc:Fallback>
        </mc:AlternateContent>
      </w:r>
      <w:r w:rsidRPr="00546534">
        <w:rPr>
          <w:rFonts w:ascii="Times New Roman" w:hAnsi="Times New Roman" w:cs="Times New Roman"/>
          <w:sz w:val="24"/>
          <w:szCs w:val="24"/>
        </w:rPr>
        <w:t xml:space="preserve">        Facilitate an effective payment system</w:t>
      </w:r>
    </w:p>
    <w:p w14:paraId="4DB132D6" w14:textId="2274A90E"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7FF5A078" wp14:editId="173DD183">
                <wp:simplePos x="0" y="0"/>
                <wp:positionH relativeFrom="column">
                  <wp:posOffset>371475</wp:posOffset>
                </wp:positionH>
                <wp:positionV relativeFrom="paragraph">
                  <wp:posOffset>11430</wp:posOffset>
                </wp:positionV>
                <wp:extent cx="114300" cy="114300"/>
                <wp:effectExtent l="0" t="0" r="19050" b="19050"/>
                <wp:wrapNone/>
                <wp:docPr id="255" name="Rectangle 2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5DB963" id="Rectangle 255" o:spid="_x0000_s1026" style="position:absolute;margin-left:29.25pt;margin-top:.9pt;width:9pt;height:9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"/>
            </w:pict>
          </mc:Fallback>
        </mc:AlternateContent>
      </w:r>
      <w:r w:rsidR="00AD1B57" w:rsidRPr="00546534">
        <w:rPr>
          <w:rFonts w:ascii="Times New Roman" w:hAnsi="Times New Roman" w:cs="Times New Roman"/>
          <w:sz w:val="24"/>
          <w:szCs w:val="24"/>
        </w:rPr>
        <w:t xml:space="preserve">  </w:t>
      </w:r>
      <w:r w:rsidRPr="00546534">
        <w:rPr>
          <w:rFonts w:ascii="Times New Roman" w:hAnsi="Times New Roman" w:cs="Times New Roman"/>
          <w:b/>
          <w:noProof/>
          <w:sz w:val="24"/>
          <w:szCs w:val="24"/>
        </w:rPr>
        <mc:AlternateContent>
          <mc:Choice Requires="wps">
            <w:drawing>
              <wp:anchor distT="0" distB="0" distL="114300" distR="114300" simplePos="0" relativeHeight="251741184" behindDoc="0" locked="0" layoutInCell="1" allowOverlap="1" wp14:anchorId="3B5ECD3D" wp14:editId="399B4344">
                <wp:simplePos x="0" y="0"/>
                <wp:positionH relativeFrom="column">
                  <wp:posOffset>333375</wp:posOffset>
                </wp:positionH>
                <wp:positionV relativeFrom="paragraph">
                  <wp:posOffset>43180</wp:posOffset>
                </wp:positionV>
                <wp:extent cx="123825" cy="123825"/>
                <wp:effectExtent l="9525" t="12700" r="9525" b="6350"/>
                <wp:wrapNone/>
                <wp:docPr id="256" name="Rectangle 2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 cy="123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AB8DF4" id="Rectangle 256" o:spid="_x0000_s1026" style="position:absolute;margin-left:26.25pt;margin-top:3.4pt;width:9.75pt;height:9.7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"/>
            </w:pict>
          </mc:Fallback>
        </mc:AlternateContent>
      </w:r>
      <w:r w:rsidRPr="00546534">
        <w:rPr>
          <w:rFonts w:ascii="Times New Roman" w:hAnsi="Times New Roman" w:cs="Times New Roman"/>
          <w:b/>
          <w:sz w:val="24"/>
          <w:szCs w:val="24"/>
        </w:rPr>
        <w:t xml:space="preserve">        </w:t>
      </w:r>
      <w:r w:rsidRPr="00546534">
        <w:rPr>
          <w:rFonts w:ascii="Times New Roman" w:hAnsi="Times New Roman" w:cs="Times New Roman"/>
          <w:sz w:val="24"/>
          <w:szCs w:val="24"/>
        </w:rPr>
        <w:t>Others, (</w:t>
      </w:r>
      <w:r w:rsidRPr="00546534">
        <w:rPr>
          <w:rFonts w:ascii="Times New Roman" w:hAnsi="Times New Roman" w:cs="Times New Roman"/>
          <w:i/>
          <w:sz w:val="24"/>
          <w:szCs w:val="24"/>
        </w:rPr>
        <w:t>Please specify</w:t>
      </w:r>
      <w:r w:rsidRPr="00546534">
        <w:rPr>
          <w:rFonts w:ascii="Times New Roman" w:hAnsi="Times New Roman" w:cs="Times New Roman"/>
          <w:sz w:val="24"/>
          <w:szCs w:val="24"/>
        </w:rPr>
        <w:t>)</w:t>
      </w:r>
    </w:p>
    <w:p w14:paraId="21F809D2" w14:textId="77777777" w:rsidR="00BD2A8D" w:rsidRPr="00546534" w:rsidRDefault="00BD2A8D" w:rsidP="00F34674">
      <w:pPr>
        <w:tabs>
          <w:tab w:val="left" w:pos="1122"/>
        </w:tabs>
        <w:spacing w:line="240" w:lineRule="auto"/>
        <w:ind w:left="360"/>
        <w:rPr>
          <w:rFonts w:ascii="Times New Roman" w:hAnsi="Times New Roman" w:cs="Times New Roman"/>
          <w:b/>
          <w:sz w:val="24"/>
          <w:szCs w:val="24"/>
        </w:rPr>
      </w:pPr>
      <w:r w:rsidRPr="00546534">
        <w:rPr>
          <w:rFonts w:ascii="Times New Roman" w:hAnsi="Times New Roman" w:cs="Times New Roman"/>
          <w:b/>
          <w:sz w:val="24"/>
          <w:szCs w:val="24"/>
        </w:rPr>
        <w:t xml:space="preserve">…………………………………………………………………………………………………………………………………………………………………………………………………….     </w:t>
      </w:r>
    </w:p>
    <w:p w14:paraId="439D7B1B"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p>
    <w:p w14:paraId="0B888F08"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p>
    <w:p w14:paraId="10E3DFAE" w14:textId="6DFDD27B" w:rsidR="00BD2A8D" w:rsidRPr="00546534" w:rsidRDefault="00BD2A8D" w:rsidP="00F34674">
      <w:pPr>
        <w:numPr>
          <w:ilvl w:val="0"/>
          <w:numId w:val="12"/>
        </w:numPr>
        <w:spacing w:after="0" w:line="240" w:lineRule="auto"/>
        <w:rPr>
          <w:rFonts w:ascii="Times New Roman" w:hAnsi="Times New Roman" w:cs="Times New Roman"/>
          <w:b/>
          <w:sz w:val="24"/>
          <w:szCs w:val="24"/>
        </w:rPr>
      </w:pPr>
      <w:r w:rsidRPr="00546534">
        <w:rPr>
          <w:rFonts w:ascii="Times New Roman" w:hAnsi="Times New Roman" w:cs="Times New Roman"/>
          <w:b/>
          <w:sz w:val="24"/>
          <w:szCs w:val="24"/>
        </w:rPr>
        <w:t xml:space="preserve">Should the system contain login permission for the users </w:t>
      </w:r>
      <w:r w:rsidR="00AD1B57" w:rsidRPr="00546534">
        <w:rPr>
          <w:rFonts w:ascii="Times New Roman" w:hAnsi="Times New Roman" w:cs="Times New Roman"/>
          <w:b/>
          <w:sz w:val="24"/>
          <w:szCs w:val="24"/>
        </w:rPr>
        <w:t>to enhance</w:t>
      </w:r>
      <w:r w:rsidRPr="00546534">
        <w:rPr>
          <w:rFonts w:ascii="Times New Roman" w:hAnsi="Times New Roman" w:cs="Times New Roman"/>
          <w:b/>
          <w:sz w:val="24"/>
          <w:szCs w:val="24"/>
        </w:rPr>
        <w:t xml:space="preserve"> data security?</w:t>
      </w:r>
    </w:p>
    <w:p w14:paraId="1108CB6A" w14:textId="77777777" w:rsidR="00BD2A8D" w:rsidRPr="00546534" w:rsidRDefault="00BD2A8D" w:rsidP="00F34674">
      <w:pPr>
        <w:spacing w:after="0" w:line="240" w:lineRule="auto"/>
        <w:ind w:left="720"/>
        <w:rPr>
          <w:rFonts w:ascii="Times New Roman" w:hAnsi="Times New Roman" w:cs="Times New Roman"/>
          <w:b/>
          <w:sz w:val="24"/>
          <w:szCs w:val="24"/>
        </w:rPr>
      </w:pPr>
    </w:p>
    <w:p w14:paraId="197053A3"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4401A71C" wp14:editId="147055C8">
                <wp:simplePos x="0" y="0"/>
                <wp:positionH relativeFrom="column">
                  <wp:posOffset>342900</wp:posOffset>
                </wp:positionH>
                <wp:positionV relativeFrom="paragraph">
                  <wp:posOffset>31115</wp:posOffset>
                </wp:positionV>
                <wp:extent cx="114300" cy="114300"/>
                <wp:effectExtent l="9525" t="13970" r="9525" b="5080"/>
                <wp:wrapNone/>
                <wp:docPr id="265" name="Rectangle 2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902515" id="Rectangle 265" o:spid="_x0000_s1026" style="position:absolute;margin-left:27pt;margin-top:2.45pt;width:9pt;height:9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"/>
            </w:pict>
          </mc:Fallback>
        </mc:AlternateContent>
      </w:r>
      <w:r w:rsidRPr="00546534">
        <w:rPr>
          <w:rFonts w:ascii="Times New Roman" w:hAnsi="Times New Roman" w:cs="Times New Roman"/>
          <w:sz w:val="24"/>
          <w:szCs w:val="24"/>
        </w:rPr>
        <w:t xml:space="preserve">         Yes</w:t>
      </w:r>
    </w:p>
    <w:p w14:paraId="05455B8D"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w:lastRenderedPageBreak/>
        <mc:AlternateContent>
          <mc:Choice Requires="wps">
            <w:drawing>
              <wp:anchor distT="0" distB="0" distL="114300" distR="114300" simplePos="0" relativeHeight="251710464" behindDoc="0" locked="0" layoutInCell="1" allowOverlap="1" wp14:anchorId="30BD0752" wp14:editId="34979779">
                <wp:simplePos x="0" y="0"/>
                <wp:positionH relativeFrom="column">
                  <wp:posOffset>342900</wp:posOffset>
                </wp:positionH>
                <wp:positionV relativeFrom="paragraph">
                  <wp:posOffset>23495</wp:posOffset>
                </wp:positionV>
                <wp:extent cx="114300" cy="114300"/>
                <wp:effectExtent l="9525" t="5715" r="9525" b="13335"/>
                <wp:wrapNone/>
                <wp:docPr id="266" name="Rectangle 2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B04118" id="Rectangle 266" o:spid="_x0000_s1026" style="position:absolute;margin-left:27pt;margin-top:1.85pt;width:9pt;height: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"/>
            </w:pict>
          </mc:Fallback>
        </mc:AlternateContent>
      </w:r>
      <w:r w:rsidRPr="00546534">
        <w:rPr>
          <w:rFonts w:ascii="Times New Roman" w:hAnsi="Times New Roman" w:cs="Times New Roman"/>
          <w:sz w:val="24"/>
          <w:szCs w:val="24"/>
        </w:rPr>
        <w:t xml:space="preserve">         No</w:t>
      </w:r>
    </w:p>
    <w:p w14:paraId="50D5E0B3" w14:textId="77777777" w:rsidR="00BD2A8D" w:rsidRPr="00546534" w:rsidRDefault="00BD2A8D" w:rsidP="00F34674">
      <w:pPr>
        <w:tabs>
          <w:tab w:val="left" w:pos="1122"/>
        </w:tabs>
        <w:spacing w:line="240" w:lineRule="auto"/>
        <w:ind w:left="360"/>
        <w:rPr>
          <w:rFonts w:ascii="Times New Roman" w:hAnsi="Times New Roman" w:cs="Times New Roman"/>
          <w:b/>
          <w:sz w:val="24"/>
          <w:szCs w:val="24"/>
        </w:rPr>
      </w:pPr>
      <w:r w:rsidRPr="00546534">
        <w:rPr>
          <w:rFonts w:ascii="Times New Roman" w:hAnsi="Times New Roman" w:cs="Times New Roman"/>
          <w:b/>
          <w:sz w:val="24"/>
          <w:szCs w:val="24"/>
        </w:rPr>
        <w:t>If No, why?</w:t>
      </w:r>
    </w:p>
    <w:p w14:paraId="381A20DF"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383F5CFB" wp14:editId="369AD12D">
                <wp:simplePos x="0" y="0"/>
                <wp:positionH relativeFrom="column">
                  <wp:posOffset>85725</wp:posOffset>
                </wp:positionH>
                <wp:positionV relativeFrom="paragraph">
                  <wp:posOffset>31750</wp:posOffset>
                </wp:positionV>
                <wp:extent cx="152400" cy="83185"/>
                <wp:effectExtent l="9525" t="12700" r="9525" b="8890"/>
                <wp:wrapNone/>
                <wp:docPr id="269" name="Rectangle 2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152400" cy="8318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88AF2F" id="Rectangle 269" o:spid="_x0000_s1026" style="position:absolute;margin-left:6.75pt;margin-top:2.5pt;width:12pt;height:6.55pt;flip:y;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"/>
            </w:pict>
          </mc:Fallback>
        </mc:AlternateContent>
      </w:r>
      <w:r w:rsidRPr="00546534">
        <w:rPr>
          <w:rFonts w:ascii="Times New Roman" w:hAnsi="Times New Roman" w:cs="Times New Roman"/>
          <w:sz w:val="24"/>
          <w:szCs w:val="24"/>
        </w:rPr>
        <w:t xml:space="preserve">   One can forget the pa</w:t>
      </w:r>
      <w:r w:rsidRPr="00546534">
        <w:rPr>
          <w:rFonts w:ascii="Times New Roman" w:hAnsi="Times New Roman" w:cs="Times New Roman"/>
          <w:b/>
          <w:sz w:val="24"/>
          <w:szCs w:val="24"/>
        </w:rPr>
        <w:t>ss</w:t>
      </w:r>
      <w:r w:rsidRPr="00546534">
        <w:rPr>
          <w:rFonts w:ascii="Times New Roman" w:hAnsi="Times New Roman" w:cs="Times New Roman"/>
          <w:sz w:val="24"/>
          <w:szCs w:val="24"/>
        </w:rPr>
        <w:t>word</w:t>
      </w:r>
    </w:p>
    <w:p w14:paraId="5D6BEFCA"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1058FC1A" wp14:editId="6C578B7A">
                <wp:simplePos x="0" y="0"/>
                <wp:positionH relativeFrom="column">
                  <wp:posOffset>85725</wp:posOffset>
                </wp:positionH>
                <wp:positionV relativeFrom="paragraph">
                  <wp:posOffset>58420</wp:posOffset>
                </wp:positionV>
                <wp:extent cx="152400" cy="90805"/>
                <wp:effectExtent l="9525" t="10160" r="9525" b="13335"/>
                <wp:wrapNone/>
                <wp:docPr id="272" name="Rectangle 2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908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C74E56" id="Rectangle 272" o:spid="_x0000_s1026" style="position:absolute;margin-left:6.75pt;margin-top:4.6pt;width:12pt;height:7.1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"/>
            </w:pict>
          </mc:Fallback>
        </mc:AlternateContent>
      </w:r>
      <w:r w:rsidRPr="00546534">
        <w:rPr>
          <w:rFonts w:ascii="Times New Roman" w:hAnsi="Times New Roman" w:cs="Times New Roman"/>
          <w:sz w:val="24"/>
          <w:szCs w:val="24"/>
        </w:rPr>
        <w:t xml:space="preserve">    It I hard to login</w:t>
      </w:r>
    </w:p>
    <w:p w14:paraId="10DAFDFD" w14:textId="1C9CAB76"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7512A7FC" wp14:editId="758EC93E">
                <wp:simplePos x="0" y="0"/>
                <wp:positionH relativeFrom="column">
                  <wp:posOffset>85725</wp:posOffset>
                </wp:positionH>
                <wp:positionV relativeFrom="paragraph">
                  <wp:posOffset>59055</wp:posOffset>
                </wp:positionV>
                <wp:extent cx="152400" cy="90805"/>
                <wp:effectExtent l="9525" t="10160" r="9525" b="13335"/>
                <wp:wrapNone/>
                <wp:docPr id="282" name="Rectangle 2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908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7CA491" id="Rectangle 282" o:spid="_x0000_s1026" style="position:absolute;margin-left:6.75pt;margin-top:4.65pt;width:12pt;height:7.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"/>
            </w:pict>
          </mc:Fallback>
        </mc:AlternateContent>
      </w:r>
      <w:r w:rsidRPr="00546534">
        <w:rPr>
          <w:rFonts w:ascii="Times New Roman" w:hAnsi="Times New Roman" w:cs="Times New Roman"/>
          <w:sz w:val="24"/>
          <w:szCs w:val="24"/>
        </w:rPr>
        <w:t xml:space="preserve">   </w:t>
      </w:r>
      <w:r w:rsidR="00AD1B57" w:rsidRPr="00546534">
        <w:rPr>
          <w:rFonts w:ascii="Times New Roman" w:hAnsi="Times New Roman" w:cs="Times New Roman"/>
          <w:sz w:val="24"/>
          <w:szCs w:val="24"/>
        </w:rPr>
        <w:t>To avoid wastage of time</w:t>
      </w:r>
    </w:p>
    <w:p w14:paraId="3C4E9213"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50B8BF45" wp14:editId="01CB4E88">
                <wp:simplePos x="0" y="0"/>
                <wp:positionH relativeFrom="column">
                  <wp:posOffset>85725</wp:posOffset>
                </wp:positionH>
                <wp:positionV relativeFrom="paragraph">
                  <wp:posOffset>59690</wp:posOffset>
                </wp:positionV>
                <wp:extent cx="152400" cy="90805"/>
                <wp:effectExtent l="9525" t="10160" r="9525" b="13335"/>
                <wp:wrapNone/>
                <wp:docPr id="283" name="Rectangle 2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400" cy="908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637410" id="Rectangle 283" o:spid="_x0000_s1026" style="position:absolute;margin-left:6.75pt;margin-top:4.7pt;width:12pt;height:7.1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"/>
            </w:pict>
          </mc:Fallback>
        </mc:AlternateContent>
      </w:r>
      <w:r w:rsidRPr="00546534">
        <w:rPr>
          <w:rFonts w:ascii="Times New Roman" w:hAnsi="Times New Roman" w:cs="Times New Roman"/>
          <w:sz w:val="24"/>
          <w:szCs w:val="24"/>
        </w:rPr>
        <w:t xml:space="preserve">   It i</w:t>
      </w:r>
      <w:r w:rsidRPr="00546534">
        <w:rPr>
          <w:rFonts w:ascii="Times New Roman" w:hAnsi="Times New Roman" w:cs="Times New Roman"/>
          <w:b/>
          <w:sz w:val="24"/>
          <w:szCs w:val="24"/>
        </w:rPr>
        <w:t>s</w:t>
      </w:r>
      <w:r w:rsidRPr="00546534">
        <w:rPr>
          <w:rFonts w:ascii="Times New Roman" w:hAnsi="Times New Roman" w:cs="Times New Roman"/>
          <w:sz w:val="24"/>
          <w:szCs w:val="24"/>
        </w:rPr>
        <w:t xml:space="preserve"> too Westernized, African not used to it</w:t>
      </w:r>
    </w:p>
    <w:p w14:paraId="2D46C177"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b/>
          <w:noProof/>
          <w:sz w:val="24"/>
          <w:szCs w:val="24"/>
        </w:rPr>
        <mc:AlternateContent>
          <mc:Choice Requires="wps">
            <w:drawing>
              <wp:anchor distT="0" distB="0" distL="114300" distR="114300" simplePos="0" relativeHeight="251738112" behindDoc="0" locked="0" layoutInCell="1" allowOverlap="1" wp14:anchorId="2CD5458C" wp14:editId="6F906662">
                <wp:simplePos x="0" y="0"/>
                <wp:positionH relativeFrom="column">
                  <wp:posOffset>85725</wp:posOffset>
                </wp:positionH>
                <wp:positionV relativeFrom="paragraph">
                  <wp:posOffset>50800</wp:posOffset>
                </wp:positionV>
                <wp:extent cx="95250" cy="90805"/>
                <wp:effectExtent l="9525" t="10160" r="9525" b="13335"/>
                <wp:wrapNone/>
                <wp:docPr id="292" name="Rectangle 2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 cy="908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27C668" id="Rectangle 292" o:spid="_x0000_s1026" style="position:absolute;margin-left:6.75pt;margin-top:4pt;width:7.5pt;height:7.1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"/>
            </w:pict>
          </mc:Fallback>
        </mc:AlternateContent>
      </w:r>
      <w:r w:rsidRPr="00546534">
        <w:rPr>
          <w:rFonts w:ascii="Times New Roman" w:hAnsi="Times New Roman" w:cs="Times New Roman"/>
          <w:b/>
          <w:sz w:val="24"/>
          <w:szCs w:val="24"/>
        </w:rPr>
        <w:t xml:space="preserve"> </w:t>
      </w:r>
      <w:r w:rsidRPr="00546534">
        <w:rPr>
          <w:rFonts w:ascii="Times New Roman" w:hAnsi="Times New Roman" w:cs="Times New Roman"/>
          <w:sz w:val="24"/>
          <w:szCs w:val="24"/>
        </w:rPr>
        <w:t>Others (</w:t>
      </w:r>
      <w:r w:rsidRPr="00546534">
        <w:rPr>
          <w:rFonts w:ascii="Times New Roman" w:hAnsi="Times New Roman" w:cs="Times New Roman"/>
          <w:i/>
          <w:sz w:val="24"/>
          <w:szCs w:val="24"/>
        </w:rPr>
        <w:t>Please specify)</w:t>
      </w:r>
    </w:p>
    <w:p w14:paraId="0E78AE8D" w14:textId="77777777" w:rsidR="00BD2A8D" w:rsidRPr="00546534" w:rsidRDefault="00BD2A8D" w:rsidP="00F34674">
      <w:pPr>
        <w:tabs>
          <w:tab w:val="left" w:pos="1122"/>
        </w:tabs>
        <w:spacing w:line="240" w:lineRule="auto"/>
        <w:ind w:left="360"/>
        <w:rPr>
          <w:rFonts w:ascii="Times New Roman" w:hAnsi="Times New Roman" w:cs="Times New Roman"/>
          <w:b/>
          <w:sz w:val="24"/>
          <w:szCs w:val="24"/>
        </w:rPr>
      </w:pPr>
      <w:r w:rsidRPr="00546534">
        <w:rPr>
          <w:rFonts w:ascii="Times New Roman" w:hAnsi="Times New Roman" w:cs="Times New Roman"/>
          <w:b/>
          <w:sz w:val="24"/>
          <w:szCs w:val="24"/>
        </w:rPr>
        <w:t xml:space="preserve">…………………………………………………………………………………………………………………………………………………………………………………………………….   </w:t>
      </w:r>
    </w:p>
    <w:p w14:paraId="46CD132A" w14:textId="77777777" w:rsidR="00BD2A8D" w:rsidRPr="00546534" w:rsidRDefault="00BD2A8D" w:rsidP="00F34674">
      <w:pPr>
        <w:tabs>
          <w:tab w:val="left" w:pos="1122"/>
        </w:tabs>
        <w:spacing w:line="240" w:lineRule="auto"/>
        <w:ind w:left="360"/>
        <w:rPr>
          <w:rFonts w:ascii="Times New Roman" w:hAnsi="Times New Roman" w:cs="Times New Roman"/>
          <w:b/>
          <w:sz w:val="24"/>
          <w:szCs w:val="24"/>
        </w:rPr>
      </w:pPr>
      <w:r w:rsidRPr="00546534">
        <w:rPr>
          <w:rFonts w:ascii="Times New Roman" w:hAnsi="Times New Roman" w:cs="Times New Roman"/>
          <w:b/>
          <w:sz w:val="24"/>
          <w:szCs w:val="24"/>
        </w:rPr>
        <w:t xml:space="preserve">  </w:t>
      </w:r>
    </w:p>
    <w:p w14:paraId="44651816" w14:textId="3EFA8864" w:rsidR="00BD2A8D" w:rsidRPr="00546534" w:rsidRDefault="00BD2A8D" w:rsidP="00F34674">
      <w:pPr>
        <w:numPr>
          <w:ilvl w:val="0"/>
          <w:numId w:val="12"/>
        </w:numPr>
        <w:tabs>
          <w:tab w:val="left" w:pos="1122"/>
        </w:tabs>
        <w:spacing w:after="200" w:line="240" w:lineRule="auto"/>
        <w:rPr>
          <w:rFonts w:ascii="Times New Roman" w:hAnsi="Times New Roman" w:cs="Times New Roman"/>
          <w:b/>
          <w:sz w:val="24"/>
          <w:szCs w:val="24"/>
        </w:rPr>
      </w:pPr>
      <w:r w:rsidRPr="00546534">
        <w:rPr>
          <w:rFonts w:ascii="Times New Roman" w:hAnsi="Times New Roman" w:cs="Times New Roman"/>
          <w:b/>
          <w:sz w:val="24"/>
          <w:szCs w:val="24"/>
        </w:rPr>
        <w:t xml:space="preserve">What type of output would you like the </w:t>
      </w:r>
      <w:r w:rsidR="00AD1B57" w:rsidRPr="00546534">
        <w:rPr>
          <w:rFonts w:ascii="Times New Roman" w:hAnsi="Times New Roman" w:cs="Times New Roman"/>
          <w:b/>
          <w:sz w:val="24"/>
          <w:szCs w:val="24"/>
        </w:rPr>
        <w:t xml:space="preserve">Smart </w:t>
      </w:r>
      <w:r w:rsidR="008D740F" w:rsidRPr="00546534">
        <w:rPr>
          <w:rFonts w:ascii="Times New Roman" w:hAnsi="Times New Roman" w:cs="Times New Roman"/>
          <w:b/>
          <w:sz w:val="24"/>
          <w:szCs w:val="24"/>
        </w:rPr>
        <w:t>Accounting System</w:t>
      </w:r>
      <w:r w:rsidRPr="00546534">
        <w:rPr>
          <w:rFonts w:ascii="Times New Roman" w:hAnsi="Times New Roman" w:cs="Times New Roman"/>
          <w:b/>
          <w:sz w:val="24"/>
          <w:szCs w:val="24"/>
        </w:rPr>
        <w:t xml:space="preserve"> to give?</w:t>
      </w:r>
    </w:p>
    <w:p w14:paraId="7559D80F" w14:textId="67158E22"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1BB013D6" wp14:editId="11B4B98A">
                <wp:simplePos x="0" y="0"/>
                <wp:positionH relativeFrom="column">
                  <wp:posOffset>171450</wp:posOffset>
                </wp:positionH>
                <wp:positionV relativeFrom="paragraph">
                  <wp:posOffset>28575</wp:posOffset>
                </wp:positionV>
                <wp:extent cx="123825" cy="123825"/>
                <wp:effectExtent l="9525" t="5715" r="9525" b="13335"/>
                <wp:wrapNone/>
                <wp:docPr id="299" name="Rectangle 2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 cy="123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128D4D" id="Rectangle 299" o:spid="_x0000_s1026" style="position:absolute;margin-left:13.5pt;margin-top:2.25pt;width:9.75pt;height:9.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"/>
            </w:pict>
          </mc:Fallback>
        </mc:AlternateContent>
      </w:r>
      <w:r w:rsidRPr="00546534">
        <w:rPr>
          <w:rFonts w:ascii="Times New Roman" w:hAnsi="Times New Roman" w:cs="Times New Roman"/>
          <w:sz w:val="24"/>
          <w:szCs w:val="24"/>
        </w:rPr>
        <w:t xml:space="preserve">       </w:t>
      </w:r>
      <w:r w:rsidR="00AD1B57" w:rsidRPr="00546534">
        <w:rPr>
          <w:rFonts w:ascii="Times New Roman" w:hAnsi="Times New Roman" w:cs="Times New Roman"/>
          <w:sz w:val="24"/>
          <w:szCs w:val="24"/>
        </w:rPr>
        <w:t>Generate transactional reports</w:t>
      </w:r>
    </w:p>
    <w:p w14:paraId="51E7209B" w14:textId="54B439AD"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07F690DB" wp14:editId="5D3E97F5">
                <wp:simplePos x="0" y="0"/>
                <wp:positionH relativeFrom="column">
                  <wp:posOffset>171450</wp:posOffset>
                </wp:positionH>
                <wp:positionV relativeFrom="paragraph">
                  <wp:posOffset>38735</wp:posOffset>
                </wp:positionV>
                <wp:extent cx="123825" cy="104775"/>
                <wp:effectExtent l="9525" t="5715" r="9525" b="13335"/>
                <wp:wrapNone/>
                <wp:docPr id="300" name="Rectangle 3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 cy="1047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9B0A3A" id="Rectangle 300" o:spid="_x0000_s1026" style="position:absolute;margin-left:13.5pt;margin-top:3.05pt;width:9.75pt;height:8.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"/>
            </w:pict>
          </mc:Fallback>
        </mc:AlternateContent>
      </w:r>
      <w:r w:rsidRPr="00546534">
        <w:rPr>
          <w:rFonts w:ascii="Times New Roman" w:hAnsi="Times New Roman" w:cs="Times New Roman"/>
          <w:sz w:val="24"/>
          <w:szCs w:val="24"/>
        </w:rPr>
        <w:t xml:space="preserve">       </w:t>
      </w:r>
      <w:r w:rsidR="00AD1B57" w:rsidRPr="00546534">
        <w:rPr>
          <w:rFonts w:ascii="Times New Roman" w:hAnsi="Times New Roman" w:cs="Times New Roman"/>
          <w:sz w:val="24"/>
          <w:szCs w:val="24"/>
        </w:rPr>
        <w:t>Notify time of expiry of commodities</w:t>
      </w:r>
      <w:r w:rsidRPr="00546534">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755C2A84" wp14:editId="45586E04">
                <wp:simplePos x="0" y="0"/>
                <wp:positionH relativeFrom="column">
                  <wp:posOffset>173990</wp:posOffset>
                </wp:positionH>
                <wp:positionV relativeFrom="paragraph">
                  <wp:posOffset>85725</wp:posOffset>
                </wp:positionV>
                <wp:extent cx="121285" cy="104775"/>
                <wp:effectExtent l="12065" t="13970" r="9525" b="508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285" cy="1047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E22C6C" id="Rectangle 61" o:spid="_x0000_s1026" style="position:absolute;margin-left:13.7pt;margin-top:6.75pt;width:9.55pt;height:8.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"/>
            </w:pict>
          </mc:Fallback>
        </mc:AlternateContent>
      </w:r>
      <w:r w:rsidRPr="00546534">
        <w:rPr>
          <w:rFonts w:ascii="Times New Roman" w:hAnsi="Times New Roman" w:cs="Times New Roman"/>
          <w:sz w:val="24"/>
          <w:szCs w:val="24"/>
        </w:rPr>
        <w:t xml:space="preserve"> </w:t>
      </w:r>
    </w:p>
    <w:p w14:paraId="2ADAB905" w14:textId="77777777" w:rsidR="00BD2A8D" w:rsidRPr="00546534" w:rsidRDefault="00BD2A8D" w:rsidP="00F34674">
      <w:pPr>
        <w:spacing w:line="240" w:lineRule="auto"/>
        <w:rPr>
          <w:rFonts w:ascii="Times New Roman" w:hAnsi="Times New Roman" w:cs="Times New Roman"/>
          <w:sz w:val="24"/>
          <w:szCs w:val="24"/>
        </w:rPr>
      </w:pPr>
      <w:r w:rsidRPr="00546534">
        <w:rPr>
          <w:rFonts w:ascii="Times New Roman" w:hAnsi="Times New Roman" w:cs="Times New Roman"/>
          <w:b/>
          <w:noProof/>
          <w:sz w:val="24"/>
          <w:szCs w:val="24"/>
        </w:rPr>
        <mc:AlternateContent>
          <mc:Choice Requires="wps">
            <w:drawing>
              <wp:anchor distT="0" distB="0" distL="114300" distR="114300" simplePos="0" relativeHeight="251739136" behindDoc="0" locked="0" layoutInCell="1" allowOverlap="1" wp14:anchorId="58EDDF01" wp14:editId="6C816B63">
                <wp:simplePos x="0" y="0"/>
                <wp:positionH relativeFrom="column">
                  <wp:posOffset>180975</wp:posOffset>
                </wp:positionH>
                <wp:positionV relativeFrom="paragraph">
                  <wp:posOffset>36830</wp:posOffset>
                </wp:positionV>
                <wp:extent cx="161925" cy="90805"/>
                <wp:effectExtent l="9525" t="8255" r="9525" b="5715"/>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908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94F7E3" id="Rectangle 60" o:spid="_x0000_s1026" style="position:absolute;margin-left:14.25pt;margin-top:2.9pt;width:12.75pt;height:7.1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"/>
            </w:pict>
          </mc:Fallback>
        </mc:AlternateContent>
      </w:r>
      <w:r w:rsidRPr="00546534">
        <w:rPr>
          <w:rFonts w:ascii="Times New Roman" w:hAnsi="Times New Roman" w:cs="Times New Roman"/>
          <w:b/>
          <w:sz w:val="24"/>
          <w:szCs w:val="24"/>
        </w:rPr>
        <w:t xml:space="preserve">            </w:t>
      </w:r>
      <w:r w:rsidRPr="00546534">
        <w:rPr>
          <w:rFonts w:ascii="Times New Roman" w:hAnsi="Times New Roman" w:cs="Times New Roman"/>
          <w:sz w:val="24"/>
          <w:szCs w:val="24"/>
        </w:rPr>
        <w:t>Others (</w:t>
      </w:r>
      <w:r w:rsidRPr="00546534">
        <w:rPr>
          <w:rFonts w:ascii="Times New Roman" w:hAnsi="Times New Roman" w:cs="Times New Roman"/>
          <w:i/>
          <w:sz w:val="24"/>
          <w:szCs w:val="24"/>
        </w:rPr>
        <w:t>Please specify)</w:t>
      </w:r>
    </w:p>
    <w:p w14:paraId="23F8BF13" w14:textId="77777777" w:rsidR="00BD2A8D" w:rsidRPr="00546534" w:rsidRDefault="00BD2A8D" w:rsidP="00F34674">
      <w:pPr>
        <w:spacing w:line="240" w:lineRule="auto"/>
        <w:rPr>
          <w:rFonts w:ascii="Times New Roman" w:hAnsi="Times New Roman" w:cs="Times New Roman"/>
          <w:b/>
          <w:sz w:val="24"/>
          <w:szCs w:val="24"/>
          <w:u w:val="single"/>
        </w:rPr>
      </w:pPr>
      <w:r w:rsidRPr="00546534">
        <w:rPr>
          <w:rFonts w:ascii="Times New Roman" w:hAnsi="Times New Roman" w:cs="Times New Roman"/>
          <w:b/>
          <w:sz w:val="24"/>
          <w:szCs w:val="24"/>
        </w:rPr>
        <w:t>………………………………………………………………………………………………………………………………………………………………………………………………………………</w:t>
      </w:r>
    </w:p>
    <w:p w14:paraId="18C6EF9B" w14:textId="77777777" w:rsidR="00BD2A8D" w:rsidRPr="00546534" w:rsidRDefault="00BD2A8D" w:rsidP="00F34674">
      <w:pPr>
        <w:spacing w:line="240" w:lineRule="auto"/>
        <w:rPr>
          <w:rFonts w:ascii="Times New Roman" w:hAnsi="Times New Roman" w:cs="Times New Roman"/>
          <w:b/>
          <w:sz w:val="24"/>
          <w:szCs w:val="24"/>
          <w:u w:val="single"/>
        </w:rPr>
      </w:pPr>
    </w:p>
    <w:p w14:paraId="22E2CD86" w14:textId="6441B8A2" w:rsidR="00BD2A8D" w:rsidRPr="00546534" w:rsidRDefault="00BD2A8D" w:rsidP="00F34674">
      <w:pPr>
        <w:numPr>
          <w:ilvl w:val="0"/>
          <w:numId w:val="12"/>
        </w:numPr>
        <w:spacing w:after="0" w:line="240" w:lineRule="auto"/>
        <w:rPr>
          <w:rFonts w:ascii="Times New Roman" w:hAnsi="Times New Roman" w:cs="Times New Roman"/>
          <w:b/>
          <w:sz w:val="24"/>
          <w:szCs w:val="24"/>
        </w:rPr>
      </w:pPr>
      <w:r w:rsidRPr="00546534">
        <w:rPr>
          <w:rFonts w:ascii="Times New Roman" w:hAnsi="Times New Roman" w:cs="Times New Roman"/>
          <w:b/>
          <w:sz w:val="24"/>
          <w:szCs w:val="24"/>
        </w:rPr>
        <w:t xml:space="preserve">How do you think the new system will improve </w:t>
      </w:r>
      <w:r w:rsidR="008D740F" w:rsidRPr="00546534">
        <w:rPr>
          <w:rFonts w:ascii="Times New Roman" w:hAnsi="Times New Roman" w:cs="Times New Roman"/>
          <w:b/>
          <w:sz w:val="24"/>
          <w:szCs w:val="24"/>
        </w:rPr>
        <w:t>business performance</w:t>
      </w:r>
      <w:r w:rsidRPr="00546534">
        <w:rPr>
          <w:rFonts w:ascii="Times New Roman" w:hAnsi="Times New Roman" w:cs="Times New Roman"/>
          <w:b/>
          <w:sz w:val="24"/>
          <w:szCs w:val="24"/>
        </w:rPr>
        <w:t>? (</w:t>
      </w:r>
      <w:r w:rsidRPr="00546534">
        <w:rPr>
          <w:rFonts w:ascii="Times New Roman" w:hAnsi="Times New Roman" w:cs="Times New Roman"/>
          <w:b/>
          <w:i/>
          <w:sz w:val="24"/>
          <w:szCs w:val="24"/>
        </w:rPr>
        <w:t>You can make more than one selection.)</w:t>
      </w:r>
    </w:p>
    <w:p w14:paraId="71F35AB4"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sz w:val="24"/>
          <w:szCs w:val="24"/>
        </w:rPr>
        <w:t xml:space="preserve"> </w:t>
      </w:r>
      <w:r w:rsidRPr="00546534">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31CC8A2E" wp14:editId="3C01B04C">
                <wp:simplePos x="0" y="0"/>
                <wp:positionH relativeFrom="column">
                  <wp:posOffset>342900</wp:posOffset>
                </wp:positionH>
                <wp:positionV relativeFrom="paragraph">
                  <wp:posOffset>31115</wp:posOffset>
                </wp:positionV>
                <wp:extent cx="114300" cy="114300"/>
                <wp:effectExtent l="9525" t="8255" r="9525" b="1079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06F75D" id="Rectangle 59" o:spid="_x0000_s1026" style="position:absolute;margin-left:27pt;margin-top:2.45pt;width:9pt;height: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"/>
            </w:pict>
          </mc:Fallback>
        </mc:AlternateContent>
      </w:r>
      <w:r w:rsidRPr="00546534">
        <w:rPr>
          <w:rFonts w:ascii="Times New Roman" w:hAnsi="Times New Roman" w:cs="Times New Roman"/>
          <w:sz w:val="24"/>
          <w:szCs w:val="24"/>
        </w:rPr>
        <w:t xml:space="preserve">       Increased efficiency</w:t>
      </w:r>
    </w:p>
    <w:p w14:paraId="1FEBA11B"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6EC32C80" wp14:editId="27D52CDA">
                <wp:simplePos x="0" y="0"/>
                <wp:positionH relativeFrom="column">
                  <wp:posOffset>342900</wp:posOffset>
                </wp:positionH>
                <wp:positionV relativeFrom="paragraph">
                  <wp:posOffset>23495</wp:posOffset>
                </wp:positionV>
                <wp:extent cx="114300" cy="114300"/>
                <wp:effectExtent l="9525" t="9525" r="9525" b="9525"/>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CF717A" id="Rectangle 58" o:spid="_x0000_s1026" style="position:absolute;margin-left:27pt;margin-top:1.85pt;width:9pt;height: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"/>
            </w:pict>
          </mc:Fallback>
        </mc:AlternateContent>
      </w:r>
      <w:r w:rsidRPr="00546534">
        <w:rPr>
          <w:rFonts w:ascii="Times New Roman" w:hAnsi="Times New Roman" w:cs="Times New Roman"/>
          <w:sz w:val="24"/>
          <w:szCs w:val="24"/>
        </w:rPr>
        <w:t xml:space="preserve">         Increased integrity </w:t>
      </w:r>
    </w:p>
    <w:p w14:paraId="2D904A13"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1B21BE49" wp14:editId="3826677C">
                <wp:simplePos x="0" y="0"/>
                <wp:positionH relativeFrom="column">
                  <wp:posOffset>342900</wp:posOffset>
                </wp:positionH>
                <wp:positionV relativeFrom="paragraph">
                  <wp:posOffset>31115</wp:posOffset>
                </wp:positionV>
                <wp:extent cx="114300" cy="114300"/>
                <wp:effectExtent l="9525" t="6985" r="9525" b="12065"/>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4082AC" id="Rectangle 57" o:spid="_x0000_s1026" style="position:absolute;margin-left:27pt;margin-top:2.45pt;width:9pt;height: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"/>
            </w:pict>
          </mc:Fallback>
        </mc:AlternateContent>
      </w:r>
      <w:r w:rsidRPr="00546534">
        <w:rPr>
          <w:rFonts w:ascii="Times New Roman" w:hAnsi="Times New Roman" w:cs="Times New Roman"/>
          <w:sz w:val="24"/>
          <w:szCs w:val="24"/>
        </w:rPr>
        <w:t xml:space="preserve">         Enhanced data security</w:t>
      </w:r>
    </w:p>
    <w:p w14:paraId="13767666"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b/>
          <w:noProof/>
          <w:sz w:val="24"/>
          <w:szCs w:val="24"/>
        </w:rPr>
        <mc:AlternateContent>
          <mc:Choice Requires="wps">
            <w:drawing>
              <wp:anchor distT="0" distB="0" distL="114300" distR="114300" simplePos="0" relativeHeight="251742208" behindDoc="0" locked="0" layoutInCell="1" allowOverlap="1" wp14:anchorId="6DB10DF4" wp14:editId="345CD40B">
                <wp:simplePos x="0" y="0"/>
                <wp:positionH relativeFrom="column">
                  <wp:posOffset>285749</wp:posOffset>
                </wp:positionH>
                <wp:positionV relativeFrom="paragraph">
                  <wp:posOffset>362585</wp:posOffset>
                </wp:positionV>
                <wp:extent cx="133350" cy="138430"/>
                <wp:effectExtent l="0" t="0" r="19050" b="13970"/>
                <wp:wrapNone/>
                <wp:docPr id="301" name="Rectangle 3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133350" cy="13843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9C6E12" id="Rectangle 301" o:spid="_x0000_s1026" style="position:absolute;margin-left:22.5pt;margin-top:28.55pt;width:10.5pt;height:10.9pt;flip:x;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"/>
            </w:pict>
          </mc:Fallback>
        </mc:AlternateContent>
      </w:r>
      <w:r w:rsidRPr="00546534">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5E731483" wp14:editId="683F7539">
                <wp:simplePos x="0" y="0"/>
                <wp:positionH relativeFrom="column">
                  <wp:posOffset>342900</wp:posOffset>
                </wp:positionH>
                <wp:positionV relativeFrom="paragraph">
                  <wp:posOffset>23495</wp:posOffset>
                </wp:positionV>
                <wp:extent cx="114300" cy="114300"/>
                <wp:effectExtent l="9525" t="8255" r="9525" b="10795"/>
                <wp:wrapNone/>
                <wp:docPr id="302" name="Rectangle 3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19EE09" id="Rectangle 302" o:spid="_x0000_s1026" style="position:absolute;margin-left:27pt;margin-top:1.85pt;width:9pt;height: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"/>
            </w:pict>
          </mc:Fallback>
        </mc:AlternateContent>
      </w:r>
      <w:r w:rsidRPr="00546534">
        <w:rPr>
          <w:rFonts w:ascii="Times New Roman" w:hAnsi="Times New Roman" w:cs="Times New Roman"/>
          <w:sz w:val="24"/>
          <w:szCs w:val="24"/>
        </w:rPr>
        <w:t xml:space="preserve">         Increased effectiveness</w:t>
      </w:r>
    </w:p>
    <w:p w14:paraId="42A8E313" w14:textId="77777777" w:rsidR="00BD2A8D" w:rsidRPr="00546534" w:rsidRDefault="00BD2A8D" w:rsidP="00F34674">
      <w:pPr>
        <w:tabs>
          <w:tab w:val="left" w:pos="1122"/>
        </w:tabs>
        <w:spacing w:line="240" w:lineRule="auto"/>
        <w:ind w:left="360"/>
        <w:rPr>
          <w:rFonts w:ascii="Times New Roman" w:hAnsi="Times New Roman" w:cs="Times New Roman"/>
          <w:i/>
          <w:sz w:val="24"/>
          <w:szCs w:val="24"/>
        </w:rPr>
      </w:pPr>
      <w:r w:rsidRPr="00546534">
        <w:rPr>
          <w:rFonts w:ascii="Times New Roman" w:hAnsi="Times New Roman" w:cs="Times New Roman"/>
          <w:b/>
          <w:sz w:val="24"/>
          <w:szCs w:val="24"/>
        </w:rPr>
        <w:t xml:space="preserve">        </w:t>
      </w:r>
      <w:r w:rsidRPr="00546534">
        <w:rPr>
          <w:rFonts w:ascii="Times New Roman" w:hAnsi="Times New Roman" w:cs="Times New Roman"/>
          <w:sz w:val="24"/>
          <w:szCs w:val="24"/>
        </w:rPr>
        <w:t>Others (</w:t>
      </w:r>
      <w:r w:rsidRPr="00546534">
        <w:rPr>
          <w:rFonts w:ascii="Times New Roman" w:hAnsi="Times New Roman" w:cs="Times New Roman"/>
          <w:i/>
          <w:sz w:val="24"/>
          <w:szCs w:val="24"/>
        </w:rPr>
        <w:t>please indicate below)</w:t>
      </w:r>
    </w:p>
    <w:p w14:paraId="641C1655"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b/>
          <w:sz w:val="24"/>
          <w:szCs w:val="24"/>
        </w:rPr>
        <w:t>……………………………………………………………………………………………………………………………………………………………………………………… …………….</w:t>
      </w:r>
    </w:p>
    <w:p w14:paraId="2491B131"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p>
    <w:p w14:paraId="04477760" w14:textId="77777777" w:rsidR="00BD2A8D" w:rsidRPr="00546534" w:rsidRDefault="00BD2A8D" w:rsidP="00F34674">
      <w:pPr>
        <w:numPr>
          <w:ilvl w:val="0"/>
          <w:numId w:val="12"/>
        </w:numPr>
        <w:spacing w:after="0" w:line="240" w:lineRule="auto"/>
        <w:rPr>
          <w:rFonts w:ascii="Times New Roman" w:hAnsi="Times New Roman" w:cs="Times New Roman"/>
          <w:b/>
          <w:sz w:val="24"/>
          <w:szCs w:val="24"/>
        </w:rPr>
      </w:pPr>
      <w:r w:rsidRPr="00546534">
        <w:rPr>
          <w:rFonts w:ascii="Times New Roman" w:hAnsi="Times New Roman" w:cs="Times New Roman"/>
          <w:b/>
          <w:sz w:val="24"/>
          <w:szCs w:val="24"/>
        </w:rPr>
        <w:t>Are you prepared to embrace the development of the new system?</w:t>
      </w:r>
    </w:p>
    <w:p w14:paraId="44BB57CB" w14:textId="1447CC02"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533F05A4" wp14:editId="6580F3A1">
                <wp:simplePos x="0" y="0"/>
                <wp:positionH relativeFrom="column">
                  <wp:posOffset>228600</wp:posOffset>
                </wp:positionH>
                <wp:positionV relativeFrom="paragraph">
                  <wp:posOffset>31115</wp:posOffset>
                </wp:positionV>
                <wp:extent cx="114300" cy="114300"/>
                <wp:effectExtent l="9525" t="7620" r="9525" b="11430"/>
                <wp:wrapNone/>
                <wp:docPr id="303" name="Rectangle 3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B5B40D" id="Rectangle 303" o:spid="_x0000_s1026" style="position:absolute;margin-left:18pt;margin-top:2.45pt;width:9pt;height: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"/>
            </w:pict>
          </mc:Fallback>
        </mc:AlternateContent>
      </w:r>
      <w:r w:rsidRPr="00546534">
        <w:rPr>
          <w:rFonts w:ascii="Times New Roman" w:hAnsi="Times New Roman" w:cs="Times New Roman"/>
          <w:sz w:val="24"/>
          <w:szCs w:val="24"/>
        </w:rPr>
        <w:t xml:space="preserve">         </w:t>
      </w:r>
      <w:r w:rsidR="008D740F" w:rsidRPr="00546534">
        <w:rPr>
          <w:rFonts w:ascii="Times New Roman" w:hAnsi="Times New Roman" w:cs="Times New Roman"/>
          <w:sz w:val="24"/>
          <w:szCs w:val="24"/>
        </w:rPr>
        <w:t>Yes</w:t>
      </w:r>
    </w:p>
    <w:p w14:paraId="6223F03E" w14:textId="1068A701"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234069DB" wp14:editId="1F0F6538">
                <wp:simplePos x="0" y="0"/>
                <wp:positionH relativeFrom="column">
                  <wp:posOffset>228600</wp:posOffset>
                </wp:positionH>
                <wp:positionV relativeFrom="paragraph">
                  <wp:posOffset>23495</wp:posOffset>
                </wp:positionV>
                <wp:extent cx="114300" cy="114300"/>
                <wp:effectExtent l="9525" t="8890" r="9525" b="10160"/>
                <wp:wrapNone/>
                <wp:docPr id="304" name="Rectangle 3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59901D" id="Rectangle 304" o:spid="_x0000_s1026" style="position:absolute;margin-left:18pt;margin-top:1.85pt;width:9pt;height:9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"/>
            </w:pict>
          </mc:Fallback>
        </mc:AlternateContent>
      </w:r>
      <w:r w:rsidRPr="00546534">
        <w:rPr>
          <w:rFonts w:ascii="Times New Roman" w:hAnsi="Times New Roman" w:cs="Times New Roman"/>
          <w:sz w:val="24"/>
          <w:szCs w:val="24"/>
        </w:rPr>
        <w:t xml:space="preserve">         </w:t>
      </w:r>
      <w:r w:rsidR="008D740F" w:rsidRPr="00546534">
        <w:rPr>
          <w:rFonts w:ascii="Times New Roman" w:hAnsi="Times New Roman" w:cs="Times New Roman"/>
          <w:sz w:val="24"/>
          <w:szCs w:val="24"/>
        </w:rPr>
        <w:t>No</w:t>
      </w:r>
      <w:r w:rsidRPr="00546534">
        <w:rPr>
          <w:rFonts w:ascii="Times New Roman" w:hAnsi="Times New Roman" w:cs="Times New Roman"/>
          <w:sz w:val="24"/>
          <w:szCs w:val="24"/>
        </w:rPr>
        <w:t xml:space="preserve">         </w:t>
      </w:r>
    </w:p>
    <w:p w14:paraId="17C47123" w14:textId="77777777" w:rsidR="00BD2A8D" w:rsidRPr="00546534" w:rsidRDefault="00BD2A8D" w:rsidP="00F34674">
      <w:pPr>
        <w:tabs>
          <w:tab w:val="left" w:pos="1122"/>
        </w:tabs>
        <w:spacing w:line="240" w:lineRule="auto"/>
        <w:ind w:left="72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52947D17" wp14:editId="2CAAE73E">
                <wp:simplePos x="0" y="0"/>
                <wp:positionH relativeFrom="column">
                  <wp:posOffset>228600</wp:posOffset>
                </wp:positionH>
                <wp:positionV relativeFrom="paragraph">
                  <wp:posOffset>29210</wp:posOffset>
                </wp:positionV>
                <wp:extent cx="147955" cy="114300"/>
                <wp:effectExtent l="9525" t="13335" r="13970" b="5715"/>
                <wp:wrapNone/>
                <wp:docPr id="305" name="Rectangle 3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955"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8B1824" id="Rectangle 305" o:spid="_x0000_s1026" style="position:absolute;margin-left:18pt;margin-top:2.3pt;width:11.65pt;height:9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"/>
            </w:pict>
          </mc:Fallback>
        </mc:AlternateContent>
      </w:r>
      <w:r w:rsidRPr="00546534">
        <w:rPr>
          <w:rFonts w:ascii="Times New Roman" w:hAnsi="Times New Roman" w:cs="Times New Roman"/>
          <w:sz w:val="24"/>
          <w:szCs w:val="24"/>
        </w:rPr>
        <w:t>Others, (</w:t>
      </w:r>
      <w:r w:rsidRPr="00546534">
        <w:rPr>
          <w:rFonts w:ascii="Times New Roman" w:hAnsi="Times New Roman" w:cs="Times New Roman"/>
          <w:i/>
          <w:sz w:val="24"/>
          <w:szCs w:val="24"/>
        </w:rPr>
        <w:t>Please specify</w:t>
      </w:r>
      <w:r w:rsidRPr="00546534">
        <w:rPr>
          <w:rFonts w:ascii="Times New Roman" w:hAnsi="Times New Roman" w:cs="Times New Roman"/>
          <w:b/>
          <w:sz w:val="24"/>
          <w:szCs w:val="24"/>
        </w:rPr>
        <w:t>………………………………………………………………………………………</w:t>
      </w:r>
      <w:r w:rsidRPr="00546534">
        <w:rPr>
          <w:rFonts w:ascii="Times New Roman" w:hAnsi="Times New Roman" w:cs="Times New Roman"/>
          <w:b/>
          <w:sz w:val="24"/>
          <w:szCs w:val="24"/>
        </w:rPr>
        <w:lastRenderedPageBreak/>
        <w:t>………………………………………………………………………………………………………</w:t>
      </w:r>
      <w:r w:rsidRPr="00546534">
        <w:rPr>
          <w:rFonts w:ascii="Times New Roman" w:hAnsi="Times New Roman" w:cs="Times New Roman"/>
          <w:sz w:val="24"/>
          <w:szCs w:val="24"/>
        </w:rPr>
        <w:t xml:space="preserve">  </w:t>
      </w:r>
    </w:p>
    <w:p w14:paraId="663513CB" w14:textId="77777777" w:rsidR="00BD2A8D" w:rsidRPr="00546534" w:rsidRDefault="00BD2A8D" w:rsidP="00F34674">
      <w:pPr>
        <w:numPr>
          <w:ilvl w:val="0"/>
          <w:numId w:val="12"/>
        </w:numPr>
        <w:tabs>
          <w:tab w:val="left" w:pos="1122"/>
        </w:tabs>
        <w:spacing w:after="200" w:line="240" w:lineRule="auto"/>
        <w:rPr>
          <w:rFonts w:ascii="Times New Roman" w:hAnsi="Times New Roman" w:cs="Times New Roman"/>
          <w:b/>
          <w:sz w:val="24"/>
          <w:szCs w:val="24"/>
        </w:rPr>
      </w:pPr>
      <w:r w:rsidRPr="00546534">
        <w:rPr>
          <w:rFonts w:ascii="Times New Roman" w:hAnsi="Times New Roman" w:cs="Times New Roman"/>
          <w:b/>
          <w:sz w:val="24"/>
          <w:szCs w:val="24"/>
        </w:rPr>
        <w:t>What are the anticipated challenges with the development of a new system?</w:t>
      </w:r>
    </w:p>
    <w:p w14:paraId="1D4548E9"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168B80CD" wp14:editId="3375FD75">
                <wp:simplePos x="0" y="0"/>
                <wp:positionH relativeFrom="column">
                  <wp:posOffset>342900</wp:posOffset>
                </wp:positionH>
                <wp:positionV relativeFrom="paragraph">
                  <wp:posOffset>31115</wp:posOffset>
                </wp:positionV>
                <wp:extent cx="114300" cy="114300"/>
                <wp:effectExtent l="9525" t="9525" r="9525" b="9525"/>
                <wp:wrapNone/>
                <wp:docPr id="306" name="Rectangle 3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B78BF6" id="Rectangle 306" o:spid="_x0000_s1026" style="position:absolute;margin-left:27pt;margin-top:2.45pt;width:9pt;height: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"/>
            </w:pict>
          </mc:Fallback>
        </mc:AlternateContent>
      </w:r>
      <w:r w:rsidRPr="00546534">
        <w:rPr>
          <w:rFonts w:ascii="Times New Roman" w:hAnsi="Times New Roman" w:cs="Times New Roman"/>
          <w:sz w:val="24"/>
          <w:szCs w:val="24"/>
        </w:rPr>
        <w:t xml:space="preserve">         Literacy level</w:t>
      </w:r>
    </w:p>
    <w:p w14:paraId="060AD748" w14:textId="08D5B6E9"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20B7AEB9" wp14:editId="5089335D">
                <wp:simplePos x="0" y="0"/>
                <wp:positionH relativeFrom="column">
                  <wp:posOffset>342900</wp:posOffset>
                </wp:positionH>
                <wp:positionV relativeFrom="paragraph">
                  <wp:posOffset>23495</wp:posOffset>
                </wp:positionV>
                <wp:extent cx="114300" cy="114300"/>
                <wp:effectExtent l="9525" t="13970" r="9525" b="5080"/>
                <wp:wrapNone/>
                <wp:docPr id="307" name="Rectangle 3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A6A9E7" id="Rectangle 307" o:spid="_x0000_s1026" style="position:absolute;margin-left:27pt;margin-top:1.85pt;width:9pt;height: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"/>
            </w:pict>
          </mc:Fallback>
        </mc:AlternateContent>
      </w:r>
      <w:r w:rsidRPr="00546534">
        <w:rPr>
          <w:rFonts w:ascii="Times New Roman" w:hAnsi="Times New Roman" w:cs="Times New Roman"/>
          <w:sz w:val="24"/>
          <w:szCs w:val="24"/>
        </w:rPr>
        <w:t xml:space="preserve">         Scarce </w:t>
      </w:r>
      <w:r w:rsidR="008D740F" w:rsidRPr="00546534">
        <w:rPr>
          <w:rFonts w:ascii="Times New Roman" w:hAnsi="Times New Roman" w:cs="Times New Roman"/>
          <w:sz w:val="24"/>
          <w:szCs w:val="24"/>
        </w:rPr>
        <w:t>resources (android pones</w:t>
      </w:r>
      <w:r w:rsidRPr="00546534">
        <w:rPr>
          <w:rFonts w:ascii="Times New Roman" w:hAnsi="Times New Roman" w:cs="Times New Roman"/>
          <w:sz w:val="24"/>
          <w:szCs w:val="24"/>
        </w:rPr>
        <w:t xml:space="preserve"> etc.)</w:t>
      </w:r>
    </w:p>
    <w:p w14:paraId="68F1A751" w14:textId="77777777" w:rsidR="00BD2A8D" w:rsidRPr="00546534" w:rsidRDefault="00BD2A8D" w:rsidP="00F34674">
      <w:pPr>
        <w:tabs>
          <w:tab w:val="left" w:pos="1122"/>
        </w:tabs>
        <w:spacing w:line="240" w:lineRule="auto"/>
        <w:ind w:left="360"/>
        <w:rPr>
          <w:rFonts w:ascii="Times New Roman" w:hAnsi="Times New Roman" w:cs="Times New Roman"/>
          <w:sz w:val="24"/>
          <w:szCs w:val="24"/>
        </w:rPr>
      </w:pPr>
      <w:r w:rsidRPr="00546534">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7FBE032" wp14:editId="3A846A07">
                <wp:simplePos x="0" y="0"/>
                <wp:positionH relativeFrom="column">
                  <wp:posOffset>342900</wp:posOffset>
                </wp:positionH>
                <wp:positionV relativeFrom="paragraph">
                  <wp:posOffset>31115</wp:posOffset>
                </wp:positionV>
                <wp:extent cx="114300" cy="114300"/>
                <wp:effectExtent l="9525" t="11430" r="9525" b="7620"/>
                <wp:wrapNone/>
                <wp:docPr id="308" name="Rectangle 3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 cy="114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D1143" id="Rectangle 308" o:spid="_x0000_s1026" style="position:absolute;margin-left:27pt;margin-top:2.45pt;width:9pt;height: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"/>
            </w:pict>
          </mc:Fallback>
        </mc:AlternateContent>
      </w:r>
      <w:r w:rsidRPr="00546534">
        <w:rPr>
          <w:rFonts w:ascii="Times New Roman" w:hAnsi="Times New Roman" w:cs="Times New Roman"/>
          <w:sz w:val="24"/>
          <w:szCs w:val="24"/>
        </w:rPr>
        <w:t xml:space="preserve">         Others</w:t>
      </w:r>
      <w:r w:rsidRPr="00546534">
        <w:rPr>
          <w:rFonts w:ascii="Times New Roman" w:hAnsi="Times New Roman" w:cs="Times New Roman"/>
          <w:b/>
          <w:sz w:val="24"/>
          <w:szCs w:val="24"/>
        </w:rPr>
        <w:t>, (</w:t>
      </w:r>
      <w:r w:rsidRPr="00546534">
        <w:rPr>
          <w:rFonts w:ascii="Times New Roman" w:hAnsi="Times New Roman" w:cs="Times New Roman"/>
          <w:sz w:val="24"/>
          <w:szCs w:val="24"/>
        </w:rPr>
        <w:t>Please</w:t>
      </w:r>
      <w:r w:rsidRPr="00546534">
        <w:rPr>
          <w:rFonts w:ascii="Times New Roman" w:hAnsi="Times New Roman" w:cs="Times New Roman"/>
          <w:i/>
          <w:sz w:val="24"/>
          <w:szCs w:val="24"/>
        </w:rPr>
        <w:t xml:space="preserve"> specify</w:t>
      </w:r>
      <w:r w:rsidRPr="00546534">
        <w:rPr>
          <w:rFonts w:ascii="Times New Roman" w:hAnsi="Times New Roman" w:cs="Times New Roman"/>
          <w:sz w:val="24"/>
          <w:szCs w:val="24"/>
        </w:rPr>
        <w:t>)</w:t>
      </w:r>
    </w:p>
    <w:p w14:paraId="19ACB72E" w14:textId="77777777" w:rsidR="00BD2A8D" w:rsidRPr="00546534" w:rsidRDefault="00BD2A8D" w:rsidP="00F34674">
      <w:pPr>
        <w:spacing w:line="240" w:lineRule="auto"/>
        <w:rPr>
          <w:rFonts w:ascii="Times New Roman" w:hAnsi="Times New Roman" w:cs="Times New Roman"/>
          <w:b/>
          <w:sz w:val="24"/>
          <w:szCs w:val="24"/>
        </w:rPr>
      </w:pPr>
      <w:r w:rsidRPr="00546534">
        <w:rPr>
          <w:rFonts w:ascii="Times New Roman" w:hAnsi="Times New Roman" w:cs="Times New Roman"/>
          <w:b/>
          <w:sz w:val="24"/>
          <w:szCs w:val="24"/>
        </w:rPr>
        <w:t>............................................................................................................................................................................................................................................................................................................</w:t>
      </w:r>
    </w:p>
    <w:p w14:paraId="0C2FDEFD" w14:textId="77777777" w:rsidR="00F34674" w:rsidRDefault="00F34674" w:rsidP="00F34674">
      <w:pPr>
        <w:pStyle w:val="Heading3"/>
        <w:spacing w:line="240" w:lineRule="auto"/>
        <w:rPr>
          <w:rFonts w:ascii="Times New Roman" w:eastAsiaTheme="minorHAnsi" w:hAnsi="Times New Roman" w:cs="Times New Roman"/>
          <w:color w:val="auto"/>
        </w:rPr>
      </w:pPr>
    </w:p>
    <w:p w14:paraId="2F1EB84C" w14:textId="60B8507F" w:rsidR="00FF636B" w:rsidRPr="00546534" w:rsidRDefault="00CC2C4A" w:rsidP="00F34674">
      <w:pPr>
        <w:pStyle w:val="Heading3"/>
        <w:spacing w:line="240" w:lineRule="auto"/>
      </w:pPr>
      <w:r w:rsidRPr="00546534">
        <w:t xml:space="preserve"> </w:t>
      </w:r>
      <w:bookmarkStart w:id="153" w:name="_Toc3723524"/>
      <w:r w:rsidRPr="00546534">
        <w:t>4</w:t>
      </w:r>
      <w:r w:rsidR="00462D5B">
        <w:t>:</w:t>
      </w:r>
      <w:r w:rsidRPr="00546534">
        <w:t xml:space="preserve"> Sample</w:t>
      </w:r>
      <w:r w:rsidR="006E0084" w:rsidRPr="00546534">
        <w:t xml:space="preserve"> code</w:t>
      </w:r>
      <w:bookmarkEnd w:id="153"/>
    </w:p>
    <w:p w14:paraId="101678E6" w14:textId="77777777" w:rsidR="006E0084" w:rsidRPr="00546534" w:rsidRDefault="006E0084" w:rsidP="00F34674">
      <w:pPr>
        <w:spacing w:line="240" w:lineRule="auto"/>
        <w:rPr>
          <w:rFonts w:ascii="Times New Roman" w:hAnsi="Times New Roman" w:cs="Times New Roman"/>
          <w:b/>
          <w:sz w:val="24"/>
          <w:szCs w:val="24"/>
        </w:rPr>
      </w:pPr>
    </w:p>
    <w:p w14:paraId="594EAE2E" w14:textId="77777777" w:rsidR="006E0084" w:rsidRPr="00546534" w:rsidRDefault="006E0084" w:rsidP="00F34674">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A9B7C6"/>
          <w:sz w:val="24"/>
          <w:szCs w:val="24"/>
        </w:rPr>
      </w:pPr>
      <w:r w:rsidRPr="00546534">
        <w:rPr>
          <w:rFonts w:ascii="Times New Roman" w:eastAsia="Times New Roman" w:hAnsi="Times New Roman" w:cs="Times New Roman"/>
          <w:color w:val="CC7832"/>
          <w:sz w:val="24"/>
          <w:szCs w:val="24"/>
        </w:rPr>
        <w:t xml:space="preserve">package </w:t>
      </w:r>
      <w:proofErr w:type="spellStart"/>
      <w:r w:rsidRPr="00546534">
        <w:rPr>
          <w:rFonts w:ascii="Times New Roman" w:eastAsia="Times New Roman" w:hAnsi="Times New Roman" w:cs="Times New Roman"/>
          <w:color w:val="A9B7C6"/>
          <w:sz w:val="24"/>
          <w:szCs w:val="24"/>
        </w:rPr>
        <w:t>com.example.developer.calvin</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android.content.Intent</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android.content.SharedPreferences</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android.support.design.widget.Snackbar</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r w:rsidRPr="00546534">
        <w:rPr>
          <w:rFonts w:ascii="Times New Roman" w:eastAsia="Times New Roman" w:hAnsi="Times New Roman" w:cs="Times New Roman"/>
          <w:color w:val="A9B7C6"/>
          <w:sz w:val="24"/>
          <w:szCs w:val="24"/>
        </w:rPr>
        <w:t>android.support.v7.app.AppCompatActivity</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android.os.Bundle</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android.util.Log</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android.view.View</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android.widget.Button</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android.widget.EditText</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com.android.volley.AuthFailureError</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com.android.volley.Request</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com.android.volley.Response</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com.android.volley.VolleyError</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com.android.volley.toolbox.StringRequest</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com.android.volley.toolbox.Volley</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com.example.developer.calvin.Adapters.HomeAdapter</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com.example.developer.calvin.Fragments.HomeFragment</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com.example.developer.calvin.Models.Home</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org.json.JSONArray</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org.json.JSONException</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org.json.JSONObject</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java.util.HashMap</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w:t>
      </w:r>
      <w:proofErr w:type="spellStart"/>
      <w:r w:rsidRPr="00546534">
        <w:rPr>
          <w:rFonts w:ascii="Times New Roman" w:eastAsia="Times New Roman" w:hAnsi="Times New Roman" w:cs="Times New Roman"/>
          <w:color w:val="A9B7C6"/>
          <w:sz w:val="24"/>
          <w:szCs w:val="24"/>
        </w:rPr>
        <w:t>java.util.Map</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r>
      <w:r w:rsidRPr="00546534">
        <w:rPr>
          <w:rFonts w:ascii="Times New Roman" w:eastAsia="Times New Roman" w:hAnsi="Times New Roman" w:cs="Times New Roman"/>
          <w:color w:val="CC7832"/>
          <w:sz w:val="24"/>
          <w:szCs w:val="24"/>
        </w:rPr>
        <w:br/>
        <w:t xml:space="preserve">import static </w:t>
      </w:r>
      <w:proofErr w:type="spellStart"/>
      <w:r w:rsidRPr="00546534">
        <w:rPr>
          <w:rFonts w:ascii="Times New Roman" w:eastAsia="Times New Roman" w:hAnsi="Times New Roman" w:cs="Times New Roman"/>
          <w:color w:val="A9B7C6"/>
          <w:sz w:val="24"/>
          <w:szCs w:val="24"/>
        </w:rPr>
        <w:t>com.example.developer.calvin.Constants.Url.</w:t>
      </w:r>
      <w:r w:rsidRPr="00546534">
        <w:rPr>
          <w:rFonts w:ascii="Times New Roman" w:eastAsia="Times New Roman" w:hAnsi="Times New Roman" w:cs="Times New Roman"/>
          <w:i/>
          <w:iCs/>
          <w:color w:val="9876AA"/>
          <w:sz w:val="24"/>
          <w:szCs w:val="24"/>
        </w:rPr>
        <w:t>DELETE_TRANSACTION</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static </w:t>
      </w:r>
      <w:proofErr w:type="spellStart"/>
      <w:r w:rsidRPr="00546534">
        <w:rPr>
          <w:rFonts w:ascii="Times New Roman" w:eastAsia="Times New Roman" w:hAnsi="Times New Roman" w:cs="Times New Roman"/>
          <w:color w:val="A9B7C6"/>
          <w:sz w:val="24"/>
          <w:szCs w:val="24"/>
        </w:rPr>
        <w:t>com.example.developer.calvin.Constants.Url.</w:t>
      </w:r>
      <w:r w:rsidRPr="00546534">
        <w:rPr>
          <w:rFonts w:ascii="Times New Roman" w:eastAsia="Times New Roman" w:hAnsi="Times New Roman" w:cs="Times New Roman"/>
          <w:i/>
          <w:iCs/>
          <w:color w:val="9876AA"/>
          <w:sz w:val="24"/>
          <w:szCs w:val="24"/>
        </w:rPr>
        <w:t>GET_PURCHASES</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r>
      <w:r w:rsidRPr="00546534">
        <w:rPr>
          <w:rFonts w:ascii="Times New Roman" w:eastAsia="Times New Roman" w:hAnsi="Times New Roman" w:cs="Times New Roman"/>
          <w:color w:val="CC7832"/>
          <w:sz w:val="24"/>
          <w:szCs w:val="24"/>
        </w:rPr>
        <w:lastRenderedPageBreak/>
        <w:t xml:space="preserve">import static </w:t>
      </w:r>
      <w:r w:rsidRPr="00546534">
        <w:rPr>
          <w:rFonts w:ascii="Times New Roman" w:eastAsia="Times New Roman" w:hAnsi="Times New Roman" w:cs="Times New Roman"/>
          <w:color w:val="A9B7C6"/>
          <w:sz w:val="24"/>
          <w:szCs w:val="24"/>
        </w:rPr>
        <w:t>com.example.developer.calvin.Constants.Url.</w:t>
      </w:r>
      <w:r w:rsidRPr="00546534">
        <w:rPr>
          <w:rFonts w:ascii="Times New Roman" w:eastAsia="Times New Roman" w:hAnsi="Times New Roman" w:cs="Times New Roman"/>
          <w:i/>
          <w:iCs/>
          <w:color w:val="9876AA"/>
          <w:sz w:val="24"/>
          <w:szCs w:val="24"/>
        </w:rPr>
        <w:t>GET_TRANSACTION_DETAILS</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import static </w:t>
      </w:r>
      <w:proofErr w:type="spellStart"/>
      <w:r w:rsidRPr="00546534">
        <w:rPr>
          <w:rFonts w:ascii="Times New Roman" w:eastAsia="Times New Roman" w:hAnsi="Times New Roman" w:cs="Times New Roman"/>
          <w:color w:val="A9B7C6"/>
          <w:sz w:val="24"/>
          <w:szCs w:val="24"/>
        </w:rPr>
        <w:t>com.example.developer.calvin.Constants.Url.</w:t>
      </w:r>
      <w:r w:rsidRPr="00546534">
        <w:rPr>
          <w:rFonts w:ascii="Times New Roman" w:eastAsia="Times New Roman" w:hAnsi="Times New Roman" w:cs="Times New Roman"/>
          <w:i/>
          <w:iCs/>
          <w:color w:val="9876AA"/>
          <w:sz w:val="24"/>
          <w:szCs w:val="24"/>
        </w:rPr>
        <w:t>UPDATE_TRANSACTION</w:t>
      </w:r>
      <w:proofErr w:type="spellEnd"/>
      <w:r w:rsidRPr="00546534">
        <w:rPr>
          <w:rFonts w:ascii="Times New Roman" w:eastAsia="Times New Roman" w:hAnsi="Times New Roman" w:cs="Times New Roman"/>
          <w:i/>
          <w:iCs/>
          <w:color w:val="9876AA"/>
          <w:sz w:val="24"/>
          <w:szCs w:val="24"/>
        </w:rPr>
        <w:t>_</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r>
      <w:r w:rsidRPr="00546534">
        <w:rPr>
          <w:rFonts w:ascii="Times New Roman" w:eastAsia="Times New Roman" w:hAnsi="Times New Roman" w:cs="Times New Roman"/>
          <w:color w:val="CC7832"/>
          <w:sz w:val="24"/>
          <w:szCs w:val="24"/>
        </w:rPr>
        <w:br/>
        <w:t xml:space="preserve">public class </w:t>
      </w:r>
      <w:proofErr w:type="spellStart"/>
      <w:r w:rsidRPr="00546534">
        <w:rPr>
          <w:rFonts w:ascii="Times New Roman" w:eastAsia="Times New Roman" w:hAnsi="Times New Roman" w:cs="Times New Roman"/>
          <w:color w:val="A9B7C6"/>
          <w:sz w:val="24"/>
          <w:szCs w:val="24"/>
        </w:rPr>
        <w:t>TransactionEditActivity</w:t>
      </w:r>
      <w:proofErr w:type="spellEnd"/>
      <w:r w:rsidRPr="00546534">
        <w:rPr>
          <w:rFonts w:ascii="Times New Roman" w:eastAsia="Times New Roman" w:hAnsi="Times New Roman" w:cs="Times New Roman"/>
          <w:color w:val="A9B7C6"/>
          <w:sz w:val="24"/>
          <w:szCs w:val="24"/>
        </w:rPr>
        <w:t xml:space="preserve"> </w:t>
      </w:r>
      <w:r w:rsidRPr="00546534">
        <w:rPr>
          <w:rFonts w:ascii="Times New Roman" w:eastAsia="Times New Roman" w:hAnsi="Times New Roman" w:cs="Times New Roman"/>
          <w:color w:val="CC7832"/>
          <w:sz w:val="24"/>
          <w:szCs w:val="24"/>
        </w:rPr>
        <w:t xml:space="preserve">extends </w:t>
      </w:r>
      <w:proofErr w:type="spellStart"/>
      <w:r w:rsidRPr="00546534">
        <w:rPr>
          <w:rFonts w:ascii="Times New Roman" w:eastAsia="Times New Roman" w:hAnsi="Times New Roman" w:cs="Times New Roman"/>
          <w:color w:val="A9B7C6"/>
          <w:sz w:val="24"/>
          <w:szCs w:val="24"/>
        </w:rPr>
        <w:t>AppCompatActivity</w:t>
      </w:r>
      <w:proofErr w:type="spellEnd"/>
      <w:r w:rsidRPr="00546534">
        <w:rPr>
          <w:rFonts w:ascii="Times New Roman" w:eastAsia="Times New Roman" w:hAnsi="Times New Roman" w:cs="Times New Roman"/>
          <w:color w:val="A9B7C6"/>
          <w:sz w:val="24"/>
          <w:szCs w:val="24"/>
        </w:rPr>
        <w:t xml:space="preserve"> {</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EditText</w:t>
      </w:r>
      <w:proofErr w:type="spellEnd"/>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9876AA"/>
          <w:sz w:val="24"/>
          <w:szCs w:val="24"/>
        </w:rPr>
        <w:t>edCustomerName</w:t>
      </w:r>
      <w:proofErr w:type="spellEnd"/>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9876AA"/>
          <w:sz w:val="24"/>
          <w:szCs w:val="24"/>
        </w:rPr>
        <w:t>edCustomerAddress</w:t>
      </w:r>
      <w:proofErr w:type="spellEnd"/>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9876AA"/>
          <w:sz w:val="24"/>
          <w:szCs w:val="24"/>
        </w:rPr>
        <w:t>edAmount</w:t>
      </w:r>
      <w:proofErr w:type="spellEnd"/>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9876AA"/>
          <w:sz w:val="24"/>
          <w:szCs w:val="24"/>
        </w:rPr>
        <w:t>edDate</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9876AA"/>
          <w:sz w:val="24"/>
          <w:szCs w:val="24"/>
        </w:rPr>
        <w:t>edRemark</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 xml:space="preserve">Button </w:t>
      </w:r>
      <w:proofErr w:type="spellStart"/>
      <w:r w:rsidRPr="00546534">
        <w:rPr>
          <w:rFonts w:ascii="Times New Roman" w:eastAsia="Times New Roman" w:hAnsi="Times New Roman" w:cs="Times New Roman"/>
          <w:color w:val="9876AA"/>
          <w:sz w:val="24"/>
          <w:szCs w:val="24"/>
        </w:rPr>
        <w:t>bnUpdate</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9876AA"/>
          <w:sz w:val="24"/>
          <w:szCs w:val="24"/>
        </w:rPr>
        <w:t>bnDelete</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SharedPreferences</w:t>
      </w:r>
      <w:proofErr w:type="spellEnd"/>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9876AA"/>
          <w:sz w:val="24"/>
          <w:szCs w:val="24"/>
        </w:rPr>
        <w:t>sharedPreferences</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 xml:space="preserve">String </w:t>
      </w:r>
      <w:proofErr w:type="spellStart"/>
      <w:r w:rsidRPr="00546534">
        <w:rPr>
          <w:rFonts w:ascii="Times New Roman" w:eastAsia="Times New Roman" w:hAnsi="Times New Roman" w:cs="Times New Roman"/>
          <w:color w:val="9876AA"/>
          <w:sz w:val="24"/>
          <w:szCs w:val="24"/>
        </w:rPr>
        <w:t>name</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9876AA"/>
          <w:sz w:val="24"/>
          <w:szCs w:val="24"/>
        </w:rPr>
        <w:t>address</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9876AA"/>
          <w:sz w:val="24"/>
          <w:szCs w:val="24"/>
        </w:rPr>
        <w:t>amoun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9876AA"/>
          <w:sz w:val="24"/>
          <w:szCs w:val="24"/>
        </w:rPr>
        <w:t>date</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9876AA"/>
          <w:sz w:val="24"/>
          <w:szCs w:val="24"/>
        </w:rPr>
        <w:t>remark</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9876AA"/>
          <w:sz w:val="24"/>
          <w:szCs w:val="24"/>
        </w:rPr>
        <w:t>TransactionId</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 xml:space="preserve">Bundle </w:t>
      </w:r>
      <w:proofErr w:type="spellStart"/>
      <w:r w:rsidRPr="00546534">
        <w:rPr>
          <w:rFonts w:ascii="Times New Roman" w:eastAsia="Times New Roman" w:hAnsi="Times New Roman" w:cs="Times New Roman"/>
          <w:color w:val="9876AA"/>
          <w:sz w:val="24"/>
          <w:szCs w:val="24"/>
        </w:rPr>
        <w:t>bundle</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Snackbar</w:t>
      </w:r>
      <w:proofErr w:type="spellEnd"/>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9876AA"/>
          <w:sz w:val="24"/>
          <w:szCs w:val="24"/>
        </w:rPr>
        <w:t>snackbar</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BBB529"/>
          <w:sz w:val="24"/>
          <w:szCs w:val="24"/>
        </w:rPr>
        <w:t>@Override</w:t>
      </w:r>
      <w:r w:rsidRPr="00546534">
        <w:rPr>
          <w:rFonts w:ascii="Times New Roman" w:eastAsia="Times New Roman" w:hAnsi="Times New Roman" w:cs="Times New Roman"/>
          <w:color w:val="BBB529"/>
          <w:sz w:val="24"/>
          <w:szCs w:val="24"/>
        </w:rPr>
        <w:br/>
        <w:t xml:space="preserve">    </w:t>
      </w:r>
      <w:r w:rsidRPr="00546534">
        <w:rPr>
          <w:rFonts w:ascii="Times New Roman" w:eastAsia="Times New Roman" w:hAnsi="Times New Roman" w:cs="Times New Roman"/>
          <w:color w:val="CC7832"/>
          <w:sz w:val="24"/>
          <w:szCs w:val="24"/>
        </w:rPr>
        <w:t xml:space="preserve">protected void </w:t>
      </w:r>
      <w:proofErr w:type="spellStart"/>
      <w:r w:rsidRPr="00546534">
        <w:rPr>
          <w:rFonts w:ascii="Times New Roman" w:eastAsia="Times New Roman" w:hAnsi="Times New Roman" w:cs="Times New Roman"/>
          <w:color w:val="FFC66D"/>
          <w:sz w:val="24"/>
          <w:szCs w:val="24"/>
        </w:rPr>
        <w:t>onCreate</w:t>
      </w:r>
      <w:proofErr w:type="spellEnd"/>
      <w:r w:rsidRPr="00546534">
        <w:rPr>
          <w:rFonts w:ascii="Times New Roman" w:eastAsia="Times New Roman" w:hAnsi="Times New Roman" w:cs="Times New Roman"/>
          <w:color w:val="A9B7C6"/>
          <w:sz w:val="24"/>
          <w:szCs w:val="24"/>
        </w:rPr>
        <w:t xml:space="preserve">(Bundle </w:t>
      </w:r>
      <w:proofErr w:type="spellStart"/>
      <w:r w:rsidRPr="00546534">
        <w:rPr>
          <w:rFonts w:ascii="Times New Roman" w:eastAsia="Times New Roman" w:hAnsi="Times New Roman" w:cs="Times New Roman"/>
          <w:color w:val="A9B7C6"/>
          <w:sz w:val="24"/>
          <w:szCs w:val="24"/>
        </w:rPr>
        <w:t>savedInstanceState</w:t>
      </w:r>
      <w:proofErr w:type="spellEnd"/>
      <w:r w:rsidRPr="00546534">
        <w:rPr>
          <w:rFonts w:ascii="Times New Roman" w:eastAsia="Times New Roman" w:hAnsi="Times New Roman" w:cs="Times New Roman"/>
          <w:color w:val="A9B7C6"/>
          <w:sz w:val="24"/>
          <w:szCs w:val="24"/>
        </w:rPr>
        <w:t>) {</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CC7832"/>
          <w:sz w:val="24"/>
          <w:szCs w:val="24"/>
        </w:rPr>
        <w:t>super</w:t>
      </w:r>
      <w:r w:rsidRPr="00546534">
        <w:rPr>
          <w:rFonts w:ascii="Times New Roman" w:eastAsia="Times New Roman" w:hAnsi="Times New Roman" w:cs="Times New Roman"/>
          <w:color w:val="A9B7C6"/>
          <w:sz w:val="24"/>
          <w:szCs w:val="24"/>
        </w:rPr>
        <w:t>.onCreate</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savedInstanceState</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setContentView</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R.layout.</w:t>
      </w:r>
      <w:r w:rsidRPr="00546534">
        <w:rPr>
          <w:rFonts w:ascii="Times New Roman" w:eastAsia="Times New Roman" w:hAnsi="Times New Roman" w:cs="Times New Roman"/>
          <w:i/>
          <w:iCs/>
          <w:color w:val="9876AA"/>
          <w:sz w:val="24"/>
          <w:szCs w:val="24"/>
        </w:rPr>
        <w:t>activity_transaction_edi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edCustomerName</w:t>
      </w:r>
      <w:proofErr w:type="spellEnd"/>
      <w:r w:rsidRPr="00546534">
        <w:rPr>
          <w:rFonts w:ascii="Times New Roman" w:eastAsia="Times New Roman" w:hAnsi="Times New Roman" w:cs="Times New Roman"/>
          <w:color w:val="9876AA"/>
          <w:sz w:val="24"/>
          <w:szCs w:val="24"/>
        </w:rPr>
        <w:t xml:space="preserve">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findViewById</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R.id.</w:t>
      </w:r>
      <w:r w:rsidRPr="00546534">
        <w:rPr>
          <w:rFonts w:ascii="Times New Roman" w:eastAsia="Times New Roman" w:hAnsi="Times New Roman" w:cs="Times New Roman"/>
          <w:i/>
          <w:iCs/>
          <w:color w:val="9876AA"/>
          <w:sz w:val="24"/>
          <w:szCs w:val="24"/>
        </w:rPr>
        <w:t>edCustomerName</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edCustomerAddress</w:t>
      </w:r>
      <w:proofErr w:type="spellEnd"/>
      <w:r w:rsidRPr="00546534">
        <w:rPr>
          <w:rFonts w:ascii="Times New Roman" w:eastAsia="Times New Roman" w:hAnsi="Times New Roman" w:cs="Times New Roman"/>
          <w:color w:val="9876AA"/>
          <w:sz w:val="24"/>
          <w:szCs w:val="24"/>
        </w:rPr>
        <w:t xml:space="preserve">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findViewById</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R.id.</w:t>
      </w:r>
      <w:r w:rsidRPr="00546534">
        <w:rPr>
          <w:rFonts w:ascii="Times New Roman" w:eastAsia="Times New Roman" w:hAnsi="Times New Roman" w:cs="Times New Roman"/>
          <w:i/>
          <w:iCs/>
          <w:color w:val="9876AA"/>
          <w:sz w:val="24"/>
          <w:szCs w:val="24"/>
        </w:rPr>
        <w:t>edCustomer_Address</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edAmount</w:t>
      </w:r>
      <w:proofErr w:type="spellEnd"/>
      <w:r w:rsidRPr="00546534">
        <w:rPr>
          <w:rFonts w:ascii="Times New Roman" w:eastAsia="Times New Roman" w:hAnsi="Times New Roman" w:cs="Times New Roman"/>
          <w:color w:val="9876AA"/>
          <w:sz w:val="24"/>
          <w:szCs w:val="24"/>
        </w:rPr>
        <w:t xml:space="preserve">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findViewById</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R.id.</w:t>
      </w:r>
      <w:r w:rsidRPr="00546534">
        <w:rPr>
          <w:rFonts w:ascii="Times New Roman" w:eastAsia="Times New Roman" w:hAnsi="Times New Roman" w:cs="Times New Roman"/>
          <w:i/>
          <w:iCs/>
          <w:color w:val="9876AA"/>
          <w:sz w:val="24"/>
          <w:szCs w:val="24"/>
        </w:rPr>
        <w:t>edAmoun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edDate</w:t>
      </w:r>
      <w:proofErr w:type="spellEnd"/>
      <w:r w:rsidRPr="00546534">
        <w:rPr>
          <w:rFonts w:ascii="Times New Roman" w:eastAsia="Times New Roman" w:hAnsi="Times New Roman" w:cs="Times New Roman"/>
          <w:color w:val="9876AA"/>
          <w:sz w:val="24"/>
          <w:szCs w:val="24"/>
        </w:rPr>
        <w:t xml:space="preserve">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findViewById</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R.id.</w:t>
      </w:r>
      <w:r w:rsidRPr="00546534">
        <w:rPr>
          <w:rFonts w:ascii="Times New Roman" w:eastAsia="Times New Roman" w:hAnsi="Times New Roman" w:cs="Times New Roman"/>
          <w:i/>
          <w:iCs/>
          <w:color w:val="9876AA"/>
          <w:sz w:val="24"/>
          <w:szCs w:val="24"/>
        </w:rPr>
        <w:t>edDate</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edRemark</w:t>
      </w:r>
      <w:proofErr w:type="spellEnd"/>
      <w:r w:rsidRPr="00546534">
        <w:rPr>
          <w:rFonts w:ascii="Times New Roman" w:eastAsia="Times New Roman" w:hAnsi="Times New Roman" w:cs="Times New Roman"/>
          <w:color w:val="9876AA"/>
          <w:sz w:val="24"/>
          <w:szCs w:val="24"/>
        </w:rPr>
        <w:t xml:space="preserve">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findViewById</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R.id.</w:t>
      </w:r>
      <w:r w:rsidRPr="00546534">
        <w:rPr>
          <w:rFonts w:ascii="Times New Roman" w:eastAsia="Times New Roman" w:hAnsi="Times New Roman" w:cs="Times New Roman"/>
          <w:i/>
          <w:iCs/>
          <w:color w:val="9876AA"/>
          <w:sz w:val="24"/>
          <w:szCs w:val="24"/>
        </w:rPr>
        <w:t>edRemark</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bnDelete</w:t>
      </w:r>
      <w:proofErr w:type="spellEnd"/>
      <w:r w:rsidRPr="00546534">
        <w:rPr>
          <w:rFonts w:ascii="Times New Roman" w:eastAsia="Times New Roman" w:hAnsi="Times New Roman" w:cs="Times New Roman"/>
          <w:color w:val="9876AA"/>
          <w:sz w:val="24"/>
          <w:szCs w:val="24"/>
        </w:rPr>
        <w:t xml:space="preserve">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findViewById</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R.id.</w:t>
      </w:r>
      <w:r w:rsidRPr="00546534">
        <w:rPr>
          <w:rFonts w:ascii="Times New Roman" w:eastAsia="Times New Roman" w:hAnsi="Times New Roman" w:cs="Times New Roman"/>
          <w:i/>
          <w:iCs/>
          <w:color w:val="9876AA"/>
          <w:sz w:val="24"/>
          <w:szCs w:val="24"/>
        </w:rPr>
        <w:t>bnDelete</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bnUpdate</w:t>
      </w:r>
      <w:proofErr w:type="spellEnd"/>
      <w:r w:rsidRPr="00546534">
        <w:rPr>
          <w:rFonts w:ascii="Times New Roman" w:eastAsia="Times New Roman" w:hAnsi="Times New Roman" w:cs="Times New Roman"/>
          <w:color w:val="9876AA"/>
          <w:sz w:val="24"/>
          <w:szCs w:val="24"/>
        </w:rPr>
        <w:t xml:space="preserve">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findViewById</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R.id.</w:t>
      </w:r>
      <w:r w:rsidRPr="00546534">
        <w:rPr>
          <w:rFonts w:ascii="Times New Roman" w:eastAsia="Times New Roman" w:hAnsi="Times New Roman" w:cs="Times New Roman"/>
          <w:i/>
          <w:iCs/>
          <w:color w:val="9876AA"/>
          <w:sz w:val="24"/>
          <w:szCs w:val="24"/>
        </w:rPr>
        <w:t>bnUpdate</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9876AA"/>
          <w:sz w:val="24"/>
          <w:szCs w:val="24"/>
        </w:rPr>
        <w:t xml:space="preserve">bundle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getIntent</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getExtras</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TransactionId</w:t>
      </w:r>
      <w:proofErr w:type="spellEnd"/>
      <w:r w:rsidRPr="00546534">
        <w:rPr>
          <w:rFonts w:ascii="Times New Roman" w:eastAsia="Times New Roman" w:hAnsi="Times New Roman" w:cs="Times New Roman"/>
          <w:color w:val="9876AA"/>
          <w:sz w:val="24"/>
          <w:szCs w:val="24"/>
        </w:rPr>
        <w:t xml:space="preserve">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String.</w:t>
      </w:r>
      <w:r w:rsidRPr="00546534">
        <w:rPr>
          <w:rFonts w:ascii="Times New Roman" w:eastAsia="Times New Roman" w:hAnsi="Times New Roman" w:cs="Times New Roman"/>
          <w:i/>
          <w:iCs/>
          <w:color w:val="A9B7C6"/>
          <w:sz w:val="24"/>
          <w:szCs w:val="24"/>
        </w:rPr>
        <w:t>valueOf</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9876AA"/>
          <w:sz w:val="24"/>
          <w:szCs w:val="24"/>
        </w:rPr>
        <w:t>bundle</w:t>
      </w:r>
      <w:r w:rsidRPr="00546534">
        <w:rPr>
          <w:rFonts w:ascii="Times New Roman" w:eastAsia="Times New Roman" w:hAnsi="Times New Roman" w:cs="Times New Roman"/>
          <w:color w:val="A9B7C6"/>
          <w:sz w:val="24"/>
          <w:szCs w:val="24"/>
        </w:rPr>
        <w:t>.getIn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transaction_id</w:t>
      </w:r>
      <w:proofErr w:type="spellEnd"/>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Log.</w:t>
      </w:r>
      <w:r w:rsidRPr="00546534">
        <w:rPr>
          <w:rFonts w:ascii="Times New Roman" w:eastAsia="Times New Roman" w:hAnsi="Times New Roman" w:cs="Times New Roman"/>
          <w:i/>
          <w:iCs/>
          <w:color w:val="A9B7C6"/>
          <w:sz w:val="24"/>
          <w:szCs w:val="24"/>
        </w:rPr>
        <w:t>i</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con"</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9876AA"/>
          <w:sz w:val="24"/>
          <w:szCs w:val="24"/>
        </w:rPr>
        <w:t>TransactionId</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loadTransactionDetails</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bnUpdate</w:t>
      </w:r>
      <w:r w:rsidRPr="00546534">
        <w:rPr>
          <w:rFonts w:ascii="Times New Roman" w:eastAsia="Times New Roman" w:hAnsi="Times New Roman" w:cs="Times New Roman"/>
          <w:color w:val="A9B7C6"/>
          <w:sz w:val="24"/>
          <w:szCs w:val="24"/>
        </w:rPr>
        <w:t>.setOnClickListener</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 xml:space="preserve">new </w:t>
      </w:r>
      <w:proofErr w:type="spellStart"/>
      <w:r w:rsidRPr="00546534">
        <w:rPr>
          <w:rFonts w:ascii="Times New Roman" w:eastAsia="Times New Roman" w:hAnsi="Times New Roman" w:cs="Times New Roman"/>
          <w:color w:val="A9B7C6"/>
          <w:sz w:val="24"/>
          <w:szCs w:val="24"/>
        </w:rPr>
        <w:t>View.OnClickListener</w:t>
      </w:r>
      <w:proofErr w:type="spellEnd"/>
      <w:r w:rsidRPr="00546534">
        <w:rPr>
          <w:rFonts w:ascii="Times New Roman" w:eastAsia="Times New Roman" w:hAnsi="Times New Roman" w:cs="Times New Roman"/>
          <w:color w:val="A9B7C6"/>
          <w:sz w:val="24"/>
          <w:szCs w:val="24"/>
        </w:rPr>
        <w:t>() {</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BBB529"/>
          <w:sz w:val="24"/>
          <w:szCs w:val="24"/>
        </w:rPr>
        <w:t>@Override</w:t>
      </w:r>
      <w:r w:rsidRPr="00546534">
        <w:rPr>
          <w:rFonts w:ascii="Times New Roman" w:eastAsia="Times New Roman" w:hAnsi="Times New Roman" w:cs="Times New Roman"/>
          <w:color w:val="BBB529"/>
          <w:sz w:val="24"/>
          <w:szCs w:val="24"/>
        </w:rPr>
        <w:br/>
        <w:t xml:space="preserve">            </w:t>
      </w:r>
      <w:r w:rsidRPr="00546534">
        <w:rPr>
          <w:rFonts w:ascii="Times New Roman" w:eastAsia="Times New Roman" w:hAnsi="Times New Roman" w:cs="Times New Roman"/>
          <w:color w:val="CC7832"/>
          <w:sz w:val="24"/>
          <w:szCs w:val="24"/>
        </w:rPr>
        <w:t xml:space="preserve">public void </w:t>
      </w:r>
      <w:proofErr w:type="spellStart"/>
      <w:r w:rsidRPr="00546534">
        <w:rPr>
          <w:rFonts w:ascii="Times New Roman" w:eastAsia="Times New Roman" w:hAnsi="Times New Roman" w:cs="Times New Roman"/>
          <w:color w:val="FFC66D"/>
          <w:sz w:val="24"/>
          <w:szCs w:val="24"/>
        </w:rPr>
        <w:t>onClick</w:t>
      </w:r>
      <w:proofErr w:type="spellEnd"/>
      <w:r w:rsidRPr="00546534">
        <w:rPr>
          <w:rFonts w:ascii="Times New Roman" w:eastAsia="Times New Roman" w:hAnsi="Times New Roman" w:cs="Times New Roman"/>
          <w:color w:val="A9B7C6"/>
          <w:sz w:val="24"/>
          <w:szCs w:val="24"/>
        </w:rPr>
        <w:t>(View view) {</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updateTransaction</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bnDelete</w:t>
      </w:r>
      <w:r w:rsidRPr="00546534">
        <w:rPr>
          <w:rFonts w:ascii="Times New Roman" w:eastAsia="Times New Roman" w:hAnsi="Times New Roman" w:cs="Times New Roman"/>
          <w:color w:val="A9B7C6"/>
          <w:sz w:val="24"/>
          <w:szCs w:val="24"/>
        </w:rPr>
        <w:t>.setOnClickListener</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 xml:space="preserve">new </w:t>
      </w:r>
      <w:proofErr w:type="spellStart"/>
      <w:r w:rsidRPr="00546534">
        <w:rPr>
          <w:rFonts w:ascii="Times New Roman" w:eastAsia="Times New Roman" w:hAnsi="Times New Roman" w:cs="Times New Roman"/>
          <w:color w:val="A9B7C6"/>
          <w:sz w:val="24"/>
          <w:szCs w:val="24"/>
        </w:rPr>
        <w:t>View.OnClickListener</w:t>
      </w:r>
      <w:proofErr w:type="spellEnd"/>
      <w:r w:rsidRPr="00546534">
        <w:rPr>
          <w:rFonts w:ascii="Times New Roman" w:eastAsia="Times New Roman" w:hAnsi="Times New Roman" w:cs="Times New Roman"/>
          <w:color w:val="A9B7C6"/>
          <w:sz w:val="24"/>
          <w:szCs w:val="24"/>
        </w:rPr>
        <w:t>() {</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BBB529"/>
          <w:sz w:val="24"/>
          <w:szCs w:val="24"/>
        </w:rPr>
        <w:t>@Override</w:t>
      </w:r>
      <w:r w:rsidRPr="00546534">
        <w:rPr>
          <w:rFonts w:ascii="Times New Roman" w:eastAsia="Times New Roman" w:hAnsi="Times New Roman" w:cs="Times New Roman"/>
          <w:color w:val="BBB529"/>
          <w:sz w:val="24"/>
          <w:szCs w:val="24"/>
        </w:rPr>
        <w:br/>
        <w:t xml:space="preserve">            </w:t>
      </w:r>
      <w:r w:rsidRPr="00546534">
        <w:rPr>
          <w:rFonts w:ascii="Times New Roman" w:eastAsia="Times New Roman" w:hAnsi="Times New Roman" w:cs="Times New Roman"/>
          <w:color w:val="CC7832"/>
          <w:sz w:val="24"/>
          <w:szCs w:val="24"/>
        </w:rPr>
        <w:t xml:space="preserve">public void </w:t>
      </w:r>
      <w:proofErr w:type="spellStart"/>
      <w:r w:rsidRPr="00546534">
        <w:rPr>
          <w:rFonts w:ascii="Times New Roman" w:eastAsia="Times New Roman" w:hAnsi="Times New Roman" w:cs="Times New Roman"/>
          <w:color w:val="FFC66D"/>
          <w:sz w:val="24"/>
          <w:szCs w:val="24"/>
        </w:rPr>
        <w:t>onClick</w:t>
      </w:r>
      <w:proofErr w:type="spellEnd"/>
      <w:r w:rsidRPr="00546534">
        <w:rPr>
          <w:rFonts w:ascii="Times New Roman" w:eastAsia="Times New Roman" w:hAnsi="Times New Roman" w:cs="Times New Roman"/>
          <w:color w:val="A9B7C6"/>
          <w:sz w:val="24"/>
          <w:szCs w:val="24"/>
        </w:rPr>
        <w:t>(View view) {</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deleteTransaction</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CC7832"/>
          <w:sz w:val="24"/>
          <w:szCs w:val="24"/>
        </w:rPr>
        <w:t xml:space="preserve">private void </w:t>
      </w:r>
      <w:proofErr w:type="spellStart"/>
      <w:r w:rsidRPr="00546534">
        <w:rPr>
          <w:rFonts w:ascii="Times New Roman" w:eastAsia="Times New Roman" w:hAnsi="Times New Roman" w:cs="Times New Roman"/>
          <w:color w:val="FFC66D"/>
          <w:sz w:val="24"/>
          <w:szCs w:val="24"/>
        </w:rPr>
        <w:t>loadTransactionDetails</w:t>
      </w:r>
      <w:proofErr w:type="spellEnd"/>
      <w:r w:rsidRPr="00546534">
        <w:rPr>
          <w:rFonts w:ascii="Times New Roman" w:eastAsia="Times New Roman" w:hAnsi="Times New Roman" w:cs="Times New Roman"/>
          <w:color w:val="A9B7C6"/>
          <w:sz w:val="24"/>
          <w:szCs w:val="24"/>
        </w:rPr>
        <w:t>() {</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StringRequest</w:t>
      </w:r>
      <w:proofErr w:type="spellEnd"/>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stringRequest</w:t>
      </w:r>
      <w:proofErr w:type="spellEnd"/>
      <w:r w:rsidRPr="00546534">
        <w:rPr>
          <w:rFonts w:ascii="Times New Roman" w:eastAsia="Times New Roman" w:hAnsi="Times New Roman" w:cs="Times New Roman"/>
          <w:color w:val="A9B7C6"/>
          <w:sz w:val="24"/>
          <w:szCs w:val="24"/>
        </w:rPr>
        <w:t xml:space="preserve"> = </w:t>
      </w:r>
      <w:r w:rsidRPr="00546534">
        <w:rPr>
          <w:rFonts w:ascii="Times New Roman" w:eastAsia="Times New Roman" w:hAnsi="Times New Roman" w:cs="Times New Roman"/>
          <w:color w:val="CC7832"/>
          <w:sz w:val="24"/>
          <w:szCs w:val="24"/>
        </w:rPr>
        <w:t xml:space="preserve">new </w:t>
      </w:r>
      <w:proofErr w:type="spellStart"/>
      <w:r w:rsidRPr="00546534">
        <w:rPr>
          <w:rFonts w:ascii="Times New Roman" w:eastAsia="Times New Roman" w:hAnsi="Times New Roman" w:cs="Times New Roman"/>
          <w:color w:val="A9B7C6"/>
          <w:sz w:val="24"/>
          <w:szCs w:val="24"/>
        </w:rPr>
        <w:t>StringRequest</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Request.Method.</w:t>
      </w:r>
      <w:r w:rsidRPr="00546534">
        <w:rPr>
          <w:rFonts w:ascii="Times New Roman" w:eastAsia="Times New Roman" w:hAnsi="Times New Roman" w:cs="Times New Roman"/>
          <w:i/>
          <w:iCs/>
          <w:color w:val="9876AA"/>
          <w:sz w:val="24"/>
          <w:szCs w:val="24"/>
        </w:rPr>
        <w:t>POST</w:t>
      </w:r>
      <w:proofErr w:type="spellEnd"/>
      <w:r w:rsidRPr="00546534">
        <w:rPr>
          <w:rFonts w:ascii="Times New Roman" w:eastAsia="Times New Roman" w:hAnsi="Times New Roman" w:cs="Times New Roman"/>
          <w:color w:val="CC7832"/>
          <w:sz w:val="24"/>
          <w:szCs w:val="24"/>
        </w:rPr>
        <w:t xml:space="preserve">, </w:t>
      </w:r>
      <w:r w:rsidRPr="00546534">
        <w:rPr>
          <w:rFonts w:ascii="Times New Roman" w:eastAsia="Times New Roman" w:hAnsi="Times New Roman" w:cs="Times New Roman"/>
          <w:i/>
          <w:iCs/>
          <w:color w:val="9876AA"/>
          <w:sz w:val="24"/>
          <w:szCs w:val="24"/>
        </w:rPr>
        <w:t>GET_TRANSACTION_DETAILS</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new </w:t>
      </w:r>
      <w:proofErr w:type="spellStart"/>
      <w:r w:rsidRPr="00546534">
        <w:rPr>
          <w:rFonts w:ascii="Times New Roman" w:eastAsia="Times New Roman" w:hAnsi="Times New Roman" w:cs="Times New Roman"/>
          <w:color w:val="A9B7C6"/>
          <w:sz w:val="24"/>
          <w:szCs w:val="24"/>
        </w:rPr>
        <w:t>Response.Listener</w:t>
      </w:r>
      <w:proofErr w:type="spellEnd"/>
      <w:r w:rsidRPr="00546534">
        <w:rPr>
          <w:rFonts w:ascii="Times New Roman" w:eastAsia="Times New Roman" w:hAnsi="Times New Roman" w:cs="Times New Roman"/>
          <w:color w:val="A9B7C6"/>
          <w:sz w:val="24"/>
          <w:szCs w:val="24"/>
        </w:rPr>
        <w:t>&lt;String&gt;() {</w:t>
      </w:r>
      <w:r w:rsidRPr="00546534">
        <w:rPr>
          <w:rFonts w:ascii="Times New Roman" w:eastAsia="Times New Roman" w:hAnsi="Times New Roman" w:cs="Times New Roman"/>
          <w:color w:val="A9B7C6"/>
          <w:sz w:val="24"/>
          <w:szCs w:val="24"/>
        </w:rPr>
        <w:br/>
      </w:r>
      <w:r w:rsidRPr="00546534">
        <w:rPr>
          <w:rFonts w:ascii="Times New Roman" w:eastAsia="Times New Roman" w:hAnsi="Times New Roman" w:cs="Times New Roman"/>
          <w:color w:val="A9B7C6"/>
          <w:sz w:val="24"/>
          <w:szCs w:val="24"/>
        </w:rPr>
        <w:lastRenderedPageBreak/>
        <w:t xml:space="preserve">                    </w:t>
      </w:r>
      <w:r w:rsidRPr="00546534">
        <w:rPr>
          <w:rFonts w:ascii="Times New Roman" w:eastAsia="Times New Roman" w:hAnsi="Times New Roman" w:cs="Times New Roman"/>
          <w:color w:val="BBB529"/>
          <w:sz w:val="24"/>
          <w:szCs w:val="24"/>
        </w:rPr>
        <w:t>@Override</w:t>
      </w:r>
      <w:r w:rsidRPr="00546534">
        <w:rPr>
          <w:rFonts w:ascii="Times New Roman" w:eastAsia="Times New Roman" w:hAnsi="Times New Roman" w:cs="Times New Roman"/>
          <w:color w:val="BBB529"/>
          <w:sz w:val="24"/>
          <w:szCs w:val="24"/>
        </w:rPr>
        <w:br/>
        <w:t xml:space="preserve">                    </w:t>
      </w:r>
      <w:r w:rsidRPr="00546534">
        <w:rPr>
          <w:rFonts w:ascii="Times New Roman" w:eastAsia="Times New Roman" w:hAnsi="Times New Roman" w:cs="Times New Roman"/>
          <w:color w:val="CC7832"/>
          <w:sz w:val="24"/>
          <w:szCs w:val="24"/>
        </w:rPr>
        <w:t xml:space="preserve">public void </w:t>
      </w:r>
      <w:proofErr w:type="spellStart"/>
      <w:r w:rsidRPr="00546534">
        <w:rPr>
          <w:rFonts w:ascii="Times New Roman" w:eastAsia="Times New Roman" w:hAnsi="Times New Roman" w:cs="Times New Roman"/>
          <w:color w:val="FFC66D"/>
          <w:sz w:val="24"/>
          <w:szCs w:val="24"/>
        </w:rPr>
        <w:t>onResponse</w:t>
      </w:r>
      <w:proofErr w:type="spellEnd"/>
      <w:r w:rsidRPr="00546534">
        <w:rPr>
          <w:rFonts w:ascii="Times New Roman" w:eastAsia="Times New Roman" w:hAnsi="Times New Roman" w:cs="Times New Roman"/>
          <w:color w:val="A9B7C6"/>
          <w:sz w:val="24"/>
          <w:szCs w:val="24"/>
        </w:rPr>
        <w:t>(String response) {</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Log.</w:t>
      </w:r>
      <w:r w:rsidRPr="00546534">
        <w:rPr>
          <w:rFonts w:ascii="Times New Roman" w:eastAsia="Times New Roman" w:hAnsi="Times New Roman" w:cs="Times New Roman"/>
          <w:i/>
          <w:iCs/>
          <w:color w:val="A9B7C6"/>
          <w:sz w:val="24"/>
          <w:szCs w:val="24"/>
        </w:rPr>
        <w:t>i</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conn"</w:t>
      </w:r>
      <w:r w:rsidRPr="00546534">
        <w:rPr>
          <w:rFonts w:ascii="Times New Roman" w:eastAsia="Times New Roman" w:hAnsi="Times New Roman" w:cs="Times New Roman"/>
          <w:color w:val="CC7832"/>
          <w:sz w:val="24"/>
          <w:szCs w:val="24"/>
        </w:rPr>
        <w:t xml:space="preserve">, </w:t>
      </w:r>
      <w:r w:rsidRPr="00546534">
        <w:rPr>
          <w:rFonts w:ascii="Times New Roman" w:eastAsia="Times New Roman" w:hAnsi="Times New Roman" w:cs="Times New Roman"/>
          <w:color w:val="6A8759"/>
          <w:sz w:val="24"/>
          <w:szCs w:val="24"/>
        </w:rPr>
        <w:t xml:space="preserve">"" </w:t>
      </w:r>
      <w:r w:rsidRPr="00546534">
        <w:rPr>
          <w:rFonts w:ascii="Times New Roman" w:eastAsia="Times New Roman" w:hAnsi="Times New Roman" w:cs="Times New Roman"/>
          <w:color w:val="A9B7C6"/>
          <w:sz w:val="24"/>
          <w:szCs w:val="24"/>
        </w:rPr>
        <w:t>+ response)</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try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JSONArray</w:t>
      </w:r>
      <w:proofErr w:type="spellEnd"/>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jsonArray</w:t>
      </w:r>
      <w:proofErr w:type="spellEnd"/>
      <w:r w:rsidRPr="00546534">
        <w:rPr>
          <w:rFonts w:ascii="Times New Roman" w:eastAsia="Times New Roman" w:hAnsi="Times New Roman" w:cs="Times New Roman"/>
          <w:color w:val="A9B7C6"/>
          <w:sz w:val="24"/>
          <w:szCs w:val="24"/>
        </w:rPr>
        <w:t xml:space="preserve"> = </w:t>
      </w:r>
      <w:r w:rsidRPr="00546534">
        <w:rPr>
          <w:rFonts w:ascii="Times New Roman" w:eastAsia="Times New Roman" w:hAnsi="Times New Roman" w:cs="Times New Roman"/>
          <w:color w:val="CC7832"/>
          <w:sz w:val="24"/>
          <w:szCs w:val="24"/>
        </w:rPr>
        <w:t xml:space="preserve">new </w:t>
      </w:r>
      <w:proofErr w:type="spellStart"/>
      <w:r w:rsidRPr="00546534">
        <w:rPr>
          <w:rFonts w:ascii="Times New Roman" w:eastAsia="Times New Roman" w:hAnsi="Times New Roman" w:cs="Times New Roman"/>
          <w:color w:val="A9B7C6"/>
          <w:sz w:val="24"/>
          <w:szCs w:val="24"/>
        </w:rPr>
        <w:t>JSONArray</w:t>
      </w:r>
      <w:proofErr w:type="spellEnd"/>
      <w:r w:rsidRPr="00546534">
        <w:rPr>
          <w:rFonts w:ascii="Times New Roman" w:eastAsia="Times New Roman" w:hAnsi="Times New Roman" w:cs="Times New Roman"/>
          <w:color w:val="A9B7C6"/>
          <w:sz w:val="24"/>
          <w:szCs w:val="24"/>
        </w:rPr>
        <w:t>(response)</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for </w:t>
      </w:r>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CC7832"/>
          <w:sz w:val="24"/>
          <w:szCs w:val="24"/>
        </w:rPr>
        <w:t>int</w:t>
      </w:r>
      <w:proofErr w:type="spellEnd"/>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A9B7C6"/>
          <w:sz w:val="24"/>
          <w:szCs w:val="24"/>
        </w:rPr>
        <w:t>i</w:t>
      </w:r>
      <w:proofErr w:type="spellEnd"/>
      <w:r w:rsidRPr="00546534">
        <w:rPr>
          <w:rFonts w:ascii="Times New Roman" w:eastAsia="Times New Roman" w:hAnsi="Times New Roman" w:cs="Times New Roman"/>
          <w:color w:val="A9B7C6"/>
          <w:sz w:val="24"/>
          <w:szCs w:val="24"/>
        </w:rPr>
        <w:t xml:space="preserve"> = </w:t>
      </w:r>
      <w:r w:rsidRPr="00546534">
        <w:rPr>
          <w:rFonts w:ascii="Times New Roman" w:eastAsia="Times New Roman" w:hAnsi="Times New Roman" w:cs="Times New Roman"/>
          <w:color w:val="6897BB"/>
          <w:sz w:val="24"/>
          <w:szCs w:val="24"/>
        </w:rPr>
        <w:t>0</w:t>
      </w:r>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A9B7C6"/>
          <w:sz w:val="24"/>
          <w:szCs w:val="24"/>
        </w:rPr>
        <w:t>i</w:t>
      </w:r>
      <w:proofErr w:type="spellEnd"/>
      <w:r w:rsidRPr="00546534">
        <w:rPr>
          <w:rFonts w:ascii="Times New Roman" w:eastAsia="Times New Roman" w:hAnsi="Times New Roman" w:cs="Times New Roman"/>
          <w:color w:val="A9B7C6"/>
          <w:sz w:val="24"/>
          <w:szCs w:val="24"/>
        </w:rPr>
        <w:t xml:space="preserve"> &lt; </w:t>
      </w:r>
      <w:proofErr w:type="spellStart"/>
      <w:r w:rsidRPr="00546534">
        <w:rPr>
          <w:rFonts w:ascii="Times New Roman" w:eastAsia="Times New Roman" w:hAnsi="Times New Roman" w:cs="Times New Roman"/>
          <w:color w:val="A9B7C6"/>
          <w:sz w:val="24"/>
          <w:szCs w:val="24"/>
        </w:rPr>
        <w:t>jsonArray.length</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A9B7C6"/>
          <w:sz w:val="24"/>
          <w:szCs w:val="24"/>
        </w:rPr>
        <w:t>i</w:t>
      </w:r>
      <w:proofErr w:type="spellEnd"/>
      <w:r w:rsidRPr="00546534">
        <w:rPr>
          <w:rFonts w:ascii="Times New Roman" w:eastAsia="Times New Roman" w:hAnsi="Times New Roman" w:cs="Times New Roman"/>
          <w:color w:val="A9B7C6"/>
          <w:sz w:val="24"/>
          <w:szCs w:val="24"/>
        </w:rPr>
        <w:t>++) {</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JSONObject</w:t>
      </w:r>
      <w:proofErr w:type="spellEnd"/>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jsonObject</w:t>
      </w:r>
      <w:proofErr w:type="spellEnd"/>
      <w:r w:rsidRPr="00546534">
        <w:rPr>
          <w:rFonts w:ascii="Times New Roman" w:eastAsia="Times New Roman" w:hAnsi="Times New Roman" w:cs="Times New Roman"/>
          <w:color w:val="A9B7C6"/>
          <w:sz w:val="24"/>
          <w:szCs w:val="24"/>
        </w:rPr>
        <w:t xml:space="preserve"> = </w:t>
      </w:r>
      <w:proofErr w:type="spellStart"/>
      <w:r w:rsidRPr="00546534">
        <w:rPr>
          <w:rFonts w:ascii="Times New Roman" w:eastAsia="Times New Roman" w:hAnsi="Times New Roman" w:cs="Times New Roman"/>
          <w:color w:val="A9B7C6"/>
          <w:sz w:val="24"/>
          <w:szCs w:val="24"/>
        </w:rPr>
        <w:t>jsonArray.getJSONObject</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i</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9876AA"/>
          <w:sz w:val="24"/>
          <w:szCs w:val="24"/>
        </w:rPr>
        <w:t xml:space="preserve">name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jsonObject.getString</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customer_name</w:t>
      </w:r>
      <w:proofErr w:type="spellEnd"/>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9876AA"/>
          <w:sz w:val="24"/>
          <w:szCs w:val="24"/>
        </w:rPr>
        <w:t xml:space="preserve">address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jsonObject.getString</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customer_address</w:t>
      </w:r>
      <w:proofErr w:type="spellEnd"/>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9876AA"/>
          <w:sz w:val="24"/>
          <w:szCs w:val="24"/>
        </w:rPr>
        <w:t xml:space="preserve">amount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jsonObject.getString</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amount"</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9876AA"/>
          <w:sz w:val="24"/>
          <w:szCs w:val="24"/>
        </w:rPr>
        <w:t xml:space="preserve">date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jsonObject.getString</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transaction_date</w:t>
      </w:r>
      <w:proofErr w:type="spellEnd"/>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9876AA"/>
          <w:sz w:val="24"/>
          <w:szCs w:val="24"/>
        </w:rPr>
        <w:t xml:space="preserve">remark </w:t>
      </w:r>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jsonObject.getString</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remarks"</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9876AA"/>
          <w:sz w:val="24"/>
          <w:szCs w:val="24"/>
        </w:rPr>
        <w:t>edCustomerName</w:t>
      </w:r>
      <w:r w:rsidRPr="00546534">
        <w:rPr>
          <w:rFonts w:ascii="Times New Roman" w:eastAsia="Times New Roman" w:hAnsi="Times New Roman" w:cs="Times New Roman"/>
          <w:color w:val="A9B7C6"/>
          <w:sz w:val="24"/>
          <w:szCs w:val="24"/>
        </w:rPr>
        <w:t>.setTex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9876AA"/>
          <w:sz w:val="24"/>
          <w:szCs w:val="24"/>
        </w:rPr>
        <w:t>name</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edCustomerAddress</w:t>
      </w:r>
      <w:r w:rsidRPr="00546534">
        <w:rPr>
          <w:rFonts w:ascii="Times New Roman" w:eastAsia="Times New Roman" w:hAnsi="Times New Roman" w:cs="Times New Roman"/>
          <w:color w:val="A9B7C6"/>
          <w:sz w:val="24"/>
          <w:szCs w:val="24"/>
        </w:rPr>
        <w:t>.setTex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9876AA"/>
          <w:sz w:val="24"/>
          <w:szCs w:val="24"/>
        </w:rPr>
        <w:t>address</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edAmount</w:t>
      </w:r>
      <w:r w:rsidRPr="00546534">
        <w:rPr>
          <w:rFonts w:ascii="Times New Roman" w:eastAsia="Times New Roman" w:hAnsi="Times New Roman" w:cs="Times New Roman"/>
          <w:color w:val="A9B7C6"/>
          <w:sz w:val="24"/>
          <w:szCs w:val="24"/>
        </w:rPr>
        <w:t>.setTex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9876AA"/>
          <w:sz w:val="24"/>
          <w:szCs w:val="24"/>
        </w:rPr>
        <w:t>amount</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edDate</w:t>
      </w:r>
      <w:r w:rsidRPr="00546534">
        <w:rPr>
          <w:rFonts w:ascii="Times New Roman" w:eastAsia="Times New Roman" w:hAnsi="Times New Roman" w:cs="Times New Roman"/>
          <w:color w:val="A9B7C6"/>
          <w:sz w:val="24"/>
          <w:szCs w:val="24"/>
        </w:rPr>
        <w:t>.setTex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9876AA"/>
          <w:sz w:val="24"/>
          <w:szCs w:val="24"/>
        </w:rPr>
        <w:t>date</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edRemark</w:t>
      </w:r>
      <w:r w:rsidRPr="00546534">
        <w:rPr>
          <w:rFonts w:ascii="Times New Roman" w:eastAsia="Times New Roman" w:hAnsi="Times New Roman" w:cs="Times New Roman"/>
          <w:color w:val="A9B7C6"/>
          <w:sz w:val="24"/>
          <w:szCs w:val="24"/>
        </w:rPr>
        <w:t>.setTex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9876AA"/>
          <w:sz w:val="24"/>
          <w:szCs w:val="24"/>
        </w:rPr>
        <w:t>remark</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 xml:space="preserve">} </w:t>
      </w:r>
      <w:r w:rsidRPr="00546534">
        <w:rPr>
          <w:rFonts w:ascii="Times New Roman" w:eastAsia="Times New Roman" w:hAnsi="Times New Roman" w:cs="Times New Roman"/>
          <w:color w:val="CC7832"/>
          <w:sz w:val="24"/>
          <w:szCs w:val="24"/>
        </w:rPr>
        <w:t xml:space="preserve">catch </w:t>
      </w:r>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JSONException</w:t>
      </w:r>
      <w:proofErr w:type="spellEnd"/>
      <w:r w:rsidRPr="00546534">
        <w:rPr>
          <w:rFonts w:ascii="Times New Roman" w:eastAsia="Times New Roman" w:hAnsi="Times New Roman" w:cs="Times New Roman"/>
          <w:color w:val="A9B7C6"/>
          <w:sz w:val="24"/>
          <w:szCs w:val="24"/>
        </w:rPr>
        <w:t xml:space="preserve"> e) {</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e.printStackTrace</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CC7832"/>
          <w:sz w:val="24"/>
          <w:szCs w:val="24"/>
        </w:rPr>
        <w:t xml:space="preserve">, new </w:t>
      </w:r>
      <w:proofErr w:type="spellStart"/>
      <w:r w:rsidRPr="00546534">
        <w:rPr>
          <w:rFonts w:ascii="Times New Roman" w:eastAsia="Times New Roman" w:hAnsi="Times New Roman" w:cs="Times New Roman"/>
          <w:color w:val="A9B7C6"/>
          <w:sz w:val="24"/>
          <w:szCs w:val="24"/>
        </w:rPr>
        <w:t>Response.ErrorListener</w:t>
      </w:r>
      <w:proofErr w:type="spellEnd"/>
      <w:r w:rsidRPr="00546534">
        <w:rPr>
          <w:rFonts w:ascii="Times New Roman" w:eastAsia="Times New Roman" w:hAnsi="Times New Roman" w:cs="Times New Roman"/>
          <w:color w:val="A9B7C6"/>
          <w:sz w:val="24"/>
          <w:szCs w:val="24"/>
        </w:rPr>
        <w:t>() {</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BBB529"/>
          <w:sz w:val="24"/>
          <w:szCs w:val="24"/>
        </w:rPr>
        <w:t>@Override</w:t>
      </w:r>
      <w:r w:rsidRPr="00546534">
        <w:rPr>
          <w:rFonts w:ascii="Times New Roman" w:eastAsia="Times New Roman" w:hAnsi="Times New Roman" w:cs="Times New Roman"/>
          <w:color w:val="BBB529"/>
          <w:sz w:val="24"/>
          <w:szCs w:val="24"/>
        </w:rPr>
        <w:br/>
        <w:t xml:space="preserve">            </w:t>
      </w:r>
      <w:r w:rsidRPr="00546534">
        <w:rPr>
          <w:rFonts w:ascii="Times New Roman" w:eastAsia="Times New Roman" w:hAnsi="Times New Roman" w:cs="Times New Roman"/>
          <w:color w:val="CC7832"/>
          <w:sz w:val="24"/>
          <w:szCs w:val="24"/>
        </w:rPr>
        <w:t xml:space="preserve">public void </w:t>
      </w:r>
      <w:proofErr w:type="spellStart"/>
      <w:r w:rsidRPr="00546534">
        <w:rPr>
          <w:rFonts w:ascii="Times New Roman" w:eastAsia="Times New Roman" w:hAnsi="Times New Roman" w:cs="Times New Roman"/>
          <w:color w:val="FFC66D"/>
          <w:sz w:val="24"/>
          <w:szCs w:val="24"/>
        </w:rPr>
        <w:t>onErrorResponse</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VolleyError</w:t>
      </w:r>
      <w:proofErr w:type="spellEnd"/>
      <w:r w:rsidRPr="00546534">
        <w:rPr>
          <w:rFonts w:ascii="Times New Roman" w:eastAsia="Times New Roman" w:hAnsi="Times New Roman" w:cs="Times New Roman"/>
          <w:color w:val="A9B7C6"/>
          <w:sz w:val="24"/>
          <w:szCs w:val="24"/>
        </w:rPr>
        <w:t xml:space="preserve"> error) {</w:t>
      </w:r>
      <w:r w:rsidRPr="00546534">
        <w:rPr>
          <w:rFonts w:ascii="Times New Roman" w:eastAsia="Times New Roman" w:hAnsi="Times New Roman" w:cs="Times New Roman"/>
          <w:color w:val="A9B7C6"/>
          <w:sz w:val="24"/>
          <w:szCs w:val="24"/>
        </w:rPr>
        <w:br/>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A9B7C6"/>
          <w:sz w:val="24"/>
          <w:szCs w:val="24"/>
        </w:rPr>
        <w:br/>
        <w:t xml:space="preserve">        }) {</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BBB529"/>
          <w:sz w:val="24"/>
          <w:szCs w:val="24"/>
        </w:rPr>
        <w:t>@Override</w:t>
      </w:r>
      <w:r w:rsidRPr="00546534">
        <w:rPr>
          <w:rFonts w:ascii="Times New Roman" w:eastAsia="Times New Roman" w:hAnsi="Times New Roman" w:cs="Times New Roman"/>
          <w:color w:val="BBB529"/>
          <w:sz w:val="24"/>
          <w:szCs w:val="24"/>
        </w:rPr>
        <w:br/>
        <w:t xml:space="preserve">            </w:t>
      </w:r>
      <w:r w:rsidRPr="00546534">
        <w:rPr>
          <w:rFonts w:ascii="Times New Roman" w:eastAsia="Times New Roman" w:hAnsi="Times New Roman" w:cs="Times New Roman"/>
          <w:color w:val="CC7832"/>
          <w:sz w:val="24"/>
          <w:szCs w:val="24"/>
        </w:rPr>
        <w:t xml:space="preserve">protected </w:t>
      </w:r>
      <w:r w:rsidRPr="00546534">
        <w:rPr>
          <w:rFonts w:ascii="Times New Roman" w:eastAsia="Times New Roman" w:hAnsi="Times New Roman" w:cs="Times New Roman"/>
          <w:color w:val="A9B7C6"/>
          <w:sz w:val="24"/>
          <w:szCs w:val="24"/>
        </w:rPr>
        <w:t>Map&lt;String</w:t>
      </w:r>
      <w:r w:rsidRPr="00546534">
        <w:rPr>
          <w:rFonts w:ascii="Times New Roman" w:eastAsia="Times New Roman" w:hAnsi="Times New Roman" w:cs="Times New Roman"/>
          <w:color w:val="CC7832"/>
          <w:sz w:val="24"/>
          <w:szCs w:val="24"/>
        </w:rPr>
        <w:t xml:space="preserve">, </w:t>
      </w:r>
      <w:r w:rsidRPr="00546534">
        <w:rPr>
          <w:rFonts w:ascii="Times New Roman" w:eastAsia="Times New Roman" w:hAnsi="Times New Roman" w:cs="Times New Roman"/>
          <w:color w:val="A9B7C6"/>
          <w:sz w:val="24"/>
          <w:szCs w:val="24"/>
        </w:rPr>
        <w:t xml:space="preserve">String&gt; </w:t>
      </w:r>
      <w:proofErr w:type="spellStart"/>
      <w:r w:rsidRPr="00546534">
        <w:rPr>
          <w:rFonts w:ascii="Times New Roman" w:eastAsia="Times New Roman" w:hAnsi="Times New Roman" w:cs="Times New Roman"/>
          <w:color w:val="FFC66D"/>
          <w:sz w:val="24"/>
          <w:szCs w:val="24"/>
        </w:rPr>
        <w:t>getParams</w:t>
      </w:r>
      <w:proofErr w:type="spellEnd"/>
      <w:r w:rsidRPr="00546534">
        <w:rPr>
          <w:rFonts w:ascii="Times New Roman" w:eastAsia="Times New Roman" w:hAnsi="Times New Roman" w:cs="Times New Roman"/>
          <w:color w:val="A9B7C6"/>
          <w:sz w:val="24"/>
          <w:szCs w:val="24"/>
        </w:rPr>
        <w:t xml:space="preserve">() </w:t>
      </w:r>
      <w:r w:rsidRPr="00546534">
        <w:rPr>
          <w:rFonts w:ascii="Times New Roman" w:eastAsia="Times New Roman" w:hAnsi="Times New Roman" w:cs="Times New Roman"/>
          <w:color w:val="CC7832"/>
          <w:sz w:val="24"/>
          <w:szCs w:val="24"/>
        </w:rPr>
        <w:t xml:space="preserve">throws </w:t>
      </w:r>
      <w:proofErr w:type="spellStart"/>
      <w:r w:rsidRPr="00546534">
        <w:rPr>
          <w:rFonts w:ascii="Times New Roman" w:eastAsia="Times New Roman" w:hAnsi="Times New Roman" w:cs="Times New Roman"/>
          <w:color w:val="A9B7C6"/>
          <w:sz w:val="24"/>
          <w:szCs w:val="24"/>
        </w:rPr>
        <w:t>AuthFailureError</w:t>
      </w:r>
      <w:proofErr w:type="spellEnd"/>
      <w:r w:rsidRPr="00546534">
        <w:rPr>
          <w:rFonts w:ascii="Times New Roman" w:eastAsia="Times New Roman" w:hAnsi="Times New Roman" w:cs="Times New Roman"/>
          <w:color w:val="A9B7C6"/>
          <w:sz w:val="24"/>
          <w:szCs w:val="24"/>
        </w:rPr>
        <w:t xml:space="preserve"> {</w:t>
      </w:r>
      <w:r w:rsidRPr="00546534">
        <w:rPr>
          <w:rFonts w:ascii="Times New Roman" w:eastAsia="Times New Roman" w:hAnsi="Times New Roman" w:cs="Times New Roman"/>
          <w:color w:val="A9B7C6"/>
          <w:sz w:val="24"/>
          <w:szCs w:val="24"/>
        </w:rPr>
        <w:br/>
        <w:t xml:space="preserve">                Map&lt;String</w:t>
      </w:r>
      <w:r w:rsidRPr="00546534">
        <w:rPr>
          <w:rFonts w:ascii="Times New Roman" w:eastAsia="Times New Roman" w:hAnsi="Times New Roman" w:cs="Times New Roman"/>
          <w:color w:val="CC7832"/>
          <w:sz w:val="24"/>
          <w:szCs w:val="24"/>
        </w:rPr>
        <w:t xml:space="preserve">, </w:t>
      </w:r>
      <w:r w:rsidRPr="00546534">
        <w:rPr>
          <w:rFonts w:ascii="Times New Roman" w:eastAsia="Times New Roman" w:hAnsi="Times New Roman" w:cs="Times New Roman"/>
          <w:color w:val="A9B7C6"/>
          <w:sz w:val="24"/>
          <w:szCs w:val="24"/>
        </w:rPr>
        <w:t xml:space="preserve">String&gt; </w:t>
      </w:r>
      <w:proofErr w:type="spellStart"/>
      <w:r w:rsidRPr="00546534">
        <w:rPr>
          <w:rFonts w:ascii="Times New Roman" w:eastAsia="Times New Roman" w:hAnsi="Times New Roman" w:cs="Times New Roman"/>
          <w:color w:val="A9B7C6"/>
          <w:sz w:val="24"/>
          <w:szCs w:val="24"/>
        </w:rPr>
        <w:t>params</w:t>
      </w:r>
      <w:proofErr w:type="spellEnd"/>
      <w:r w:rsidRPr="00546534">
        <w:rPr>
          <w:rFonts w:ascii="Times New Roman" w:eastAsia="Times New Roman" w:hAnsi="Times New Roman" w:cs="Times New Roman"/>
          <w:color w:val="A9B7C6"/>
          <w:sz w:val="24"/>
          <w:szCs w:val="24"/>
        </w:rPr>
        <w:t xml:space="preserve"> = </w:t>
      </w:r>
      <w:r w:rsidRPr="00546534">
        <w:rPr>
          <w:rFonts w:ascii="Times New Roman" w:eastAsia="Times New Roman" w:hAnsi="Times New Roman" w:cs="Times New Roman"/>
          <w:color w:val="CC7832"/>
          <w:sz w:val="24"/>
          <w:szCs w:val="24"/>
        </w:rPr>
        <w:t xml:space="preserve">new </w:t>
      </w:r>
      <w:proofErr w:type="spellStart"/>
      <w:r w:rsidRPr="00546534">
        <w:rPr>
          <w:rFonts w:ascii="Times New Roman" w:eastAsia="Times New Roman" w:hAnsi="Times New Roman" w:cs="Times New Roman"/>
          <w:color w:val="A9B7C6"/>
          <w:sz w:val="24"/>
          <w:szCs w:val="24"/>
        </w:rPr>
        <w:t>HashMap</w:t>
      </w:r>
      <w:proofErr w:type="spellEnd"/>
      <w:r w:rsidRPr="00546534">
        <w:rPr>
          <w:rFonts w:ascii="Times New Roman" w:eastAsia="Times New Roman" w:hAnsi="Times New Roman" w:cs="Times New Roman"/>
          <w:color w:val="A9B7C6"/>
          <w:sz w:val="24"/>
          <w:szCs w:val="24"/>
        </w:rPr>
        <w:t>&lt;&g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params.pu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transaction_id</w:t>
      </w:r>
      <w:proofErr w:type="spellEnd"/>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9876AA"/>
          <w:sz w:val="24"/>
          <w:szCs w:val="24"/>
        </w:rPr>
        <w:t>TransactionId</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return </w:t>
      </w:r>
      <w:proofErr w:type="spellStart"/>
      <w:r w:rsidRPr="00546534">
        <w:rPr>
          <w:rFonts w:ascii="Times New Roman" w:eastAsia="Times New Roman" w:hAnsi="Times New Roman" w:cs="Times New Roman"/>
          <w:color w:val="A9B7C6"/>
          <w:sz w:val="24"/>
          <w:szCs w:val="24"/>
        </w:rPr>
        <w:t>params</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Volley.</w:t>
      </w:r>
      <w:r w:rsidRPr="00546534">
        <w:rPr>
          <w:rFonts w:ascii="Times New Roman" w:eastAsia="Times New Roman" w:hAnsi="Times New Roman" w:cs="Times New Roman"/>
          <w:i/>
          <w:iCs/>
          <w:color w:val="A9B7C6"/>
          <w:sz w:val="24"/>
          <w:szCs w:val="24"/>
        </w:rPr>
        <w:t>newRequestQueue</w:t>
      </w:r>
      <w:r w:rsidRPr="00546534">
        <w:rPr>
          <w:rFonts w:ascii="Times New Roman" w:eastAsia="Times New Roman" w:hAnsi="Times New Roman" w:cs="Times New Roman"/>
          <w:color w:val="A9B7C6"/>
          <w:sz w:val="24"/>
          <w:szCs w:val="24"/>
        </w:rPr>
        <w:t>(getApplicationContext()).add(stringReques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r>
      <w:r w:rsidRPr="00546534">
        <w:rPr>
          <w:rFonts w:ascii="Times New Roman" w:eastAsia="Times New Roman" w:hAnsi="Times New Roman" w:cs="Times New Roman"/>
          <w:color w:val="A9B7C6"/>
          <w:sz w:val="24"/>
          <w:szCs w:val="24"/>
        </w:rPr>
        <w:br/>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CC7832"/>
          <w:sz w:val="24"/>
          <w:szCs w:val="24"/>
        </w:rPr>
        <w:t xml:space="preserve">public void </w:t>
      </w:r>
      <w:proofErr w:type="spellStart"/>
      <w:r w:rsidRPr="00546534">
        <w:rPr>
          <w:rFonts w:ascii="Times New Roman" w:eastAsia="Times New Roman" w:hAnsi="Times New Roman" w:cs="Times New Roman"/>
          <w:color w:val="FFC66D"/>
          <w:sz w:val="24"/>
          <w:szCs w:val="24"/>
        </w:rPr>
        <w:t>updateTransaction</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StringRequest</w:t>
      </w:r>
      <w:proofErr w:type="spellEnd"/>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stringRequest</w:t>
      </w:r>
      <w:proofErr w:type="spellEnd"/>
      <w:r w:rsidRPr="00546534">
        <w:rPr>
          <w:rFonts w:ascii="Times New Roman" w:eastAsia="Times New Roman" w:hAnsi="Times New Roman" w:cs="Times New Roman"/>
          <w:color w:val="A9B7C6"/>
          <w:sz w:val="24"/>
          <w:szCs w:val="24"/>
        </w:rPr>
        <w:t xml:space="preserve"> = </w:t>
      </w:r>
      <w:r w:rsidRPr="00546534">
        <w:rPr>
          <w:rFonts w:ascii="Times New Roman" w:eastAsia="Times New Roman" w:hAnsi="Times New Roman" w:cs="Times New Roman"/>
          <w:color w:val="CC7832"/>
          <w:sz w:val="24"/>
          <w:szCs w:val="24"/>
        </w:rPr>
        <w:t xml:space="preserve">new </w:t>
      </w:r>
      <w:proofErr w:type="spellStart"/>
      <w:r w:rsidRPr="00546534">
        <w:rPr>
          <w:rFonts w:ascii="Times New Roman" w:eastAsia="Times New Roman" w:hAnsi="Times New Roman" w:cs="Times New Roman"/>
          <w:color w:val="A9B7C6"/>
          <w:sz w:val="24"/>
          <w:szCs w:val="24"/>
        </w:rPr>
        <w:t>StringRequest</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Request.Method.</w:t>
      </w:r>
      <w:r w:rsidRPr="00546534">
        <w:rPr>
          <w:rFonts w:ascii="Times New Roman" w:eastAsia="Times New Roman" w:hAnsi="Times New Roman" w:cs="Times New Roman"/>
          <w:i/>
          <w:iCs/>
          <w:color w:val="9876AA"/>
          <w:sz w:val="24"/>
          <w:szCs w:val="24"/>
        </w:rPr>
        <w:t>POST</w:t>
      </w:r>
      <w:proofErr w:type="spellEnd"/>
      <w:r w:rsidRPr="00546534">
        <w:rPr>
          <w:rFonts w:ascii="Times New Roman" w:eastAsia="Times New Roman" w:hAnsi="Times New Roman" w:cs="Times New Roman"/>
          <w:color w:val="CC7832"/>
          <w:sz w:val="24"/>
          <w:szCs w:val="24"/>
        </w:rPr>
        <w:t xml:space="preserve">, </w:t>
      </w:r>
      <w:r w:rsidRPr="00546534">
        <w:rPr>
          <w:rFonts w:ascii="Times New Roman" w:eastAsia="Times New Roman" w:hAnsi="Times New Roman" w:cs="Times New Roman"/>
          <w:i/>
          <w:iCs/>
          <w:color w:val="9876AA"/>
          <w:sz w:val="24"/>
          <w:szCs w:val="24"/>
        </w:rPr>
        <w:t>UPDATE_TRANSACTION_</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new </w:t>
      </w:r>
      <w:proofErr w:type="spellStart"/>
      <w:r w:rsidRPr="00546534">
        <w:rPr>
          <w:rFonts w:ascii="Times New Roman" w:eastAsia="Times New Roman" w:hAnsi="Times New Roman" w:cs="Times New Roman"/>
          <w:color w:val="A9B7C6"/>
          <w:sz w:val="24"/>
          <w:szCs w:val="24"/>
        </w:rPr>
        <w:t>Response.Listener</w:t>
      </w:r>
      <w:proofErr w:type="spellEnd"/>
      <w:r w:rsidRPr="00546534">
        <w:rPr>
          <w:rFonts w:ascii="Times New Roman" w:eastAsia="Times New Roman" w:hAnsi="Times New Roman" w:cs="Times New Roman"/>
          <w:color w:val="A9B7C6"/>
          <w:sz w:val="24"/>
          <w:szCs w:val="24"/>
        </w:rPr>
        <w:t>&lt;String&gt;() {</w:t>
      </w:r>
      <w:r w:rsidRPr="00546534">
        <w:rPr>
          <w:rFonts w:ascii="Times New Roman" w:eastAsia="Times New Roman" w:hAnsi="Times New Roman" w:cs="Times New Roman"/>
          <w:color w:val="A9B7C6"/>
          <w:sz w:val="24"/>
          <w:szCs w:val="24"/>
        </w:rPr>
        <w:br/>
      </w:r>
      <w:r w:rsidRPr="00546534">
        <w:rPr>
          <w:rFonts w:ascii="Times New Roman" w:eastAsia="Times New Roman" w:hAnsi="Times New Roman" w:cs="Times New Roman"/>
          <w:color w:val="A9B7C6"/>
          <w:sz w:val="24"/>
          <w:szCs w:val="24"/>
        </w:rPr>
        <w:lastRenderedPageBreak/>
        <w:t xml:space="preserve">                    </w:t>
      </w:r>
      <w:r w:rsidRPr="00546534">
        <w:rPr>
          <w:rFonts w:ascii="Times New Roman" w:eastAsia="Times New Roman" w:hAnsi="Times New Roman" w:cs="Times New Roman"/>
          <w:color w:val="BBB529"/>
          <w:sz w:val="24"/>
          <w:szCs w:val="24"/>
        </w:rPr>
        <w:t>@Override</w:t>
      </w:r>
      <w:r w:rsidRPr="00546534">
        <w:rPr>
          <w:rFonts w:ascii="Times New Roman" w:eastAsia="Times New Roman" w:hAnsi="Times New Roman" w:cs="Times New Roman"/>
          <w:color w:val="BBB529"/>
          <w:sz w:val="24"/>
          <w:szCs w:val="24"/>
        </w:rPr>
        <w:br/>
        <w:t xml:space="preserve">                    </w:t>
      </w:r>
      <w:r w:rsidRPr="00546534">
        <w:rPr>
          <w:rFonts w:ascii="Times New Roman" w:eastAsia="Times New Roman" w:hAnsi="Times New Roman" w:cs="Times New Roman"/>
          <w:color w:val="CC7832"/>
          <w:sz w:val="24"/>
          <w:szCs w:val="24"/>
        </w:rPr>
        <w:t xml:space="preserve">public void </w:t>
      </w:r>
      <w:proofErr w:type="spellStart"/>
      <w:r w:rsidRPr="00546534">
        <w:rPr>
          <w:rFonts w:ascii="Times New Roman" w:eastAsia="Times New Roman" w:hAnsi="Times New Roman" w:cs="Times New Roman"/>
          <w:color w:val="FFC66D"/>
          <w:sz w:val="24"/>
          <w:szCs w:val="24"/>
        </w:rPr>
        <w:t>onResponse</w:t>
      </w:r>
      <w:proofErr w:type="spellEnd"/>
      <w:r w:rsidRPr="00546534">
        <w:rPr>
          <w:rFonts w:ascii="Times New Roman" w:eastAsia="Times New Roman" w:hAnsi="Times New Roman" w:cs="Times New Roman"/>
          <w:color w:val="A9B7C6"/>
          <w:sz w:val="24"/>
          <w:szCs w:val="24"/>
        </w:rPr>
        <w:t>(String response) {</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Log.</w:t>
      </w:r>
      <w:r w:rsidRPr="00546534">
        <w:rPr>
          <w:rFonts w:ascii="Times New Roman" w:eastAsia="Times New Roman" w:hAnsi="Times New Roman" w:cs="Times New Roman"/>
          <w:i/>
          <w:iCs/>
          <w:color w:val="A9B7C6"/>
          <w:sz w:val="24"/>
          <w:szCs w:val="24"/>
        </w:rPr>
        <w:t>i</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conn"</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response</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if </w:t>
      </w:r>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response.equals</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Transaction successfully updated"</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showSnackbar</w:t>
      </w:r>
      <w:proofErr w:type="spellEnd"/>
      <w:r w:rsidRPr="00546534">
        <w:rPr>
          <w:rFonts w:ascii="Times New Roman" w:eastAsia="Times New Roman" w:hAnsi="Times New Roman" w:cs="Times New Roman"/>
          <w:color w:val="A9B7C6"/>
          <w:sz w:val="24"/>
          <w:szCs w:val="24"/>
        </w:rPr>
        <w:t>(response)</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 xml:space="preserve">Intent </w:t>
      </w:r>
      <w:proofErr w:type="spellStart"/>
      <w:r w:rsidRPr="00546534">
        <w:rPr>
          <w:rFonts w:ascii="Times New Roman" w:eastAsia="Times New Roman" w:hAnsi="Times New Roman" w:cs="Times New Roman"/>
          <w:color w:val="A9B7C6"/>
          <w:sz w:val="24"/>
          <w:szCs w:val="24"/>
        </w:rPr>
        <w:t>intent</w:t>
      </w:r>
      <w:proofErr w:type="spellEnd"/>
      <w:r w:rsidRPr="00546534">
        <w:rPr>
          <w:rFonts w:ascii="Times New Roman" w:eastAsia="Times New Roman" w:hAnsi="Times New Roman" w:cs="Times New Roman"/>
          <w:color w:val="A9B7C6"/>
          <w:sz w:val="24"/>
          <w:szCs w:val="24"/>
        </w:rPr>
        <w:t xml:space="preserve"> = </w:t>
      </w:r>
      <w:r w:rsidRPr="00546534">
        <w:rPr>
          <w:rFonts w:ascii="Times New Roman" w:eastAsia="Times New Roman" w:hAnsi="Times New Roman" w:cs="Times New Roman"/>
          <w:color w:val="CC7832"/>
          <w:sz w:val="24"/>
          <w:szCs w:val="24"/>
        </w:rPr>
        <w:t xml:space="preserve">new </w:t>
      </w:r>
      <w:r w:rsidRPr="00546534">
        <w:rPr>
          <w:rFonts w:ascii="Times New Roman" w:eastAsia="Times New Roman" w:hAnsi="Times New Roman" w:cs="Times New Roman"/>
          <w:color w:val="A9B7C6"/>
          <w:sz w:val="24"/>
          <w:szCs w:val="24"/>
        </w:rPr>
        <w:t>Intent(</w:t>
      </w:r>
      <w:proofErr w:type="spellStart"/>
      <w:r w:rsidRPr="00546534">
        <w:rPr>
          <w:rFonts w:ascii="Times New Roman" w:eastAsia="Times New Roman" w:hAnsi="Times New Roman" w:cs="Times New Roman"/>
          <w:color w:val="A9B7C6"/>
          <w:sz w:val="24"/>
          <w:szCs w:val="24"/>
        </w:rPr>
        <w:t>getApplicationContex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A9B7C6"/>
          <w:sz w:val="24"/>
          <w:szCs w:val="24"/>
        </w:rPr>
        <w:t>DashBoardActivity.</w:t>
      </w:r>
      <w:r w:rsidRPr="00546534">
        <w:rPr>
          <w:rFonts w:ascii="Times New Roman" w:eastAsia="Times New Roman" w:hAnsi="Times New Roman" w:cs="Times New Roman"/>
          <w:color w:val="CC7832"/>
          <w:sz w:val="24"/>
          <w:szCs w:val="24"/>
        </w:rPr>
        <w:t>class</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startActivity</w:t>
      </w:r>
      <w:proofErr w:type="spellEnd"/>
      <w:r w:rsidRPr="00546534">
        <w:rPr>
          <w:rFonts w:ascii="Times New Roman" w:eastAsia="Times New Roman" w:hAnsi="Times New Roman" w:cs="Times New Roman"/>
          <w:color w:val="A9B7C6"/>
          <w:sz w:val="24"/>
          <w:szCs w:val="24"/>
        </w:rPr>
        <w:t>(inten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else</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showSnackbar</w:t>
      </w:r>
      <w:proofErr w:type="spellEnd"/>
      <w:r w:rsidRPr="00546534">
        <w:rPr>
          <w:rFonts w:ascii="Times New Roman" w:eastAsia="Times New Roman" w:hAnsi="Times New Roman" w:cs="Times New Roman"/>
          <w:color w:val="A9B7C6"/>
          <w:sz w:val="24"/>
          <w:szCs w:val="24"/>
        </w:rPr>
        <w:t>(response)</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CC7832"/>
          <w:sz w:val="24"/>
          <w:szCs w:val="24"/>
        </w:rPr>
        <w:t xml:space="preserve">, new </w:t>
      </w:r>
      <w:proofErr w:type="spellStart"/>
      <w:r w:rsidRPr="00546534">
        <w:rPr>
          <w:rFonts w:ascii="Times New Roman" w:eastAsia="Times New Roman" w:hAnsi="Times New Roman" w:cs="Times New Roman"/>
          <w:color w:val="A9B7C6"/>
          <w:sz w:val="24"/>
          <w:szCs w:val="24"/>
        </w:rPr>
        <w:t>Response.ErrorListener</w:t>
      </w:r>
      <w:proofErr w:type="spellEnd"/>
      <w:r w:rsidRPr="00546534">
        <w:rPr>
          <w:rFonts w:ascii="Times New Roman" w:eastAsia="Times New Roman" w:hAnsi="Times New Roman" w:cs="Times New Roman"/>
          <w:color w:val="A9B7C6"/>
          <w:sz w:val="24"/>
          <w:szCs w:val="24"/>
        </w:rPr>
        <w:t>() {</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BBB529"/>
          <w:sz w:val="24"/>
          <w:szCs w:val="24"/>
        </w:rPr>
        <w:t>@Override</w:t>
      </w:r>
      <w:r w:rsidRPr="00546534">
        <w:rPr>
          <w:rFonts w:ascii="Times New Roman" w:eastAsia="Times New Roman" w:hAnsi="Times New Roman" w:cs="Times New Roman"/>
          <w:color w:val="BBB529"/>
          <w:sz w:val="24"/>
          <w:szCs w:val="24"/>
        </w:rPr>
        <w:br/>
        <w:t xml:space="preserve">            </w:t>
      </w:r>
      <w:r w:rsidRPr="00546534">
        <w:rPr>
          <w:rFonts w:ascii="Times New Roman" w:eastAsia="Times New Roman" w:hAnsi="Times New Roman" w:cs="Times New Roman"/>
          <w:color w:val="CC7832"/>
          <w:sz w:val="24"/>
          <w:szCs w:val="24"/>
        </w:rPr>
        <w:t xml:space="preserve">public void </w:t>
      </w:r>
      <w:proofErr w:type="spellStart"/>
      <w:r w:rsidRPr="00546534">
        <w:rPr>
          <w:rFonts w:ascii="Times New Roman" w:eastAsia="Times New Roman" w:hAnsi="Times New Roman" w:cs="Times New Roman"/>
          <w:color w:val="FFC66D"/>
          <w:sz w:val="24"/>
          <w:szCs w:val="24"/>
        </w:rPr>
        <w:t>onErrorResponse</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VolleyError</w:t>
      </w:r>
      <w:proofErr w:type="spellEnd"/>
      <w:r w:rsidRPr="00546534">
        <w:rPr>
          <w:rFonts w:ascii="Times New Roman" w:eastAsia="Times New Roman" w:hAnsi="Times New Roman" w:cs="Times New Roman"/>
          <w:color w:val="A9B7C6"/>
          <w:sz w:val="24"/>
          <w:szCs w:val="24"/>
        </w:rPr>
        <w:t xml:space="preserve"> error) {</w:t>
      </w:r>
      <w:r w:rsidRPr="00546534">
        <w:rPr>
          <w:rFonts w:ascii="Times New Roman" w:eastAsia="Times New Roman" w:hAnsi="Times New Roman" w:cs="Times New Roman"/>
          <w:color w:val="A9B7C6"/>
          <w:sz w:val="24"/>
          <w:szCs w:val="24"/>
        </w:rPr>
        <w:br/>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BBB529"/>
          <w:sz w:val="24"/>
          <w:szCs w:val="24"/>
        </w:rPr>
        <w:t>@Override</w:t>
      </w:r>
      <w:r w:rsidRPr="00546534">
        <w:rPr>
          <w:rFonts w:ascii="Times New Roman" w:eastAsia="Times New Roman" w:hAnsi="Times New Roman" w:cs="Times New Roman"/>
          <w:color w:val="BBB529"/>
          <w:sz w:val="24"/>
          <w:szCs w:val="24"/>
        </w:rPr>
        <w:br/>
        <w:t xml:space="preserve">            </w:t>
      </w:r>
      <w:r w:rsidRPr="00546534">
        <w:rPr>
          <w:rFonts w:ascii="Times New Roman" w:eastAsia="Times New Roman" w:hAnsi="Times New Roman" w:cs="Times New Roman"/>
          <w:color w:val="CC7832"/>
          <w:sz w:val="24"/>
          <w:szCs w:val="24"/>
        </w:rPr>
        <w:t xml:space="preserve">protected </w:t>
      </w:r>
      <w:r w:rsidRPr="00546534">
        <w:rPr>
          <w:rFonts w:ascii="Times New Roman" w:eastAsia="Times New Roman" w:hAnsi="Times New Roman" w:cs="Times New Roman"/>
          <w:color w:val="A9B7C6"/>
          <w:sz w:val="24"/>
          <w:szCs w:val="24"/>
        </w:rPr>
        <w:t>Map&lt;String</w:t>
      </w:r>
      <w:r w:rsidRPr="00546534">
        <w:rPr>
          <w:rFonts w:ascii="Times New Roman" w:eastAsia="Times New Roman" w:hAnsi="Times New Roman" w:cs="Times New Roman"/>
          <w:color w:val="CC7832"/>
          <w:sz w:val="24"/>
          <w:szCs w:val="24"/>
        </w:rPr>
        <w:t xml:space="preserve">, </w:t>
      </w:r>
      <w:r w:rsidRPr="00546534">
        <w:rPr>
          <w:rFonts w:ascii="Times New Roman" w:eastAsia="Times New Roman" w:hAnsi="Times New Roman" w:cs="Times New Roman"/>
          <w:color w:val="A9B7C6"/>
          <w:sz w:val="24"/>
          <w:szCs w:val="24"/>
        </w:rPr>
        <w:t xml:space="preserve">String&gt; </w:t>
      </w:r>
      <w:proofErr w:type="spellStart"/>
      <w:r w:rsidRPr="00546534">
        <w:rPr>
          <w:rFonts w:ascii="Times New Roman" w:eastAsia="Times New Roman" w:hAnsi="Times New Roman" w:cs="Times New Roman"/>
          <w:color w:val="FFC66D"/>
          <w:sz w:val="24"/>
          <w:szCs w:val="24"/>
        </w:rPr>
        <w:t>getParams</w:t>
      </w:r>
      <w:proofErr w:type="spellEnd"/>
      <w:r w:rsidRPr="00546534">
        <w:rPr>
          <w:rFonts w:ascii="Times New Roman" w:eastAsia="Times New Roman" w:hAnsi="Times New Roman" w:cs="Times New Roman"/>
          <w:color w:val="A9B7C6"/>
          <w:sz w:val="24"/>
          <w:szCs w:val="24"/>
        </w:rPr>
        <w:t xml:space="preserve">() </w:t>
      </w:r>
      <w:r w:rsidRPr="00546534">
        <w:rPr>
          <w:rFonts w:ascii="Times New Roman" w:eastAsia="Times New Roman" w:hAnsi="Times New Roman" w:cs="Times New Roman"/>
          <w:color w:val="CC7832"/>
          <w:sz w:val="24"/>
          <w:szCs w:val="24"/>
        </w:rPr>
        <w:t xml:space="preserve">throws </w:t>
      </w:r>
      <w:proofErr w:type="spellStart"/>
      <w:r w:rsidRPr="00546534">
        <w:rPr>
          <w:rFonts w:ascii="Times New Roman" w:eastAsia="Times New Roman" w:hAnsi="Times New Roman" w:cs="Times New Roman"/>
          <w:color w:val="A9B7C6"/>
          <w:sz w:val="24"/>
          <w:szCs w:val="24"/>
        </w:rPr>
        <w:t>AuthFailureError</w:t>
      </w:r>
      <w:proofErr w:type="spellEnd"/>
      <w:r w:rsidRPr="00546534">
        <w:rPr>
          <w:rFonts w:ascii="Times New Roman" w:eastAsia="Times New Roman" w:hAnsi="Times New Roman" w:cs="Times New Roman"/>
          <w:color w:val="A9B7C6"/>
          <w:sz w:val="24"/>
          <w:szCs w:val="24"/>
        </w:rPr>
        <w:t xml:space="preserve"> {</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SharedPreferences</w:t>
      </w:r>
      <w:proofErr w:type="spellEnd"/>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sharedPreferences</w:t>
      </w:r>
      <w:proofErr w:type="spellEnd"/>
      <w:r w:rsidRPr="00546534">
        <w:rPr>
          <w:rFonts w:ascii="Times New Roman" w:eastAsia="Times New Roman" w:hAnsi="Times New Roman" w:cs="Times New Roman"/>
          <w:color w:val="A9B7C6"/>
          <w:sz w:val="24"/>
          <w:szCs w:val="24"/>
        </w:rPr>
        <w:t xml:space="preserve"> = </w:t>
      </w:r>
      <w:proofErr w:type="spellStart"/>
      <w:r w:rsidRPr="00546534">
        <w:rPr>
          <w:rFonts w:ascii="Times New Roman" w:eastAsia="Times New Roman" w:hAnsi="Times New Roman" w:cs="Times New Roman"/>
          <w:color w:val="A9B7C6"/>
          <w:sz w:val="24"/>
          <w:szCs w:val="24"/>
        </w:rPr>
        <w:t>getSharedPreferences</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MyPref</w:t>
      </w:r>
      <w:proofErr w:type="spellEnd"/>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i/>
          <w:iCs/>
          <w:color w:val="9876AA"/>
          <w:sz w:val="24"/>
          <w:szCs w:val="24"/>
        </w:rPr>
        <w:t>MODE_PRIVATE</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Map&lt;String</w:t>
      </w:r>
      <w:r w:rsidRPr="00546534">
        <w:rPr>
          <w:rFonts w:ascii="Times New Roman" w:eastAsia="Times New Roman" w:hAnsi="Times New Roman" w:cs="Times New Roman"/>
          <w:color w:val="CC7832"/>
          <w:sz w:val="24"/>
          <w:szCs w:val="24"/>
        </w:rPr>
        <w:t xml:space="preserve">, </w:t>
      </w:r>
      <w:r w:rsidRPr="00546534">
        <w:rPr>
          <w:rFonts w:ascii="Times New Roman" w:eastAsia="Times New Roman" w:hAnsi="Times New Roman" w:cs="Times New Roman"/>
          <w:color w:val="A9B7C6"/>
          <w:sz w:val="24"/>
          <w:szCs w:val="24"/>
        </w:rPr>
        <w:t xml:space="preserve">String&gt; </w:t>
      </w:r>
      <w:proofErr w:type="spellStart"/>
      <w:r w:rsidRPr="00546534">
        <w:rPr>
          <w:rFonts w:ascii="Times New Roman" w:eastAsia="Times New Roman" w:hAnsi="Times New Roman" w:cs="Times New Roman"/>
          <w:color w:val="A9B7C6"/>
          <w:sz w:val="24"/>
          <w:szCs w:val="24"/>
        </w:rPr>
        <w:t>params</w:t>
      </w:r>
      <w:proofErr w:type="spellEnd"/>
      <w:r w:rsidRPr="00546534">
        <w:rPr>
          <w:rFonts w:ascii="Times New Roman" w:eastAsia="Times New Roman" w:hAnsi="Times New Roman" w:cs="Times New Roman"/>
          <w:color w:val="A9B7C6"/>
          <w:sz w:val="24"/>
          <w:szCs w:val="24"/>
        </w:rPr>
        <w:t xml:space="preserve"> = </w:t>
      </w:r>
      <w:r w:rsidRPr="00546534">
        <w:rPr>
          <w:rFonts w:ascii="Times New Roman" w:eastAsia="Times New Roman" w:hAnsi="Times New Roman" w:cs="Times New Roman"/>
          <w:color w:val="CC7832"/>
          <w:sz w:val="24"/>
          <w:szCs w:val="24"/>
        </w:rPr>
        <w:t xml:space="preserve">new </w:t>
      </w:r>
      <w:proofErr w:type="spellStart"/>
      <w:r w:rsidRPr="00546534">
        <w:rPr>
          <w:rFonts w:ascii="Times New Roman" w:eastAsia="Times New Roman" w:hAnsi="Times New Roman" w:cs="Times New Roman"/>
          <w:color w:val="A9B7C6"/>
          <w:sz w:val="24"/>
          <w:szCs w:val="24"/>
        </w:rPr>
        <w:t>HashMap</w:t>
      </w:r>
      <w:proofErr w:type="spellEnd"/>
      <w:r w:rsidRPr="00546534">
        <w:rPr>
          <w:rFonts w:ascii="Times New Roman" w:eastAsia="Times New Roman" w:hAnsi="Times New Roman" w:cs="Times New Roman"/>
          <w:color w:val="A9B7C6"/>
          <w:sz w:val="24"/>
          <w:szCs w:val="24"/>
        </w:rPr>
        <w:t>&lt;&g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params.pu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transaction_id</w:t>
      </w:r>
      <w:proofErr w:type="spellEnd"/>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A9B7C6"/>
          <w:sz w:val="24"/>
          <w:szCs w:val="24"/>
        </w:rPr>
        <w:t>TransactionId</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params.pu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customer_name</w:t>
      </w:r>
      <w:proofErr w:type="spellEnd"/>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A9B7C6"/>
          <w:sz w:val="24"/>
          <w:szCs w:val="24"/>
        </w:rPr>
        <w:t>edCustomerName.getText</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toString</w:t>
      </w:r>
      <w:proofErr w:type="spellEnd"/>
      <w:r w:rsidRPr="00546534">
        <w:rPr>
          <w:rFonts w:ascii="Times New Roman" w:eastAsia="Times New Roman" w:hAnsi="Times New Roman" w:cs="Times New Roman"/>
          <w:color w:val="A9B7C6"/>
          <w:sz w:val="24"/>
          <w:szCs w:val="24"/>
        </w:rPr>
        <w:t>().trim())</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params.pu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customer_address</w:t>
      </w:r>
      <w:proofErr w:type="spellEnd"/>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A9B7C6"/>
          <w:sz w:val="24"/>
          <w:szCs w:val="24"/>
        </w:rPr>
        <w:t>edCustomerAddress.getText</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toString</w:t>
      </w:r>
      <w:proofErr w:type="spellEnd"/>
      <w:r w:rsidRPr="00546534">
        <w:rPr>
          <w:rFonts w:ascii="Times New Roman" w:eastAsia="Times New Roman" w:hAnsi="Times New Roman" w:cs="Times New Roman"/>
          <w:color w:val="A9B7C6"/>
          <w:sz w:val="24"/>
          <w:szCs w:val="24"/>
        </w:rPr>
        <w:t>().trim())</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params.pu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amount"</w:t>
      </w:r>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A9B7C6"/>
          <w:sz w:val="24"/>
          <w:szCs w:val="24"/>
        </w:rPr>
        <w:t>edAmount.getText</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toString</w:t>
      </w:r>
      <w:proofErr w:type="spellEnd"/>
      <w:r w:rsidRPr="00546534">
        <w:rPr>
          <w:rFonts w:ascii="Times New Roman" w:eastAsia="Times New Roman" w:hAnsi="Times New Roman" w:cs="Times New Roman"/>
          <w:color w:val="A9B7C6"/>
          <w:sz w:val="24"/>
          <w:szCs w:val="24"/>
        </w:rPr>
        <w:t>().trim())</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params.pu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user_id</w:t>
      </w:r>
      <w:proofErr w:type="spellEnd"/>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A9B7C6"/>
          <w:sz w:val="24"/>
          <w:szCs w:val="24"/>
        </w:rPr>
        <w:t>sharedPreferences.getString</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user_id</w:t>
      </w:r>
      <w:proofErr w:type="spellEnd"/>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params.pu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remarks"</w:t>
      </w:r>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A9B7C6"/>
          <w:sz w:val="24"/>
          <w:szCs w:val="24"/>
        </w:rPr>
        <w:t>edRemark.getText</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toString</w:t>
      </w:r>
      <w:proofErr w:type="spellEnd"/>
      <w:r w:rsidRPr="00546534">
        <w:rPr>
          <w:rFonts w:ascii="Times New Roman" w:eastAsia="Times New Roman" w:hAnsi="Times New Roman" w:cs="Times New Roman"/>
          <w:color w:val="A9B7C6"/>
          <w:sz w:val="24"/>
          <w:szCs w:val="24"/>
        </w:rPr>
        <w:t>().trim())</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return </w:t>
      </w:r>
      <w:proofErr w:type="spellStart"/>
      <w:r w:rsidRPr="00546534">
        <w:rPr>
          <w:rFonts w:ascii="Times New Roman" w:eastAsia="Times New Roman" w:hAnsi="Times New Roman" w:cs="Times New Roman"/>
          <w:color w:val="A9B7C6"/>
          <w:sz w:val="24"/>
          <w:szCs w:val="24"/>
        </w:rPr>
        <w:t>params</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Volley.</w:t>
      </w:r>
      <w:r w:rsidRPr="00546534">
        <w:rPr>
          <w:rFonts w:ascii="Times New Roman" w:eastAsia="Times New Roman" w:hAnsi="Times New Roman" w:cs="Times New Roman"/>
          <w:i/>
          <w:iCs/>
          <w:color w:val="A9B7C6"/>
          <w:sz w:val="24"/>
          <w:szCs w:val="24"/>
        </w:rPr>
        <w:t>newRequestQueue</w:t>
      </w:r>
      <w:r w:rsidRPr="00546534">
        <w:rPr>
          <w:rFonts w:ascii="Times New Roman" w:eastAsia="Times New Roman" w:hAnsi="Times New Roman" w:cs="Times New Roman"/>
          <w:color w:val="A9B7C6"/>
          <w:sz w:val="24"/>
          <w:szCs w:val="24"/>
        </w:rPr>
        <w:t>(getApplicationContext()).add(stringReques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CC7832"/>
          <w:sz w:val="24"/>
          <w:szCs w:val="24"/>
        </w:rPr>
        <w:t xml:space="preserve">public void </w:t>
      </w:r>
      <w:proofErr w:type="spellStart"/>
      <w:r w:rsidRPr="00546534">
        <w:rPr>
          <w:rFonts w:ascii="Times New Roman" w:eastAsia="Times New Roman" w:hAnsi="Times New Roman" w:cs="Times New Roman"/>
          <w:color w:val="A9B7C6"/>
          <w:sz w:val="24"/>
          <w:szCs w:val="24"/>
        </w:rPr>
        <w:t>deleteTransaction</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StringRequest</w:t>
      </w:r>
      <w:proofErr w:type="spellEnd"/>
      <w:r w:rsidRPr="00546534">
        <w:rPr>
          <w:rFonts w:ascii="Times New Roman" w:eastAsia="Times New Roman" w:hAnsi="Times New Roman" w:cs="Times New Roman"/>
          <w:color w:val="A9B7C6"/>
          <w:sz w:val="24"/>
          <w:szCs w:val="24"/>
        </w:rPr>
        <w:t xml:space="preserve"> </w:t>
      </w:r>
      <w:proofErr w:type="spellStart"/>
      <w:r w:rsidRPr="00546534">
        <w:rPr>
          <w:rFonts w:ascii="Times New Roman" w:eastAsia="Times New Roman" w:hAnsi="Times New Roman" w:cs="Times New Roman"/>
          <w:color w:val="A9B7C6"/>
          <w:sz w:val="24"/>
          <w:szCs w:val="24"/>
        </w:rPr>
        <w:t>stringRequest</w:t>
      </w:r>
      <w:proofErr w:type="spellEnd"/>
      <w:r w:rsidRPr="00546534">
        <w:rPr>
          <w:rFonts w:ascii="Times New Roman" w:eastAsia="Times New Roman" w:hAnsi="Times New Roman" w:cs="Times New Roman"/>
          <w:color w:val="A9B7C6"/>
          <w:sz w:val="24"/>
          <w:szCs w:val="24"/>
        </w:rPr>
        <w:t xml:space="preserve"> = </w:t>
      </w:r>
      <w:r w:rsidRPr="00546534">
        <w:rPr>
          <w:rFonts w:ascii="Times New Roman" w:eastAsia="Times New Roman" w:hAnsi="Times New Roman" w:cs="Times New Roman"/>
          <w:color w:val="CC7832"/>
          <w:sz w:val="24"/>
          <w:szCs w:val="24"/>
        </w:rPr>
        <w:t xml:space="preserve">new </w:t>
      </w:r>
      <w:proofErr w:type="spellStart"/>
      <w:r w:rsidRPr="00546534">
        <w:rPr>
          <w:rFonts w:ascii="Times New Roman" w:eastAsia="Times New Roman" w:hAnsi="Times New Roman" w:cs="Times New Roman"/>
          <w:color w:val="A9B7C6"/>
          <w:sz w:val="24"/>
          <w:szCs w:val="24"/>
        </w:rPr>
        <w:t>StringRequest</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Request.Method.POST</w:t>
      </w:r>
      <w:proofErr w:type="spellEnd"/>
      <w:r w:rsidRPr="00546534">
        <w:rPr>
          <w:rFonts w:ascii="Times New Roman" w:eastAsia="Times New Roman" w:hAnsi="Times New Roman" w:cs="Times New Roman"/>
          <w:color w:val="CC7832"/>
          <w:sz w:val="24"/>
          <w:szCs w:val="24"/>
        </w:rPr>
        <w:t xml:space="preserve">, </w:t>
      </w:r>
      <w:r w:rsidRPr="00546534">
        <w:rPr>
          <w:rFonts w:ascii="Times New Roman" w:eastAsia="Times New Roman" w:hAnsi="Times New Roman" w:cs="Times New Roman"/>
          <w:color w:val="A9B7C6"/>
          <w:sz w:val="24"/>
          <w:szCs w:val="24"/>
        </w:rPr>
        <w:t>DELETE_TRANSACTION</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new </w:t>
      </w:r>
      <w:proofErr w:type="spellStart"/>
      <w:r w:rsidRPr="00546534">
        <w:rPr>
          <w:rFonts w:ascii="Times New Roman" w:eastAsia="Times New Roman" w:hAnsi="Times New Roman" w:cs="Times New Roman"/>
          <w:color w:val="A9B7C6"/>
          <w:sz w:val="24"/>
          <w:szCs w:val="24"/>
        </w:rPr>
        <w:t>Response.Listener</w:t>
      </w:r>
      <w:proofErr w:type="spellEnd"/>
      <w:r w:rsidRPr="00546534">
        <w:rPr>
          <w:rFonts w:ascii="Times New Roman" w:eastAsia="Times New Roman" w:hAnsi="Times New Roman" w:cs="Times New Roman"/>
          <w:color w:val="A9B7C6"/>
          <w:sz w:val="24"/>
          <w:szCs w:val="24"/>
        </w:rPr>
        <w:t>&lt;String&gt;() {</w:t>
      </w:r>
      <w:r w:rsidRPr="00546534">
        <w:rPr>
          <w:rFonts w:ascii="Times New Roman" w:eastAsia="Times New Roman" w:hAnsi="Times New Roman" w:cs="Times New Roman"/>
          <w:color w:val="A9B7C6"/>
          <w:sz w:val="24"/>
          <w:szCs w:val="24"/>
        </w:rPr>
        <w:br/>
        <w:t xml:space="preserve">                    @Override</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CC7832"/>
          <w:sz w:val="24"/>
          <w:szCs w:val="24"/>
        </w:rPr>
        <w:t xml:space="preserve">public void </w:t>
      </w:r>
      <w:proofErr w:type="spellStart"/>
      <w:r w:rsidRPr="00546534">
        <w:rPr>
          <w:rFonts w:ascii="Times New Roman" w:eastAsia="Times New Roman" w:hAnsi="Times New Roman" w:cs="Times New Roman"/>
          <w:color w:val="A9B7C6"/>
          <w:sz w:val="24"/>
          <w:szCs w:val="24"/>
        </w:rPr>
        <w:t>onResponse</w:t>
      </w:r>
      <w:proofErr w:type="spellEnd"/>
      <w:r w:rsidRPr="00546534">
        <w:rPr>
          <w:rFonts w:ascii="Times New Roman" w:eastAsia="Times New Roman" w:hAnsi="Times New Roman" w:cs="Times New Roman"/>
          <w:color w:val="A9B7C6"/>
          <w:sz w:val="24"/>
          <w:szCs w:val="24"/>
        </w:rPr>
        <w:t>(String response) {</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Log.i</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conn"</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response</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if </w:t>
      </w:r>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response.equals</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Transaction successfully deleted."</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9876AA"/>
          <w:sz w:val="24"/>
          <w:szCs w:val="24"/>
        </w:rPr>
        <w:t>edCustomerName</w:t>
      </w:r>
      <w:r w:rsidRPr="00546534">
        <w:rPr>
          <w:rFonts w:ascii="Times New Roman" w:eastAsia="Times New Roman" w:hAnsi="Times New Roman" w:cs="Times New Roman"/>
          <w:color w:val="A9B7C6"/>
          <w:sz w:val="24"/>
          <w:szCs w:val="24"/>
        </w:rPr>
        <w:t>.setTex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edCustomerAddress</w:t>
      </w:r>
      <w:r w:rsidRPr="00546534">
        <w:rPr>
          <w:rFonts w:ascii="Times New Roman" w:eastAsia="Times New Roman" w:hAnsi="Times New Roman" w:cs="Times New Roman"/>
          <w:color w:val="A9B7C6"/>
          <w:sz w:val="24"/>
          <w:szCs w:val="24"/>
        </w:rPr>
        <w:t>.setTex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edAmount</w:t>
      </w:r>
      <w:r w:rsidRPr="00546534">
        <w:rPr>
          <w:rFonts w:ascii="Times New Roman" w:eastAsia="Times New Roman" w:hAnsi="Times New Roman" w:cs="Times New Roman"/>
          <w:color w:val="A9B7C6"/>
          <w:sz w:val="24"/>
          <w:szCs w:val="24"/>
        </w:rPr>
        <w:t>.setTex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edRemark</w:t>
      </w:r>
      <w:r w:rsidRPr="00546534">
        <w:rPr>
          <w:rFonts w:ascii="Times New Roman" w:eastAsia="Times New Roman" w:hAnsi="Times New Roman" w:cs="Times New Roman"/>
          <w:color w:val="A9B7C6"/>
          <w:sz w:val="24"/>
          <w:szCs w:val="24"/>
        </w:rPr>
        <w:t>.setTex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r>
      <w:r w:rsidRPr="00546534">
        <w:rPr>
          <w:rFonts w:ascii="Times New Roman" w:eastAsia="Times New Roman" w:hAnsi="Times New Roman" w:cs="Times New Roman"/>
          <w:color w:val="CC7832"/>
          <w:sz w:val="24"/>
          <w:szCs w:val="24"/>
        </w:rPr>
        <w:lastRenderedPageBreak/>
        <w:t xml:space="preserve">                            </w:t>
      </w:r>
      <w:proofErr w:type="spellStart"/>
      <w:r w:rsidRPr="00546534">
        <w:rPr>
          <w:rFonts w:ascii="Times New Roman" w:eastAsia="Times New Roman" w:hAnsi="Times New Roman" w:cs="Times New Roman"/>
          <w:color w:val="9876AA"/>
          <w:sz w:val="24"/>
          <w:szCs w:val="24"/>
        </w:rPr>
        <w:t>edDate</w:t>
      </w:r>
      <w:r w:rsidRPr="00546534">
        <w:rPr>
          <w:rFonts w:ascii="Times New Roman" w:eastAsia="Times New Roman" w:hAnsi="Times New Roman" w:cs="Times New Roman"/>
          <w:color w:val="A9B7C6"/>
          <w:sz w:val="24"/>
          <w:szCs w:val="24"/>
        </w:rPr>
        <w:t>.setTex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9876AA"/>
          <w:sz w:val="24"/>
          <w:szCs w:val="24"/>
        </w:rPr>
        <w:t>edRemark</w:t>
      </w:r>
      <w:r w:rsidRPr="00546534">
        <w:rPr>
          <w:rFonts w:ascii="Times New Roman" w:eastAsia="Times New Roman" w:hAnsi="Times New Roman" w:cs="Times New Roman"/>
          <w:color w:val="A9B7C6"/>
          <w:sz w:val="24"/>
          <w:szCs w:val="24"/>
        </w:rPr>
        <w:t>.setTex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showSnackbar</w:t>
      </w:r>
      <w:proofErr w:type="spellEnd"/>
      <w:r w:rsidRPr="00546534">
        <w:rPr>
          <w:rFonts w:ascii="Times New Roman" w:eastAsia="Times New Roman" w:hAnsi="Times New Roman" w:cs="Times New Roman"/>
          <w:color w:val="A9B7C6"/>
          <w:sz w:val="24"/>
          <w:szCs w:val="24"/>
        </w:rPr>
        <w:t>(response)</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 xml:space="preserve">Intent </w:t>
      </w:r>
      <w:proofErr w:type="spellStart"/>
      <w:r w:rsidRPr="00546534">
        <w:rPr>
          <w:rFonts w:ascii="Times New Roman" w:eastAsia="Times New Roman" w:hAnsi="Times New Roman" w:cs="Times New Roman"/>
          <w:color w:val="A9B7C6"/>
          <w:sz w:val="24"/>
          <w:szCs w:val="24"/>
        </w:rPr>
        <w:t>intent</w:t>
      </w:r>
      <w:proofErr w:type="spellEnd"/>
      <w:r w:rsidRPr="00546534">
        <w:rPr>
          <w:rFonts w:ascii="Times New Roman" w:eastAsia="Times New Roman" w:hAnsi="Times New Roman" w:cs="Times New Roman"/>
          <w:color w:val="A9B7C6"/>
          <w:sz w:val="24"/>
          <w:szCs w:val="24"/>
        </w:rPr>
        <w:t xml:space="preserve"> = </w:t>
      </w:r>
      <w:r w:rsidRPr="00546534">
        <w:rPr>
          <w:rFonts w:ascii="Times New Roman" w:eastAsia="Times New Roman" w:hAnsi="Times New Roman" w:cs="Times New Roman"/>
          <w:color w:val="CC7832"/>
          <w:sz w:val="24"/>
          <w:szCs w:val="24"/>
        </w:rPr>
        <w:t xml:space="preserve">new </w:t>
      </w:r>
      <w:r w:rsidRPr="00546534">
        <w:rPr>
          <w:rFonts w:ascii="Times New Roman" w:eastAsia="Times New Roman" w:hAnsi="Times New Roman" w:cs="Times New Roman"/>
          <w:color w:val="A9B7C6"/>
          <w:sz w:val="24"/>
          <w:szCs w:val="24"/>
        </w:rPr>
        <w:t>Intent(</w:t>
      </w:r>
      <w:proofErr w:type="spellStart"/>
      <w:r w:rsidRPr="00546534">
        <w:rPr>
          <w:rFonts w:ascii="Times New Roman" w:eastAsia="Times New Roman" w:hAnsi="Times New Roman" w:cs="Times New Roman"/>
          <w:color w:val="A9B7C6"/>
          <w:sz w:val="24"/>
          <w:szCs w:val="24"/>
        </w:rPr>
        <w:t>getApplicationContex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proofErr w:type="spellStart"/>
      <w:r w:rsidRPr="00546534">
        <w:rPr>
          <w:rFonts w:ascii="Times New Roman" w:eastAsia="Times New Roman" w:hAnsi="Times New Roman" w:cs="Times New Roman"/>
          <w:color w:val="A9B7C6"/>
          <w:sz w:val="24"/>
          <w:szCs w:val="24"/>
        </w:rPr>
        <w:t>DashBoardActivity.</w:t>
      </w:r>
      <w:r w:rsidRPr="00546534">
        <w:rPr>
          <w:rFonts w:ascii="Times New Roman" w:eastAsia="Times New Roman" w:hAnsi="Times New Roman" w:cs="Times New Roman"/>
          <w:color w:val="CC7832"/>
          <w:sz w:val="24"/>
          <w:szCs w:val="24"/>
        </w:rPr>
        <w:t>class</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startActivity</w:t>
      </w:r>
      <w:proofErr w:type="spellEnd"/>
      <w:r w:rsidRPr="00546534">
        <w:rPr>
          <w:rFonts w:ascii="Times New Roman" w:eastAsia="Times New Roman" w:hAnsi="Times New Roman" w:cs="Times New Roman"/>
          <w:color w:val="A9B7C6"/>
          <w:sz w:val="24"/>
          <w:szCs w:val="24"/>
        </w:rPr>
        <w:t>(inten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else</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showSnackbar</w:t>
      </w:r>
      <w:proofErr w:type="spellEnd"/>
      <w:r w:rsidRPr="00546534">
        <w:rPr>
          <w:rFonts w:ascii="Times New Roman" w:eastAsia="Times New Roman" w:hAnsi="Times New Roman" w:cs="Times New Roman"/>
          <w:color w:val="A9B7C6"/>
          <w:sz w:val="24"/>
          <w:szCs w:val="24"/>
        </w:rPr>
        <w:t>(response)</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CC7832"/>
          <w:sz w:val="24"/>
          <w:szCs w:val="24"/>
        </w:rPr>
        <w:t xml:space="preserve">, new </w:t>
      </w:r>
      <w:proofErr w:type="spellStart"/>
      <w:r w:rsidRPr="00546534">
        <w:rPr>
          <w:rFonts w:ascii="Times New Roman" w:eastAsia="Times New Roman" w:hAnsi="Times New Roman" w:cs="Times New Roman"/>
          <w:color w:val="A9B7C6"/>
          <w:sz w:val="24"/>
          <w:szCs w:val="24"/>
        </w:rPr>
        <w:t>Response.ErrorListener</w:t>
      </w:r>
      <w:proofErr w:type="spellEnd"/>
      <w:r w:rsidRPr="00546534">
        <w:rPr>
          <w:rFonts w:ascii="Times New Roman" w:eastAsia="Times New Roman" w:hAnsi="Times New Roman" w:cs="Times New Roman"/>
          <w:color w:val="A9B7C6"/>
          <w:sz w:val="24"/>
          <w:szCs w:val="24"/>
        </w:rPr>
        <w:t>() {</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BBB529"/>
          <w:sz w:val="24"/>
          <w:szCs w:val="24"/>
        </w:rPr>
        <w:t>@Override</w:t>
      </w:r>
      <w:r w:rsidRPr="00546534">
        <w:rPr>
          <w:rFonts w:ascii="Times New Roman" w:eastAsia="Times New Roman" w:hAnsi="Times New Roman" w:cs="Times New Roman"/>
          <w:color w:val="BBB529"/>
          <w:sz w:val="24"/>
          <w:szCs w:val="24"/>
        </w:rPr>
        <w:br/>
        <w:t xml:space="preserve">            </w:t>
      </w:r>
      <w:r w:rsidRPr="00546534">
        <w:rPr>
          <w:rFonts w:ascii="Times New Roman" w:eastAsia="Times New Roman" w:hAnsi="Times New Roman" w:cs="Times New Roman"/>
          <w:color w:val="CC7832"/>
          <w:sz w:val="24"/>
          <w:szCs w:val="24"/>
        </w:rPr>
        <w:t xml:space="preserve">public void </w:t>
      </w:r>
      <w:proofErr w:type="spellStart"/>
      <w:r w:rsidRPr="00546534">
        <w:rPr>
          <w:rFonts w:ascii="Times New Roman" w:eastAsia="Times New Roman" w:hAnsi="Times New Roman" w:cs="Times New Roman"/>
          <w:color w:val="FFC66D"/>
          <w:sz w:val="24"/>
          <w:szCs w:val="24"/>
        </w:rPr>
        <w:t>onErrorResponse</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VolleyError</w:t>
      </w:r>
      <w:proofErr w:type="spellEnd"/>
      <w:r w:rsidRPr="00546534">
        <w:rPr>
          <w:rFonts w:ascii="Times New Roman" w:eastAsia="Times New Roman" w:hAnsi="Times New Roman" w:cs="Times New Roman"/>
          <w:color w:val="A9B7C6"/>
          <w:sz w:val="24"/>
          <w:szCs w:val="24"/>
        </w:rPr>
        <w:t xml:space="preserve"> error) {</w:t>
      </w:r>
      <w:r w:rsidRPr="00546534">
        <w:rPr>
          <w:rFonts w:ascii="Times New Roman" w:eastAsia="Times New Roman" w:hAnsi="Times New Roman" w:cs="Times New Roman"/>
          <w:color w:val="A9B7C6"/>
          <w:sz w:val="24"/>
          <w:szCs w:val="24"/>
        </w:rPr>
        <w:br/>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BBB529"/>
          <w:sz w:val="24"/>
          <w:szCs w:val="24"/>
        </w:rPr>
        <w:t>@Override</w:t>
      </w:r>
      <w:r w:rsidRPr="00546534">
        <w:rPr>
          <w:rFonts w:ascii="Times New Roman" w:eastAsia="Times New Roman" w:hAnsi="Times New Roman" w:cs="Times New Roman"/>
          <w:color w:val="BBB529"/>
          <w:sz w:val="24"/>
          <w:szCs w:val="24"/>
        </w:rPr>
        <w:br/>
        <w:t xml:space="preserve">            </w:t>
      </w:r>
      <w:r w:rsidRPr="00546534">
        <w:rPr>
          <w:rFonts w:ascii="Times New Roman" w:eastAsia="Times New Roman" w:hAnsi="Times New Roman" w:cs="Times New Roman"/>
          <w:color w:val="CC7832"/>
          <w:sz w:val="24"/>
          <w:szCs w:val="24"/>
        </w:rPr>
        <w:t xml:space="preserve">protected </w:t>
      </w:r>
      <w:r w:rsidRPr="00546534">
        <w:rPr>
          <w:rFonts w:ascii="Times New Roman" w:eastAsia="Times New Roman" w:hAnsi="Times New Roman" w:cs="Times New Roman"/>
          <w:color w:val="A9B7C6"/>
          <w:sz w:val="24"/>
          <w:szCs w:val="24"/>
        </w:rPr>
        <w:t>Map&lt;String</w:t>
      </w:r>
      <w:r w:rsidRPr="00546534">
        <w:rPr>
          <w:rFonts w:ascii="Times New Roman" w:eastAsia="Times New Roman" w:hAnsi="Times New Roman" w:cs="Times New Roman"/>
          <w:color w:val="CC7832"/>
          <w:sz w:val="24"/>
          <w:szCs w:val="24"/>
        </w:rPr>
        <w:t xml:space="preserve">, </w:t>
      </w:r>
      <w:r w:rsidRPr="00546534">
        <w:rPr>
          <w:rFonts w:ascii="Times New Roman" w:eastAsia="Times New Roman" w:hAnsi="Times New Roman" w:cs="Times New Roman"/>
          <w:color w:val="A9B7C6"/>
          <w:sz w:val="24"/>
          <w:szCs w:val="24"/>
        </w:rPr>
        <w:t xml:space="preserve">String&gt; </w:t>
      </w:r>
      <w:proofErr w:type="spellStart"/>
      <w:r w:rsidRPr="00546534">
        <w:rPr>
          <w:rFonts w:ascii="Times New Roman" w:eastAsia="Times New Roman" w:hAnsi="Times New Roman" w:cs="Times New Roman"/>
          <w:color w:val="FFC66D"/>
          <w:sz w:val="24"/>
          <w:szCs w:val="24"/>
        </w:rPr>
        <w:t>getParams</w:t>
      </w:r>
      <w:proofErr w:type="spellEnd"/>
      <w:r w:rsidRPr="00546534">
        <w:rPr>
          <w:rFonts w:ascii="Times New Roman" w:eastAsia="Times New Roman" w:hAnsi="Times New Roman" w:cs="Times New Roman"/>
          <w:color w:val="A9B7C6"/>
          <w:sz w:val="24"/>
          <w:szCs w:val="24"/>
        </w:rPr>
        <w:t xml:space="preserve">() </w:t>
      </w:r>
      <w:r w:rsidRPr="00546534">
        <w:rPr>
          <w:rFonts w:ascii="Times New Roman" w:eastAsia="Times New Roman" w:hAnsi="Times New Roman" w:cs="Times New Roman"/>
          <w:color w:val="CC7832"/>
          <w:sz w:val="24"/>
          <w:szCs w:val="24"/>
        </w:rPr>
        <w:t xml:space="preserve">throws </w:t>
      </w:r>
      <w:proofErr w:type="spellStart"/>
      <w:r w:rsidRPr="00546534">
        <w:rPr>
          <w:rFonts w:ascii="Times New Roman" w:eastAsia="Times New Roman" w:hAnsi="Times New Roman" w:cs="Times New Roman"/>
          <w:color w:val="A9B7C6"/>
          <w:sz w:val="24"/>
          <w:szCs w:val="24"/>
        </w:rPr>
        <w:t>AuthFailureError</w:t>
      </w:r>
      <w:proofErr w:type="spellEnd"/>
      <w:r w:rsidRPr="00546534">
        <w:rPr>
          <w:rFonts w:ascii="Times New Roman" w:eastAsia="Times New Roman" w:hAnsi="Times New Roman" w:cs="Times New Roman"/>
          <w:color w:val="A9B7C6"/>
          <w:sz w:val="24"/>
          <w:szCs w:val="24"/>
        </w:rPr>
        <w:t xml:space="preserve"> {</w:t>
      </w:r>
      <w:r w:rsidRPr="00546534">
        <w:rPr>
          <w:rFonts w:ascii="Times New Roman" w:eastAsia="Times New Roman" w:hAnsi="Times New Roman" w:cs="Times New Roman"/>
          <w:color w:val="A9B7C6"/>
          <w:sz w:val="24"/>
          <w:szCs w:val="24"/>
        </w:rPr>
        <w:br/>
        <w:t xml:space="preserve">                Map&lt;String</w:t>
      </w:r>
      <w:r w:rsidRPr="00546534">
        <w:rPr>
          <w:rFonts w:ascii="Times New Roman" w:eastAsia="Times New Roman" w:hAnsi="Times New Roman" w:cs="Times New Roman"/>
          <w:color w:val="CC7832"/>
          <w:sz w:val="24"/>
          <w:szCs w:val="24"/>
        </w:rPr>
        <w:t xml:space="preserve">, </w:t>
      </w:r>
      <w:r w:rsidRPr="00546534">
        <w:rPr>
          <w:rFonts w:ascii="Times New Roman" w:eastAsia="Times New Roman" w:hAnsi="Times New Roman" w:cs="Times New Roman"/>
          <w:color w:val="A9B7C6"/>
          <w:sz w:val="24"/>
          <w:szCs w:val="24"/>
        </w:rPr>
        <w:t xml:space="preserve">String&gt; </w:t>
      </w:r>
      <w:proofErr w:type="spellStart"/>
      <w:r w:rsidRPr="00546534">
        <w:rPr>
          <w:rFonts w:ascii="Times New Roman" w:eastAsia="Times New Roman" w:hAnsi="Times New Roman" w:cs="Times New Roman"/>
          <w:color w:val="A9B7C6"/>
          <w:sz w:val="24"/>
          <w:szCs w:val="24"/>
        </w:rPr>
        <w:t>params</w:t>
      </w:r>
      <w:proofErr w:type="spellEnd"/>
      <w:r w:rsidRPr="00546534">
        <w:rPr>
          <w:rFonts w:ascii="Times New Roman" w:eastAsia="Times New Roman" w:hAnsi="Times New Roman" w:cs="Times New Roman"/>
          <w:color w:val="A9B7C6"/>
          <w:sz w:val="24"/>
          <w:szCs w:val="24"/>
        </w:rPr>
        <w:t xml:space="preserve"> = </w:t>
      </w:r>
      <w:r w:rsidRPr="00546534">
        <w:rPr>
          <w:rFonts w:ascii="Times New Roman" w:eastAsia="Times New Roman" w:hAnsi="Times New Roman" w:cs="Times New Roman"/>
          <w:color w:val="CC7832"/>
          <w:sz w:val="24"/>
          <w:szCs w:val="24"/>
        </w:rPr>
        <w:t xml:space="preserve">new </w:t>
      </w:r>
      <w:proofErr w:type="spellStart"/>
      <w:r w:rsidRPr="00546534">
        <w:rPr>
          <w:rFonts w:ascii="Times New Roman" w:eastAsia="Times New Roman" w:hAnsi="Times New Roman" w:cs="Times New Roman"/>
          <w:color w:val="A9B7C6"/>
          <w:sz w:val="24"/>
          <w:szCs w:val="24"/>
        </w:rPr>
        <w:t>HashMap</w:t>
      </w:r>
      <w:proofErr w:type="spellEnd"/>
      <w:r w:rsidRPr="00546534">
        <w:rPr>
          <w:rFonts w:ascii="Times New Roman" w:eastAsia="Times New Roman" w:hAnsi="Times New Roman" w:cs="Times New Roman"/>
          <w:color w:val="A9B7C6"/>
          <w:sz w:val="24"/>
          <w:szCs w:val="24"/>
        </w:rPr>
        <w:t>&lt;&g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proofErr w:type="spellStart"/>
      <w:r w:rsidRPr="00546534">
        <w:rPr>
          <w:rFonts w:ascii="Times New Roman" w:eastAsia="Times New Roman" w:hAnsi="Times New Roman" w:cs="Times New Roman"/>
          <w:color w:val="A9B7C6"/>
          <w:sz w:val="24"/>
          <w:szCs w:val="24"/>
        </w:rPr>
        <w:t>params.pu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6A8759"/>
          <w:sz w:val="24"/>
          <w:szCs w:val="24"/>
        </w:rPr>
        <w:t>"</w:t>
      </w:r>
      <w:proofErr w:type="spellStart"/>
      <w:r w:rsidRPr="00546534">
        <w:rPr>
          <w:rFonts w:ascii="Times New Roman" w:eastAsia="Times New Roman" w:hAnsi="Times New Roman" w:cs="Times New Roman"/>
          <w:color w:val="6A8759"/>
          <w:sz w:val="24"/>
          <w:szCs w:val="24"/>
        </w:rPr>
        <w:t>transaction_id</w:t>
      </w:r>
      <w:proofErr w:type="spellEnd"/>
      <w:r w:rsidRPr="00546534">
        <w:rPr>
          <w:rFonts w:ascii="Times New Roman" w:eastAsia="Times New Roman" w:hAnsi="Times New Roman" w:cs="Times New Roman"/>
          <w:color w:val="6A8759"/>
          <w:sz w:val="24"/>
          <w:szCs w:val="24"/>
        </w:rPr>
        <w:t>"</w:t>
      </w:r>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9876AA"/>
          <w:sz w:val="24"/>
          <w:szCs w:val="24"/>
        </w:rPr>
        <w:t>TransactionId</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return </w:t>
      </w:r>
      <w:proofErr w:type="spellStart"/>
      <w:r w:rsidRPr="00546534">
        <w:rPr>
          <w:rFonts w:ascii="Times New Roman" w:eastAsia="Times New Roman" w:hAnsi="Times New Roman" w:cs="Times New Roman"/>
          <w:color w:val="A9B7C6"/>
          <w:sz w:val="24"/>
          <w:szCs w:val="24"/>
        </w:rPr>
        <w:t>params</w:t>
      </w:r>
      <w:proofErr w:type="spellEnd"/>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Volley.</w:t>
      </w:r>
      <w:r w:rsidRPr="00546534">
        <w:rPr>
          <w:rFonts w:ascii="Times New Roman" w:eastAsia="Times New Roman" w:hAnsi="Times New Roman" w:cs="Times New Roman"/>
          <w:i/>
          <w:iCs/>
          <w:color w:val="A9B7C6"/>
          <w:sz w:val="24"/>
          <w:szCs w:val="24"/>
        </w:rPr>
        <w:t>newRequestQueue</w:t>
      </w:r>
      <w:r w:rsidRPr="00546534">
        <w:rPr>
          <w:rFonts w:ascii="Times New Roman" w:eastAsia="Times New Roman" w:hAnsi="Times New Roman" w:cs="Times New Roman"/>
          <w:color w:val="A9B7C6"/>
          <w:sz w:val="24"/>
          <w:szCs w:val="24"/>
        </w:rPr>
        <w:t>(getApplicationContext()).add(stringRequest)</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r>
      <w:r w:rsidRPr="00546534">
        <w:rPr>
          <w:rFonts w:ascii="Times New Roman" w:eastAsia="Times New Roman" w:hAnsi="Times New Roman" w:cs="Times New Roman"/>
          <w:color w:val="A9B7C6"/>
          <w:sz w:val="24"/>
          <w:szCs w:val="24"/>
        </w:rPr>
        <w:br/>
        <w:t xml:space="preserve">    </w:t>
      </w:r>
      <w:r w:rsidRPr="00546534">
        <w:rPr>
          <w:rFonts w:ascii="Times New Roman" w:eastAsia="Times New Roman" w:hAnsi="Times New Roman" w:cs="Times New Roman"/>
          <w:color w:val="CC7832"/>
          <w:sz w:val="24"/>
          <w:szCs w:val="24"/>
        </w:rPr>
        <w:t xml:space="preserve">public void </w:t>
      </w:r>
      <w:proofErr w:type="spellStart"/>
      <w:r w:rsidRPr="00546534">
        <w:rPr>
          <w:rFonts w:ascii="Times New Roman" w:eastAsia="Times New Roman" w:hAnsi="Times New Roman" w:cs="Times New Roman"/>
          <w:color w:val="A9B7C6"/>
          <w:sz w:val="24"/>
          <w:szCs w:val="24"/>
        </w:rPr>
        <w:t>showSnackbar</w:t>
      </w:r>
      <w:proofErr w:type="spellEnd"/>
      <w:r w:rsidRPr="00546534">
        <w:rPr>
          <w:rFonts w:ascii="Times New Roman" w:eastAsia="Times New Roman" w:hAnsi="Times New Roman" w:cs="Times New Roman"/>
          <w:color w:val="A9B7C6"/>
          <w:sz w:val="24"/>
          <w:szCs w:val="24"/>
        </w:rPr>
        <w:t xml:space="preserve">(String </w:t>
      </w:r>
      <w:proofErr w:type="spellStart"/>
      <w:r w:rsidRPr="00546534">
        <w:rPr>
          <w:rFonts w:ascii="Times New Roman" w:eastAsia="Times New Roman" w:hAnsi="Times New Roman" w:cs="Times New Roman"/>
          <w:color w:val="A9B7C6"/>
          <w:sz w:val="24"/>
          <w:szCs w:val="24"/>
        </w:rPr>
        <w:t>stringSnackbar</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w:t>
      </w:r>
      <w:proofErr w:type="spellStart"/>
      <w:r w:rsidRPr="00546534">
        <w:rPr>
          <w:rFonts w:ascii="Times New Roman" w:eastAsia="Times New Roman" w:hAnsi="Times New Roman" w:cs="Times New Roman"/>
          <w:color w:val="A9B7C6"/>
          <w:sz w:val="24"/>
          <w:szCs w:val="24"/>
        </w:rPr>
        <w:t>snackbar.make</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findViewById</w:t>
      </w:r>
      <w:proofErr w:type="spellEnd"/>
      <w:r w:rsidRPr="00546534">
        <w:rPr>
          <w:rFonts w:ascii="Times New Roman" w:eastAsia="Times New Roman" w:hAnsi="Times New Roman" w:cs="Times New Roman"/>
          <w:color w:val="A9B7C6"/>
          <w:sz w:val="24"/>
          <w:szCs w:val="24"/>
        </w:rPr>
        <w:t>(</w:t>
      </w:r>
      <w:proofErr w:type="spellStart"/>
      <w:r w:rsidRPr="00546534">
        <w:rPr>
          <w:rFonts w:ascii="Times New Roman" w:eastAsia="Times New Roman" w:hAnsi="Times New Roman" w:cs="Times New Roman"/>
          <w:color w:val="A9B7C6"/>
          <w:sz w:val="24"/>
          <w:szCs w:val="24"/>
        </w:rPr>
        <w:t>android.R.id.conten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A9B7C6"/>
          <w:sz w:val="24"/>
          <w:szCs w:val="24"/>
        </w:rPr>
        <w:t>stringSnackbar.toString</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CC7832"/>
          <w:sz w:val="24"/>
          <w:szCs w:val="24"/>
        </w:rPr>
        <w:t xml:space="preserve">, </w:t>
      </w:r>
      <w:proofErr w:type="spellStart"/>
      <w:r w:rsidRPr="00546534">
        <w:rPr>
          <w:rFonts w:ascii="Times New Roman" w:eastAsia="Times New Roman" w:hAnsi="Times New Roman" w:cs="Times New Roman"/>
          <w:color w:val="A9B7C6"/>
          <w:sz w:val="24"/>
          <w:szCs w:val="24"/>
        </w:rPr>
        <w:t>Snackbar.LENGTH_SHORT</w:t>
      </w:r>
      <w:proofErr w:type="spellEnd"/>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 xml:space="preserve">                .setActionTextColor(getResources().getColor(R.color.colorPrimary))</w:t>
      </w:r>
      <w:r w:rsidRPr="00546534">
        <w:rPr>
          <w:rFonts w:ascii="Times New Roman" w:eastAsia="Times New Roman" w:hAnsi="Times New Roman" w:cs="Times New Roman"/>
          <w:color w:val="A9B7C6"/>
          <w:sz w:val="24"/>
          <w:szCs w:val="24"/>
        </w:rPr>
        <w:br/>
        <w:t xml:space="preserve">                .show()</w:t>
      </w:r>
      <w:r w:rsidRPr="00546534">
        <w:rPr>
          <w:rFonts w:ascii="Times New Roman" w:eastAsia="Times New Roman" w:hAnsi="Times New Roman" w:cs="Times New Roman"/>
          <w:color w:val="CC7832"/>
          <w:sz w:val="24"/>
          <w:szCs w:val="24"/>
        </w:rPr>
        <w:t>;</w:t>
      </w:r>
      <w:r w:rsidRPr="00546534">
        <w:rPr>
          <w:rFonts w:ascii="Times New Roman" w:eastAsia="Times New Roman" w:hAnsi="Times New Roman" w:cs="Times New Roman"/>
          <w:color w:val="CC7832"/>
          <w:sz w:val="24"/>
          <w:szCs w:val="24"/>
        </w:rPr>
        <w:br/>
        <w:t xml:space="preserve">    </w:t>
      </w:r>
      <w:r w:rsidRPr="00546534">
        <w:rPr>
          <w:rFonts w:ascii="Times New Roman" w:eastAsia="Times New Roman" w:hAnsi="Times New Roman" w:cs="Times New Roman"/>
          <w:color w:val="A9B7C6"/>
          <w:sz w:val="24"/>
          <w:szCs w:val="24"/>
        </w:rPr>
        <w:t>}</w:t>
      </w:r>
      <w:r w:rsidRPr="00546534">
        <w:rPr>
          <w:rFonts w:ascii="Times New Roman" w:eastAsia="Times New Roman" w:hAnsi="Times New Roman" w:cs="Times New Roman"/>
          <w:color w:val="A9B7C6"/>
          <w:sz w:val="24"/>
          <w:szCs w:val="24"/>
        </w:rPr>
        <w:br/>
        <w:t>}</w:t>
      </w:r>
    </w:p>
    <w:p w14:paraId="4928CFD8" w14:textId="77777777" w:rsidR="006E0084" w:rsidRPr="00546534" w:rsidRDefault="006E0084" w:rsidP="00F34674">
      <w:pPr>
        <w:spacing w:line="240" w:lineRule="auto"/>
        <w:rPr>
          <w:rFonts w:ascii="Times New Roman" w:hAnsi="Times New Roman" w:cs="Times New Roman"/>
          <w:b/>
          <w:sz w:val="24"/>
          <w:szCs w:val="24"/>
        </w:rPr>
      </w:pPr>
    </w:p>
    <w:sectPr w:rsidR="006E0084" w:rsidRPr="00546534" w:rsidSect="009B76B6">
      <w:pgSz w:w="12240" w:h="15840"/>
      <w:pgMar w:top="1440" w:right="1440" w:bottom="1440" w:left="1440" w:header="708" w:footer="708" w:gutter="0"/>
      <w:pgBorders w:offsetFrom="page">
        <w:top w:val="single" w:sz="4" w:space="24" w:color="D34817" w:themeColor="accent1"/>
        <w:left w:val="single" w:sz="4" w:space="24" w:color="D34817" w:themeColor="accent1"/>
        <w:bottom w:val="single" w:sz="4" w:space="24" w:color="D34817" w:themeColor="accent1"/>
        <w:right w:val="single" w:sz="4" w:space="24" w:color="D34817" w:themeColor="accent1"/>
      </w:pgBorders>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93EA8C" w14:textId="77777777" w:rsidR="00BA580D" w:rsidRDefault="00BA580D" w:rsidP="00255B4E">
      <w:pPr>
        <w:spacing w:after="0" w:line="240" w:lineRule="auto"/>
      </w:pPr>
      <w:r>
        <w:separator/>
      </w:r>
    </w:p>
  </w:endnote>
  <w:endnote w:type="continuationSeparator" w:id="0">
    <w:p w14:paraId="5702CE69" w14:textId="77777777" w:rsidR="00BA580D" w:rsidRDefault="00BA580D" w:rsidP="00255B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jaVu Sans">
    <w:altName w:val="Times New Roman"/>
    <w:charset w:val="01"/>
    <w:family w:val="auto"/>
    <w:pitch w:val="variabl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837857"/>
      <w:docPartObj>
        <w:docPartGallery w:val="Page Numbers (Bottom of Page)"/>
        <w:docPartUnique/>
      </w:docPartObj>
    </w:sdtPr>
    <w:sdtEndPr>
      <w:rPr>
        <w:noProof/>
      </w:rPr>
    </w:sdtEndPr>
    <w:sdtContent>
      <w:p w14:paraId="74EEC693" w14:textId="7AA357A8" w:rsidR="009A64EC" w:rsidRDefault="009A64EC">
        <w:pPr>
          <w:pStyle w:val="Footer"/>
          <w:jc w:val="center"/>
        </w:pPr>
        <w:r>
          <w:fldChar w:fldCharType="begin"/>
        </w:r>
        <w:r>
          <w:instrText xml:space="preserve"> PAGE   \* MERGEFORMAT </w:instrText>
        </w:r>
        <w:r>
          <w:fldChar w:fldCharType="separate"/>
        </w:r>
        <w:r w:rsidR="00201B4E">
          <w:rPr>
            <w:noProof/>
          </w:rPr>
          <w:t>1</w:t>
        </w:r>
        <w:r>
          <w:rPr>
            <w:noProof/>
          </w:rPr>
          <w:fldChar w:fldCharType="end"/>
        </w:r>
      </w:p>
    </w:sdtContent>
  </w:sdt>
  <w:p w14:paraId="4933C5E6" w14:textId="77777777" w:rsidR="009A64EC" w:rsidRDefault="009A64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39FFC6" w14:textId="77777777" w:rsidR="00BA580D" w:rsidRDefault="00BA580D" w:rsidP="00255B4E">
      <w:pPr>
        <w:spacing w:after="0" w:line="240" w:lineRule="auto"/>
      </w:pPr>
      <w:r>
        <w:separator/>
      </w:r>
    </w:p>
  </w:footnote>
  <w:footnote w:type="continuationSeparator" w:id="0">
    <w:p w14:paraId="381BB6C7" w14:textId="77777777" w:rsidR="00BA580D" w:rsidRDefault="00BA580D" w:rsidP="00255B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49A908" w14:textId="151F2EF1" w:rsidR="009A64EC" w:rsidRDefault="009A64EC">
    <w:pPr>
      <w:pStyle w:val="Header"/>
    </w:pPr>
    <w:proofErr w:type="spellStart"/>
    <w:r>
      <w:t>SmallBiz</w:t>
    </w:r>
    <w:proofErr w:type="spellEnd"/>
    <w:r>
      <w:t xml:space="preserve"> Project documentation by: Ondieki Calvin</w:t>
    </w:r>
  </w:p>
  <w:p w14:paraId="33F5C01E" w14:textId="77777777" w:rsidR="009A64EC" w:rsidRDefault="009A64E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1A326E04"/>
    <w:lvl w:ilvl="0">
      <w:start w:val="1"/>
      <w:numFmt w:val="decimal"/>
      <w:lvlText w:val="%1."/>
      <w:lvlJc w:val="left"/>
      <w:pPr>
        <w:ind w:left="720" w:hanging="360"/>
      </w:pPr>
    </w:lvl>
    <w:lvl w:ilvl="1">
      <w:start w:val="3"/>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00000013"/>
    <w:multiLevelType w:val="hybridMultilevel"/>
    <w:tmpl w:val="26029358"/>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2AF35A3"/>
    <w:multiLevelType w:val="hybridMultilevel"/>
    <w:tmpl w:val="04AC8EDA"/>
    <w:lvl w:ilvl="0" w:tplc="A51A425E">
      <w:start w:val="1"/>
      <w:numFmt w:val="decimal"/>
      <w:lvlText w:val="%1."/>
      <w:lvlJc w:val="left"/>
      <w:pPr>
        <w:tabs>
          <w:tab w:val="num" w:pos="720"/>
        </w:tabs>
        <w:ind w:left="720" w:hanging="360"/>
      </w:pPr>
      <w:rPr>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1423E0F"/>
    <w:multiLevelType w:val="hybridMultilevel"/>
    <w:tmpl w:val="2FD4551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B42B19"/>
    <w:multiLevelType w:val="hybridMultilevel"/>
    <w:tmpl w:val="92F09B9A"/>
    <w:lvl w:ilvl="0" w:tplc="F0F0C54C">
      <w:start w:val="1"/>
      <w:numFmt w:val="lowerRoman"/>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F23D4E"/>
    <w:multiLevelType w:val="hybridMultilevel"/>
    <w:tmpl w:val="5532B816"/>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5163152C"/>
    <w:multiLevelType w:val="hybridMultilevel"/>
    <w:tmpl w:val="202ED0AC"/>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67590E"/>
    <w:multiLevelType w:val="hybridMultilevel"/>
    <w:tmpl w:val="58F880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5F6D206C"/>
    <w:multiLevelType w:val="multilevel"/>
    <w:tmpl w:val="2D7C4AD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1A23DA7"/>
    <w:multiLevelType w:val="hybridMultilevel"/>
    <w:tmpl w:val="F6F47B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6ABE3AF4"/>
    <w:multiLevelType w:val="multilevel"/>
    <w:tmpl w:val="CF3259A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1" w15:restartNumberingAfterBreak="0">
    <w:nsid w:val="78E11D7A"/>
    <w:multiLevelType w:val="hybridMultilevel"/>
    <w:tmpl w:val="B5A4E2AC"/>
    <w:lvl w:ilvl="0" w:tplc="640EE526">
      <w:start w:val="1"/>
      <w:numFmt w:val="lowerRoman"/>
      <w:lvlText w:val="%1."/>
      <w:lvlJc w:val="left"/>
      <w:pPr>
        <w:ind w:left="720" w:hanging="360"/>
      </w:pPr>
      <w:rPr>
        <w:rFonts w:ascii="Times New Roman" w:eastAsia="Times New Roman"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11"/>
    <w:lvlOverride w:ilvl="0">
      <w:startOverride w:val="1"/>
    </w:lvlOverride>
    <w:lvlOverride w:ilvl="1"/>
    <w:lvlOverride w:ilvl="2"/>
    <w:lvlOverride w:ilvl="3"/>
    <w:lvlOverride w:ilvl="4"/>
    <w:lvlOverride w:ilvl="5"/>
    <w:lvlOverride w:ilvl="6"/>
    <w:lvlOverride w:ilvl="7"/>
    <w:lvlOverride w:ilvl="8"/>
  </w:num>
  <w:num w:numId="5">
    <w:abstractNumId w:val="7"/>
  </w:num>
  <w:num w:numId="6">
    <w:abstractNumId w:val="9"/>
  </w:num>
  <w:num w:numId="7">
    <w:abstractNumId w:val="5"/>
  </w:num>
  <w:num w:numId="8">
    <w:abstractNumId w:val="3"/>
  </w:num>
  <w:num w:numId="9">
    <w:abstractNumId w:val="4"/>
  </w:num>
  <w:num w:numId="10">
    <w:abstractNumId w:val="1"/>
    <w:lvlOverride w:ilvl="0">
      <w:startOverride w:val="1"/>
    </w:lvlOverride>
    <w:lvlOverride w:ilvl="1"/>
    <w:lvlOverride w:ilvl="2"/>
    <w:lvlOverride w:ilvl="3"/>
    <w:lvlOverride w:ilvl="4"/>
    <w:lvlOverride w:ilvl="5"/>
    <w:lvlOverride w:ilvl="6"/>
    <w:lvlOverride w:ilvl="7"/>
    <w:lvlOverride w:ilvl="8"/>
  </w:num>
  <w:num w:numId="11">
    <w:abstractNumId w:val="0"/>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123D"/>
    <w:rsid w:val="000400D0"/>
    <w:rsid w:val="000575A4"/>
    <w:rsid w:val="000A43C5"/>
    <w:rsid w:val="000D363D"/>
    <w:rsid w:val="0014615F"/>
    <w:rsid w:val="00175165"/>
    <w:rsid w:val="001F518C"/>
    <w:rsid w:val="00201B4E"/>
    <w:rsid w:val="00255B4E"/>
    <w:rsid w:val="002E47B7"/>
    <w:rsid w:val="003106FB"/>
    <w:rsid w:val="003274D2"/>
    <w:rsid w:val="00330F14"/>
    <w:rsid w:val="00353CD8"/>
    <w:rsid w:val="00375BDC"/>
    <w:rsid w:val="00382848"/>
    <w:rsid w:val="003A0AB9"/>
    <w:rsid w:val="003E5D81"/>
    <w:rsid w:val="0041640C"/>
    <w:rsid w:val="00437149"/>
    <w:rsid w:val="00452045"/>
    <w:rsid w:val="00453B29"/>
    <w:rsid w:val="00462D5B"/>
    <w:rsid w:val="00465F02"/>
    <w:rsid w:val="004805E6"/>
    <w:rsid w:val="00483CA5"/>
    <w:rsid w:val="005225D2"/>
    <w:rsid w:val="005447AC"/>
    <w:rsid w:val="00546534"/>
    <w:rsid w:val="0056100B"/>
    <w:rsid w:val="00574B3B"/>
    <w:rsid w:val="0058436E"/>
    <w:rsid w:val="005C4154"/>
    <w:rsid w:val="005F22CB"/>
    <w:rsid w:val="00601370"/>
    <w:rsid w:val="006223F0"/>
    <w:rsid w:val="00636894"/>
    <w:rsid w:val="006554CF"/>
    <w:rsid w:val="006B70A5"/>
    <w:rsid w:val="006D77E0"/>
    <w:rsid w:val="006E0084"/>
    <w:rsid w:val="006F396D"/>
    <w:rsid w:val="00707DEF"/>
    <w:rsid w:val="007B04CD"/>
    <w:rsid w:val="007B4810"/>
    <w:rsid w:val="007F2FA3"/>
    <w:rsid w:val="008148E0"/>
    <w:rsid w:val="00832AF8"/>
    <w:rsid w:val="00835DBE"/>
    <w:rsid w:val="00892173"/>
    <w:rsid w:val="008D12FF"/>
    <w:rsid w:val="008D740F"/>
    <w:rsid w:val="00910E90"/>
    <w:rsid w:val="0091582E"/>
    <w:rsid w:val="009329FC"/>
    <w:rsid w:val="00957D6B"/>
    <w:rsid w:val="009A64EC"/>
    <w:rsid w:val="009B52AD"/>
    <w:rsid w:val="009B76B6"/>
    <w:rsid w:val="009C09BA"/>
    <w:rsid w:val="009C3651"/>
    <w:rsid w:val="009C5C83"/>
    <w:rsid w:val="009E0B4D"/>
    <w:rsid w:val="00A10A45"/>
    <w:rsid w:val="00A355A9"/>
    <w:rsid w:val="00A9428D"/>
    <w:rsid w:val="00AA6EA0"/>
    <w:rsid w:val="00AD1B57"/>
    <w:rsid w:val="00AD3770"/>
    <w:rsid w:val="00AF123D"/>
    <w:rsid w:val="00B11BFA"/>
    <w:rsid w:val="00B55303"/>
    <w:rsid w:val="00B66C7E"/>
    <w:rsid w:val="00B70618"/>
    <w:rsid w:val="00B77F92"/>
    <w:rsid w:val="00BA367A"/>
    <w:rsid w:val="00BA580D"/>
    <w:rsid w:val="00BD2A8D"/>
    <w:rsid w:val="00C12001"/>
    <w:rsid w:val="00C21EAB"/>
    <w:rsid w:val="00C41D59"/>
    <w:rsid w:val="00C51168"/>
    <w:rsid w:val="00C676D0"/>
    <w:rsid w:val="00C9312F"/>
    <w:rsid w:val="00CC2C4A"/>
    <w:rsid w:val="00CF639D"/>
    <w:rsid w:val="00CF74D4"/>
    <w:rsid w:val="00D23E3A"/>
    <w:rsid w:val="00D3606E"/>
    <w:rsid w:val="00D90D70"/>
    <w:rsid w:val="00DB7283"/>
    <w:rsid w:val="00DC53AF"/>
    <w:rsid w:val="00E0535F"/>
    <w:rsid w:val="00E34F09"/>
    <w:rsid w:val="00E67758"/>
    <w:rsid w:val="00F34674"/>
    <w:rsid w:val="00F52E21"/>
    <w:rsid w:val="00F633B9"/>
    <w:rsid w:val="00F71AE1"/>
    <w:rsid w:val="00F825A5"/>
    <w:rsid w:val="00F979AC"/>
    <w:rsid w:val="00FD452A"/>
    <w:rsid w:val="00FD5ADC"/>
    <w:rsid w:val="00FF63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E0590"/>
  <w15:chartTrackingRefBased/>
  <w15:docId w15:val="{84790A46-AE76-495C-92B4-B37119DFB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123D"/>
    <w:pPr>
      <w:spacing w:line="256" w:lineRule="auto"/>
    </w:pPr>
  </w:style>
  <w:style w:type="paragraph" w:styleId="Heading1">
    <w:name w:val="heading 1"/>
    <w:basedOn w:val="Normal"/>
    <w:next w:val="Normal"/>
    <w:link w:val="Heading1Char"/>
    <w:uiPriority w:val="9"/>
    <w:qFormat/>
    <w:rsid w:val="00AF123D"/>
    <w:pPr>
      <w:keepNext/>
      <w:keepLines/>
      <w:spacing w:before="240" w:after="0"/>
      <w:outlineLvl w:val="0"/>
    </w:pPr>
    <w:rPr>
      <w:rFonts w:asciiTheme="majorHAnsi" w:eastAsiaTheme="majorEastAsia" w:hAnsiTheme="majorHAnsi" w:cstheme="majorBidi"/>
      <w:color w:val="9D3511" w:themeColor="accent1" w:themeShade="BF"/>
      <w:sz w:val="32"/>
      <w:szCs w:val="32"/>
    </w:rPr>
  </w:style>
  <w:style w:type="paragraph" w:styleId="Heading2">
    <w:name w:val="heading 2"/>
    <w:basedOn w:val="Normal"/>
    <w:next w:val="Normal"/>
    <w:link w:val="Heading2Char"/>
    <w:unhideWhenUsed/>
    <w:qFormat/>
    <w:rsid w:val="00AF123D"/>
    <w:pPr>
      <w:keepNext/>
      <w:keepLines/>
      <w:spacing w:before="40" w:after="0"/>
      <w:outlineLvl w:val="1"/>
    </w:pPr>
    <w:rPr>
      <w:rFonts w:ascii="Calibri Light" w:eastAsia="Calibri" w:hAnsi="Calibri Light" w:cs="DejaVu Sans"/>
      <w:color w:val="2E74B5"/>
      <w:sz w:val="26"/>
      <w:szCs w:val="26"/>
    </w:rPr>
  </w:style>
  <w:style w:type="paragraph" w:styleId="Heading3">
    <w:name w:val="heading 3"/>
    <w:basedOn w:val="Normal"/>
    <w:next w:val="Normal"/>
    <w:link w:val="Heading3Char"/>
    <w:unhideWhenUsed/>
    <w:qFormat/>
    <w:rsid w:val="00AF123D"/>
    <w:pPr>
      <w:keepNext/>
      <w:keepLines/>
      <w:spacing w:before="40" w:after="0"/>
      <w:outlineLvl w:val="2"/>
    </w:pPr>
    <w:rPr>
      <w:rFonts w:ascii="Calibri Light" w:eastAsia="Calibri" w:hAnsi="Calibri Light" w:cs="DejaVu Sans"/>
      <w:color w:val="1F4D78"/>
      <w:sz w:val="24"/>
      <w:szCs w:val="24"/>
    </w:rPr>
  </w:style>
  <w:style w:type="paragraph" w:styleId="Heading4">
    <w:name w:val="heading 4"/>
    <w:basedOn w:val="Normal"/>
    <w:next w:val="Normal"/>
    <w:link w:val="Heading4Char"/>
    <w:uiPriority w:val="9"/>
    <w:unhideWhenUsed/>
    <w:qFormat/>
    <w:rsid w:val="00AF123D"/>
    <w:pPr>
      <w:keepNext/>
      <w:keepLines/>
      <w:widowControl w:val="0"/>
      <w:spacing w:before="40" w:after="0" w:line="240" w:lineRule="auto"/>
      <w:jc w:val="both"/>
      <w:outlineLvl w:val="3"/>
    </w:pPr>
    <w:rPr>
      <w:rFonts w:asciiTheme="majorHAnsi" w:eastAsiaTheme="majorEastAsia" w:hAnsiTheme="majorHAnsi" w:cstheme="majorBidi"/>
      <w:i/>
      <w:iCs/>
      <w:color w:val="9D3511" w:themeColor="accent1" w:themeShade="BF"/>
      <w:kern w:val="2"/>
      <w:sz w:val="21"/>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123D"/>
    <w:rPr>
      <w:rFonts w:asciiTheme="majorHAnsi" w:eastAsiaTheme="majorEastAsia" w:hAnsiTheme="majorHAnsi" w:cstheme="majorBidi"/>
      <w:color w:val="9D3511" w:themeColor="accent1" w:themeShade="BF"/>
      <w:sz w:val="32"/>
      <w:szCs w:val="32"/>
    </w:rPr>
  </w:style>
  <w:style w:type="character" w:customStyle="1" w:styleId="Heading2Char">
    <w:name w:val="Heading 2 Char"/>
    <w:basedOn w:val="DefaultParagraphFont"/>
    <w:link w:val="Heading2"/>
    <w:rsid w:val="00AF123D"/>
    <w:rPr>
      <w:rFonts w:ascii="Calibri Light" w:eastAsia="Calibri" w:hAnsi="Calibri Light" w:cs="DejaVu Sans"/>
      <w:color w:val="2E74B5"/>
      <w:sz w:val="26"/>
      <w:szCs w:val="26"/>
    </w:rPr>
  </w:style>
  <w:style w:type="character" w:customStyle="1" w:styleId="Heading3Char">
    <w:name w:val="Heading 3 Char"/>
    <w:basedOn w:val="DefaultParagraphFont"/>
    <w:link w:val="Heading3"/>
    <w:rsid w:val="00AF123D"/>
    <w:rPr>
      <w:rFonts w:ascii="Calibri Light" w:eastAsia="Calibri" w:hAnsi="Calibri Light" w:cs="DejaVu Sans"/>
      <w:color w:val="1F4D78"/>
      <w:sz w:val="24"/>
      <w:szCs w:val="24"/>
    </w:rPr>
  </w:style>
  <w:style w:type="character" w:customStyle="1" w:styleId="Heading4Char">
    <w:name w:val="Heading 4 Char"/>
    <w:basedOn w:val="DefaultParagraphFont"/>
    <w:link w:val="Heading4"/>
    <w:uiPriority w:val="9"/>
    <w:rsid w:val="00AF123D"/>
    <w:rPr>
      <w:rFonts w:asciiTheme="majorHAnsi" w:eastAsiaTheme="majorEastAsia" w:hAnsiTheme="majorHAnsi" w:cstheme="majorBidi"/>
      <w:i/>
      <w:iCs/>
      <w:color w:val="9D3511" w:themeColor="accent1" w:themeShade="BF"/>
      <w:kern w:val="2"/>
      <w:sz w:val="21"/>
      <w:szCs w:val="20"/>
      <w:lang w:eastAsia="zh-CN"/>
    </w:rPr>
  </w:style>
  <w:style w:type="character" w:styleId="Hyperlink">
    <w:name w:val="Hyperlink"/>
    <w:basedOn w:val="DefaultParagraphFont"/>
    <w:uiPriority w:val="99"/>
    <w:unhideWhenUsed/>
    <w:rsid w:val="00AF123D"/>
    <w:rPr>
      <w:color w:val="CC9900" w:themeColor="hyperlink"/>
      <w:u w:val="single"/>
    </w:rPr>
  </w:style>
  <w:style w:type="paragraph" w:styleId="TOC1">
    <w:name w:val="toc 1"/>
    <w:basedOn w:val="Normal"/>
    <w:next w:val="Normal"/>
    <w:autoRedefine/>
    <w:uiPriority w:val="39"/>
    <w:unhideWhenUsed/>
    <w:rsid w:val="00AF123D"/>
    <w:pPr>
      <w:spacing w:after="100"/>
    </w:pPr>
  </w:style>
  <w:style w:type="paragraph" w:styleId="TOC2">
    <w:name w:val="toc 2"/>
    <w:basedOn w:val="Normal"/>
    <w:next w:val="Normal"/>
    <w:autoRedefine/>
    <w:uiPriority w:val="39"/>
    <w:unhideWhenUsed/>
    <w:rsid w:val="00AF123D"/>
    <w:pPr>
      <w:spacing w:after="100"/>
      <w:ind w:left="220"/>
    </w:pPr>
  </w:style>
  <w:style w:type="paragraph" w:styleId="TOC3">
    <w:name w:val="toc 3"/>
    <w:basedOn w:val="Normal"/>
    <w:next w:val="Normal"/>
    <w:autoRedefine/>
    <w:uiPriority w:val="39"/>
    <w:unhideWhenUsed/>
    <w:rsid w:val="00AF123D"/>
    <w:pPr>
      <w:spacing w:after="100"/>
      <w:ind w:left="440"/>
    </w:pPr>
  </w:style>
  <w:style w:type="paragraph" w:styleId="Caption">
    <w:name w:val="caption"/>
    <w:basedOn w:val="Normal"/>
    <w:next w:val="Normal"/>
    <w:uiPriority w:val="35"/>
    <w:unhideWhenUsed/>
    <w:qFormat/>
    <w:rsid w:val="00AF123D"/>
    <w:pPr>
      <w:spacing w:after="200" w:line="240" w:lineRule="auto"/>
    </w:pPr>
    <w:rPr>
      <w:rFonts w:ascii="Calibri" w:eastAsia="Calibri" w:hAnsi="Calibri" w:cs="DejaVu Sans"/>
      <w:i/>
      <w:iCs/>
      <w:color w:val="44546A"/>
      <w:sz w:val="18"/>
      <w:szCs w:val="18"/>
    </w:rPr>
  </w:style>
  <w:style w:type="paragraph" w:styleId="TableofFigures">
    <w:name w:val="table of figures"/>
    <w:basedOn w:val="Normal"/>
    <w:next w:val="Normal"/>
    <w:uiPriority w:val="99"/>
    <w:unhideWhenUsed/>
    <w:rsid w:val="00AF123D"/>
    <w:pPr>
      <w:spacing w:after="0"/>
    </w:pPr>
  </w:style>
  <w:style w:type="paragraph" w:styleId="ListParagraph">
    <w:name w:val="List Paragraph"/>
    <w:basedOn w:val="Normal"/>
    <w:uiPriority w:val="34"/>
    <w:qFormat/>
    <w:rsid w:val="00AF123D"/>
    <w:pPr>
      <w:ind w:left="720"/>
      <w:contextualSpacing/>
    </w:pPr>
    <w:rPr>
      <w:rFonts w:ascii="Calibri" w:eastAsia="Calibri" w:hAnsi="Calibri" w:cs="DejaVu Sans"/>
      <w:color w:val="00000A"/>
    </w:rPr>
  </w:style>
  <w:style w:type="paragraph" w:styleId="TOCHeading">
    <w:name w:val="TOC Heading"/>
    <w:basedOn w:val="Heading1"/>
    <w:next w:val="Normal"/>
    <w:uiPriority w:val="39"/>
    <w:unhideWhenUsed/>
    <w:qFormat/>
    <w:rsid w:val="00AF123D"/>
    <w:pPr>
      <w:outlineLvl w:val="9"/>
    </w:pPr>
  </w:style>
  <w:style w:type="paragraph" w:styleId="Header">
    <w:name w:val="header"/>
    <w:basedOn w:val="Normal"/>
    <w:link w:val="HeaderChar"/>
    <w:uiPriority w:val="99"/>
    <w:unhideWhenUsed/>
    <w:rsid w:val="00255B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B4E"/>
  </w:style>
  <w:style w:type="paragraph" w:styleId="Footer">
    <w:name w:val="footer"/>
    <w:basedOn w:val="Normal"/>
    <w:link w:val="FooterChar"/>
    <w:uiPriority w:val="99"/>
    <w:unhideWhenUsed/>
    <w:rsid w:val="00255B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B4E"/>
  </w:style>
  <w:style w:type="paragraph" w:styleId="NoSpacing">
    <w:name w:val="No Spacing"/>
    <w:uiPriority w:val="1"/>
    <w:qFormat/>
    <w:rsid w:val="00382848"/>
    <w:pPr>
      <w:spacing w:after="0" w:line="240" w:lineRule="auto"/>
    </w:pPr>
    <w:rPr>
      <w:lang w:val="en-GB"/>
    </w:rPr>
  </w:style>
  <w:style w:type="character" w:customStyle="1" w:styleId="apple-style-span">
    <w:name w:val="apple-style-span"/>
    <w:rsid w:val="00382848"/>
  </w:style>
  <w:style w:type="character" w:customStyle="1" w:styleId="BodyTextIndentChar">
    <w:name w:val="Body Text Indent Char"/>
    <w:basedOn w:val="DefaultParagraphFont"/>
    <w:link w:val="TextBodyIndent"/>
    <w:uiPriority w:val="99"/>
    <w:rsid w:val="00382848"/>
    <w:rPr>
      <w:rFonts w:ascii="Calibri" w:eastAsia="Times New Roman" w:hAnsi="Calibri" w:cs="Times New Roman"/>
    </w:rPr>
  </w:style>
  <w:style w:type="paragraph" w:customStyle="1" w:styleId="TextBodyIndent">
    <w:name w:val="Text Body Indent"/>
    <w:basedOn w:val="Normal"/>
    <w:link w:val="BodyTextIndentChar"/>
    <w:uiPriority w:val="99"/>
    <w:unhideWhenUsed/>
    <w:rsid w:val="00382848"/>
    <w:pPr>
      <w:suppressAutoHyphens/>
      <w:spacing w:after="120" w:line="276" w:lineRule="auto"/>
      <w:ind w:left="360"/>
    </w:pPr>
    <w:rPr>
      <w:rFonts w:ascii="Calibri" w:eastAsia="Times New Roman" w:hAnsi="Calibri" w:cs="Times New Roman"/>
    </w:rPr>
  </w:style>
  <w:style w:type="paragraph" w:customStyle="1" w:styleId="Normal1">
    <w:name w:val="Normal1"/>
    <w:rsid w:val="00382848"/>
    <w:pPr>
      <w:suppressAutoHyphens/>
      <w:spacing w:after="0" w:line="100" w:lineRule="atLeast"/>
    </w:pPr>
    <w:rPr>
      <w:rFonts w:ascii="Times New Roman" w:eastAsia="Times New Roman" w:hAnsi="Times New Roman" w:cs="Times New Roman"/>
      <w:sz w:val="24"/>
      <w:szCs w:val="24"/>
    </w:rPr>
  </w:style>
  <w:style w:type="paragraph" w:customStyle="1" w:styleId="Default">
    <w:name w:val="Default"/>
    <w:rsid w:val="006F396D"/>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6E00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E0084"/>
    <w:rPr>
      <w:rFonts w:ascii="Courier New" w:eastAsia="Times New Roman" w:hAnsi="Courier New" w:cs="Courier New"/>
      <w:sz w:val="20"/>
      <w:szCs w:val="20"/>
    </w:rPr>
  </w:style>
  <w:style w:type="table" w:customStyle="1" w:styleId="GridTable1Light1">
    <w:name w:val="Grid Table 1 Light1"/>
    <w:basedOn w:val="TableNormal"/>
    <w:uiPriority w:val="46"/>
    <w:rsid w:val="005C4154"/>
    <w:pPr>
      <w:spacing w:after="0" w:line="240" w:lineRule="auto"/>
    </w:p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59"/>
    <w:rsid w:val="0014615F"/>
    <w:pPr>
      <w:spacing w:after="0" w:line="240" w:lineRule="auto"/>
    </w:pPr>
    <w:rPr>
      <w:rFonts w:ascii="Calibri" w:eastAsia="Calibri" w:hAnsi="Times New Roman"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7431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hyperlink" Target="http://en.wikipedia.org/wiki/Problem_solving"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hyperlink" Target="http://en.wikipedia.org/wiki/Knowledge_representation_and_reasoning" TargetMode="Externa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en.wikipedia.org/wiki/Process_%28science%29" TargetMode="External"/><Relationship Id="rId20" Type="http://schemas.openxmlformats.org/officeDocument/2006/relationships/oleObject" Target="embeddings/oleObject2.bin"/><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en.wikipedia.org/wiki/Algorithm" TargetMode="External"/><Relationship Id="rId23" Type="http://schemas.openxmlformats.org/officeDocument/2006/relationships/chart" Target="charts/chart3.xml"/><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4.wmf"/><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en.wikipedia.org/wiki/Diagram" TargetMode="External"/><Relationship Id="rId22" Type="http://schemas.openxmlformats.org/officeDocument/2006/relationships/chart" Target="charts/chart2.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ln>
                  <a:noFill/>
                </a:ln>
                <a:solidFill>
                  <a:schemeClr val="dk1">
                    <a:lumMod val="75000"/>
                    <a:lumOff val="25000"/>
                  </a:schemeClr>
                </a:solidFill>
                <a:latin typeface="+mn-lt"/>
                <a:ea typeface="+mn-ea"/>
                <a:cs typeface="+mn-cs"/>
              </a:defRPr>
            </a:pPr>
            <a:r>
              <a:rPr lang="en-US"/>
              <a:t>FINDINGS</a:t>
            </a:r>
          </a:p>
        </c:rich>
      </c:tx>
      <c:overlay val="0"/>
      <c:spPr>
        <a:solidFill>
          <a:schemeClr val="accent1"/>
        </a:solidFill>
        <a:ln>
          <a:noFill/>
        </a:ln>
        <a:effectLst/>
      </c:spPr>
      <c:txPr>
        <a:bodyPr rot="0" spcFirstLastPara="1" vertOverflow="ellipsis" vert="horz" wrap="square" anchor="ctr" anchorCtr="1"/>
        <a:lstStyle/>
        <a:p>
          <a:pPr>
            <a:defRPr sz="1800" b="1" i="0" u="none" strike="noStrike" kern="1200" baseline="0">
              <a:ln>
                <a:noFill/>
              </a:ln>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findings</c:v>
                </c:pt>
              </c:strCache>
            </c:strRef>
          </c:tx>
          <c:dPt>
            <c:idx val="0"/>
            <c:bubble3D val="0"/>
            <c:spPr>
              <a:solidFill>
                <a:schemeClr val="accent6"/>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1-A047-42FF-8541-053982B3736C}"/>
              </c:ext>
            </c:extLst>
          </c:dPt>
          <c:dPt>
            <c:idx val="1"/>
            <c:bubble3D val="0"/>
            <c:spPr>
              <a:solidFill>
                <a:schemeClr val="accent5"/>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3-A047-42FF-8541-053982B3736C}"/>
              </c:ext>
            </c:extLst>
          </c:dPt>
          <c:dPt>
            <c:idx val="2"/>
            <c:bubble3D val="0"/>
            <c:spPr>
              <a:solidFill>
                <a:schemeClr val="accent4"/>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5-A047-42FF-8541-053982B3736C}"/>
              </c:ext>
            </c:extLst>
          </c:dPt>
          <c:dPt>
            <c:idx val="3"/>
            <c:bubble3D val="0"/>
            <c:spPr>
              <a:solidFill>
                <a:schemeClr val="accent6">
                  <a:lumMod val="60000"/>
                </a:schemeClr>
              </a:solidFill>
              <a:ln>
                <a:noFill/>
              </a:ln>
              <a:effectLst>
                <a:outerShdw blurRad="254000" sx="102000" sy="102000" algn="ctr" rotWithShape="0">
                  <a:prstClr val="black">
                    <a:alpha val="20000"/>
                  </a:prstClr>
                </a:outerShdw>
              </a:effectLst>
            </c:spPr>
            <c:extLst xmlns:c16r2="http://schemas.microsoft.com/office/drawing/2015/06/chart">
              <c:ext xmlns:c16="http://schemas.microsoft.com/office/drawing/2014/chart" uri="{C3380CC4-5D6E-409C-BE32-E72D297353CC}">
                <c16:uniqueId val="{00000007-A047-42FF-8541-053982B3736C}"/>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ln>
                      <a:noFill/>
                    </a:ln>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xmlns:c16r2="http://schemas.microsoft.com/office/drawing/2015/06/chart">
              <c:ext xmlns:c15="http://schemas.microsoft.com/office/drawing/2012/chart" uri="{CE6537A1-D6FC-4f65-9D91-7224C49458BB}"/>
            </c:extLst>
          </c:dLbls>
          <c:cat>
            <c:strRef>
              <c:f>Sheet1!$A$2:$A$5</c:f>
              <c:strCache>
                <c:ptCount val="3"/>
                <c:pt idx="0">
                  <c:v>satisfied</c:v>
                </c:pt>
                <c:pt idx="1">
                  <c:v>not satisfied</c:v>
                </c:pt>
                <c:pt idx="2">
                  <c:v>not sure</c:v>
                </c:pt>
              </c:strCache>
            </c:strRef>
          </c:cat>
          <c:val>
            <c:numRef>
              <c:f>Sheet1!$B$2:$B$5</c:f>
              <c:numCache>
                <c:formatCode>0.00%</c:formatCode>
                <c:ptCount val="4"/>
                <c:pt idx="0" formatCode="0%">
                  <c:v>0.9</c:v>
                </c:pt>
                <c:pt idx="1">
                  <c:v>7.4999999999999997E-2</c:v>
                </c:pt>
                <c:pt idx="2">
                  <c:v>2.5000000000000001E-2</c:v>
                </c:pt>
              </c:numCache>
            </c:numRef>
          </c:val>
          <c:extLst xmlns:c16r2="http://schemas.microsoft.com/office/drawing/2015/06/chart">
            <c:ext xmlns:c16="http://schemas.microsoft.com/office/drawing/2014/chart" uri="{C3380CC4-5D6E-409C-BE32-E72D297353CC}">
              <c16:uniqueId val="{00000008-A047-42FF-8541-053982B3736C}"/>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ln>
                <a:noFill/>
              </a:ln>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ln>
            <a:noFill/>
          </a:ln>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FINDING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satisfied</c:v>
                </c:pt>
                <c:pt idx="1">
                  <c:v>not satisfied</c:v>
                </c:pt>
                <c:pt idx="2">
                  <c:v>not sure</c:v>
                </c:pt>
              </c:strCache>
            </c:strRef>
          </c:cat>
          <c:val>
            <c:numRef>
              <c:f>Sheet1!$B$2:$B$5</c:f>
              <c:numCache>
                <c:formatCode>0.00%</c:formatCode>
                <c:ptCount val="4"/>
                <c:pt idx="0" formatCode="0%">
                  <c:v>0.9</c:v>
                </c:pt>
                <c:pt idx="1">
                  <c:v>7.4999999999999997E-2</c:v>
                </c:pt>
                <c:pt idx="2">
                  <c:v>2.5000000000000001E-2</c:v>
                </c:pt>
              </c:numCache>
            </c:numRef>
          </c:val>
          <c:extLst xmlns:c16r2="http://schemas.microsoft.com/office/drawing/2015/06/chart">
            <c:ext xmlns:c16="http://schemas.microsoft.com/office/drawing/2014/chart" uri="{C3380CC4-5D6E-409C-BE32-E72D297353CC}">
              <c16:uniqueId val="{00000000-3EF3-41E0-BA5D-B435CDBCF417}"/>
            </c:ext>
          </c:extLst>
        </c:ser>
        <c:ser>
          <c:idx val="1"/>
          <c:order val="1"/>
          <c:tx>
            <c:strRef>
              <c:f>Sheet1!$C$1</c:f>
              <c:strCache>
                <c:ptCount val="1"/>
                <c:pt idx="0">
                  <c:v>Column1</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satisfied</c:v>
                </c:pt>
                <c:pt idx="1">
                  <c:v>not satisfied</c:v>
                </c:pt>
                <c:pt idx="2">
                  <c:v>not sure</c:v>
                </c:pt>
              </c:strCache>
            </c:str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3EF3-41E0-BA5D-B435CDBCF417}"/>
            </c:ext>
          </c:extLst>
        </c:ser>
        <c:ser>
          <c:idx val="2"/>
          <c:order val="2"/>
          <c:tx>
            <c:strRef>
              <c:f>Sheet1!$D$1</c:f>
              <c:strCache>
                <c:ptCount val="1"/>
                <c:pt idx="0">
                  <c:v>Column2</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3"/>
                <c:pt idx="0">
                  <c:v>satisfied</c:v>
                </c:pt>
                <c:pt idx="1">
                  <c:v>not satisfied</c:v>
                </c:pt>
                <c:pt idx="2">
                  <c:v>not sure</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3EF3-41E0-BA5D-B435CDBCF417}"/>
            </c:ext>
          </c:extLst>
        </c:ser>
        <c:dLbls>
          <c:dLblPos val="outEnd"/>
          <c:showLegendKey val="0"/>
          <c:showVal val="1"/>
          <c:showCatName val="0"/>
          <c:showSerName val="0"/>
          <c:showPercent val="0"/>
          <c:showBubbleSize val="0"/>
        </c:dLbls>
        <c:gapWidth val="219"/>
        <c:overlap val="-27"/>
        <c:axId val="612686224"/>
        <c:axId val="612685832"/>
      </c:barChart>
      <c:catAx>
        <c:axId val="61268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2685832"/>
        <c:crosses val="autoZero"/>
        <c:auto val="1"/>
        <c:lblAlgn val="ctr"/>
        <c:lblOffset val="100"/>
        <c:noMultiLvlLbl val="0"/>
      </c:catAx>
      <c:valAx>
        <c:axId val="6126858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2686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FINDINGS</a:t>
            </a:r>
          </a:p>
        </c:rich>
      </c:tx>
      <c:layout>
        <c:manualLayout>
          <c:xMode val="edge"/>
          <c:yMode val="edge"/>
          <c:x val="0.39427081464723107"/>
          <c:y val="4.1354355130524684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findings</c:v>
                </c:pt>
              </c:strCache>
            </c:strRef>
          </c:tx>
          <c:spPr>
            <a:ln w="31750" cap="rnd">
              <a:solidFill>
                <a:schemeClr val="accent6"/>
              </a:solidFill>
              <a:round/>
            </a:ln>
            <a:effectLst/>
          </c:spPr>
          <c:marker>
            <c:symbol val="circle"/>
            <c:size val="17"/>
            <c:spPr>
              <a:solidFill>
                <a:schemeClr val="accent6"/>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3"/>
                <c:pt idx="0">
                  <c:v>satisfied</c:v>
                </c:pt>
                <c:pt idx="1">
                  <c:v>not satisfied</c:v>
                </c:pt>
                <c:pt idx="2">
                  <c:v>not sure</c:v>
                </c:pt>
              </c:strCache>
            </c:strRef>
          </c:cat>
          <c:val>
            <c:numRef>
              <c:f>Sheet1!$B$2:$B$5</c:f>
              <c:numCache>
                <c:formatCode>0.00%</c:formatCode>
                <c:ptCount val="4"/>
                <c:pt idx="0" formatCode="0%">
                  <c:v>0.9</c:v>
                </c:pt>
                <c:pt idx="1">
                  <c:v>7.4999999999999997E-2</c:v>
                </c:pt>
                <c:pt idx="2">
                  <c:v>2.5000000000000001E-2</c:v>
                </c:pt>
              </c:numCache>
            </c:numRef>
          </c:val>
          <c:smooth val="0"/>
          <c:extLst xmlns:c16r2="http://schemas.microsoft.com/office/drawing/2015/06/chart">
            <c:ext xmlns:c16="http://schemas.microsoft.com/office/drawing/2014/chart" uri="{C3380CC4-5D6E-409C-BE32-E72D297353CC}">
              <c16:uniqueId val="{00000000-17DC-4749-854D-9C0C29532B7A}"/>
            </c:ext>
          </c:extLst>
        </c:ser>
        <c:ser>
          <c:idx val="1"/>
          <c:order val="1"/>
          <c:tx>
            <c:strRef>
              <c:f>Sheet1!$C$1</c:f>
              <c:strCache>
                <c:ptCount val="1"/>
                <c:pt idx="0">
                  <c:v>Column1</c:v>
                </c:pt>
              </c:strCache>
            </c:strRef>
          </c:tx>
          <c:spPr>
            <a:ln w="31750" cap="rnd">
              <a:solidFill>
                <a:schemeClr val="accent5"/>
              </a:solidFill>
              <a:round/>
            </a:ln>
            <a:effectLst/>
          </c:spPr>
          <c:marker>
            <c:symbol val="circle"/>
            <c:size val="17"/>
            <c:spPr>
              <a:solidFill>
                <a:schemeClr val="accent5"/>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3"/>
                <c:pt idx="0">
                  <c:v>satisfied</c:v>
                </c:pt>
                <c:pt idx="1">
                  <c:v>not satisfied</c:v>
                </c:pt>
                <c:pt idx="2">
                  <c:v>not sure</c:v>
                </c:pt>
              </c:strCache>
            </c:strRef>
          </c:cat>
          <c:val>
            <c:numRef>
              <c:f>Sheet1!$C$2:$C$5</c:f>
              <c:numCache>
                <c:formatCode>General</c:formatCode>
                <c:ptCount val="4"/>
              </c:numCache>
            </c:numRef>
          </c:val>
          <c:smooth val="0"/>
          <c:extLst xmlns:c16r2="http://schemas.microsoft.com/office/drawing/2015/06/chart">
            <c:ext xmlns:c16="http://schemas.microsoft.com/office/drawing/2014/chart" uri="{C3380CC4-5D6E-409C-BE32-E72D297353CC}">
              <c16:uniqueId val="{00000001-17DC-4749-854D-9C0C29532B7A}"/>
            </c:ext>
          </c:extLst>
        </c:ser>
        <c:ser>
          <c:idx val="2"/>
          <c:order val="2"/>
          <c:tx>
            <c:strRef>
              <c:f>Sheet1!$D$1</c:f>
              <c:strCache>
                <c:ptCount val="1"/>
                <c:pt idx="0">
                  <c:v>Column2</c:v>
                </c:pt>
              </c:strCache>
            </c:strRef>
          </c:tx>
          <c:spPr>
            <a:ln w="31750" cap="rnd">
              <a:solidFill>
                <a:schemeClr val="accent4"/>
              </a:solidFill>
              <a:round/>
            </a:ln>
            <a:effectLst/>
          </c:spPr>
          <c:marker>
            <c:symbol val="circle"/>
            <c:size val="17"/>
            <c:spPr>
              <a:solidFill>
                <a:schemeClr val="accent4"/>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3"/>
                <c:pt idx="0">
                  <c:v>satisfied</c:v>
                </c:pt>
                <c:pt idx="1">
                  <c:v>not satisfied</c:v>
                </c:pt>
                <c:pt idx="2">
                  <c:v>not sure</c:v>
                </c:pt>
              </c:strCache>
            </c:strRef>
          </c:cat>
          <c:val>
            <c:numRef>
              <c:f>Sheet1!$D$2:$D$5</c:f>
              <c:numCache>
                <c:formatCode>General</c:formatCode>
                <c:ptCount val="4"/>
              </c:numCache>
            </c:numRef>
          </c:val>
          <c:smooth val="0"/>
          <c:extLst xmlns:c16r2="http://schemas.microsoft.com/office/drawing/2015/06/chart">
            <c:ext xmlns:c16="http://schemas.microsoft.com/office/drawing/2014/chart" uri="{C3380CC4-5D6E-409C-BE32-E72D297353CC}">
              <c16:uniqueId val="{00000002-17DC-4749-854D-9C0C29532B7A}"/>
            </c:ext>
          </c:extLst>
        </c:ser>
        <c:dLbls>
          <c:dLblPos val="ctr"/>
          <c:showLegendKey val="0"/>
          <c:showVal val="1"/>
          <c:showCatName val="0"/>
          <c:showSerName val="0"/>
          <c:showPercent val="0"/>
          <c:showBubbleSize val="0"/>
        </c:dLbls>
        <c:marker val="1"/>
        <c:smooth val="0"/>
        <c:axId val="625687472"/>
        <c:axId val="625685120"/>
      </c:lineChart>
      <c:catAx>
        <c:axId val="62568747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625685120"/>
        <c:crosses val="autoZero"/>
        <c:auto val="1"/>
        <c:lblAlgn val="ctr"/>
        <c:lblOffset val="100"/>
        <c:noMultiLvlLbl val="0"/>
      </c:catAx>
      <c:valAx>
        <c:axId val="625685120"/>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625687472"/>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range Red">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CC1771-AD8F-40CC-A7B5-0BD6FF441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0</TotalTime>
  <Pages>46</Pages>
  <Words>7823</Words>
  <Characters>4459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dieki Kumba</dc:creator>
  <cp:keywords/>
  <dc:description/>
  <cp:lastModifiedBy>Ondieki Kumba</cp:lastModifiedBy>
  <cp:revision>46</cp:revision>
  <dcterms:created xsi:type="dcterms:W3CDTF">2018-11-09T09:54:00Z</dcterms:created>
  <dcterms:modified xsi:type="dcterms:W3CDTF">2019-03-17T12:02:00Z</dcterms:modified>
</cp:coreProperties>
</file>